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32FB7D" w14:textId="40FD9BDA" w:rsidR="002E2061" w:rsidRDefault="002E2061" w:rsidP="00BA0A2E">
      <w:pPr>
        <w:spacing w:line="480" w:lineRule="auto"/>
        <w:rPr>
          <w:rFonts w:ascii="Times New Roman" w:hAnsi="Times New Roman" w:cs="Times New Roman"/>
          <w:b/>
          <w:bCs/>
          <w:lang w:val="en-CA"/>
        </w:rPr>
      </w:pPr>
      <w:r>
        <w:rPr>
          <w:rFonts w:ascii="Times New Roman" w:hAnsi="Times New Roman" w:cs="Times New Roman"/>
          <w:b/>
          <w:bCs/>
          <w:lang w:val="en-CA"/>
        </w:rPr>
        <w:t>Rising coyote boldness and human concern of coyotes over 10-years from a community reporting database in Edmonton, Canada</w:t>
      </w:r>
    </w:p>
    <w:p w14:paraId="32622C98" w14:textId="77777777" w:rsidR="002E2061" w:rsidRDefault="002E2061" w:rsidP="00BA0A2E">
      <w:pPr>
        <w:spacing w:line="480" w:lineRule="auto"/>
        <w:rPr>
          <w:rFonts w:ascii="Times New Roman" w:hAnsi="Times New Roman" w:cs="Times New Roman"/>
          <w:b/>
          <w:bCs/>
          <w:lang w:val="en-CA"/>
        </w:rPr>
      </w:pPr>
    </w:p>
    <w:p w14:paraId="3FA90ABD" w14:textId="479175D4" w:rsidR="00BD2069" w:rsidRPr="00FD37CF" w:rsidRDefault="00BC64C3" w:rsidP="00BA0A2E">
      <w:pPr>
        <w:spacing w:line="480" w:lineRule="auto"/>
        <w:rPr>
          <w:rFonts w:ascii="Times New Roman" w:hAnsi="Times New Roman" w:cs="Times New Roman"/>
          <w:lang w:val="en-CA"/>
        </w:rPr>
      </w:pPr>
      <w:r w:rsidRPr="00FD37CF">
        <w:rPr>
          <w:rFonts w:ascii="Times New Roman" w:hAnsi="Times New Roman" w:cs="Times New Roman"/>
          <w:lang w:val="en-CA"/>
        </w:rPr>
        <w:t xml:space="preserve">March </w:t>
      </w:r>
      <w:r w:rsidR="0074605A">
        <w:rPr>
          <w:rFonts w:ascii="Times New Roman" w:hAnsi="Times New Roman" w:cs="Times New Roman"/>
          <w:lang w:val="en-CA"/>
        </w:rPr>
        <w:t>28</w:t>
      </w:r>
      <w:proofErr w:type="gramStart"/>
      <w:r w:rsidR="00801A3E">
        <w:rPr>
          <w:rFonts w:ascii="Times New Roman" w:hAnsi="Times New Roman" w:cs="Times New Roman"/>
          <w:lang w:val="en-CA"/>
        </w:rPr>
        <w:t xml:space="preserve"> </w:t>
      </w:r>
      <w:r w:rsidRPr="00FD37CF">
        <w:rPr>
          <w:rFonts w:ascii="Times New Roman" w:hAnsi="Times New Roman" w:cs="Times New Roman"/>
          <w:lang w:val="en-CA"/>
        </w:rPr>
        <w:t>2022</w:t>
      </w:r>
      <w:proofErr w:type="gramEnd"/>
    </w:p>
    <w:p w14:paraId="10C39409" w14:textId="3E5CE27C" w:rsidR="00FD37CF" w:rsidRPr="00967721" w:rsidRDefault="00FD37CF" w:rsidP="00BA0A2E">
      <w:pPr>
        <w:spacing w:line="480" w:lineRule="auto"/>
        <w:rPr>
          <w:rFonts w:ascii="Times New Roman" w:hAnsi="Times New Roman" w:cs="Times New Roman"/>
          <w:lang w:val="en-CA"/>
        </w:rPr>
      </w:pPr>
      <w:r w:rsidRPr="00967721">
        <w:rPr>
          <w:rFonts w:ascii="Times New Roman" w:hAnsi="Times New Roman" w:cs="Times New Roman"/>
          <w:lang w:val="en-CA"/>
        </w:rPr>
        <w:t>Jonathan J Farr (University of Alberta)</w:t>
      </w:r>
    </w:p>
    <w:p w14:paraId="0C698F1C" w14:textId="1AF0C13E" w:rsidR="00FD37CF" w:rsidRPr="00967721" w:rsidRDefault="00FD37CF" w:rsidP="00BA0A2E">
      <w:pPr>
        <w:spacing w:line="480" w:lineRule="auto"/>
        <w:rPr>
          <w:rFonts w:ascii="Times New Roman" w:hAnsi="Times New Roman" w:cs="Times New Roman"/>
          <w:lang w:val="en-CA"/>
        </w:rPr>
      </w:pPr>
      <w:r w:rsidRPr="00967721">
        <w:rPr>
          <w:rFonts w:ascii="Times New Roman" w:hAnsi="Times New Roman" w:cs="Times New Roman"/>
          <w:lang w:val="en-CA"/>
        </w:rPr>
        <w:t xml:space="preserve">Matthew J Pruden </w:t>
      </w:r>
    </w:p>
    <w:p w14:paraId="21322C4F" w14:textId="0BD43DD9" w:rsidR="00FD37CF" w:rsidRPr="00967721" w:rsidRDefault="00FD37CF" w:rsidP="00BA0A2E">
      <w:pPr>
        <w:spacing w:line="480" w:lineRule="auto"/>
        <w:rPr>
          <w:rFonts w:ascii="Times New Roman" w:hAnsi="Times New Roman" w:cs="Times New Roman"/>
          <w:lang w:val="en-CA"/>
        </w:rPr>
      </w:pPr>
      <w:r w:rsidRPr="00967721">
        <w:rPr>
          <w:rFonts w:ascii="Times New Roman" w:hAnsi="Times New Roman" w:cs="Times New Roman"/>
          <w:lang w:val="en-CA"/>
        </w:rPr>
        <w:t>Robin Glover</w:t>
      </w:r>
    </w:p>
    <w:p w14:paraId="685565E0" w14:textId="1505CFF0" w:rsidR="00FD37CF" w:rsidRPr="00967721" w:rsidRDefault="00FD37CF" w:rsidP="00BA0A2E">
      <w:pPr>
        <w:spacing w:line="480" w:lineRule="auto"/>
        <w:rPr>
          <w:rFonts w:ascii="Times New Roman" w:hAnsi="Times New Roman" w:cs="Times New Roman"/>
          <w:lang w:val="en-CA"/>
        </w:rPr>
      </w:pPr>
      <w:r w:rsidRPr="00967721">
        <w:rPr>
          <w:rFonts w:ascii="Times New Roman" w:hAnsi="Times New Roman" w:cs="Times New Roman"/>
          <w:lang w:val="en-CA"/>
        </w:rPr>
        <w:t xml:space="preserve">Scott S </w:t>
      </w:r>
      <w:proofErr w:type="spellStart"/>
      <w:r w:rsidRPr="00967721">
        <w:rPr>
          <w:rFonts w:ascii="Times New Roman" w:hAnsi="Times New Roman" w:cs="Times New Roman"/>
          <w:lang w:val="en-CA"/>
        </w:rPr>
        <w:t>Sugden</w:t>
      </w:r>
      <w:proofErr w:type="spellEnd"/>
    </w:p>
    <w:p w14:paraId="1B06E023" w14:textId="6AAB144B" w:rsidR="00FD37CF" w:rsidRPr="00967721" w:rsidRDefault="00FD37CF" w:rsidP="00BA0A2E">
      <w:pPr>
        <w:spacing w:line="480" w:lineRule="auto"/>
        <w:rPr>
          <w:rFonts w:ascii="Times New Roman" w:hAnsi="Times New Roman" w:cs="Times New Roman"/>
          <w:lang w:val="en-CA"/>
        </w:rPr>
      </w:pPr>
      <w:r w:rsidRPr="00967721">
        <w:rPr>
          <w:rFonts w:ascii="Times New Roman" w:hAnsi="Times New Roman" w:cs="Times New Roman"/>
          <w:lang w:val="en-CA"/>
        </w:rPr>
        <w:t>Maureen H Murray</w:t>
      </w:r>
    </w:p>
    <w:p w14:paraId="40366D71" w14:textId="411AD221" w:rsidR="00FD37CF" w:rsidRPr="00967721" w:rsidRDefault="00967721" w:rsidP="00BA0A2E">
      <w:pPr>
        <w:spacing w:line="480" w:lineRule="auto"/>
        <w:rPr>
          <w:rFonts w:ascii="Times New Roman" w:hAnsi="Times New Roman" w:cs="Times New Roman"/>
          <w:lang w:val="en-CA"/>
        </w:rPr>
      </w:pPr>
      <w:r w:rsidRPr="00967721">
        <w:rPr>
          <w:rFonts w:ascii="Times New Roman" w:hAnsi="Times New Roman" w:cs="Times New Roman"/>
          <w:lang w:val="en-CA"/>
        </w:rPr>
        <w:t xml:space="preserve">Howie W </w:t>
      </w:r>
      <w:proofErr w:type="spellStart"/>
      <w:r w:rsidRPr="00967721">
        <w:rPr>
          <w:rFonts w:ascii="Times New Roman" w:hAnsi="Times New Roman" w:cs="Times New Roman"/>
          <w:lang w:val="en-CA"/>
        </w:rPr>
        <w:t>Harshaw</w:t>
      </w:r>
      <w:proofErr w:type="spellEnd"/>
      <w:r w:rsidRPr="00967721">
        <w:rPr>
          <w:rFonts w:ascii="Times New Roman" w:hAnsi="Times New Roman" w:cs="Times New Roman"/>
          <w:lang w:val="en-CA"/>
        </w:rPr>
        <w:t xml:space="preserve"> (University of Alberta)</w:t>
      </w:r>
    </w:p>
    <w:p w14:paraId="794AC25D" w14:textId="57EBD972" w:rsidR="00D90FB4" w:rsidRDefault="00967721" w:rsidP="00BA0A2E">
      <w:pPr>
        <w:spacing w:line="480" w:lineRule="auto"/>
        <w:rPr>
          <w:rFonts w:ascii="Times New Roman" w:hAnsi="Times New Roman" w:cs="Times New Roman"/>
          <w:i/>
          <w:iCs/>
          <w:lang w:val="en-CA"/>
        </w:rPr>
      </w:pPr>
      <w:r w:rsidRPr="00967721">
        <w:rPr>
          <w:rFonts w:ascii="Times New Roman" w:hAnsi="Times New Roman" w:cs="Times New Roman"/>
          <w:lang w:val="en-CA"/>
        </w:rPr>
        <w:t>Colleen Cassady St. Clair (University of Alberta</w:t>
      </w:r>
      <w:r w:rsidRPr="00A30288">
        <w:rPr>
          <w:rFonts w:ascii="Times New Roman" w:hAnsi="Times New Roman" w:cs="Times New Roman"/>
          <w:lang w:val="en-CA"/>
        </w:rPr>
        <w:t>)</w:t>
      </w:r>
    </w:p>
    <w:p w14:paraId="0E01E167" w14:textId="4107649E" w:rsidR="006C75DF" w:rsidRDefault="006C75DF" w:rsidP="00BA0A2E">
      <w:pPr>
        <w:spacing w:line="480" w:lineRule="auto"/>
        <w:rPr>
          <w:rFonts w:ascii="Times New Roman" w:hAnsi="Times New Roman" w:cs="Times New Roman"/>
          <w:i/>
          <w:iCs/>
          <w:lang w:val="en-CA"/>
        </w:rPr>
      </w:pPr>
    </w:p>
    <w:p w14:paraId="180C30CF" w14:textId="58B11FCF" w:rsidR="00B102EE" w:rsidRPr="00E36A85" w:rsidRDefault="00DD7DA2" w:rsidP="00BA0A2E">
      <w:pPr>
        <w:spacing w:line="480" w:lineRule="auto"/>
        <w:rPr>
          <w:rFonts w:ascii="Times New Roman" w:hAnsi="Times New Roman" w:cs="Times New Roman"/>
          <w:b/>
          <w:bCs/>
          <w:lang w:val="en-CA"/>
        </w:rPr>
      </w:pPr>
      <w:r>
        <w:rPr>
          <w:rFonts w:ascii="Times New Roman" w:hAnsi="Times New Roman" w:cs="Times New Roman"/>
          <w:b/>
          <w:bCs/>
          <w:lang w:val="en-CA"/>
        </w:rPr>
        <w:t>A</w:t>
      </w:r>
      <w:r w:rsidR="00B102EE" w:rsidRPr="00E36A85">
        <w:rPr>
          <w:rFonts w:ascii="Times New Roman" w:hAnsi="Times New Roman" w:cs="Times New Roman"/>
          <w:b/>
          <w:bCs/>
          <w:lang w:val="en-CA"/>
        </w:rPr>
        <w:t>BSTRACT</w:t>
      </w:r>
    </w:p>
    <w:p w14:paraId="0F5DFBDB" w14:textId="3A4A7AEC" w:rsidR="008A2D77" w:rsidRPr="00E36A85" w:rsidRDefault="008A2D77" w:rsidP="007D4065">
      <w:pPr>
        <w:spacing w:line="480" w:lineRule="auto"/>
        <w:rPr>
          <w:rFonts w:ascii="Times New Roman" w:hAnsi="Times New Roman" w:cs="Times New Roman"/>
          <w:lang w:val="en-CA"/>
        </w:rPr>
      </w:pPr>
      <w:r w:rsidRPr="00E36A85">
        <w:rPr>
          <w:rFonts w:ascii="Times New Roman" w:hAnsi="Times New Roman" w:cs="Times New Roman"/>
          <w:lang w:val="en-CA"/>
        </w:rPr>
        <w:t>In cities throughout North America sightings of coyotes (</w:t>
      </w:r>
      <w:r w:rsidRPr="00E36A85">
        <w:rPr>
          <w:rFonts w:ascii="Times New Roman" w:hAnsi="Times New Roman" w:cs="Times New Roman"/>
          <w:i/>
          <w:iCs/>
          <w:lang w:val="en-CA"/>
        </w:rPr>
        <w:t>Canis latrans</w:t>
      </w:r>
      <w:r w:rsidRPr="00E36A85">
        <w:rPr>
          <w:rFonts w:ascii="Times New Roman" w:hAnsi="Times New Roman" w:cs="Times New Roman"/>
          <w:lang w:val="en-CA"/>
        </w:rPr>
        <w:t xml:space="preserve">) have become common, and reports of human-coyote conflict are rising. Also increasing is the public demand for proactive management to prevent </w:t>
      </w:r>
      <w:r w:rsidR="00691C81">
        <w:rPr>
          <w:rFonts w:ascii="Times New Roman" w:hAnsi="Times New Roman" w:cs="Times New Roman"/>
          <w:lang w:val="en-CA"/>
        </w:rPr>
        <w:t>negative interactions</w:t>
      </w:r>
      <w:r w:rsidR="00E53C44">
        <w:rPr>
          <w:rFonts w:ascii="Times New Roman" w:hAnsi="Times New Roman" w:cs="Times New Roman"/>
          <w:lang w:val="en-CA"/>
        </w:rPr>
        <w:t xml:space="preserve">, </w:t>
      </w:r>
      <w:r w:rsidR="008636BD">
        <w:rPr>
          <w:rFonts w:ascii="Times New Roman" w:hAnsi="Times New Roman" w:cs="Times New Roman"/>
          <w:lang w:val="en-CA"/>
        </w:rPr>
        <w:t xml:space="preserve">which can be </w:t>
      </w:r>
      <w:r w:rsidR="00EC1145">
        <w:rPr>
          <w:rFonts w:ascii="Times New Roman" w:hAnsi="Times New Roman" w:cs="Times New Roman"/>
          <w:lang w:val="en-CA"/>
        </w:rPr>
        <w:t>informed</w:t>
      </w:r>
      <w:r w:rsidR="008636BD">
        <w:rPr>
          <w:rFonts w:ascii="Times New Roman" w:hAnsi="Times New Roman" w:cs="Times New Roman"/>
          <w:lang w:val="en-CA"/>
        </w:rPr>
        <w:t xml:space="preserve"> </w:t>
      </w:r>
      <w:r w:rsidR="00EC1145">
        <w:rPr>
          <w:rFonts w:ascii="Times New Roman" w:hAnsi="Times New Roman" w:cs="Times New Roman"/>
          <w:lang w:val="en-CA"/>
        </w:rPr>
        <w:t xml:space="preserve">by </w:t>
      </w:r>
      <w:r w:rsidRPr="00E36A85">
        <w:rPr>
          <w:rFonts w:ascii="Times New Roman" w:hAnsi="Times New Roman" w:cs="Times New Roman"/>
          <w:lang w:val="en-CA"/>
        </w:rPr>
        <w:t xml:space="preserve">the direct observations of citizens who may report both coyote behaviour and their perceptions of their interactions with coyotes. We used a web-based reporting system to collect </w:t>
      </w:r>
      <w:r w:rsidRPr="00E36A85">
        <w:rPr>
          <w:rFonts w:ascii="Times New Roman" w:hAnsi="Times New Roman" w:cs="Times New Roman"/>
          <w:i/>
          <w:iCs/>
          <w:lang w:val="en-CA"/>
        </w:rPr>
        <w:t>N</w:t>
      </w:r>
      <w:r w:rsidRPr="00E36A85">
        <w:rPr>
          <w:rFonts w:ascii="Times New Roman" w:hAnsi="Times New Roman" w:cs="Times New Roman"/>
          <w:lang w:val="en-CA"/>
        </w:rPr>
        <w:t xml:space="preserve"> = </w:t>
      </w:r>
      <w:r w:rsidR="00D43631">
        <w:rPr>
          <w:rFonts w:ascii="Times New Roman" w:hAnsi="Times New Roman" w:cs="Times New Roman"/>
          <w:lang w:val="en-CA"/>
        </w:rPr>
        <w:t>9,134</w:t>
      </w:r>
      <w:r w:rsidRPr="00E36A85">
        <w:rPr>
          <w:rFonts w:ascii="Times New Roman" w:hAnsi="Times New Roman" w:cs="Times New Roman"/>
          <w:lang w:val="en-CA"/>
        </w:rPr>
        <w:t xml:space="preserve"> reports of coyotes that were voluntarily submitted in the city of Edmonton, </w:t>
      </w:r>
      <w:r w:rsidR="00101133">
        <w:rPr>
          <w:rFonts w:ascii="Times New Roman" w:hAnsi="Times New Roman" w:cs="Times New Roman"/>
          <w:lang w:val="en-CA"/>
        </w:rPr>
        <w:t>Canada</w:t>
      </w:r>
      <w:r w:rsidRPr="00E36A85">
        <w:rPr>
          <w:rFonts w:ascii="Times New Roman" w:hAnsi="Times New Roman" w:cs="Times New Roman"/>
          <w:lang w:val="en-CA"/>
        </w:rPr>
        <w:t>, between January 201</w:t>
      </w:r>
      <w:r w:rsidR="00B61976">
        <w:rPr>
          <w:rFonts w:ascii="Times New Roman" w:hAnsi="Times New Roman" w:cs="Times New Roman"/>
          <w:lang w:val="en-CA"/>
        </w:rPr>
        <w:t>2</w:t>
      </w:r>
      <w:r w:rsidRPr="00E36A85">
        <w:rPr>
          <w:rFonts w:ascii="Times New Roman" w:hAnsi="Times New Roman" w:cs="Times New Roman"/>
          <w:lang w:val="en-CA"/>
        </w:rPr>
        <w:t xml:space="preserve"> and December 202</w:t>
      </w:r>
      <w:r w:rsidR="00B61976">
        <w:rPr>
          <w:rFonts w:ascii="Times New Roman" w:hAnsi="Times New Roman" w:cs="Times New Roman"/>
          <w:lang w:val="en-CA"/>
        </w:rPr>
        <w:t>1</w:t>
      </w:r>
      <w:r w:rsidR="00E904EC">
        <w:rPr>
          <w:rFonts w:ascii="Times New Roman" w:hAnsi="Times New Roman" w:cs="Times New Roman"/>
          <w:lang w:val="en-CA"/>
        </w:rPr>
        <w:t xml:space="preserve"> to assess </w:t>
      </w:r>
      <w:r w:rsidR="00173874">
        <w:rPr>
          <w:rFonts w:ascii="Times New Roman" w:hAnsi="Times New Roman" w:cs="Times New Roman"/>
          <w:lang w:val="en-CA"/>
        </w:rPr>
        <w:t>the</w:t>
      </w:r>
      <w:r w:rsidR="00173874" w:rsidRPr="00173874">
        <w:rPr>
          <w:rFonts w:ascii="Times New Roman" w:hAnsi="Times New Roman" w:cs="Times New Roman"/>
          <w:lang w:val="en-CA"/>
        </w:rPr>
        <w:t xml:space="preserve"> </w:t>
      </w:r>
      <w:r w:rsidR="00173874" w:rsidRPr="00E36A85">
        <w:rPr>
          <w:rFonts w:ascii="Times New Roman" w:hAnsi="Times New Roman" w:cs="Times New Roman"/>
          <w:lang w:val="en-CA"/>
        </w:rPr>
        <w:t xml:space="preserve">spatial, temporal and contextual correlates of </w:t>
      </w:r>
      <w:r w:rsidR="002179B0">
        <w:rPr>
          <w:rFonts w:ascii="Times New Roman" w:hAnsi="Times New Roman" w:cs="Times New Roman"/>
          <w:lang w:val="en-CA"/>
        </w:rPr>
        <w:t>conflict</w:t>
      </w:r>
      <w:r w:rsidR="002F69EB">
        <w:rPr>
          <w:rFonts w:ascii="Times New Roman" w:hAnsi="Times New Roman" w:cs="Times New Roman"/>
          <w:lang w:val="en-CA"/>
        </w:rPr>
        <w:t xml:space="preserve">, whether it had changed over time, and whether </w:t>
      </w:r>
      <w:r w:rsidR="002B1381">
        <w:rPr>
          <w:rFonts w:ascii="Times New Roman" w:hAnsi="Times New Roman" w:cs="Times New Roman"/>
          <w:lang w:val="en-CA"/>
        </w:rPr>
        <w:t>any temporal</w:t>
      </w:r>
      <w:r w:rsidR="002F69EB">
        <w:rPr>
          <w:rFonts w:ascii="Times New Roman" w:hAnsi="Times New Roman" w:cs="Times New Roman"/>
          <w:lang w:val="en-CA"/>
        </w:rPr>
        <w:t xml:space="preserve"> changes </w:t>
      </w:r>
      <w:r w:rsidR="00D76B21">
        <w:rPr>
          <w:rFonts w:ascii="Times New Roman" w:hAnsi="Times New Roman" w:cs="Times New Roman"/>
          <w:lang w:val="en-CA"/>
        </w:rPr>
        <w:t xml:space="preserve">were related to </w:t>
      </w:r>
      <w:r w:rsidR="004E0EE9">
        <w:rPr>
          <w:rFonts w:ascii="Times New Roman" w:hAnsi="Times New Roman" w:cs="Times New Roman"/>
          <w:lang w:val="en-CA"/>
        </w:rPr>
        <w:t>other variables</w:t>
      </w:r>
      <w:r w:rsidR="002179B0">
        <w:rPr>
          <w:rFonts w:ascii="Times New Roman" w:hAnsi="Times New Roman" w:cs="Times New Roman"/>
          <w:lang w:val="en-CA"/>
        </w:rPr>
        <w:t xml:space="preserve">. We </w:t>
      </w:r>
      <w:r w:rsidR="00676544">
        <w:rPr>
          <w:rFonts w:ascii="Times New Roman" w:hAnsi="Times New Roman" w:cs="Times New Roman"/>
          <w:lang w:val="en-CA"/>
        </w:rPr>
        <w:t xml:space="preserve">developed a standardized </w:t>
      </w:r>
      <w:r w:rsidR="00A40351">
        <w:rPr>
          <w:rFonts w:ascii="Times New Roman" w:hAnsi="Times New Roman" w:cs="Times New Roman"/>
          <w:lang w:val="en-CA"/>
        </w:rPr>
        <w:t xml:space="preserve">classification method to </w:t>
      </w:r>
      <w:r w:rsidR="00D85FF1">
        <w:rPr>
          <w:rFonts w:ascii="Times New Roman" w:hAnsi="Times New Roman" w:cs="Times New Roman"/>
          <w:lang w:val="en-CA"/>
        </w:rPr>
        <w:t xml:space="preserve">categorize </w:t>
      </w:r>
      <w:r w:rsidR="00424DFD">
        <w:rPr>
          <w:rFonts w:ascii="Times New Roman" w:hAnsi="Times New Roman" w:cs="Times New Roman"/>
          <w:lang w:val="en-CA"/>
        </w:rPr>
        <w:t xml:space="preserve">two indicators of human-coyote conflict: </w:t>
      </w:r>
      <w:r w:rsidR="00C3130C">
        <w:rPr>
          <w:rFonts w:ascii="Times New Roman" w:hAnsi="Times New Roman" w:cs="Times New Roman"/>
          <w:lang w:val="en-CA"/>
        </w:rPr>
        <w:t>coyote boldness and human concern</w:t>
      </w:r>
      <w:r w:rsidR="00424DFD">
        <w:rPr>
          <w:rFonts w:ascii="Times New Roman" w:hAnsi="Times New Roman" w:cs="Times New Roman"/>
          <w:lang w:val="en-CA"/>
        </w:rPr>
        <w:t xml:space="preserve">. </w:t>
      </w:r>
      <w:r w:rsidRPr="00E36A85">
        <w:rPr>
          <w:rFonts w:ascii="Times New Roman" w:hAnsi="Times New Roman" w:cs="Times New Roman"/>
          <w:lang w:val="en-CA"/>
        </w:rPr>
        <w:t xml:space="preserve">We used </w:t>
      </w:r>
      <w:r w:rsidR="00A827BF">
        <w:rPr>
          <w:rFonts w:ascii="Times New Roman" w:hAnsi="Times New Roman" w:cs="Times New Roman"/>
          <w:lang w:val="en-CA"/>
        </w:rPr>
        <w:t>ordered</w:t>
      </w:r>
      <w:r w:rsidRPr="00E36A85">
        <w:rPr>
          <w:rFonts w:ascii="Times New Roman" w:hAnsi="Times New Roman" w:cs="Times New Roman"/>
          <w:lang w:val="en-CA"/>
        </w:rPr>
        <w:t xml:space="preserve"> </w:t>
      </w:r>
      <w:r w:rsidR="00A827BF">
        <w:rPr>
          <w:rFonts w:ascii="Times New Roman" w:hAnsi="Times New Roman" w:cs="Times New Roman"/>
          <w:lang w:val="en-CA"/>
        </w:rPr>
        <w:t xml:space="preserve">logistic </w:t>
      </w:r>
      <w:r w:rsidRPr="00E36A85">
        <w:rPr>
          <w:rFonts w:ascii="Times New Roman" w:hAnsi="Times New Roman" w:cs="Times New Roman"/>
          <w:lang w:val="en-CA"/>
        </w:rPr>
        <w:t>regression</w:t>
      </w:r>
      <w:r w:rsidR="009C1EAD">
        <w:rPr>
          <w:rFonts w:ascii="Times New Roman" w:hAnsi="Times New Roman" w:cs="Times New Roman"/>
          <w:lang w:val="en-CA"/>
        </w:rPr>
        <w:t xml:space="preserve"> </w:t>
      </w:r>
      <w:r w:rsidR="00613E46">
        <w:rPr>
          <w:rFonts w:ascii="Times New Roman" w:hAnsi="Times New Roman" w:cs="Times New Roman"/>
          <w:lang w:val="en-CA"/>
        </w:rPr>
        <w:t xml:space="preserve">analysis </w:t>
      </w:r>
      <w:r w:rsidR="009C1EAD">
        <w:rPr>
          <w:rFonts w:ascii="Times New Roman" w:hAnsi="Times New Roman" w:cs="Times New Roman"/>
          <w:lang w:val="en-CA"/>
        </w:rPr>
        <w:t xml:space="preserve">and </w:t>
      </w:r>
      <w:r w:rsidR="009C1EAD" w:rsidRPr="00755212">
        <w:rPr>
          <w:rFonts w:ascii="Times New Roman" w:hAnsi="Times New Roman" w:cs="Times New Roman"/>
        </w:rPr>
        <w:lastRenderedPageBreak/>
        <w:t>χ</w:t>
      </w:r>
      <w:r w:rsidR="009C1EAD" w:rsidRPr="00755212">
        <w:rPr>
          <w:rFonts w:ascii="Times New Roman" w:hAnsi="Times New Roman" w:cs="Times New Roman"/>
          <w:vertAlign w:val="superscript"/>
        </w:rPr>
        <w:t>2</w:t>
      </w:r>
      <w:r w:rsidR="009C1EAD">
        <w:rPr>
          <w:rFonts w:ascii="Times New Roman" w:hAnsi="Times New Roman" w:cs="Times New Roman"/>
        </w:rPr>
        <w:t xml:space="preserve"> tests</w:t>
      </w:r>
      <w:r w:rsidRPr="00E36A85">
        <w:rPr>
          <w:rFonts w:ascii="Times New Roman" w:hAnsi="Times New Roman" w:cs="Times New Roman"/>
          <w:lang w:val="en-CA"/>
        </w:rPr>
        <w:t xml:space="preserve"> to </w:t>
      </w:r>
      <w:r w:rsidR="009C1EAD">
        <w:rPr>
          <w:rFonts w:ascii="Times New Roman" w:hAnsi="Times New Roman" w:cs="Times New Roman"/>
          <w:lang w:val="en-CA"/>
        </w:rPr>
        <w:t xml:space="preserve">identify the covariates associated with </w:t>
      </w:r>
      <w:r w:rsidR="000C66FE">
        <w:rPr>
          <w:rFonts w:ascii="Times New Roman" w:hAnsi="Times New Roman" w:cs="Times New Roman"/>
          <w:lang w:val="en-CA"/>
        </w:rPr>
        <w:t>conflict</w:t>
      </w:r>
      <w:r w:rsidR="008E4CFF">
        <w:rPr>
          <w:rFonts w:ascii="Times New Roman" w:hAnsi="Times New Roman" w:cs="Times New Roman"/>
          <w:lang w:val="en-CA"/>
        </w:rPr>
        <w:t xml:space="preserve"> and to </w:t>
      </w:r>
      <w:r w:rsidR="001D0D8A">
        <w:rPr>
          <w:rFonts w:ascii="Times New Roman" w:hAnsi="Times New Roman" w:cs="Times New Roman"/>
          <w:lang w:val="en-CA"/>
        </w:rPr>
        <w:t>assess</w:t>
      </w:r>
      <w:r w:rsidR="008E4CFF">
        <w:rPr>
          <w:rFonts w:ascii="Times New Roman" w:hAnsi="Times New Roman" w:cs="Times New Roman"/>
          <w:lang w:val="en-CA"/>
        </w:rPr>
        <w:t xml:space="preserve"> changes over time</w:t>
      </w:r>
      <w:r w:rsidR="00613E46">
        <w:rPr>
          <w:rFonts w:ascii="Times New Roman" w:hAnsi="Times New Roman" w:cs="Times New Roman"/>
          <w:lang w:val="en-CA"/>
        </w:rPr>
        <w:t xml:space="preserve">. </w:t>
      </w:r>
      <w:r w:rsidR="000A0ECB">
        <w:rPr>
          <w:rFonts w:ascii="Times New Roman" w:hAnsi="Times New Roman" w:cs="Times New Roman"/>
        </w:rPr>
        <w:t xml:space="preserve">We found that while coyote boldness was more likely in less-developed open areas and during the pup rearing season, </w:t>
      </w:r>
      <w:r w:rsidR="00831014">
        <w:rPr>
          <w:rFonts w:ascii="Times New Roman" w:hAnsi="Times New Roman" w:cs="Times New Roman"/>
        </w:rPr>
        <w:t>human concern was highest in residential areas and during the dispersal season.</w:t>
      </w:r>
      <w:r w:rsidR="00520B09">
        <w:rPr>
          <w:rFonts w:ascii="Times New Roman" w:hAnsi="Times New Roman" w:cs="Times New Roman"/>
        </w:rPr>
        <w:t xml:space="preserve"> </w:t>
      </w:r>
      <w:r w:rsidRPr="00E36A85">
        <w:rPr>
          <w:rFonts w:ascii="Times New Roman" w:hAnsi="Times New Roman" w:cs="Times New Roman"/>
          <w:lang w:val="en-CA"/>
        </w:rPr>
        <w:t xml:space="preserve">Reports that mentioned pets or children were more likely to describe negative interactions. Over the 10 years of reporting </w:t>
      </w:r>
      <w:r w:rsidR="00520B09">
        <w:rPr>
          <w:rFonts w:ascii="Times New Roman" w:hAnsi="Times New Roman" w:cs="Times New Roman"/>
          <w:lang w:val="en-CA"/>
        </w:rPr>
        <w:t>boldness and concern</w:t>
      </w:r>
      <w:r w:rsidR="00AF3017">
        <w:rPr>
          <w:rFonts w:ascii="Times New Roman" w:hAnsi="Times New Roman" w:cs="Times New Roman"/>
          <w:lang w:val="en-CA"/>
        </w:rPr>
        <w:t xml:space="preserve"> both</w:t>
      </w:r>
      <w:r w:rsidR="00520B09">
        <w:rPr>
          <w:rFonts w:ascii="Times New Roman" w:hAnsi="Times New Roman" w:cs="Times New Roman"/>
          <w:lang w:val="en-CA"/>
        </w:rPr>
        <w:t xml:space="preserve"> </w:t>
      </w:r>
      <w:r w:rsidR="006C7882">
        <w:rPr>
          <w:rFonts w:ascii="Times New Roman" w:hAnsi="Times New Roman" w:cs="Times New Roman"/>
          <w:lang w:val="en-CA"/>
        </w:rPr>
        <w:t xml:space="preserve">increased, but there was some evidence of </w:t>
      </w:r>
      <w:r w:rsidR="00677931">
        <w:rPr>
          <w:rFonts w:ascii="Times New Roman" w:hAnsi="Times New Roman" w:cs="Times New Roman"/>
          <w:lang w:val="en-CA"/>
        </w:rPr>
        <w:t>rising</w:t>
      </w:r>
      <w:r w:rsidR="00046914">
        <w:rPr>
          <w:rFonts w:ascii="Times New Roman" w:hAnsi="Times New Roman" w:cs="Times New Roman"/>
          <w:lang w:val="en-CA"/>
        </w:rPr>
        <w:t xml:space="preserve"> human</w:t>
      </w:r>
      <w:r w:rsidR="00B96E86">
        <w:rPr>
          <w:rFonts w:ascii="Times New Roman" w:hAnsi="Times New Roman" w:cs="Times New Roman"/>
          <w:lang w:val="en-CA"/>
        </w:rPr>
        <w:t xml:space="preserve"> tolerance of coyotes in residential neighborhoods. </w:t>
      </w:r>
      <w:r w:rsidRPr="00E36A85">
        <w:rPr>
          <w:rFonts w:ascii="Times New Roman" w:hAnsi="Times New Roman" w:cs="Times New Roman"/>
          <w:lang w:val="en-CA"/>
        </w:rPr>
        <w:t xml:space="preserve">Our results </w:t>
      </w:r>
      <w:r w:rsidR="00CC527A">
        <w:rPr>
          <w:rFonts w:ascii="Times New Roman" w:hAnsi="Times New Roman" w:cs="Times New Roman"/>
          <w:lang w:val="en-CA"/>
        </w:rPr>
        <w:t>inform</w:t>
      </w:r>
      <w:r w:rsidRPr="00E36A85">
        <w:rPr>
          <w:rFonts w:ascii="Times New Roman" w:hAnsi="Times New Roman" w:cs="Times New Roman"/>
          <w:lang w:val="en-CA"/>
        </w:rPr>
        <w:t xml:space="preserve"> proactive management actions </w:t>
      </w:r>
      <w:r w:rsidR="00CC527A">
        <w:rPr>
          <w:rFonts w:ascii="Times New Roman" w:hAnsi="Times New Roman" w:cs="Times New Roman"/>
          <w:lang w:val="en-CA"/>
        </w:rPr>
        <w:t>that seek to</w:t>
      </w:r>
      <w:r w:rsidRPr="00E36A85">
        <w:rPr>
          <w:rFonts w:ascii="Times New Roman" w:hAnsi="Times New Roman" w:cs="Times New Roman"/>
          <w:lang w:val="en-CA"/>
        </w:rPr>
        <w:t xml:space="preserve"> prevent conflict, including public education about protecting pets, preventing </w:t>
      </w:r>
      <w:r w:rsidR="00CC527A">
        <w:rPr>
          <w:rFonts w:ascii="Times New Roman" w:hAnsi="Times New Roman" w:cs="Times New Roman"/>
          <w:lang w:val="en-CA"/>
        </w:rPr>
        <w:t xml:space="preserve">the anthropogenic </w:t>
      </w:r>
      <w:r w:rsidRPr="00E36A85">
        <w:rPr>
          <w:rFonts w:ascii="Times New Roman" w:hAnsi="Times New Roman" w:cs="Times New Roman"/>
          <w:lang w:val="en-CA"/>
        </w:rPr>
        <w:t>food-conditioning of urban coyotes, and using aversive conditioning to increase wariness of coyotes in residential areas.</w:t>
      </w:r>
    </w:p>
    <w:p w14:paraId="2052078C" w14:textId="77777777" w:rsidR="00B102EE" w:rsidRPr="00E36A85" w:rsidRDefault="00B102EE" w:rsidP="00BA0A2E">
      <w:pPr>
        <w:spacing w:line="480" w:lineRule="auto"/>
        <w:rPr>
          <w:rFonts w:ascii="Times New Roman" w:hAnsi="Times New Roman" w:cs="Times New Roman"/>
          <w:b/>
          <w:bCs/>
          <w:lang w:val="en-CA"/>
        </w:rPr>
      </w:pPr>
    </w:p>
    <w:p w14:paraId="47C6DF0F" w14:textId="3138894C" w:rsidR="0097786D" w:rsidRPr="00EF42B8" w:rsidRDefault="00336F4D" w:rsidP="0097786D">
      <w:pPr>
        <w:spacing w:line="480" w:lineRule="auto"/>
        <w:rPr>
          <w:rFonts w:ascii="Times New Roman" w:hAnsi="Times New Roman" w:cs="Times New Roman"/>
          <w:b/>
          <w:bCs/>
          <w:lang w:val="en-CA"/>
        </w:rPr>
      </w:pPr>
      <w:r w:rsidRPr="00E36A85">
        <w:rPr>
          <w:rFonts w:ascii="Times New Roman" w:hAnsi="Times New Roman" w:cs="Times New Roman"/>
          <w:b/>
          <w:bCs/>
          <w:lang w:val="en-CA"/>
        </w:rPr>
        <w:t>INTRODUCTION</w:t>
      </w:r>
    </w:p>
    <w:p w14:paraId="6B68636F" w14:textId="6C7BB76C" w:rsidR="00EF42B8" w:rsidRDefault="00EF42B8" w:rsidP="00EF42B8">
      <w:pPr>
        <w:spacing w:line="480" w:lineRule="auto"/>
        <w:rPr>
          <w:rFonts w:ascii="Times New Roman" w:hAnsi="Times New Roman" w:cs="Times New Roman"/>
        </w:rPr>
      </w:pPr>
      <w:r w:rsidRPr="00E36A85">
        <w:rPr>
          <w:rFonts w:ascii="Times New Roman" w:hAnsi="Times New Roman" w:cs="Times New Roman"/>
        </w:rPr>
        <w:t>Urban landscapes are inhospitable for many animal species,</w:t>
      </w:r>
      <w:r w:rsidR="00CC527A">
        <w:rPr>
          <w:rFonts w:ascii="Times New Roman" w:hAnsi="Times New Roman" w:cs="Times New Roman"/>
        </w:rPr>
        <w:t xml:space="preserve"> yet</w:t>
      </w:r>
      <w:r w:rsidRPr="00E36A85">
        <w:rPr>
          <w:rFonts w:ascii="Times New Roman" w:hAnsi="Times New Roman" w:cs="Times New Roman"/>
        </w:rPr>
        <w:t xml:space="preserve"> some </w:t>
      </w:r>
      <w:r w:rsidR="00CC527A">
        <w:rPr>
          <w:rFonts w:ascii="Times New Roman" w:hAnsi="Times New Roman" w:cs="Times New Roman"/>
        </w:rPr>
        <w:t xml:space="preserve">can thrive even </w:t>
      </w:r>
      <w:proofErr w:type="gramStart"/>
      <w:r>
        <w:rPr>
          <w:rFonts w:ascii="Times New Roman" w:hAnsi="Times New Roman" w:cs="Times New Roman"/>
        </w:rPr>
        <w:t>in the midst of</w:t>
      </w:r>
      <w:proofErr w:type="gramEnd"/>
      <w:r>
        <w:rPr>
          <w:rFonts w:ascii="Times New Roman" w:hAnsi="Times New Roman" w:cs="Times New Roman"/>
        </w:rPr>
        <w:t xml:space="preserve"> human society</w:t>
      </w:r>
      <w:r w:rsidRPr="00E36A85">
        <w:rPr>
          <w:rFonts w:ascii="Times New Roman" w:hAnsi="Times New Roman" w:cs="Times New Roman"/>
        </w:rPr>
        <w:t xml:space="preserve"> </w:t>
      </w:r>
      <w:r w:rsidRPr="00E36A85">
        <w:rPr>
          <w:rFonts w:ascii="Times New Roman" w:hAnsi="Times New Roman" w:cs="Times New Roman"/>
        </w:rPr>
        <w:fldChar w:fldCharType="begin">
          <w:fldData xml:space="preserve">PEVuZE5vdGU+PENpdGU+PEF1dGhvcj5TY2hlbGw8L0F1dGhvcj48WWVhcj4yMDIwPC9ZZWFyPjxJ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</w:fldData>
        </w:fldChar>
      </w:r>
      <w:r w:rsidR="003A631F">
        <w:rPr>
          <w:rFonts w:ascii="Times New Roman" w:hAnsi="Times New Roman" w:cs="Times New Roman"/>
        </w:rPr>
        <w:instrText xml:space="preserve"> ADDIN EN.CITE </w:instrText>
      </w:r>
      <w:r w:rsidR="003A631F">
        <w:rPr>
          <w:rFonts w:ascii="Times New Roman" w:hAnsi="Times New Roman" w:cs="Times New Roman"/>
        </w:rPr>
        <w:fldChar w:fldCharType="begin">
          <w:fldData xml:space="preserve">PEVuZE5vdGU+PENpdGU+PEF1dGhvcj5TY2hlbGw8L0F1dGhvcj48WWVhcj4yMDIwPC9ZZWFyPjxJ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</w:fldData>
        </w:fldChar>
      </w:r>
      <w:r w:rsidR="003A631F">
        <w:rPr>
          <w:rFonts w:ascii="Times New Roman" w:hAnsi="Times New Roman" w:cs="Times New Roman"/>
        </w:rPr>
        <w:instrText xml:space="preserve"> ADDIN EN.CITE.DATA </w:instrText>
      </w:r>
      <w:r w:rsidR="003A631F">
        <w:rPr>
          <w:rFonts w:ascii="Times New Roman" w:hAnsi="Times New Roman" w:cs="Times New Roman"/>
        </w:rPr>
      </w:r>
      <w:r w:rsidR="003A631F">
        <w:rPr>
          <w:rFonts w:ascii="Times New Roman" w:hAnsi="Times New Roman" w:cs="Times New Roman"/>
        </w:rPr>
        <w:fldChar w:fldCharType="end"/>
      </w:r>
      <w:r w:rsidRPr="00E36A85">
        <w:rPr>
          <w:rFonts w:ascii="Times New Roman" w:hAnsi="Times New Roman" w:cs="Times New Roman"/>
        </w:rPr>
      </w:r>
      <w:r w:rsidRPr="00E36A85">
        <w:rPr>
          <w:rFonts w:ascii="Times New Roman" w:hAnsi="Times New Roman" w:cs="Times New Roman"/>
        </w:rPr>
        <w:fldChar w:fldCharType="separate"/>
      </w:r>
      <w:r w:rsidR="003A631F">
        <w:rPr>
          <w:rFonts w:ascii="Times New Roman" w:hAnsi="Times New Roman" w:cs="Times New Roman"/>
          <w:noProof/>
        </w:rPr>
        <w:t>(Schell et al., 2020)</w:t>
      </w:r>
      <w:r w:rsidRPr="00E36A85">
        <w:rPr>
          <w:rFonts w:ascii="Times New Roman" w:hAnsi="Times New Roman" w:cs="Times New Roman"/>
        </w:rPr>
        <w:fldChar w:fldCharType="end"/>
      </w:r>
      <w:r w:rsidRPr="00E36A85">
        <w:rPr>
          <w:rFonts w:ascii="Times New Roman" w:hAnsi="Times New Roman" w:cs="Times New Roman"/>
        </w:rPr>
        <w:t xml:space="preserve">. </w:t>
      </w:r>
      <w:r>
        <w:rPr>
          <w:rFonts w:ascii="Times New Roman" w:hAnsi="Times New Roman" w:cs="Times New Roman"/>
        </w:rPr>
        <w:t xml:space="preserve">These synanthropes </w:t>
      </w:r>
      <w:r w:rsidRPr="00E36A85">
        <w:rPr>
          <w:rFonts w:ascii="Times New Roman" w:hAnsi="Times New Roman" w:cs="Times New Roman"/>
        </w:rPr>
        <w:t xml:space="preserve">are highly adaptable and </w:t>
      </w:r>
      <w:r>
        <w:rPr>
          <w:rFonts w:ascii="Times New Roman" w:hAnsi="Times New Roman" w:cs="Times New Roman"/>
        </w:rPr>
        <w:t xml:space="preserve">many </w:t>
      </w:r>
      <w:r w:rsidRPr="00E36A85">
        <w:rPr>
          <w:rFonts w:ascii="Times New Roman" w:hAnsi="Times New Roman" w:cs="Times New Roman"/>
        </w:rPr>
        <w:t xml:space="preserve">have undergone population expansions </w:t>
      </w:r>
      <w:r w:rsidR="00CC527A">
        <w:rPr>
          <w:rFonts w:ascii="Times New Roman" w:hAnsi="Times New Roman" w:cs="Times New Roman"/>
        </w:rPr>
        <w:t xml:space="preserve">despite the displacement and diminishment of biodiversity </w:t>
      </w:r>
      <w:proofErr w:type="gramStart"/>
      <w:r w:rsidR="00CC527A">
        <w:rPr>
          <w:rFonts w:ascii="Times New Roman" w:hAnsi="Times New Roman" w:cs="Times New Roman"/>
        </w:rPr>
        <w:t>as a result of</w:t>
      </w:r>
      <w:proofErr w:type="gramEnd"/>
      <w:r w:rsidR="00CC527A">
        <w:rPr>
          <w:rFonts w:ascii="Times New Roman" w:hAnsi="Times New Roman" w:cs="Times New Roman"/>
        </w:rPr>
        <w:t xml:space="preserve"> urbanization across the globe </w:t>
      </w:r>
      <w:r w:rsidRPr="00E36A85">
        <w:rPr>
          <w:rFonts w:ascii="Times New Roman" w:hAnsi="Times New Roman" w:cs="Times New Roman"/>
        </w:rPr>
        <w:fldChar w:fldCharType="begin">
          <w:fldData xml:space="preserve">PEVuZE5vdGU+PENpdGU+PEF1dGhvcj5NY0tpbm5leTwvQXV0aG9yPjxZZWFyPjIwMDY8L1llYXI+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</w:fldData>
        </w:fldChar>
      </w:r>
      <w:r w:rsidR="003A631F">
        <w:rPr>
          <w:rFonts w:ascii="Times New Roman" w:hAnsi="Times New Roman" w:cs="Times New Roman"/>
        </w:rPr>
        <w:instrText xml:space="preserve"> ADDIN EN.CITE </w:instrText>
      </w:r>
      <w:r w:rsidR="003A631F">
        <w:rPr>
          <w:rFonts w:ascii="Times New Roman" w:hAnsi="Times New Roman" w:cs="Times New Roman"/>
        </w:rPr>
        <w:fldChar w:fldCharType="begin">
          <w:fldData xml:space="preserve">PEVuZE5vdGU+PENpdGU+PEF1dGhvcj5NY0tpbm5leTwvQXV0aG9yPjxZZWFyPjIwMDY8L1llYXI+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</w:fldData>
        </w:fldChar>
      </w:r>
      <w:r w:rsidR="003A631F">
        <w:rPr>
          <w:rFonts w:ascii="Times New Roman" w:hAnsi="Times New Roman" w:cs="Times New Roman"/>
        </w:rPr>
        <w:instrText xml:space="preserve"> ADDIN EN.CITE.DATA </w:instrText>
      </w:r>
      <w:r w:rsidR="003A631F">
        <w:rPr>
          <w:rFonts w:ascii="Times New Roman" w:hAnsi="Times New Roman" w:cs="Times New Roman"/>
        </w:rPr>
      </w:r>
      <w:r w:rsidR="003A631F">
        <w:rPr>
          <w:rFonts w:ascii="Times New Roman" w:hAnsi="Times New Roman" w:cs="Times New Roman"/>
        </w:rPr>
        <w:fldChar w:fldCharType="end"/>
      </w:r>
      <w:r w:rsidRPr="00E36A85">
        <w:rPr>
          <w:rFonts w:ascii="Times New Roman" w:hAnsi="Times New Roman" w:cs="Times New Roman"/>
        </w:rPr>
      </w:r>
      <w:r w:rsidRPr="00E36A85">
        <w:rPr>
          <w:rFonts w:ascii="Times New Roman" w:hAnsi="Times New Roman" w:cs="Times New Roman"/>
        </w:rPr>
        <w:fldChar w:fldCharType="separate"/>
      </w:r>
      <w:r w:rsidR="003A631F">
        <w:rPr>
          <w:rFonts w:ascii="Times New Roman" w:hAnsi="Times New Roman" w:cs="Times New Roman"/>
          <w:noProof/>
        </w:rPr>
        <w:t>(McKinney, 2006, Foley et al., 2005)</w:t>
      </w:r>
      <w:r w:rsidRPr="00E36A85">
        <w:rPr>
          <w:rFonts w:ascii="Times New Roman" w:hAnsi="Times New Roman" w:cs="Times New Roman"/>
        </w:rPr>
        <w:fldChar w:fldCharType="end"/>
      </w:r>
      <w:r w:rsidRPr="00E36A85">
        <w:rPr>
          <w:rFonts w:ascii="Times New Roman" w:hAnsi="Times New Roman" w:cs="Times New Roman"/>
        </w:rPr>
        <w:t xml:space="preserve">. </w:t>
      </w:r>
      <w:r>
        <w:rPr>
          <w:rFonts w:ascii="Times New Roman" w:hAnsi="Times New Roman" w:cs="Times New Roman"/>
        </w:rPr>
        <w:t>Among the displaced species are most large carnivores</w:t>
      </w:r>
      <w:r w:rsidR="00E05D22">
        <w:rPr>
          <w:rFonts w:ascii="Times New Roman" w:hAnsi="Times New Roman" w:cs="Times New Roman"/>
        </w:rPr>
        <w:t>,</w:t>
      </w:r>
      <w:r>
        <w:rPr>
          <w:rFonts w:ascii="Times New Roman" w:hAnsi="Times New Roman" w:cs="Times New Roman"/>
        </w:rPr>
        <w:t xml:space="preserve"> which are often unable to coexist with high densities of humans </w:t>
      </w:r>
      <w:r w:rsidRPr="00E36A85">
        <w:rPr>
          <w:rFonts w:ascii="Times New Roman" w:hAnsi="Times New Roman" w:cs="Times New Roman"/>
        </w:rPr>
        <w:fldChar w:fldCharType="begin"/>
      </w:r>
      <w:r w:rsidR="003A631F">
        <w:rPr>
          <w:rFonts w:ascii="Times New Roman" w:hAnsi="Times New Roman" w:cs="Times New Roman"/>
        </w:rPr>
        <w:instrText xml:space="preserve"> ADDIN EN.CITE &lt;EndNote&gt;&lt;Cite&gt;&lt;Author&gt;Woodroffe&lt;/Author&gt;&lt;Year&gt;2000&lt;/Year&gt;&lt;IDText&gt;Predators and people: using human densities to interpret declines of large carnivores&lt;/IDText&gt;&lt;DisplayText&gt;(Woodroffe, 2000)&lt;/DisplayText&gt;&lt;record&gt;&lt;dates&gt;&lt;pub-dates&gt;&lt;date&gt;May&lt;/date&gt;&lt;/pub-dates&gt;&lt;year&gt;2000&lt;/year&gt;&lt;/dates&gt;&lt;keywords&gt;&lt;keyword&gt;wolf&lt;/keyword&gt;&lt;keyword&gt;conservation&lt;/keyword&gt;&lt;keyword&gt;populations&lt;/keyword&gt;&lt;keyword&gt;Biodiversity &amp;amp; Conservation&lt;/keyword&gt;&lt;keyword&gt;Environmental Sciences &amp;amp; Ecology&lt;/keyword&gt;&lt;/keywords&gt;&lt;urls&gt;&lt;related-urls&gt;&lt;url&gt;&amp;lt;Go to ISI&amp;gt;://WOS:000088757200009&lt;/url&gt;&lt;/related-urls&gt;&lt;/urls&gt;&lt;isbn&gt;1367-9430&lt;/isbn&gt;&lt;work-type&gt;Article&lt;/work-type&gt;&lt;titles&gt;&lt;title&gt;Predators and people: using human densities to interpret declines of large carnivores&lt;/title&gt;&lt;secondary-title&gt;Animal Conservation&lt;/secondary-title&gt;&lt;alt-title&gt;Anim. Conserv.&lt;/alt-title&gt;&lt;/titles&gt;&lt;pages&gt;165-173&lt;/pages&gt;&lt;contributors&gt;&lt;authors&gt;&lt;author&gt;Woodroffe, R.&lt;/author&gt;&lt;/authors&gt;&lt;/contributors&gt;&lt;language&gt;English&lt;/language&gt;&lt;added-date format="utc"&gt;1607985796&lt;/added-date&gt;&lt;ref-type name="Journal Article"&gt;17&lt;/ref-type&gt;&lt;auth-address&gt;Univ Warwick, Dept Sci Biol, Ecol &amp;amp; Epidemiol Grp, Coventry CV4 7AL, W Midlands, England.&amp;#xD;Woodroffe, R (corresponding author), Univ Warwick, Dept Sci Biol, Ecol &amp;amp; Epidemiol Grp, Coventry CV4 7AL, W Midlands, England.&lt;/auth-address&gt;&lt;rec-number&gt;510&lt;/rec-number&gt;&lt;last-updated-date format="utc"&gt;1607985796&lt;/last-updated-date&gt;&lt;accession-num&gt;WOS:000088757200009&lt;/accession-num&gt;&lt;electronic-resource-num&gt;10.1017/s136794300000086x&lt;/electronic-resource-num&gt;&lt;volume&gt;3&lt;/volume&gt;&lt;/record&gt;&lt;/Cite&gt;&lt;/EndNote&gt;</w:instrText>
      </w:r>
      <w:r w:rsidRPr="00E36A85">
        <w:rPr>
          <w:rFonts w:ascii="Times New Roman" w:hAnsi="Times New Roman" w:cs="Times New Roman"/>
        </w:rPr>
        <w:fldChar w:fldCharType="separate"/>
      </w:r>
      <w:r w:rsidR="003A631F">
        <w:rPr>
          <w:rFonts w:ascii="Times New Roman" w:hAnsi="Times New Roman" w:cs="Times New Roman"/>
          <w:noProof/>
        </w:rPr>
        <w:t>(Woodroffe, 2000)</w:t>
      </w:r>
      <w:r w:rsidRPr="00E36A85">
        <w:rPr>
          <w:rFonts w:ascii="Times New Roman" w:hAnsi="Times New Roman" w:cs="Times New Roman"/>
        </w:rPr>
        <w:fldChar w:fldCharType="end"/>
      </w:r>
      <w:r>
        <w:rPr>
          <w:rFonts w:ascii="Times New Roman" w:hAnsi="Times New Roman" w:cs="Times New Roman"/>
        </w:rPr>
        <w:t>. Coyotes (</w:t>
      </w:r>
      <w:r>
        <w:rPr>
          <w:rFonts w:ascii="Times New Roman" w:hAnsi="Times New Roman" w:cs="Times New Roman"/>
          <w:i/>
          <w:iCs/>
        </w:rPr>
        <w:t xml:space="preserve">Canis </w:t>
      </w:r>
      <w:r w:rsidRPr="002F674F">
        <w:rPr>
          <w:rFonts w:ascii="Times New Roman" w:hAnsi="Times New Roman" w:cs="Times New Roman"/>
          <w:i/>
          <w:iCs/>
        </w:rPr>
        <w:t>latrans</w:t>
      </w:r>
      <w:r>
        <w:rPr>
          <w:rFonts w:ascii="Times New Roman" w:hAnsi="Times New Roman" w:cs="Times New Roman"/>
        </w:rPr>
        <w:t xml:space="preserve">) are an exception to this pattern. Since the 1800s, coyotes have expanded out of the Great Plains across North America, including into densely populated cities </w:t>
      </w:r>
      <w:r w:rsidR="00833157">
        <w:rPr>
          <w:rFonts w:ascii="Times New Roman" w:hAnsi="Times New Roman" w:cs="Times New Roman"/>
        </w:rPr>
        <w:t>and suburbs</w:t>
      </w:r>
      <w:r w:rsidR="009707A6">
        <w:rPr>
          <w:rFonts w:ascii="Times New Roman" w:hAnsi="Times New Roman" w:cs="Times New Roman"/>
        </w:rPr>
        <w:t xml:space="preserve"> where </w:t>
      </w:r>
      <w:r w:rsidR="00843A58">
        <w:rPr>
          <w:rFonts w:ascii="Times New Roman" w:hAnsi="Times New Roman" w:cs="Times New Roman"/>
        </w:rPr>
        <w:t xml:space="preserve">they are constantly </w:t>
      </w:r>
      <w:r w:rsidR="00E31D72">
        <w:rPr>
          <w:rFonts w:ascii="Times New Roman" w:hAnsi="Times New Roman" w:cs="Times New Roman"/>
        </w:rPr>
        <w:t>near</w:t>
      </w:r>
      <w:r w:rsidR="00843A58">
        <w:rPr>
          <w:rFonts w:ascii="Times New Roman" w:hAnsi="Times New Roman" w:cs="Times New Roman"/>
        </w:rPr>
        <w:t xml:space="preserve"> humans</w:t>
      </w:r>
      <w:r w:rsidR="00833157">
        <w:rPr>
          <w:rFonts w:ascii="Times New Roman" w:hAnsi="Times New Roman" w:cs="Times New Roman"/>
        </w:rPr>
        <w:t xml:space="preserve"> </w:t>
      </w:r>
      <w:r w:rsidRPr="00E36A85">
        <w:rPr>
          <w:rFonts w:ascii="Times New Roman" w:hAnsi="Times New Roman" w:cs="Times New Roman"/>
        </w:rPr>
        <w:fldChar w:fldCharType="begin">
          <w:fldData xml:space="preserve">PEVuZE5vdGU+PENpdGU+PEF1dGhvcj5CYXRlbWFuPC9BdXRob3I+PFllYXI+MjAxMjwvWWVhcj48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</w:fldData>
        </w:fldChar>
      </w:r>
      <w:r w:rsidR="003A631F">
        <w:rPr>
          <w:rFonts w:ascii="Times New Roman" w:hAnsi="Times New Roman" w:cs="Times New Roman"/>
        </w:rPr>
        <w:instrText xml:space="preserve"> ADDIN EN.CITE </w:instrText>
      </w:r>
      <w:r w:rsidR="003A631F">
        <w:rPr>
          <w:rFonts w:ascii="Times New Roman" w:hAnsi="Times New Roman" w:cs="Times New Roman"/>
        </w:rPr>
        <w:fldChar w:fldCharType="begin">
          <w:fldData xml:space="preserve">PEVuZE5vdGU+PENpdGU+PEF1dGhvcj5CYXRlbWFuPC9BdXRob3I+PFllYXI+MjAxMjwvWWVhcj48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</w:fldData>
        </w:fldChar>
      </w:r>
      <w:r w:rsidR="003A631F">
        <w:rPr>
          <w:rFonts w:ascii="Times New Roman" w:hAnsi="Times New Roman" w:cs="Times New Roman"/>
        </w:rPr>
        <w:instrText xml:space="preserve"> ADDIN EN.CITE.DATA </w:instrText>
      </w:r>
      <w:r w:rsidR="003A631F">
        <w:rPr>
          <w:rFonts w:ascii="Times New Roman" w:hAnsi="Times New Roman" w:cs="Times New Roman"/>
        </w:rPr>
      </w:r>
      <w:r w:rsidR="003A631F">
        <w:rPr>
          <w:rFonts w:ascii="Times New Roman" w:hAnsi="Times New Roman" w:cs="Times New Roman"/>
        </w:rPr>
        <w:fldChar w:fldCharType="end"/>
      </w:r>
      <w:r w:rsidRPr="00E36A85">
        <w:rPr>
          <w:rFonts w:ascii="Times New Roman" w:hAnsi="Times New Roman" w:cs="Times New Roman"/>
        </w:rPr>
      </w:r>
      <w:r w:rsidRPr="00E36A85">
        <w:rPr>
          <w:rFonts w:ascii="Times New Roman" w:hAnsi="Times New Roman" w:cs="Times New Roman"/>
        </w:rPr>
        <w:fldChar w:fldCharType="separate"/>
      </w:r>
      <w:r w:rsidR="003A631F">
        <w:rPr>
          <w:rFonts w:ascii="Times New Roman" w:hAnsi="Times New Roman" w:cs="Times New Roman"/>
          <w:noProof/>
        </w:rPr>
        <w:t>(Bateman and Fleming, 2012, Hody and Kays, 2018)</w:t>
      </w:r>
      <w:r w:rsidRPr="00E36A85">
        <w:rPr>
          <w:rFonts w:ascii="Times New Roman" w:hAnsi="Times New Roman" w:cs="Times New Roman"/>
        </w:rPr>
        <w:fldChar w:fldCharType="end"/>
      </w:r>
      <w:r>
        <w:rPr>
          <w:rFonts w:ascii="Times New Roman" w:hAnsi="Times New Roman" w:cs="Times New Roman"/>
        </w:rPr>
        <w:t xml:space="preserve">. </w:t>
      </w:r>
    </w:p>
    <w:p w14:paraId="1C35A89C" w14:textId="79880649" w:rsidR="000E1135" w:rsidRDefault="000E1135" w:rsidP="00EF42B8">
      <w:pPr>
        <w:spacing w:line="480" w:lineRule="auto"/>
        <w:rPr>
          <w:rFonts w:ascii="Times New Roman" w:hAnsi="Times New Roman" w:cs="Times New Roman"/>
        </w:rPr>
      </w:pPr>
    </w:p>
    <w:p w14:paraId="0BE18AA4" w14:textId="7A4882B6" w:rsidR="00256F6E" w:rsidRDefault="00786276" w:rsidP="00EF42B8">
      <w:pPr>
        <w:spacing w:line="480" w:lineRule="auto"/>
        <w:rPr>
          <w:rFonts w:ascii="Times New Roman" w:hAnsi="Times New Roman" w:cs="Times New Roman"/>
        </w:rPr>
      </w:pPr>
      <w:r>
        <w:rPr>
          <w:rFonts w:ascii="Times New Roman" w:hAnsi="Times New Roman" w:cs="Times New Roman"/>
        </w:rPr>
        <w:t>Urban coyotes</w:t>
      </w:r>
      <w:r w:rsidR="00CC48D6">
        <w:rPr>
          <w:rFonts w:ascii="Times New Roman" w:hAnsi="Times New Roman" w:cs="Times New Roman"/>
        </w:rPr>
        <w:t xml:space="preserve"> </w:t>
      </w:r>
      <w:r w:rsidR="00B83C30">
        <w:rPr>
          <w:rFonts w:ascii="Times New Roman" w:hAnsi="Times New Roman" w:cs="Times New Roman"/>
        </w:rPr>
        <w:t xml:space="preserve">largely avoid </w:t>
      </w:r>
      <w:r w:rsidR="0041496C">
        <w:rPr>
          <w:rFonts w:ascii="Times New Roman" w:hAnsi="Times New Roman" w:cs="Times New Roman"/>
        </w:rPr>
        <w:t>interactions with humans</w:t>
      </w:r>
      <w:r w:rsidR="00BB1F53">
        <w:rPr>
          <w:rFonts w:ascii="Times New Roman" w:hAnsi="Times New Roman" w:cs="Times New Roman"/>
        </w:rPr>
        <w:t xml:space="preserve"> </w:t>
      </w:r>
      <w:r w:rsidR="00BB1F53" w:rsidRPr="00E36A85">
        <w:rPr>
          <w:rFonts w:ascii="Times New Roman" w:hAnsi="Times New Roman" w:cs="Times New Roman"/>
        </w:rPr>
        <w:fldChar w:fldCharType="begin">
          <w:fldData xml:space="preserve">PEVuZE5vdGU+PENpdGU+PEF1dGhvcj5EcmFrZTwvQXV0aG9yPjxZZWFyPjIwMjE8L1llYXI+PElE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</w:fldData>
        </w:fldChar>
      </w:r>
      <w:r w:rsidR="00BB1F53">
        <w:rPr>
          <w:rFonts w:ascii="Times New Roman" w:hAnsi="Times New Roman" w:cs="Times New Roman"/>
        </w:rPr>
        <w:instrText xml:space="preserve"> ADDIN EN.CITE </w:instrText>
      </w:r>
      <w:r w:rsidR="00BB1F53">
        <w:rPr>
          <w:rFonts w:ascii="Times New Roman" w:hAnsi="Times New Roman" w:cs="Times New Roman"/>
        </w:rPr>
        <w:fldChar w:fldCharType="begin">
          <w:fldData xml:space="preserve">PEVuZE5vdGU+PENpdGU+PEF1dGhvcj5EcmFrZTwvQXV0aG9yPjxZZWFyPjIwMjE8L1llYXI+PElE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</w:fldData>
        </w:fldChar>
      </w:r>
      <w:r w:rsidR="00BB1F53">
        <w:rPr>
          <w:rFonts w:ascii="Times New Roman" w:hAnsi="Times New Roman" w:cs="Times New Roman"/>
        </w:rPr>
        <w:instrText xml:space="preserve"> ADDIN EN.CITE.DATA </w:instrText>
      </w:r>
      <w:r w:rsidR="00BB1F53">
        <w:rPr>
          <w:rFonts w:ascii="Times New Roman" w:hAnsi="Times New Roman" w:cs="Times New Roman"/>
        </w:rPr>
      </w:r>
      <w:r w:rsidR="00BB1F53">
        <w:rPr>
          <w:rFonts w:ascii="Times New Roman" w:hAnsi="Times New Roman" w:cs="Times New Roman"/>
        </w:rPr>
        <w:fldChar w:fldCharType="end"/>
      </w:r>
      <w:r w:rsidR="00BB1F53" w:rsidRPr="00E36A85">
        <w:rPr>
          <w:rFonts w:ascii="Times New Roman" w:hAnsi="Times New Roman" w:cs="Times New Roman"/>
        </w:rPr>
      </w:r>
      <w:r w:rsidR="00BB1F53" w:rsidRPr="00E36A85">
        <w:rPr>
          <w:rFonts w:ascii="Times New Roman" w:hAnsi="Times New Roman" w:cs="Times New Roman"/>
        </w:rPr>
        <w:fldChar w:fldCharType="separate"/>
      </w:r>
      <w:r w:rsidR="00BB1F53">
        <w:rPr>
          <w:rFonts w:ascii="Times New Roman" w:hAnsi="Times New Roman" w:cs="Times New Roman"/>
          <w:noProof/>
        </w:rPr>
        <w:t>(Drake et al., 2021, Mowry et al., 2020)</w:t>
      </w:r>
      <w:r w:rsidR="00BB1F53" w:rsidRPr="00E36A85">
        <w:rPr>
          <w:rFonts w:ascii="Times New Roman" w:hAnsi="Times New Roman" w:cs="Times New Roman"/>
        </w:rPr>
        <w:fldChar w:fldCharType="end"/>
      </w:r>
      <w:r w:rsidR="00BB1F53">
        <w:rPr>
          <w:rFonts w:ascii="Times New Roman" w:hAnsi="Times New Roman" w:cs="Times New Roman"/>
        </w:rPr>
        <w:t>,</w:t>
      </w:r>
      <w:r w:rsidR="0041496C">
        <w:rPr>
          <w:rFonts w:ascii="Times New Roman" w:hAnsi="Times New Roman" w:cs="Times New Roman"/>
        </w:rPr>
        <w:t xml:space="preserve"> </w:t>
      </w:r>
      <w:r w:rsidR="0092581D">
        <w:rPr>
          <w:rFonts w:ascii="Times New Roman" w:hAnsi="Times New Roman" w:cs="Times New Roman"/>
        </w:rPr>
        <w:t>while</w:t>
      </w:r>
      <w:r w:rsidR="0041496C">
        <w:rPr>
          <w:rFonts w:ascii="Times New Roman" w:hAnsi="Times New Roman" w:cs="Times New Roman"/>
        </w:rPr>
        <w:t xml:space="preserve"> </w:t>
      </w:r>
      <w:r w:rsidR="00725C14">
        <w:rPr>
          <w:rFonts w:ascii="Times New Roman" w:hAnsi="Times New Roman" w:cs="Times New Roman"/>
        </w:rPr>
        <w:t>b</w:t>
      </w:r>
      <w:r w:rsidR="00062031">
        <w:rPr>
          <w:rFonts w:ascii="Times New Roman" w:hAnsi="Times New Roman" w:cs="Times New Roman"/>
        </w:rPr>
        <w:t>enefit</w:t>
      </w:r>
      <w:r w:rsidR="0092581D">
        <w:rPr>
          <w:rFonts w:ascii="Times New Roman" w:hAnsi="Times New Roman" w:cs="Times New Roman"/>
        </w:rPr>
        <w:t>ting</w:t>
      </w:r>
      <w:r w:rsidR="00062031">
        <w:rPr>
          <w:rFonts w:ascii="Times New Roman" w:hAnsi="Times New Roman" w:cs="Times New Roman"/>
        </w:rPr>
        <w:t xml:space="preserve"> from</w:t>
      </w:r>
      <w:r w:rsidR="00080DC8">
        <w:rPr>
          <w:rFonts w:ascii="Times New Roman" w:hAnsi="Times New Roman" w:cs="Times New Roman"/>
        </w:rPr>
        <w:t xml:space="preserve"> the</w:t>
      </w:r>
      <w:r w:rsidR="00062031">
        <w:rPr>
          <w:rFonts w:ascii="Times New Roman" w:hAnsi="Times New Roman" w:cs="Times New Roman"/>
        </w:rPr>
        <w:t xml:space="preserve"> </w:t>
      </w:r>
      <w:r w:rsidR="00526F40">
        <w:rPr>
          <w:rFonts w:ascii="Times New Roman" w:hAnsi="Times New Roman" w:cs="Times New Roman"/>
        </w:rPr>
        <w:t>predator refuge</w:t>
      </w:r>
      <w:r w:rsidR="00162780">
        <w:rPr>
          <w:rFonts w:ascii="Times New Roman" w:hAnsi="Times New Roman" w:cs="Times New Roman"/>
        </w:rPr>
        <w:t xml:space="preserve"> </w:t>
      </w:r>
      <w:r w:rsidR="00162780">
        <w:rPr>
          <w:rFonts w:ascii="Times New Roman" w:hAnsi="Times New Roman" w:cs="Times New Roman"/>
        </w:rPr>
        <w:fldChar w:fldCharType="begin">
          <w:fldData xml:space="preserve">PEVuZE5vdGU+PENpdGU+PEF1dGhvcj5QcnVnaDwvQXV0aG9yPjxZZWFyPjIwMDk8L1llYXI+PElE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</w:fldData>
        </w:fldChar>
      </w:r>
      <w:r w:rsidR="00162780">
        <w:rPr>
          <w:rFonts w:ascii="Times New Roman" w:hAnsi="Times New Roman" w:cs="Times New Roman"/>
        </w:rPr>
        <w:instrText xml:space="preserve"> ADDIN EN.CITE </w:instrText>
      </w:r>
      <w:r w:rsidR="00162780">
        <w:rPr>
          <w:rFonts w:ascii="Times New Roman" w:hAnsi="Times New Roman" w:cs="Times New Roman"/>
        </w:rPr>
        <w:fldChar w:fldCharType="begin">
          <w:fldData xml:space="preserve">PEVuZE5vdGU+PENpdGU+PEF1dGhvcj5QcnVnaDwvQXV0aG9yPjxZZWFyPjIwMDk8L1llYXI+PElE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</w:fldData>
        </w:fldChar>
      </w:r>
      <w:r w:rsidR="00162780">
        <w:rPr>
          <w:rFonts w:ascii="Times New Roman" w:hAnsi="Times New Roman" w:cs="Times New Roman"/>
        </w:rPr>
        <w:instrText xml:space="preserve"> ADDIN EN.CITE.DATA </w:instrText>
      </w:r>
      <w:r w:rsidR="00162780">
        <w:rPr>
          <w:rFonts w:ascii="Times New Roman" w:hAnsi="Times New Roman" w:cs="Times New Roman"/>
        </w:rPr>
      </w:r>
      <w:r w:rsidR="00162780">
        <w:rPr>
          <w:rFonts w:ascii="Times New Roman" w:hAnsi="Times New Roman" w:cs="Times New Roman"/>
        </w:rPr>
        <w:fldChar w:fldCharType="end"/>
      </w:r>
      <w:r w:rsidR="00162780">
        <w:rPr>
          <w:rFonts w:ascii="Times New Roman" w:hAnsi="Times New Roman" w:cs="Times New Roman"/>
        </w:rPr>
      </w:r>
      <w:r w:rsidR="00162780">
        <w:rPr>
          <w:rFonts w:ascii="Times New Roman" w:hAnsi="Times New Roman" w:cs="Times New Roman"/>
        </w:rPr>
        <w:fldChar w:fldCharType="separate"/>
      </w:r>
      <w:r w:rsidR="00162780">
        <w:rPr>
          <w:rFonts w:ascii="Times New Roman" w:hAnsi="Times New Roman" w:cs="Times New Roman"/>
          <w:noProof/>
        </w:rPr>
        <w:t>(Prugh et al., 2009)</w:t>
      </w:r>
      <w:r w:rsidR="00162780">
        <w:rPr>
          <w:rFonts w:ascii="Times New Roman" w:hAnsi="Times New Roman" w:cs="Times New Roman"/>
        </w:rPr>
        <w:fldChar w:fldCharType="end"/>
      </w:r>
      <w:r w:rsidR="00E755FA">
        <w:rPr>
          <w:rFonts w:ascii="Times New Roman" w:hAnsi="Times New Roman" w:cs="Times New Roman"/>
        </w:rPr>
        <w:t xml:space="preserve">, </w:t>
      </w:r>
      <w:r w:rsidR="00BA7813">
        <w:rPr>
          <w:rFonts w:ascii="Times New Roman" w:hAnsi="Times New Roman" w:cs="Times New Roman"/>
        </w:rPr>
        <w:t xml:space="preserve">reduced </w:t>
      </w:r>
      <w:r w:rsidR="009260C6">
        <w:rPr>
          <w:rFonts w:ascii="Times New Roman" w:hAnsi="Times New Roman" w:cs="Times New Roman"/>
        </w:rPr>
        <w:t xml:space="preserve">human persecution </w:t>
      </w:r>
      <w:r w:rsidR="00725C14">
        <w:rPr>
          <w:rFonts w:ascii="Times New Roman" w:hAnsi="Times New Roman" w:cs="Times New Roman"/>
        </w:rPr>
        <w:lastRenderedPageBreak/>
        <w:fldChar w:fldCharType="begin">
          <w:fldData xml:space="preserve">PEVuZE5vdGU+PENpdGU+PEF1dGhvcj5Db2xsaW5zPC9BdXRob3I+PFllYXI+MjAxMTwvWWVhcj48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</w:fldData>
        </w:fldChar>
      </w:r>
      <w:r w:rsidR="00725C14">
        <w:rPr>
          <w:rFonts w:ascii="Times New Roman" w:hAnsi="Times New Roman" w:cs="Times New Roman"/>
        </w:rPr>
        <w:instrText xml:space="preserve"> ADDIN EN.CITE </w:instrText>
      </w:r>
      <w:r w:rsidR="00725C14">
        <w:rPr>
          <w:rFonts w:ascii="Times New Roman" w:hAnsi="Times New Roman" w:cs="Times New Roman"/>
        </w:rPr>
        <w:fldChar w:fldCharType="begin">
          <w:fldData xml:space="preserve">PEVuZE5vdGU+PENpdGU+PEF1dGhvcj5Db2xsaW5zPC9BdXRob3I+PFllYXI+MjAxMTwvWWVhcj48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</w:fldData>
        </w:fldChar>
      </w:r>
      <w:r w:rsidR="00725C14">
        <w:rPr>
          <w:rFonts w:ascii="Times New Roman" w:hAnsi="Times New Roman" w:cs="Times New Roman"/>
        </w:rPr>
        <w:instrText xml:space="preserve"> ADDIN EN.CITE.DATA </w:instrText>
      </w:r>
      <w:r w:rsidR="00725C14">
        <w:rPr>
          <w:rFonts w:ascii="Times New Roman" w:hAnsi="Times New Roman" w:cs="Times New Roman"/>
        </w:rPr>
      </w:r>
      <w:r w:rsidR="00725C14">
        <w:rPr>
          <w:rFonts w:ascii="Times New Roman" w:hAnsi="Times New Roman" w:cs="Times New Roman"/>
        </w:rPr>
        <w:fldChar w:fldCharType="end"/>
      </w:r>
      <w:r w:rsidR="00725C14">
        <w:rPr>
          <w:rFonts w:ascii="Times New Roman" w:hAnsi="Times New Roman" w:cs="Times New Roman"/>
        </w:rPr>
      </w:r>
      <w:r w:rsidR="00725C14">
        <w:rPr>
          <w:rFonts w:ascii="Times New Roman" w:hAnsi="Times New Roman" w:cs="Times New Roman"/>
        </w:rPr>
        <w:fldChar w:fldCharType="separate"/>
      </w:r>
      <w:r w:rsidR="00725C14">
        <w:rPr>
          <w:rFonts w:ascii="Times New Roman" w:hAnsi="Times New Roman" w:cs="Times New Roman"/>
          <w:noProof/>
        </w:rPr>
        <w:t>(Collins and Kays, 2011)</w:t>
      </w:r>
      <w:r w:rsidR="00725C14">
        <w:rPr>
          <w:rFonts w:ascii="Times New Roman" w:hAnsi="Times New Roman" w:cs="Times New Roman"/>
        </w:rPr>
        <w:fldChar w:fldCharType="end"/>
      </w:r>
      <w:r w:rsidR="00BA7813">
        <w:rPr>
          <w:rFonts w:ascii="Times New Roman" w:hAnsi="Times New Roman" w:cs="Times New Roman"/>
        </w:rPr>
        <w:t xml:space="preserve">, </w:t>
      </w:r>
      <w:r w:rsidR="00B237CB">
        <w:rPr>
          <w:rFonts w:ascii="Times New Roman" w:hAnsi="Times New Roman" w:cs="Times New Roman"/>
        </w:rPr>
        <w:t xml:space="preserve">and </w:t>
      </w:r>
      <w:r w:rsidR="00E755FA">
        <w:rPr>
          <w:rFonts w:ascii="Times New Roman" w:hAnsi="Times New Roman" w:cs="Times New Roman"/>
        </w:rPr>
        <w:t xml:space="preserve">abundant </w:t>
      </w:r>
      <w:r w:rsidR="00C85B5F">
        <w:rPr>
          <w:rFonts w:ascii="Times New Roman" w:hAnsi="Times New Roman" w:cs="Times New Roman"/>
        </w:rPr>
        <w:t xml:space="preserve">natural and anthropogenic </w:t>
      </w:r>
      <w:r w:rsidR="00E755FA">
        <w:rPr>
          <w:rFonts w:ascii="Times New Roman" w:hAnsi="Times New Roman" w:cs="Times New Roman"/>
        </w:rPr>
        <w:t>food resources</w:t>
      </w:r>
      <w:r w:rsidR="00A11BE7">
        <w:rPr>
          <w:rFonts w:ascii="Times New Roman" w:hAnsi="Times New Roman" w:cs="Times New Roman"/>
        </w:rPr>
        <w:t xml:space="preserve"> provided by cities</w:t>
      </w:r>
      <w:r w:rsidR="00EC05F7">
        <w:rPr>
          <w:rFonts w:ascii="Times New Roman" w:hAnsi="Times New Roman" w:cs="Times New Roman"/>
        </w:rPr>
        <w:t xml:space="preserve"> </w:t>
      </w:r>
      <w:r w:rsidR="00EC05F7">
        <w:rPr>
          <w:rFonts w:ascii="Times New Roman" w:hAnsi="Times New Roman" w:cs="Times New Roman"/>
        </w:rPr>
        <w:fldChar w:fldCharType="begin">
          <w:fldData xml:space="preserve">PEVuZE5vdGU+PENpdGU+PEF1dGhvcj5GZWRyaWFuaTwvQXV0aG9yPjxZZWFyPjIwMDE8L1llYXI+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</w:fldData>
        </w:fldChar>
      </w:r>
      <w:r w:rsidR="00E24961">
        <w:rPr>
          <w:rFonts w:ascii="Times New Roman" w:hAnsi="Times New Roman" w:cs="Times New Roman"/>
        </w:rPr>
        <w:instrText xml:space="preserve"> ADDIN EN.CITE </w:instrText>
      </w:r>
      <w:r w:rsidR="00E24961">
        <w:rPr>
          <w:rFonts w:ascii="Times New Roman" w:hAnsi="Times New Roman" w:cs="Times New Roman"/>
        </w:rPr>
        <w:fldChar w:fldCharType="begin">
          <w:fldData xml:space="preserve">PEVuZE5vdGU+PENpdGU+PEF1dGhvcj5GZWRyaWFuaTwvQXV0aG9yPjxZZWFyPjIwMDE8L1llYXI+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</w:fldData>
        </w:fldChar>
      </w:r>
      <w:r w:rsidR="00E24961">
        <w:rPr>
          <w:rFonts w:ascii="Times New Roman" w:hAnsi="Times New Roman" w:cs="Times New Roman"/>
        </w:rPr>
        <w:instrText xml:space="preserve"> ADDIN EN.CITE.DATA </w:instrText>
      </w:r>
      <w:r w:rsidR="00E24961">
        <w:rPr>
          <w:rFonts w:ascii="Times New Roman" w:hAnsi="Times New Roman" w:cs="Times New Roman"/>
        </w:rPr>
      </w:r>
      <w:r w:rsidR="00E24961">
        <w:rPr>
          <w:rFonts w:ascii="Times New Roman" w:hAnsi="Times New Roman" w:cs="Times New Roman"/>
        </w:rPr>
        <w:fldChar w:fldCharType="end"/>
      </w:r>
      <w:r w:rsidR="00EC05F7">
        <w:rPr>
          <w:rFonts w:ascii="Times New Roman" w:hAnsi="Times New Roman" w:cs="Times New Roman"/>
        </w:rPr>
      </w:r>
      <w:r w:rsidR="00EC05F7">
        <w:rPr>
          <w:rFonts w:ascii="Times New Roman" w:hAnsi="Times New Roman" w:cs="Times New Roman"/>
        </w:rPr>
        <w:fldChar w:fldCharType="separate"/>
      </w:r>
      <w:r w:rsidR="00E24961">
        <w:rPr>
          <w:rFonts w:ascii="Times New Roman" w:hAnsi="Times New Roman" w:cs="Times New Roman"/>
          <w:noProof/>
        </w:rPr>
        <w:t>(Fedriani et al., 2001, Murray et al., 2015a)</w:t>
      </w:r>
      <w:r w:rsidR="00EC05F7">
        <w:rPr>
          <w:rFonts w:ascii="Times New Roman" w:hAnsi="Times New Roman" w:cs="Times New Roman"/>
        </w:rPr>
        <w:fldChar w:fldCharType="end"/>
      </w:r>
      <w:r w:rsidR="000F1D89">
        <w:rPr>
          <w:rFonts w:ascii="Times New Roman" w:hAnsi="Times New Roman" w:cs="Times New Roman"/>
        </w:rPr>
        <w:t xml:space="preserve">. </w:t>
      </w:r>
      <w:r w:rsidR="00994B7E">
        <w:rPr>
          <w:rFonts w:ascii="Times New Roman" w:hAnsi="Times New Roman" w:cs="Times New Roman"/>
        </w:rPr>
        <w:t xml:space="preserve">Coyote presence with minimal interactions is often tolerated and even appreciated by the majority of city-dwellers </w:t>
      </w:r>
      <w:r w:rsidR="00994B7E">
        <w:rPr>
          <w:rFonts w:ascii="Times New Roman" w:hAnsi="Times New Roman" w:cs="Times New Roman"/>
        </w:rPr>
        <w:fldChar w:fldCharType="begin">
          <w:fldData xml:space="preserve">PEVuZE5vdGU+PENpdGU+PEF1dGhvcj5TcG9uYXJza2k8L0F1dGhvcj48WWVhcj4yMDE4PC9ZZWFy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</w:fldData>
        </w:fldChar>
      </w:r>
      <w:r w:rsidR="003E4722">
        <w:rPr>
          <w:rFonts w:ascii="Times New Roman" w:hAnsi="Times New Roman" w:cs="Times New Roman"/>
        </w:rPr>
        <w:instrText xml:space="preserve"> ADDIN EN.CITE </w:instrText>
      </w:r>
      <w:r w:rsidR="003E4722">
        <w:rPr>
          <w:rFonts w:ascii="Times New Roman" w:hAnsi="Times New Roman" w:cs="Times New Roman"/>
        </w:rPr>
        <w:fldChar w:fldCharType="begin">
          <w:fldData xml:space="preserve">PEVuZE5vdGU+PENpdGU+PEF1dGhvcj5TcG9uYXJza2k8L0F1dGhvcj48WWVhcj4yMDE4PC9ZZWFy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</w:fldData>
        </w:fldChar>
      </w:r>
      <w:r w:rsidR="003E4722">
        <w:rPr>
          <w:rFonts w:ascii="Times New Roman" w:hAnsi="Times New Roman" w:cs="Times New Roman"/>
        </w:rPr>
        <w:instrText xml:space="preserve"> ADDIN EN.CITE.DATA </w:instrText>
      </w:r>
      <w:r w:rsidR="003E4722">
        <w:rPr>
          <w:rFonts w:ascii="Times New Roman" w:hAnsi="Times New Roman" w:cs="Times New Roman"/>
        </w:rPr>
      </w:r>
      <w:r w:rsidR="003E4722">
        <w:rPr>
          <w:rFonts w:ascii="Times New Roman" w:hAnsi="Times New Roman" w:cs="Times New Roman"/>
        </w:rPr>
        <w:fldChar w:fldCharType="end"/>
      </w:r>
      <w:r w:rsidR="00994B7E">
        <w:rPr>
          <w:rFonts w:ascii="Times New Roman" w:hAnsi="Times New Roman" w:cs="Times New Roman"/>
        </w:rPr>
      </w:r>
      <w:r w:rsidR="00994B7E">
        <w:rPr>
          <w:rFonts w:ascii="Times New Roman" w:hAnsi="Times New Roman" w:cs="Times New Roman"/>
        </w:rPr>
        <w:fldChar w:fldCharType="separate"/>
      </w:r>
      <w:r w:rsidR="003E4722">
        <w:rPr>
          <w:rFonts w:ascii="Times New Roman" w:hAnsi="Times New Roman" w:cs="Times New Roman"/>
          <w:noProof/>
        </w:rPr>
        <w:t>(Sponarski et al., 2018, Soulsbury and White, 2015)</w:t>
      </w:r>
      <w:r w:rsidR="00994B7E">
        <w:rPr>
          <w:rFonts w:ascii="Times New Roman" w:hAnsi="Times New Roman" w:cs="Times New Roman"/>
        </w:rPr>
        <w:fldChar w:fldCharType="end"/>
      </w:r>
      <w:r w:rsidR="00994B7E">
        <w:rPr>
          <w:rFonts w:ascii="Times New Roman" w:hAnsi="Times New Roman" w:cs="Times New Roman"/>
        </w:rPr>
        <w:t xml:space="preserve">, many of whom appreciate the benefits that coyotes provide to society by controlling </w:t>
      </w:r>
      <w:r w:rsidR="00994B7E" w:rsidRPr="00E36A85">
        <w:rPr>
          <w:rFonts w:ascii="Times New Roman" w:hAnsi="Times New Roman" w:cs="Times New Roman"/>
        </w:rPr>
        <w:t>rodent</w:t>
      </w:r>
      <w:r w:rsidR="00994B7E">
        <w:rPr>
          <w:rFonts w:ascii="Times New Roman" w:hAnsi="Times New Roman" w:cs="Times New Roman"/>
        </w:rPr>
        <w:t xml:space="preserve"> populations </w:t>
      </w:r>
      <w:r w:rsidR="00994B7E" w:rsidRPr="00E36A85">
        <w:rPr>
          <w:rFonts w:ascii="Times New Roman" w:hAnsi="Times New Roman" w:cs="Times New Roman"/>
        </w:rPr>
        <w:fldChar w:fldCharType="begin"/>
      </w:r>
      <w:r w:rsidR="003E4722">
        <w:rPr>
          <w:rFonts w:ascii="Times New Roman" w:hAnsi="Times New Roman" w:cs="Times New Roman"/>
        </w:rPr>
        <w:instrText xml:space="preserve"> ADDIN EN.CITE &lt;EndNote&gt;&lt;Cite&gt;&lt;Author&gt;Crooks&lt;/Author&gt;&lt;Year&gt;1999&lt;/Year&gt;&lt;IDText&gt;Mesopredator release and avifaunal extinctions in a fragmented system&lt;/IDText&gt;&lt;DisplayText&gt;(Crooks and Soule, 1999)&lt;/DisplayText&gt;&lt;record&gt;&lt;dates&gt;&lt;pub-dates&gt;&lt;date&gt;Aug&lt;/date&gt;&lt;/pub-dates&gt;&lt;year&gt;1999&lt;/year&gt;&lt;/dates&gt;&lt;keywords&gt;&lt;keyword&gt;nest predation&lt;/keyword&gt;&lt;keyword&gt;populations&lt;/keyword&gt;&lt;keyword&gt;Science &amp;amp; Technology - Other Topics&lt;/keyword&gt;&lt;/keywords&gt;&lt;urls&gt;&lt;related-urls&gt;&lt;url&gt;&amp;lt;Go to ISI&amp;gt;://WOS:000081854800055&lt;/url&gt;&lt;/related-urls&gt;&lt;/urls&gt;&lt;isbn&gt;0028-0836&lt;/isbn&gt;&lt;work-type&gt;Article&lt;/work-type&gt;&lt;titles&gt;&lt;title&gt;Mesopredator release and avifaunal extinctions in a fragmented system&lt;/title&gt;&lt;secondary-title&gt;Nature&lt;/secondary-title&gt;&lt;alt-title&gt;Nature&lt;/alt-title&gt;&lt;/titles&gt;&lt;pages&gt;563-566&lt;/pages&gt;&lt;number&gt;6744&lt;/number&gt;&lt;contributors&gt;&lt;authors&gt;&lt;author&gt;Crooks, K. R.&lt;/author&gt;&lt;author&gt;Soule, M. E.&lt;/author&gt;&lt;/authors&gt;&lt;/contributors&gt;&lt;language&gt;English&lt;/language&gt;&lt;added-date format="utc"&gt;1616739220&lt;/added-date&gt;&lt;ref-type name="Journal Article"&gt;17&lt;/ref-type&gt;&lt;auth-address&gt;Univ Calif Santa Cruz, Dept Biol, Santa Cruz, CA 95064 USA. Wildlands Project, Hotchkiss, CO 81419 USA.&amp;#xD;Crooks, KR (corresponding author), Univ Calif Santa Cruz, Dept Biol, Santa Cruz, CA 95064 USA.&lt;/auth-address&gt;&lt;rec-number&gt;661&lt;/rec-number&gt;&lt;last-updated-date format="utc"&gt;1616739220&lt;/last-updated-date&gt;&lt;accession-num&gt;WOS:000081854800055&lt;/accession-num&gt;&lt;electronic-resource-num&gt;10.1038/23028&lt;/electronic-resource-num&gt;&lt;volume&gt;400&lt;/volume&gt;&lt;/record&gt;&lt;/Cite&gt;&lt;/EndNote&gt;</w:instrText>
      </w:r>
      <w:r w:rsidR="00994B7E" w:rsidRPr="00E36A85">
        <w:rPr>
          <w:rFonts w:ascii="Times New Roman" w:hAnsi="Times New Roman" w:cs="Times New Roman"/>
        </w:rPr>
        <w:fldChar w:fldCharType="separate"/>
      </w:r>
      <w:r w:rsidR="003E4722">
        <w:rPr>
          <w:rFonts w:ascii="Times New Roman" w:hAnsi="Times New Roman" w:cs="Times New Roman"/>
          <w:noProof/>
        </w:rPr>
        <w:t>(Crooks and Soule, 1999)</w:t>
      </w:r>
      <w:r w:rsidR="00994B7E" w:rsidRPr="00E36A85">
        <w:rPr>
          <w:rFonts w:ascii="Times New Roman" w:hAnsi="Times New Roman" w:cs="Times New Roman"/>
        </w:rPr>
        <w:fldChar w:fldCharType="end"/>
      </w:r>
      <w:r w:rsidR="00994B7E" w:rsidRPr="00E36A85">
        <w:rPr>
          <w:rFonts w:ascii="Times New Roman" w:hAnsi="Times New Roman" w:cs="Times New Roman"/>
        </w:rPr>
        <w:t xml:space="preserve">, scavenging </w:t>
      </w:r>
      <w:r w:rsidR="00994B7E" w:rsidRPr="00E36A85">
        <w:rPr>
          <w:rFonts w:ascii="Times New Roman" w:hAnsi="Times New Roman" w:cs="Times New Roman"/>
        </w:rPr>
        <w:fldChar w:fldCharType="begin"/>
      </w:r>
      <w:r w:rsidR="003E4722">
        <w:rPr>
          <w:rFonts w:ascii="Times New Roman" w:hAnsi="Times New Roman" w:cs="Times New Roman"/>
        </w:rPr>
        <w:instrText xml:space="preserve"> ADDIN EN.CITE &lt;EndNote&gt;&lt;Cite&gt;&lt;Author&gt;Fox&lt;/Author&gt;&lt;Year&gt;2006&lt;/Year&gt;&lt;IDText&gt;Humans and coyotes: can we coexist?&lt;/IDText&gt;&lt;DisplayText&gt;(Fox, 2006)&lt;/DisplayText&gt;&lt;record&gt;&lt;titles&gt;&lt;title&gt;Humans and coyotes: can we coexist?&lt;/title&gt;&lt;secondary-title&gt;Proc. 22nd Vertebrate Pest Conference&lt;/secondary-title&gt;&lt;/titles&gt;&lt;pages&gt;287-293&lt;/pages&gt;&lt;contributors&gt;&lt;authors&gt;&lt;author&gt;Fox, Camilla H&lt;/author&gt;&lt;/authors&gt;&lt;/contributors&gt;&lt;added-date format="utc"&gt;1603765066&lt;/added-date&gt;&lt;pub-location&gt;University of California Davis&lt;/pub-location&gt;&lt;ref-type name="Conference Paper"&gt;47&lt;/ref-type&gt;&lt;dates&gt;&lt;year&gt;2006&lt;/year&gt;&lt;/dates&gt;&lt;rec-number&gt;459&lt;/rec-number&gt;&lt;last-updated-date format="utc"&gt;1603765149&lt;/last-updated-date&gt;&lt;/record&gt;&lt;/Cite&gt;&lt;/EndNote&gt;</w:instrText>
      </w:r>
      <w:r w:rsidR="00994B7E" w:rsidRPr="00E36A85">
        <w:rPr>
          <w:rFonts w:ascii="Times New Roman" w:hAnsi="Times New Roman" w:cs="Times New Roman"/>
        </w:rPr>
        <w:fldChar w:fldCharType="separate"/>
      </w:r>
      <w:r w:rsidR="003E4722">
        <w:rPr>
          <w:rFonts w:ascii="Times New Roman" w:hAnsi="Times New Roman" w:cs="Times New Roman"/>
          <w:noProof/>
        </w:rPr>
        <w:t>(Fox, 2006)</w:t>
      </w:r>
      <w:r w:rsidR="00994B7E" w:rsidRPr="00E36A85">
        <w:rPr>
          <w:rFonts w:ascii="Times New Roman" w:hAnsi="Times New Roman" w:cs="Times New Roman"/>
        </w:rPr>
        <w:fldChar w:fldCharType="end"/>
      </w:r>
      <w:r w:rsidR="00994B7E" w:rsidRPr="00E36A85">
        <w:rPr>
          <w:rFonts w:ascii="Times New Roman" w:hAnsi="Times New Roman" w:cs="Times New Roman"/>
        </w:rPr>
        <w:t xml:space="preserve">, and providing aesthetic enjoyment </w:t>
      </w:r>
      <w:r w:rsidR="00994B7E" w:rsidRPr="00E36A85">
        <w:rPr>
          <w:rFonts w:ascii="Times New Roman" w:hAnsi="Times New Roman" w:cs="Times New Roman"/>
        </w:rPr>
        <w:fldChar w:fldCharType="begin">
          <w:fldData xml:space="preserve">PEVuZE5vdGU+PENpdGU+PEF1dGhvcj5Tb3Vsc2J1cnk8L0F1dGhvcj48WWVhcj4yMDE1PC9ZZWFy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</w:fldData>
        </w:fldChar>
      </w:r>
      <w:r w:rsidR="003E4722">
        <w:rPr>
          <w:rFonts w:ascii="Times New Roman" w:hAnsi="Times New Roman" w:cs="Times New Roman"/>
        </w:rPr>
        <w:instrText xml:space="preserve"> ADDIN EN.CITE </w:instrText>
      </w:r>
      <w:r w:rsidR="003E4722">
        <w:rPr>
          <w:rFonts w:ascii="Times New Roman" w:hAnsi="Times New Roman" w:cs="Times New Roman"/>
        </w:rPr>
        <w:fldChar w:fldCharType="begin">
          <w:fldData xml:space="preserve">PEVuZE5vdGU+PENpdGU+PEF1dGhvcj5Tb3Vsc2J1cnk8L0F1dGhvcj48WWVhcj4yMDE1PC9ZZWFy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</w:fldData>
        </w:fldChar>
      </w:r>
      <w:r w:rsidR="003E4722">
        <w:rPr>
          <w:rFonts w:ascii="Times New Roman" w:hAnsi="Times New Roman" w:cs="Times New Roman"/>
        </w:rPr>
        <w:instrText xml:space="preserve"> ADDIN EN.CITE.DATA </w:instrText>
      </w:r>
      <w:r w:rsidR="003E4722">
        <w:rPr>
          <w:rFonts w:ascii="Times New Roman" w:hAnsi="Times New Roman" w:cs="Times New Roman"/>
        </w:rPr>
      </w:r>
      <w:r w:rsidR="003E4722">
        <w:rPr>
          <w:rFonts w:ascii="Times New Roman" w:hAnsi="Times New Roman" w:cs="Times New Roman"/>
        </w:rPr>
        <w:fldChar w:fldCharType="end"/>
      </w:r>
      <w:r w:rsidR="00994B7E" w:rsidRPr="00E36A85">
        <w:rPr>
          <w:rFonts w:ascii="Times New Roman" w:hAnsi="Times New Roman" w:cs="Times New Roman"/>
        </w:rPr>
      </w:r>
      <w:r w:rsidR="00994B7E" w:rsidRPr="00E36A85">
        <w:rPr>
          <w:rFonts w:ascii="Times New Roman" w:hAnsi="Times New Roman" w:cs="Times New Roman"/>
        </w:rPr>
        <w:fldChar w:fldCharType="separate"/>
      </w:r>
      <w:r w:rsidR="003E4722">
        <w:rPr>
          <w:rFonts w:ascii="Times New Roman" w:hAnsi="Times New Roman" w:cs="Times New Roman"/>
          <w:noProof/>
        </w:rPr>
        <w:t>(Soulsbury and White, 2015)</w:t>
      </w:r>
      <w:r w:rsidR="00994B7E" w:rsidRPr="00E36A85">
        <w:rPr>
          <w:rFonts w:ascii="Times New Roman" w:hAnsi="Times New Roman" w:cs="Times New Roman"/>
        </w:rPr>
        <w:fldChar w:fldCharType="end"/>
      </w:r>
      <w:r w:rsidR="00994B7E" w:rsidRPr="00E36A85">
        <w:rPr>
          <w:rFonts w:ascii="Times New Roman" w:hAnsi="Times New Roman" w:cs="Times New Roman"/>
        </w:rPr>
        <w:t>.</w:t>
      </w:r>
      <w:r w:rsidR="00234E7B">
        <w:rPr>
          <w:rFonts w:ascii="Times New Roman" w:hAnsi="Times New Roman" w:cs="Times New Roman"/>
        </w:rPr>
        <w:t xml:space="preserve"> </w:t>
      </w:r>
      <w:r w:rsidR="00713188">
        <w:rPr>
          <w:rFonts w:ascii="Times New Roman" w:hAnsi="Times New Roman" w:cs="Times New Roman"/>
        </w:rPr>
        <w:t xml:space="preserve">However, </w:t>
      </w:r>
      <w:r w:rsidR="002661E7">
        <w:rPr>
          <w:rFonts w:ascii="Times New Roman" w:hAnsi="Times New Roman" w:cs="Times New Roman"/>
        </w:rPr>
        <w:t xml:space="preserve">over the past </w:t>
      </w:r>
      <w:r w:rsidR="00E31D72">
        <w:rPr>
          <w:rFonts w:ascii="Times New Roman" w:hAnsi="Times New Roman" w:cs="Times New Roman"/>
        </w:rPr>
        <w:t xml:space="preserve">two decades </w:t>
      </w:r>
      <w:r w:rsidR="002661E7">
        <w:rPr>
          <w:rFonts w:ascii="Times New Roman" w:hAnsi="Times New Roman" w:cs="Times New Roman"/>
        </w:rPr>
        <w:t xml:space="preserve">there has been an apparent increase in </w:t>
      </w:r>
      <w:r w:rsidR="005E4F18">
        <w:rPr>
          <w:rFonts w:ascii="Times New Roman" w:hAnsi="Times New Roman" w:cs="Times New Roman"/>
        </w:rPr>
        <w:t xml:space="preserve">negative interactions between </w:t>
      </w:r>
      <w:r w:rsidR="00FE7EBF">
        <w:rPr>
          <w:rFonts w:ascii="Times New Roman" w:hAnsi="Times New Roman" w:cs="Times New Roman"/>
        </w:rPr>
        <w:t>people and urban coyotes</w:t>
      </w:r>
      <w:r w:rsidR="005E4F18">
        <w:rPr>
          <w:rFonts w:ascii="Times New Roman" w:hAnsi="Times New Roman" w:cs="Times New Roman"/>
        </w:rPr>
        <w:t xml:space="preserve"> </w:t>
      </w:r>
      <w:r w:rsidR="005E4F18">
        <w:rPr>
          <w:rFonts w:ascii="Times New Roman" w:hAnsi="Times New Roman" w:cs="Times New Roman"/>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LCAyMDE3LCBQb2Vzc2VsIGV0IGFsLiwgMjAxNyk8L0Rpc3BsYXlUZXh0PjxyZWNvcmQ+PGRhdGVz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</w:fldData>
        </w:fldChar>
      </w:r>
      <w:r w:rsidR="00940651">
        <w:rPr>
          <w:rFonts w:ascii="Times New Roman" w:hAnsi="Times New Roman" w:cs="Times New Roman"/>
        </w:rPr>
        <w:instrText xml:space="preserve"> ADDIN EN.CITE </w:instrText>
      </w:r>
      <w:r w:rsidR="00940651">
        <w:rPr>
          <w:rFonts w:ascii="Times New Roman" w:hAnsi="Times New Roman" w:cs="Times New Roman"/>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LCAyMDE3LCBQb2Vzc2VsIGV0IGFsLiwgMjAxNyk8L0Rpc3BsYXlUZXh0PjxyZWNvcmQ+PGRhdGVz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</w:fldData>
        </w:fldChar>
      </w:r>
      <w:r w:rsidR="00940651">
        <w:rPr>
          <w:rFonts w:ascii="Times New Roman" w:hAnsi="Times New Roman" w:cs="Times New Roman"/>
        </w:rPr>
        <w:instrText xml:space="preserve"> ADDIN EN.CITE.DATA </w:instrText>
      </w:r>
      <w:r w:rsidR="00940651">
        <w:rPr>
          <w:rFonts w:ascii="Times New Roman" w:hAnsi="Times New Roman" w:cs="Times New Roman"/>
        </w:rPr>
      </w:r>
      <w:r w:rsidR="00940651">
        <w:rPr>
          <w:rFonts w:ascii="Times New Roman" w:hAnsi="Times New Roman" w:cs="Times New Roman"/>
        </w:rPr>
        <w:fldChar w:fldCharType="end"/>
      </w:r>
      <w:r w:rsidR="005E4F18">
        <w:rPr>
          <w:rFonts w:ascii="Times New Roman" w:hAnsi="Times New Roman" w:cs="Times New Roman"/>
        </w:rPr>
      </w:r>
      <w:r w:rsidR="005E4F18">
        <w:rPr>
          <w:rFonts w:ascii="Times New Roman" w:hAnsi="Times New Roman" w:cs="Times New Roman"/>
        </w:rPr>
        <w:fldChar w:fldCharType="separate"/>
      </w:r>
      <w:r w:rsidR="00940651">
        <w:rPr>
          <w:rFonts w:ascii="Times New Roman" w:hAnsi="Times New Roman" w:cs="Times New Roman"/>
          <w:noProof/>
        </w:rPr>
        <w:t>(Baker and Timm, 2017, Poessel et al., 2017)</w:t>
      </w:r>
      <w:r w:rsidR="005E4F18">
        <w:rPr>
          <w:rFonts w:ascii="Times New Roman" w:hAnsi="Times New Roman" w:cs="Times New Roman"/>
        </w:rPr>
        <w:fldChar w:fldCharType="end"/>
      </w:r>
      <w:r w:rsidR="002661E7">
        <w:rPr>
          <w:rFonts w:ascii="Times New Roman" w:hAnsi="Times New Roman" w:cs="Times New Roman"/>
        </w:rPr>
        <w:t xml:space="preserve">, which </w:t>
      </w:r>
      <w:r w:rsidR="0066605D">
        <w:rPr>
          <w:rFonts w:ascii="Times New Roman" w:hAnsi="Times New Roman" w:cs="Times New Roman"/>
        </w:rPr>
        <w:t>may challenge</w:t>
      </w:r>
      <w:r w:rsidR="002661E7">
        <w:rPr>
          <w:rFonts w:ascii="Times New Roman" w:hAnsi="Times New Roman" w:cs="Times New Roman"/>
        </w:rPr>
        <w:t xml:space="preserve"> their </w:t>
      </w:r>
      <w:r w:rsidR="005F43EC">
        <w:rPr>
          <w:rFonts w:ascii="Times New Roman" w:hAnsi="Times New Roman" w:cs="Times New Roman"/>
        </w:rPr>
        <w:t xml:space="preserve">continued </w:t>
      </w:r>
      <w:r w:rsidR="002661E7">
        <w:rPr>
          <w:rFonts w:ascii="Times New Roman" w:hAnsi="Times New Roman" w:cs="Times New Roman"/>
        </w:rPr>
        <w:t>coexistence.</w:t>
      </w:r>
    </w:p>
    <w:p w14:paraId="7873756E" w14:textId="77777777" w:rsidR="00AA2ADD" w:rsidRDefault="00AA2ADD" w:rsidP="00EF42B8">
      <w:pPr>
        <w:spacing w:line="480" w:lineRule="auto"/>
        <w:rPr>
          <w:rFonts w:ascii="Times New Roman" w:hAnsi="Times New Roman" w:cs="Times New Roman"/>
        </w:rPr>
      </w:pPr>
    </w:p>
    <w:p w14:paraId="2274E3D3" w14:textId="179F29E8" w:rsidR="00A356F7" w:rsidRDefault="00A11BE7" w:rsidP="00EF42B8">
      <w:pPr>
        <w:spacing w:line="480" w:lineRule="auto"/>
        <w:rPr>
          <w:rFonts w:ascii="Times New Roman" w:hAnsi="Times New Roman" w:cs="Times New Roman"/>
        </w:rPr>
      </w:pPr>
      <w:r>
        <w:rPr>
          <w:rFonts w:ascii="Times New Roman" w:hAnsi="Times New Roman" w:cs="Times New Roman"/>
        </w:rPr>
        <w:t>Understanding</w:t>
      </w:r>
      <w:r w:rsidR="009F6642">
        <w:rPr>
          <w:rFonts w:ascii="Times New Roman" w:hAnsi="Times New Roman" w:cs="Times New Roman"/>
        </w:rPr>
        <w:t xml:space="preserve"> </w:t>
      </w:r>
      <w:r w:rsidR="005806A1">
        <w:rPr>
          <w:rFonts w:ascii="Times New Roman" w:hAnsi="Times New Roman" w:cs="Times New Roman"/>
        </w:rPr>
        <w:t xml:space="preserve">interactions </w:t>
      </w:r>
      <w:r w:rsidR="00EC284A">
        <w:rPr>
          <w:rFonts w:ascii="Times New Roman" w:hAnsi="Times New Roman" w:cs="Times New Roman"/>
        </w:rPr>
        <w:t>between humans and</w:t>
      </w:r>
      <w:r w:rsidR="005806A1">
        <w:rPr>
          <w:rFonts w:ascii="Times New Roman" w:hAnsi="Times New Roman" w:cs="Times New Roman"/>
        </w:rPr>
        <w:t xml:space="preserve"> coyotes</w:t>
      </w:r>
      <w:r w:rsidR="00445F82">
        <w:rPr>
          <w:rFonts w:ascii="Times New Roman" w:hAnsi="Times New Roman" w:cs="Times New Roman"/>
        </w:rPr>
        <w:t xml:space="preserve"> </w:t>
      </w:r>
      <w:r w:rsidR="007E5877">
        <w:rPr>
          <w:rFonts w:ascii="Times New Roman" w:hAnsi="Times New Roman" w:cs="Times New Roman"/>
        </w:rPr>
        <w:t>requires consideration of</w:t>
      </w:r>
      <w:r w:rsidR="005806A1">
        <w:rPr>
          <w:rFonts w:ascii="Times New Roman" w:hAnsi="Times New Roman" w:cs="Times New Roman"/>
        </w:rPr>
        <w:t xml:space="preserve"> both the </w:t>
      </w:r>
      <w:r w:rsidR="00A67BFC">
        <w:rPr>
          <w:rFonts w:ascii="Times New Roman" w:hAnsi="Times New Roman" w:cs="Times New Roman"/>
        </w:rPr>
        <w:t xml:space="preserve">actual risk </w:t>
      </w:r>
      <w:r w:rsidR="006718CF">
        <w:rPr>
          <w:rFonts w:ascii="Times New Roman" w:hAnsi="Times New Roman" w:cs="Times New Roman"/>
        </w:rPr>
        <w:t xml:space="preserve">posed by coyote </w:t>
      </w:r>
      <w:proofErr w:type="spellStart"/>
      <w:r w:rsidR="006718CF">
        <w:rPr>
          <w:rFonts w:ascii="Times New Roman" w:hAnsi="Times New Roman" w:cs="Times New Roman"/>
        </w:rPr>
        <w:t>behaviour</w:t>
      </w:r>
      <w:proofErr w:type="spellEnd"/>
      <w:r w:rsidR="006718CF">
        <w:rPr>
          <w:rFonts w:ascii="Times New Roman" w:hAnsi="Times New Roman" w:cs="Times New Roman"/>
        </w:rPr>
        <w:t xml:space="preserve"> </w:t>
      </w:r>
      <w:r w:rsidR="00BB7AE5">
        <w:rPr>
          <w:rFonts w:ascii="Times New Roman" w:hAnsi="Times New Roman" w:cs="Times New Roman"/>
        </w:rPr>
        <w:t xml:space="preserve">towards people </w:t>
      </w:r>
      <w:r w:rsidR="006718CF">
        <w:rPr>
          <w:rFonts w:ascii="Times New Roman" w:hAnsi="Times New Roman" w:cs="Times New Roman"/>
        </w:rPr>
        <w:t xml:space="preserve">and the perceived risk indicated by </w:t>
      </w:r>
      <w:r w:rsidR="00C606F5">
        <w:rPr>
          <w:rFonts w:ascii="Times New Roman" w:hAnsi="Times New Roman" w:cs="Times New Roman"/>
        </w:rPr>
        <w:t xml:space="preserve">the level of human concern </w:t>
      </w:r>
      <w:r w:rsidR="00FA1A5D">
        <w:rPr>
          <w:rFonts w:ascii="Times New Roman" w:hAnsi="Times New Roman" w:cs="Times New Roman"/>
        </w:rPr>
        <w:t xml:space="preserve">towards </w:t>
      </w:r>
      <w:r w:rsidR="00C606F5">
        <w:rPr>
          <w:rFonts w:ascii="Times New Roman" w:hAnsi="Times New Roman" w:cs="Times New Roman"/>
        </w:rPr>
        <w:t xml:space="preserve">coyotes. </w:t>
      </w:r>
      <w:r w:rsidR="0043071B">
        <w:rPr>
          <w:rFonts w:ascii="Times New Roman" w:hAnsi="Times New Roman" w:cs="Times New Roman"/>
        </w:rPr>
        <w:t>The actual</w:t>
      </w:r>
      <w:r w:rsidR="00E459FF">
        <w:rPr>
          <w:rFonts w:ascii="Times New Roman" w:hAnsi="Times New Roman" w:cs="Times New Roman"/>
        </w:rPr>
        <w:t xml:space="preserve"> risk that coyote </w:t>
      </w:r>
      <w:proofErr w:type="spellStart"/>
      <w:r w:rsidR="00EF62DC">
        <w:rPr>
          <w:rFonts w:ascii="Times New Roman" w:hAnsi="Times New Roman" w:cs="Times New Roman"/>
        </w:rPr>
        <w:t>behaviour</w:t>
      </w:r>
      <w:proofErr w:type="spellEnd"/>
      <w:r w:rsidR="0022736E">
        <w:rPr>
          <w:rFonts w:ascii="Times New Roman" w:hAnsi="Times New Roman" w:cs="Times New Roman"/>
        </w:rPr>
        <w:t xml:space="preserve"> presents to</w:t>
      </w:r>
      <w:r w:rsidR="00EF62DC">
        <w:rPr>
          <w:rFonts w:ascii="Times New Roman" w:hAnsi="Times New Roman" w:cs="Times New Roman"/>
        </w:rPr>
        <w:t xml:space="preserve"> people or pets is </w:t>
      </w:r>
      <w:r w:rsidR="008F1ABC">
        <w:rPr>
          <w:rFonts w:ascii="Times New Roman" w:hAnsi="Times New Roman" w:cs="Times New Roman"/>
        </w:rPr>
        <w:t xml:space="preserve">often studied retroactively </w:t>
      </w:r>
      <w:r w:rsidR="0092220E">
        <w:rPr>
          <w:rFonts w:ascii="Times New Roman" w:hAnsi="Times New Roman" w:cs="Times New Roman"/>
        </w:rPr>
        <w:t>by examining</w:t>
      </w:r>
      <w:r w:rsidR="008F1ABC">
        <w:rPr>
          <w:rFonts w:ascii="Times New Roman" w:hAnsi="Times New Roman" w:cs="Times New Roman"/>
        </w:rPr>
        <w:t xml:space="preserve"> </w:t>
      </w:r>
      <w:r w:rsidR="00143ACC">
        <w:rPr>
          <w:rFonts w:ascii="Times New Roman" w:hAnsi="Times New Roman" w:cs="Times New Roman"/>
        </w:rPr>
        <w:t xml:space="preserve">pet or human attacks </w:t>
      </w:r>
      <w:r w:rsidR="003E4722">
        <w:rPr>
          <w:rFonts w:ascii="Times New Roman" w:hAnsi="Times New Roman" w:cs="Times New Roman"/>
        </w:rPr>
        <w:fldChar w:fldCharType="begin">
          <w:fldData xml:space="preserve">PEVuZE5vdGU+PENpdGU+PEF1dGhvcj5XaGl0ZTwvQXV0aG9yPjxZZWFyPjIwMDk8L1llYXI+PElE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</w:fldData>
        </w:fldChar>
      </w:r>
      <w:r w:rsidR="0046661C">
        <w:rPr>
          <w:rFonts w:ascii="Times New Roman" w:hAnsi="Times New Roman" w:cs="Times New Roman"/>
        </w:rPr>
        <w:instrText xml:space="preserve"> ADDIN EN.CITE </w:instrText>
      </w:r>
      <w:r w:rsidR="0046661C">
        <w:rPr>
          <w:rFonts w:ascii="Times New Roman" w:hAnsi="Times New Roman" w:cs="Times New Roman"/>
        </w:rPr>
        <w:fldChar w:fldCharType="begin">
          <w:fldData xml:space="preserve">PEVuZE5vdGU+PENpdGU+PEF1dGhvcj5XaGl0ZTwvQXV0aG9yPjxZZWFyPjIwMDk8L1llYXI+PElE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</w:fldData>
        </w:fldChar>
      </w:r>
      <w:r w:rsidR="0046661C">
        <w:rPr>
          <w:rFonts w:ascii="Times New Roman" w:hAnsi="Times New Roman" w:cs="Times New Roman"/>
        </w:rPr>
        <w:instrText xml:space="preserve"> ADDIN EN.CITE.DATA </w:instrText>
      </w:r>
      <w:r w:rsidR="0046661C">
        <w:rPr>
          <w:rFonts w:ascii="Times New Roman" w:hAnsi="Times New Roman" w:cs="Times New Roman"/>
        </w:rPr>
      </w:r>
      <w:r w:rsidR="0046661C">
        <w:rPr>
          <w:rFonts w:ascii="Times New Roman" w:hAnsi="Times New Roman" w:cs="Times New Roman"/>
        </w:rPr>
        <w:fldChar w:fldCharType="end"/>
      </w:r>
      <w:r w:rsidR="003E4722">
        <w:rPr>
          <w:rFonts w:ascii="Times New Roman" w:hAnsi="Times New Roman" w:cs="Times New Roman"/>
        </w:rPr>
      </w:r>
      <w:r w:rsidR="003E4722">
        <w:rPr>
          <w:rFonts w:ascii="Times New Roman" w:hAnsi="Times New Roman" w:cs="Times New Roman"/>
        </w:rPr>
        <w:fldChar w:fldCharType="separate"/>
      </w:r>
      <w:r w:rsidR="0046661C">
        <w:rPr>
          <w:rFonts w:ascii="Times New Roman" w:hAnsi="Times New Roman" w:cs="Times New Roman"/>
          <w:noProof/>
        </w:rPr>
        <w:t>(White and Gehrt, 2009, Baker and Timm, 2017)</w:t>
      </w:r>
      <w:r w:rsidR="003E4722">
        <w:rPr>
          <w:rFonts w:ascii="Times New Roman" w:hAnsi="Times New Roman" w:cs="Times New Roman"/>
        </w:rPr>
        <w:fldChar w:fldCharType="end"/>
      </w:r>
      <w:r w:rsidR="00143ACC">
        <w:rPr>
          <w:rFonts w:ascii="Times New Roman" w:hAnsi="Times New Roman" w:cs="Times New Roman"/>
        </w:rPr>
        <w:t>.</w:t>
      </w:r>
      <w:r w:rsidR="00665C10">
        <w:rPr>
          <w:rFonts w:ascii="Times New Roman" w:hAnsi="Times New Roman" w:cs="Times New Roman"/>
        </w:rPr>
        <w:t xml:space="preserve"> </w:t>
      </w:r>
      <w:r w:rsidR="004B3E0A" w:rsidRPr="00E36A85">
        <w:rPr>
          <w:rFonts w:ascii="Times New Roman" w:hAnsi="Times New Roman" w:cs="Times New Roman"/>
          <w:lang w:val="en-CA"/>
        </w:rPr>
        <w:t>Coyote</w:t>
      </w:r>
      <w:r w:rsidR="004B3E0A">
        <w:rPr>
          <w:rFonts w:ascii="Times New Roman" w:hAnsi="Times New Roman" w:cs="Times New Roman"/>
          <w:lang w:val="en-CA"/>
        </w:rPr>
        <w:t xml:space="preserve"> attacks on </w:t>
      </w:r>
      <w:r w:rsidR="0008022D">
        <w:rPr>
          <w:rFonts w:ascii="Times New Roman" w:hAnsi="Times New Roman" w:cs="Times New Roman"/>
          <w:lang w:val="en-CA"/>
        </w:rPr>
        <w:t xml:space="preserve">pets </w:t>
      </w:r>
      <w:r w:rsidR="00A47A29">
        <w:rPr>
          <w:rFonts w:ascii="Times New Roman" w:hAnsi="Times New Roman" w:cs="Times New Roman"/>
          <w:lang w:val="en-CA"/>
        </w:rPr>
        <w:t xml:space="preserve">most </w:t>
      </w:r>
      <w:r w:rsidR="002C6451">
        <w:rPr>
          <w:rFonts w:ascii="Times New Roman" w:hAnsi="Times New Roman" w:cs="Times New Roman"/>
          <w:lang w:val="en-CA"/>
        </w:rPr>
        <w:t xml:space="preserve">are mostly attributed to </w:t>
      </w:r>
      <w:r w:rsidR="00BD1EFB">
        <w:rPr>
          <w:rFonts w:ascii="Times New Roman" w:hAnsi="Times New Roman" w:cs="Times New Roman"/>
          <w:lang w:val="en-CA"/>
        </w:rPr>
        <w:t xml:space="preserve">predatory attacks or </w:t>
      </w:r>
      <w:r w:rsidR="00CF560D">
        <w:rPr>
          <w:rFonts w:ascii="Times New Roman" w:hAnsi="Times New Roman" w:cs="Times New Roman"/>
          <w:lang w:val="en-CA"/>
        </w:rPr>
        <w:t xml:space="preserve">attacks in defense of </w:t>
      </w:r>
      <w:r w:rsidR="00D32320">
        <w:rPr>
          <w:rFonts w:ascii="Times New Roman" w:hAnsi="Times New Roman" w:cs="Times New Roman"/>
          <w:lang w:val="en-CA"/>
        </w:rPr>
        <w:t>territories or dens</w:t>
      </w:r>
      <w:r w:rsidR="00693430">
        <w:rPr>
          <w:rFonts w:ascii="Times New Roman" w:hAnsi="Times New Roman" w:cs="Times New Roman"/>
          <w:lang w:val="en-CA"/>
        </w:rPr>
        <w:t xml:space="preserve"> </w:t>
      </w:r>
      <w:r w:rsidR="00693430">
        <w:rPr>
          <w:rFonts w:ascii="Times New Roman" w:hAnsi="Times New Roman" w:cs="Times New Roman"/>
          <w:lang w:val="en-CA"/>
        </w:rPr>
        <w:fldChar w:fldCharType="begin">
          <w:fldData xml:space="preserve">PEVuZE5vdGU+PENpdGU+PEF1dGhvcj5OYXRpb248L0F1dGhvcj48WWVhcj4yMDE5PC9ZZWFyPjxJ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</w:fldData>
        </w:fldChar>
      </w:r>
      <w:r w:rsidR="00940651">
        <w:rPr>
          <w:rFonts w:ascii="Times New Roman" w:hAnsi="Times New Roman" w:cs="Times New Roman"/>
          <w:lang w:val="en-CA"/>
        </w:rPr>
        <w:instrText xml:space="preserve"> ADDIN EN.CITE </w:instrText>
      </w:r>
      <w:r w:rsidR="00940651">
        <w:rPr>
          <w:rFonts w:ascii="Times New Roman" w:hAnsi="Times New Roman" w:cs="Times New Roman"/>
          <w:lang w:val="en-CA"/>
        </w:rPr>
        <w:fldChar w:fldCharType="begin">
          <w:fldData xml:space="preserve">PEVuZE5vdGU+PENpdGU+PEF1dGhvcj5OYXRpb248L0F1dGhvcj48WWVhcj4yMDE5PC9ZZWFyPjxJ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</w:fldData>
        </w:fldChar>
      </w:r>
      <w:r w:rsidR="00940651">
        <w:rPr>
          <w:rFonts w:ascii="Times New Roman" w:hAnsi="Times New Roman" w:cs="Times New Roman"/>
          <w:lang w:val="en-CA"/>
        </w:rPr>
        <w:instrText xml:space="preserve"> ADDIN EN.CITE.DATA </w:instrText>
      </w:r>
      <w:r w:rsidR="00940651">
        <w:rPr>
          <w:rFonts w:ascii="Times New Roman" w:hAnsi="Times New Roman" w:cs="Times New Roman"/>
          <w:lang w:val="en-CA"/>
        </w:rPr>
      </w:r>
      <w:r w:rsidR="00940651">
        <w:rPr>
          <w:rFonts w:ascii="Times New Roman" w:hAnsi="Times New Roman" w:cs="Times New Roman"/>
          <w:lang w:val="en-CA"/>
        </w:rPr>
        <w:fldChar w:fldCharType="end"/>
      </w:r>
      <w:r w:rsidR="00693430">
        <w:rPr>
          <w:rFonts w:ascii="Times New Roman" w:hAnsi="Times New Roman" w:cs="Times New Roman"/>
          <w:lang w:val="en-CA"/>
        </w:rPr>
      </w:r>
      <w:r w:rsidR="00693430">
        <w:rPr>
          <w:rFonts w:ascii="Times New Roman" w:hAnsi="Times New Roman" w:cs="Times New Roman"/>
          <w:lang w:val="en-CA"/>
        </w:rPr>
        <w:fldChar w:fldCharType="separate"/>
      </w:r>
      <w:r w:rsidR="00940651">
        <w:rPr>
          <w:rFonts w:ascii="Times New Roman" w:hAnsi="Times New Roman" w:cs="Times New Roman"/>
          <w:noProof/>
          <w:lang w:val="en-CA"/>
        </w:rPr>
        <w:t>(Nation and St. Clair, 2019, Gehrt et al., 2013, Poessel et al., 2017)</w:t>
      </w:r>
      <w:r w:rsidR="00693430">
        <w:rPr>
          <w:rFonts w:ascii="Times New Roman" w:hAnsi="Times New Roman" w:cs="Times New Roman"/>
          <w:lang w:val="en-CA"/>
        </w:rPr>
        <w:fldChar w:fldCharType="end"/>
      </w:r>
      <w:r w:rsidR="000E2EFA">
        <w:rPr>
          <w:rFonts w:ascii="Times New Roman" w:hAnsi="Times New Roman" w:cs="Times New Roman"/>
          <w:lang w:val="en-CA"/>
        </w:rPr>
        <w:t xml:space="preserve">, and </w:t>
      </w:r>
      <w:r w:rsidR="00A356F7">
        <w:rPr>
          <w:rFonts w:ascii="Times New Roman" w:hAnsi="Times New Roman" w:cs="Times New Roman"/>
          <w:lang w:val="en-CA"/>
        </w:rPr>
        <w:t>despite the rarity of</w:t>
      </w:r>
      <w:r w:rsidR="00665C10">
        <w:rPr>
          <w:rFonts w:ascii="Times New Roman" w:hAnsi="Times New Roman" w:cs="Times New Roman"/>
        </w:rPr>
        <w:t xml:space="preserve"> </w:t>
      </w:r>
      <w:r w:rsidR="00CA6D16">
        <w:rPr>
          <w:rFonts w:ascii="Times New Roman" w:hAnsi="Times New Roman" w:cs="Times New Roman"/>
        </w:rPr>
        <w:t>direct</w:t>
      </w:r>
      <w:r w:rsidR="00665C10">
        <w:rPr>
          <w:rFonts w:ascii="Times New Roman" w:hAnsi="Times New Roman" w:cs="Times New Roman"/>
        </w:rPr>
        <w:t xml:space="preserve"> coyote attacks on humans</w:t>
      </w:r>
      <w:r w:rsidR="00A356F7">
        <w:rPr>
          <w:rFonts w:ascii="Times New Roman" w:hAnsi="Times New Roman" w:cs="Times New Roman"/>
        </w:rPr>
        <w:t xml:space="preserve"> </w:t>
      </w:r>
      <w:r w:rsidR="00945CE5">
        <w:rPr>
          <w:rFonts w:ascii="Times New Roman" w:hAnsi="Times New Roman" w:cs="Times New Roman"/>
        </w:rPr>
        <w:t xml:space="preserve">they </w:t>
      </w:r>
      <w:r w:rsidR="00945CE5" w:rsidRPr="00E36A85">
        <w:rPr>
          <w:rFonts w:ascii="Times New Roman" w:hAnsi="Times New Roman" w:cs="Times New Roman"/>
          <w:lang w:val="en-CA"/>
        </w:rPr>
        <w:t>generate substantial media attention and degrad</w:t>
      </w:r>
      <w:r w:rsidR="00A356F7">
        <w:rPr>
          <w:rFonts w:ascii="Times New Roman" w:hAnsi="Times New Roman" w:cs="Times New Roman"/>
          <w:lang w:val="en-CA"/>
        </w:rPr>
        <w:t>e</w:t>
      </w:r>
      <w:r w:rsidR="00945CE5" w:rsidRPr="00E36A85">
        <w:rPr>
          <w:rFonts w:ascii="Times New Roman" w:hAnsi="Times New Roman" w:cs="Times New Roman"/>
          <w:lang w:val="en-CA"/>
        </w:rPr>
        <w:t xml:space="preserve"> public tolerance </w:t>
      </w:r>
      <w:r w:rsidR="00945CE5" w:rsidRPr="00E36A85">
        <w:rPr>
          <w:rFonts w:ascii="Times New Roman" w:hAnsi="Times New Roman" w:cs="Times New Roman"/>
          <w:lang w:val="en-CA"/>
        </w:rPr>
        <w:fldChar w:fldCharType="begin"/>
      </w:r>
      <w:r w:rsidR="00945CE5">
        <w:rPr>
          <w:rFonts w:ascii="Times New Roman" w:hAnsi="Times New Roman" w:cs="Times New Roman"/>
          <w:lang w:val="en-CA"/>
        </w:rPr>
        <w:instrText xml:space="preserve"> ADDIN EN.CITE &lt;EndNote&gt;&lt;Cite&gt;&lt;Author&gt;Alexander&lt;/Author&gt;&lt;Year&gt;2011&lt;/Year&gt;&lt;IDText&gt;Coyote (Canis latrans) Interactions With Humans and Pets Reported in the Canadian Print Media (1995–2010)&lt;/IDText&gt;&lt;DisplayText&gt;(Alexander and Quinn 2011, Draheim et al., 2019)&lt;/DisplayText&gt;&lt;record&gt;&lt;titles&gt;&lt;title&gt;Coyote (Canis latrans) Interactions With Humans and Pets Reported in the Canadian Print Media (1995–2010)&lt;/title&gt;&lt;/titles&gt;&lt;pages&gt;16:5, 345-359&lt;/pages&gt;&lt;contributors&gt;&lt;authors&gt;&lt;author&gt;Alexander, Shelley M&lt;/author&gt;&lt;author&gt;&lt;/author&gt;&lt;author&gt;Quinn ,  Michael S&lt;/author&gt;&lt;/authors&gt;&lt;/contributors&gt;&lt;added-date format="utc"&gt;1600219187&lt;/added-date&gt;&lt;ref-type name="Generic"&gt;13&lt;/ref-type&gt;&lt;dates&gt;&lt;year&gt;2011&lt;/year&gt;&lt;/dates&gt;&lt;rec-number&gt;354&lt;/rec-number&gt;&lt;publisher&gt;Human Dimensions of Wildlife&lt;/publisher&gt;&lt;last-updated-date format="utc"&gt;1600219288&lt;/last-updated-date&gt;&lt;/record&gt;&lt;/Cite&gt;&lt;Cite&gt;&lt;Author&gt;Draheim&lt;/Author&gt;&lt;Year&gt;2019&lt;/Year&gt;&lt;IDText&gt;Public perspectives on the management of urban coyotes&lt;/ID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945CE5" w:rsidRPr="00E36A85">
        <w:rPr>
          <w:rFonts w:ascii="Times New Roman" w:hAnsi="Times New Roman" w:cs="Times New Roman"/>
          <w:lang w:val="en-CA"/>
        </w:rPr>
        <w:fldChar w:fldCharType="separate"/>
      </w:r>
      <w:r w:rsidR="00945CE5">
        <w:rPr>
          <w:rFonts w:ascii="Times New Roman" w:hAnsi="Times New Roman" w:cs="Times New Roman"/>
          <w:noProof/>
          <w:lang w:val="en-CA"/>
        </w:rPr>
        <w:t>(Alexander and Quinn 2011, Draheim et al., 2019)</w:t>
      </w:r>
      <w:r w:rsidR="00945CE5" w:rsidRPr="00E36A85">
        <w:rPr>
          <w:rFonts w:ascii="Times New Roman" w:hAnsi="Times New Roman" w:cs="Times New Roman"/>
          <w:lang w:val="en-CA"/>
        </w:rPr>
        <w:fldChar w:fldCharType="end"/>
      </w:r>
      <w:r w:rsidR="00945CE5" w:rsidRPr="00E36A85">
        <w:rPr>
          <w:rFonts w:ascii="Times New Roman" w:hAnsi="Times New Roman" w:cs="Times New Roman"/>
          <w:lang w:val="en-CA"/>
        </w:rPr>
        <w:t>.</w:t>
      </w:r>
      <w:r w:rsidR="00FE3046">
        <w:rPr>
          <w:rFonts w:ascii="Times New Roman" w:hAnsi="Times New Roman" w:cs="Times New Roman"/>
        </w:rPr>
        <w:t xml:space="preserve"> </w:t>
      </w:r>
      <w:r w:rsidR="00A70000">
        <w:rPr>
          <w:rFonts w:ascii="Times New Roman" w:hAnsi="Times New Roman" w:cs="Times New Roman"/>
        </w:rPr>
        <w:t>Equally important to</w:t>
      </w:r>
      <w:r w:rsidR="00693430">
        <w:rPr>
          <w:rFonts w:ascii="Times New Roman" w:hAnsi="Times New Roman" w:cs="Times New Roman"/>
        </w:rPr>
        <w:t xml:space="preserve"> actual</w:t>
      </w:r>
      <w:r w:rsidR="00612F4C">
        <w:rPr>
          <w:rFonts w:ascii="Times New Roman" w:hAnsi="Times New Roman" w:cs="Times New Roman"/>
        </w:rPr>
        <w:t xml:space="preserve"> boldness</w:t>
      </w:r>
      <w:r w:rsidR="00693430">
        <w:rPr>
          <w:rFonts w:ascii="Times New Roman" w:hAnsi="Times New Roman" w:cs="Times New Roman"/>
        </w:rPr>
        <w:t xml:space="preserve"> or aggression</w:t>
      </w:r>
      <w:r w:rsidR="008B4DCE">
        <w:rPr>
          <w:rFonts w:ascii="Times New Roman" w:hAnsi="Times New Roman" w:cs="Times New Roman"/>
        </w:rPr>
        <w:t xml:space="preserve"> of coyotes</w:t>
      </w:r>
      <w:r w:rsidR="00612F4C">
        <w:rPr>
          <w:rFonts w:ascii="Times New Roman" w:hAnsi="Times New Roman" w:cs="Times New Roman"/>
        </w:rPr>
        <w:t xml:space="preserve"> is</w:t>
      </w:r>
      <w:r w:rsidR="00A70000">
        <w:rPr>
          <w:rFonts w:ascii="Times New Roman" w:hAnsi="Times New Roman" w:cs="Times New Roman"/>
        </w:rPr>
        <w:t xml:space="preserve"> the </w:t>
      </w:r>
      <w:r w:rsidR="000D0646">
        <w:rPr>
          <w:rFonts w:ascii="Times New Roman" w:hAnsi="Times New Roman" w:cs="Times New Roman"/>
        </w:rPr>
        <w:t>risk</w:t>
      </w:r>
      <w:r w:rsidR="000D0646" w:rsidRPr="000D0646">
        <w:rPr>
          <w:rFonts w:ascii="Times New Roman" w:hAnsi="Times New Roman" w:cs="Times New Roman"/>
        </w:rPr>
        <w:t xml:space="preserve"> </w:t>
      </w:r>
      <w:r w:rsidR="000D0646">
        <w:rPr>
          <w:rFonts w:ascii="Times New Roman" w:hAnsi="Times New Roman" w:cs="Times New Roman"/>
        </w:rPr>
        <w:t xml:space="preserve">people perceive of injury to themselves, children, or pets when they see or interact with a coyote. Although </w:t>
      </w:r>
      <w:r w:rsidR="00204743">
        <w:rPr>
          <w:rFonts w:ascii="Times New Roman" w:hAnsi="Times New Roman" w:cs="Times New Roman"/>
        </w:rPr>
        <w:t xml:space="preserve">human concern of coyotes </w:t>
      </w:r>
      <w:r w:rsidR="000D0646">
        <w:rPr>
          <w:rFonts w:ascii="Times New Roman" w:hAnsi="Times New Roman" w:cs="Times New Roman"/>
        </w:rPr>
        <w:t xml:space="preserve">may not align with the actual risk of an attack based on coyote </w:t>
      </w:r>
      <w:proofErr w:type="spellStart"/>
      <w:r w:rsidR="000D0646">
        <w:rPr>
          <w:rFonts w:ascii="Times New Roman" w:hAnsi="Times New Roman" w:cs="Times New Roman"/>
        </w:rPr>
        <w:t>behaviour</w:t>
      </w:r>
      <w:proofErr w:type="spellEnd"/>
      <w:r w:rsidR="00A9132B">
        <w:rPr>
          <w:rFonts w:ascii="Times New Roman" w:hAnsi="Times New Roman" w:cs="Times New Roman"/>
        </w:rPr>
        <w:t>,</w:t>
      </w:r>
      <w:r w:rsidR="0058669D">
        <w:rPr>
          <w:rFonts w:ascii="Times New Roman" w:hAnsi="Times New Roman" w:cs="Times New Roman"/>
        </w:rPr>
        <w:t xml:space="preserve"> </w:t>
      </w:r>
      <w:r w:rsidR="002D6E26">
        <w:rPr>
          <w:rFonts w:ascii="Times New Roman" w:hAnsi="Times New Roman" w:cs="Times New Roman"/>
        </w:rPr>
        <w:t>it</w:t>
      </w:r>
      <w:r w:rsidR="000D0646">
        <w:rPr>
          <w:rFonts w:ascii="Times New Roman" w:hAnsi="Times New Roman" w:cs="Times New Roman"/>
        </w:rPr>
        <w:t xml:space="preserve"> </w:t>
      </w:r>
      <w:r w:rsidR="008F4B31">
        <w:rPr>
          <w:rFonts w:ascii="Times New Roman" w:hAnsi="Times New Roman" w:cs="Times New Roman"/>
        </w:rPr>
        <w:t>describes</w:t>
      </w:r>
      <w:r w:rsidR="000D0646">
        <w:rPr>
          <w:rFonts w:ascii="Times New Roman" w:hAnsi="Times New Roman" w:cs="Times New Roman"/>
        </w:rPr>
        <w:t xml:space="preserve"> public tolerance towards coyotes, and, subsequently, acceptance of various forms of wildlife management and policy </w:t>
      </w:r>
      <w:r w:rsidR="000D0646">
        <w:rPr>
          <w:rFonts w:ascii="Times New Roman" w:hAnsi="Times New Roman" w:cs="Times New Roman"/>
          <w:noProof/>
        </w:rPr>
        <w:t>(Sponarski et al. 2018; Draheim et al. 2019)</w:t>
      </w:r>
      <w:r w:rsidR="000D0646">
        <w:rPr>
          <w:rFonts w:ascii="Times New Roman" w:hAnsi="Times New Roman" w:cs="Times New Roman"/>
        </w:rPr>
        <w:t xml:space="preserve">. </w:t>
      </w:r>
      <w:r w:rsidR="008F068E">
        <w:rPr>
          <w:rFonts w:ascii="Times New Roman" w:hAnsi="Times New Roman" w:cs="Times New Roman"/>
        </w:rPr>
        <w:t xml:space="preserve">While managers are often limited to reactive </w:t>
      </w:r>
      <w:r w:rsidR="00BD124A">
        <w:rPr>
          <w:rFonts w:ascii="Times New Roman" w:hAnsi="Times New Roman" w:cs="Times New Roman"/>
        </w:rPr>
        <w:t xml:space="preserve">action after </w:t>
      </w:r>
      <w:r w:rsidR="00BD124A" w:rsidRPr="00E36A85">
        <w:rPr>
          <w:rFonts w:ascii="Times New Roman" w:hAnsi="Times New Roman" w:cs="Times New Roman"/>
        </w:rPr>
        <w:t>attacks</w:t>
      </w:r>
      <w:r w:rsidR="00BD124A">
        <w:rPr>
          <w:rFonts w:ascii="Times New Roman" w:hAnsi="Times New Roman" w:cs="Times New Roman"/>
        </w:rPr>
        <w:t xml:space="preserve"> or instances of extreme</w:t>
      </w:r>
      <w:r w:rsidR="00A356F7">
        <w:rPr>
          <w:rFonts w:ascii="Times New Roman" w:hAnsi="Times New Roman" w:cs="Times New Roman"/>
        </w:rPr>
        <w:t>ly high human concern</w:t>
      </w:r>
      <w:r w:rsidR="00BD124A">
        <w:rPr>
          <w:rFonts w:ascii="Times New Roman" w:hAnsi="Times New Roman" w:cs="Times New Roman"/>
        </w:rPr>
        <w:t xml:space="preserve"> of </w:t>
      </w:r>
      <w:r w:rsidR="00BD124A">
        <w:rPr>
          <w:rFonts w:ascii="Times New Roman" w:hAnsi="Times New Roman" w:cs="Times New Roman"/>
        </w:rPr>
        <w:lastRenderedPageBreak/>
        <w:t xml:space="preserve">coyotes </w:t>
      </w:r>
      <w:r w:rsidR="00BD124A" w:rsidRPr="00E36A85">
        <w:rPr>
          <w:rFonts w:ascii="Times New Roman" w:hAnsi="Times New Roman" w:cs="Times New Roman"/>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LCAyMDE3LCBEcmFoZWltIGV0IGFsLiwgMjAxOSk8L0Rpc3BsYXlUZXh0PjxyZWNvcmQ+PGRhdGVz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</w:fldData>
        </w:fldChar>
      </w:r>
      <w:r w:rsidR="00BD124A">
        <w:rPr>
          <w:rFonts w:ascii="Times New Roman" w:hAnsi="Times New Roman" w:cs="Times New Roman"/>
        </w:rPr>
        <w:instrText xml:space="preserve"> ADDIN EN.CITE </w:instrText>
      </w:r>
      <w:r w:rsidR="00BD124A">
        <w:rPr>
          <w:rFonts w:ascii="Times New Roman" w:hAnsi="Times New Roman" w:cs="Times New Roman"/>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LCAyMDE3LCBEcmFoZWltIGV0IGFsLiwgMjAxOSk8L0Rpc3BsYXlUZXh0PjxyZWNvcmQ+PGRhdGVz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</w:fldData>
        </w:fldChar>
      </w:r>
      <w:r w:rsidR="00BD124A">
        <w:rPr>
          <w:rFonts w:ascii="Times New Roman" w:hAnsi="Times New Roman" w:cs="Times New Roman"/>
        </w:rPr>
        <w:instrText xml:space="preserve"> ADDIN EN.CITE.DATA </w:instrText>
      </w:r>
      <w:r w:rsidR="00BD124A">
        <w:rPr>
          <w:rFonts w:ascii="Times New Roman" w:hAnsi="Times New Roman" w:cs="Times New Roman"/>
        </w:rPr>
      </w:r>
      <w:r w:rsidR="00BD124A">
        <w:rPr>
          <w:rFonts w:ascii="Times New Roman" w:hAnsi="Times New Roman" w:cs="Times New Roman"/>
        </w:rPr>
        <w:fldChar w:fldCharType="end"/>
      </w:r>
      <w:r w:rsidR="00BD124A" w:rsidRPr="00E36A85">
        <w:rPr>
          <w:rFonts w:ascii="Times New Roman" w:hAnsi="Times New Roman" w:cs="Times New Roman"/>
        </w:rPr>
      </w:r>
      <w:r w:rsidR="00BD124A" w:rsidRPr="00E36A85">
        <w:rPr>
          <w:rFonts w:ascii="Times New Roman" w:hAnsi="Times New Roman" w:cs="Times New Roman"/>
        </w:rPr>
        <w:fldChar w:fldCharType="separate"/>
      </w:r>
      <w:r w:rsidR="00BD124A">
        <w:rPr>
          <w:rFonts w:ascii="Times New Roman" w:hAnsi="Times New Roman" w:cs="Times New Roman"/>
          <w:noProof/>
        </w:rPr>
        <w:t>(Baker and Timm, 2017, Draheim et al., 2019)</w:t>
      </w:r>
      <w:r w:rsidR="00BD124A" w:rsidRPr="00E36A85">
        <w:rPr>
          <w:rFonts w:ascii="Times New Roman" w:hAnsi="Times New Roman" w:cs="Times New Roman"/>
        </w:rPr>
        <w:fldChar w:fldCharType="end"/>
      </w:r>
      <w:r w:rsidR="00BD124A">
        <w:rPr>
          <w:rFonts w:ascii="Times New Roman" w:hAnsi="Times New Roman" w:cs="Times New Roman"/>
        </w:rPr>
        <w:t xml:space="preserve">, understanding </w:t>
      </w:r>
      <w:r w:rsidR="006668AF">
        <w:rPr>
          <w:rFonts w:ascii="Times New Roman" w:hAnsi="Times New Roman" w:cs="Times New Roman"/>
        </w:rPr>
        <w:t xml:space="preserve">more subtle </w:t>
      </w:r>
      <w:r w:rsidR="007F1E50">
        <w:rPr>
          <w:rFonts w:ascii="Times New Roman" w:hAnsi="Times New Roman" w:cs="Times New Roman"/>
        </w:rPr>
        <w:t xml:space="preserve">changes in coyote boldness and </w:t>
      </w:r>
      <w:r w:rsidR="00993D6B">
        <w:rPr>
          <w:rFonts w:ascii="Times New Roman" w:hAnsi="Times New Roman" w:cs="Times New Roman"/>
        </w:rPr>
        <w:t xml:space="preserve">human concern, as well as the factors associated with </w:t>
      </w:r>
      <w:r w:rsidR="009279D1">
        <w:rPr>
          <w:rFonts w:ascii="Times New Roman" w:hAnsi="Times New Roman" w:cs="Times New Roman"/>
        </w:rPr>
        <w:t>these</w:t>
      </w:r>
      <w:r w:rsidR="008B13A5">
        <w:rPr>
          <w:rFonts w:ascii="Times New Roman" w:hAnsi="Times New Roman" w:cs="Times New Roman"/>
        </w:rPr>
        <w:t xml:space="preserve">, can enable proactive management. </w:t>
      </w:r>
    </w:p>
    <w:p w14:paraId="469B3E1C" w14:textId="77777777" w:rsidR="00256F6E" w:rsidRDefault="00256F6E" w:rsidP="00EF42B8">
      <w:pPr>
        <w:spacing w:line="480" w:lineRule="auto"/>
        <w:rPr>
          <w:rFonts w:ascii="Times New Roman" w:hAnsi="Times New Roman" w:cs="Times New Roman"/>
        </w:rPr>
      </w:pPr>
    </w:p>
    <w:p w14:paraId="674DC6B4" w14:textId="3E864CA1" w:rsidR="005869CC" w:rsidRPr="0093551D" w:rsidRDefault="00BD124A" w:rsidP="00BD124A">
      <w:pPr>
        <w:tabs>
          <w:tab w:val="left" w:pos="3707"/>
        </w:tabs>
        <w:spacing w:line="480" w:lineRule="auto"/>
      </w:pPr>
      <w:r w:rsidRPr="00E36A85">
        <w:rPr>
          <w:rFonts w:ascii="Times New Roman" w:hAnsi="Times New Roman" w:cs="Times New Roman"/>
          <w:lang w:val="en-CA"/>
        </w:rPr>
        <w:t>To</w:t>
      </w:r>
      <w:r>
        <w:rPr>
          <w:rFonts w:ascii="Times New Roman" w:hAnsi="Times New Roman" w:cs="Times New Roman"/>
          <w:lang w:val="en-CA"/>
        </w:rPr>
        <w:t xml:space="preserve"> </w:t>
      </w:r>
      <w:r w:rsidR="008B13A5">
        <w:rPr>
          <w:rFonts w:ascii="Times New Roman" w:hAnsi="Times New Roman" w:cs="Times New Roman"/>
          <w:lang w:val="en-CA"/>
        </w:rPr>
        <w:t xml:space="preserve">facilitate </w:t>
      </w:r>
      <w:r w:rsidR="001976A3">
        <w:rPr>
          <w:rFonts w:ascii="Times New Roman" w:hAnsi="Times New Roman" w:cs="Times New Roman"/>
          <w:lang w:val="en-CA"/>
        </w:rPr>
        <w:t>human-coyote coexistence,</w:t>
      </w:r>
      <w:r w:rsidRPr="00E36A85">
        <w:rPr>
          <w:rFonts w:ascii="Times New Roman" w:hAnsi="Times New Roman" w:cs="Times New Roman"/>
          <w:lang w:val="en-CA"/>
        </w:rPr>
        <w:t xml:space="preserve"> knowledge of the spatial, temporal and contextual variables that </w:t>
      </w:r>
      <w:r w:rsidR="004003D9">
        <w:rPr>
          <w:rFonts w:ascii="Times New Roman" w:hAnsi="Times New Roman" w:cs="Times New Roman"/>
          <w:lang w:val="en-CA"/>
        </w:rPr>
        <w:t xml:space="preserve">are associated with </w:t>
      </w:r>
      <w:r w:rsidR="00A21AE7">
        <w:rPr>
          <w:rFonts w:ascii="Times New Roman" w:hAnsi="Times New Roman" w:cs="Times New Roman"/>
          <w:lang w:val="en-CA"/>
        </w:rPr>
        <w:t xml:space="preserve">real or </w:t>
      </w:r>
      <w:r w:rsidR="00BA44D2">
        <w:rPr>
          <w:rFonts w:ascii="Times New Roman" w:hAnsi="Times New Roman" w:cs="Times New Roman"/>
          <w:lang w:val="en-CA"/>
        </w:rPr>
        <w:t>perceived</w:t>
      </w:r>
      <w:r w:rsidR="004003D9">
        <w:rPr>
          <w:rFonts w:ascii="Times New Roman" w:hAnsi="Times New Roman" w:cs="Times New Roman"/>
          <w:lang w:val="en-CA"/>
        </w:rPr>
        <w:t xml:space="preserve"> negative interactions </w:t>
      </w:r>
      <w:r w:rsidRPr="00E36A85">
        <w:rPr>
          <w:rFonts w:ascii="Times New Roman" w:hAnsi="Times New Roman" w:cs="Times New Roman"/>
          <w:lang w:val="en-CA"/>
        </w:rPr>
        <w:t>is</w:t>
      </w:r>
      <w:r>
        <w:rPr>
          <w:rFonts w:ascii="Times New Roman" w:hAnsi="Times New Roman" w:cs="Times New Roman"/>
          <w:lang w:val="en-CA"/>
        </w:rPr>
        <w:t xml:space="preserve"> </w:t>
      </w:r>
      <w:r w:rsidRPr="00E36A85">
        <w:rPr>
          <w:rFonts w:ascii="Times New Roman" w:hAnsi="Times New Roman" w:cs="Times New Roman"/>
          <w:lang w:val="en-CA"/>
        </w:rPr>
        <w:t>essential.</w:t>
      </w:r>
      <w:r w:rsidR="00193AE3">
        <w:rPr>
          <w:rFonts w:ascii="Times New Roman" w:hAnsi="Times New Roman" w:cs="Times New Roman"/>
          <w:lang w:val="en-CA"/>
        </w:rPr>
        <w:t xml:space="preserve"> </w:t>
      </w:r>
      <w:r w:rsidRPr="00E36A85">
        <w:rPr>
          <w:rFonts w:ascii="Times New Roman" w:hAnsi="Times New Roman" w:cs="Times New Roman"/>
          <w:lang w:val="en-CA"/>
        </w:rPr>
        <w:t>Identifying spatia</w:t>
      </w:r>
      <w:r w:rsidR="004C7779">
        <w:rPr>
          <w:rFonts w:ascii="Times New Roman" w:hAnsi="Times New Roman" w:cs="Times New Roman"/>
          <w:lang w:val="en-CA"/>
        </w:rPr>
        <w:t>l</w:t>
      </w:r>
      <w:r w:rsidRPr="00E36A85">
        <w:rPr>
          <w:rFonts w:ascii="Times New Roman" w:hAnsi="Times New Roman" w:cs="Times New Roman"/>
          <w:lang w:val="en-CA"/>
        </w:rPr>
        <w:t xml:space="preserve"> variables that predict negative interactions between humans and wildlife </w:t>
      </w:r>
      <w:r w:rsidR="00940651">
        <w:rPr>
          <w:rFonts w:ascii="Times New Roman" w:hAnsi="Times New Roman" w:cs="Times New Roman"/>
          <w:lang w:val="en-CA"/>
        </w:rPr>
        <w:t xml:space="preserve">can help identify </w:t>
      </w:r>
      <w:r w:rsidRPr="00E36A85">
        <w:rPr>
          <w:rFonts w:ascii="Times New Roman" w:hAnsi="Times New Roman" w:cs="Times New Roman"/>
          <w:lang w:val="en-CA"/>
        </w:rPr>
        <w:t xml:space="preserve">high-risk areas </w:t>
      </w:r>
      <w:r w:rsidR="0072690E">
        <w:rPr>
          <w:rFonts w:ascii="Times New Roman" w:hAnsi="Times New Roman" w:cs="Times New Roman"/>
          <w:lang w:val="en-CA"/>
        </w:rPr>
        <w:t xml:space="preserve">for managers </w:t>
      </w:r>
      <w:r w:rsidRPr="00E36A85">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RGlzcGxheVRleHQ+KHZhbiBCb21tZWwgZXQg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RGlzcGxheVRleHQ+KHZhbiBCb21tZWwgZXQg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Pr>
          <w:rFonts w:ascii="Times New Roman" w:hAnsi="Times New Roman" w:cs="Times New Roman"/>
          <w:noProof/>
          <w:lang w:val="en-CA"/>
        </w:rPr>
        <w:t>(van Bommel et al., 2020, Delsink et al., 2013)</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w:t>
      </w:r>
      <w:r w:rsidR="00BA44D2">
        <w:rPr>
          <w:rFonts w:ascii="Times New Roman" w:hAnsi="Times New Roman" w:cs="Times New Roman"/>
          <w:lang w:val="en-CA"/>
        </w:rPr>
        <w:t xml:space="preserve">For example, </w:t>
      </w:r>
      <w:r w:rsidR="00C2123E">
        <w:rPr>
          <w:rFonts w:ascii="Times New Roman" w:hAnsi="Times New Roman" w:cs="Times New Roman"/>
          <w:lang w:val="en-CA"/>
        </w:rPr>
        <w:t>underst</w:t>
      </w:r>
      <w:r w:rsidR="00980BB5">
        <w:rPr>
          <w:rFonts w:ascii="Times New Roman" w:hAnsi="Times New Roman" w:cs="Times New Roman"/>
          <w:lang w:val="en-CA"/>
        </w:rPr>
        <w:t>anding</w:t>
      </w:r>
      <w:r w:rsidR="00E5191E">
        <w:rPr>
          <w:rFonts w:ascii="Times New Roman" w:hAnsi="Times New Roman" w:cs="Times New Roman"/>
          <w:lang w:val="en-CA"/>
        </w:rPr>
        <w:t xml:space="preserve"> which areas have low, moderate or high probabilities of interactions between humans and black bears (</w:t>
      </w:r>
      <w:r w:rsidR="00E5191E">
        <w:rPr>
          <w:rFonts w:ascii="Times New Roman" w:hAnsi="Times New Roman" w:cs="Times New Roman"/>
          <w:i/>
          <w:iCs/>
          <w:lang w:val="en-CA"/>
        </w:rPr>
        <w:t>Ursus americanus</w:t>
      </w:r>
      <w:r w:rsidR="00E5191E">
        <w:rPr>
          <w:rFonts w:ascii="Times New Roman" w:hAnsi="Times New Roman" w:cs="Times New Roman"/>
          <w:lang w:val="en-CA"/>
        </w:rPr>
        <w:t xml:space="preserve">) enables </w:t>
      </w:r>
      <w:r w:rsidR="00D9495C">
        <w:rPr>
          <w:rFonts w:ascii="Times New Roman" w:hAnsi="Times New Roman" w:cs="Times New Roman"/>
          <w:lang w:val="en-CA"/>
        </w:rPr>
        <w:t xml:space="preserve">the </w:t>
      </w:r>
      <w:r w:rsidR="00D95EB0">
        <w:rPr>
          <w:rFonts w:ascii="Times New Roman" w:hAnsi="Times New Roman" w:cs="Times New Roman"/>
          <w:lang w:val="en-CA"/>
        </w:rPr>
        <w:t>effective allocation of resourc</w:t>
      </w:r>
      <w:r w:rsidR="00E9127F">
        <w:rPr>
          <w:rFonts w:ascii="Times New Roman" w:hAnsi="Times New Roman" w:cs="Times New Roman"/>
          <w:lang w:val="en-CA"/>
        </w:rPr>
        <w:t>es</w:t>
      </w:r>
      <w:r w:rsidR="00743370">
        <w:rPr>
          <w:rFonts w:ascii="Times New Roman" w:hAnsi="Times New Roman" w:cs="Times New Roman"/>
          <w:lang w:val="en-CA"/>
        </w:rPr>
        <w:t xml:space="preserve"> </w:t>
      </w:r>
      <w:r w:rsidR="00C24529">
        <w:rPr>
          <w:rFonts w:ascii="Times New Roman" w:hAnsi="Times New Roman" w:cs="Times New Roman"/>
          <w:lang w:val="en-CA"/>
        </w:rPr>
        <w:t xml:space="preserve">to </w:t>
      </w:r>
      <w:r w:rsidR="00AE42E3">
        <w:rPr>
          <w:rFonts w:ascii="Times New Roman" w:hAnsi="Times New Roman" w:cs="Times New Roman"/>
          <w:lang w:val="en-CA"/>
        </w:rPr>
        <w:t xml:space="preserve">improve coexistence </w:t>
      </w:r>
      <w:r w:rsidR="00940651">
        <w:rPr>
          <w:rFonts w:ascii="Times New Roman" w:hAnsi="Times New Roman" w:cs="Times New Roman"/>
          <w:lang w:val="en-CA"/>
        </w:rPr>
        <w:fldChar w:fldCharType="begin"/>
      </w:r>
      <w:r w:rsidR="00940651">
        <w:rPr>
          <w:rFonts w:ascii="Times New Roman" w:hAnsi="Times New Roman" w:cs="Times New Roman"/>
          <w:lang w:val="en-CA"/>
        </w:rPr>
        <w:instrText xml:space="preserve"> ADDIN EN.CITE &lt;EndNote&gt;&lt;Cite&gt;&lt;Author&gt;Merkle&lt;/Author&gt;&lt;Year&gt;2011&lt;/Year&gt;&lt;IDText&gt;Predicting spatial distribution of human-black bear interactions in urban areas&lt;/IDText&gt;&lt;DisplayText&gt;(Merkle et al., 2011)&lt;/DisplayText&gt;&lt;record&gt;&lt;dates&gt;&lt;pub-dates&gt;&lt;date&gt;2011-07-01&lt;/date&gt;&lt;/pub-dates&gt;&lt;year&gt;2011&lt;/year&gt;&lt;/dates&gt;&lt;isbn&gt;0022-541X&lt;/isbn&gt;&lt;titles&gt;&lt;title&gt;Predicting spatial distribution of human-black bear interactions in urban areas&lt;/title&gt;&lt;secondary-title&gt;The Journal of Wildlife Management&lt;/secondary-title&gt;&lt;/titles&gt;&lt;pages&gt;1121-1127&lt;/pages&gt;&lt;number&gt;5&lt;/number&gt;&lt;access-date&gt;2022-03-28T16:34:28&lt;/access-date&gt;&lt;contributors&gt;&lt;authors&gt;&lt;author&gt;Merkle, Jerod A.&lt;/author&gt;&lt;author&gt;Krausman, Paul R.&lt;/author&gt;&lt;author&gt;Decesare, Nicholas J.&lt;/author&gt;&lt;author&gt;Jonkel, James J.&lt;/author&gt;&lt;/authors&gt;&lt;/contributors&gt;&lt;added-date format="utc"&gt;1648485270&lt;/added-date&gt;&lt;ref-type name="Journal Article"&gt;17&lt;/ref-type&gt;&lt;rec-number&gt;963&lt;/rec-number&gt;&lt;publisher&gt;Wiley&lt;/publisher&gt;&lt;last-updated-date format="utc"&gt;1648485271&lt;/last-updated-date&gt;&lt;electronic-resource-num&gt;10.1002/jwmg.153&lt;/electronic-resource-num&gt;&lt;volume&gt;75&lt;/volume&gt;&lt;/record&gt;&lt;/Cite&gt;&lt;/EndNote&gt;</w:instrText>
      </w:r>
      <w:r w:rsidR="00940651">
        <w:rPr>
          <w:rFonts w:ascii="Times New Roman" w:hAnsi="Times New Roman" w:cs="Times New Roman"/>
          <w:lang w:val="en-CA"/>
        </w:rPr>
        <w:fldChar w:fldCharType="separate"/>
      </w:r>
      <w:r w:rsidR="00940651">
        <w:rPr>
          <w:rFonts w:ascii="Times New Roman" w:hAnsi="Times New Roman" w:cs="Times New Roman"/>
          <w:noProof/>
          <w:lang w:val="en-CA"/>
        </w:rPr>
        <w:t>(Merkle et al., 2011)</w:t>
      </w:r>
      <w:r w:rsidR="00940651">
        <w:rPr>
          <w:rFonts w:ascii="Times New Roman" w:hAnsi="Times New Roman" w:cs="Times New Roman"/>
          <w:lang w:val="en-CA"/>
        </w:rPr>
        <w:fldChar w:fldCharType="end"/>
      </w:r>
      <w:r w:rsidR="00E9127F">
        <w:rPr>
          <w:rFonts w:ascii="Times New Roman" w:hAnsi="Times New Roman" w:cs="Times New Roman"/>
          <w:lang w:val="en-CA"/>
        </w:rPr>
        <w:t xml:space="preserve">. </w:t>
      </w:r>
      <w:r w:rsidRPr="00E36A85">
        <w:rPr>
          <w:rFonts w:ascii="Times New Roman" w:hAnsi="Times New Roman" w:cs="Times New Roman"/>
          <w:lang w:val="en-CA"/>
        </w:rPr>
        <w:t xml:space="preserve">Likewise, understanding when </w:t>
      </w:r>
      <w:r w:rsidR="009A2F45">
        <w:rPr>
          <w:rFonts w:ascii="Times New Roman" w:hAnsi="Times New Roman" w:cs="Times New Roman"/>
          <w:lang w:val="en-CA"/>
        </w:rPr>
        <w:t xml:space="preserve">perceived or real </w:t>
      </w:r>
      <w:r w:rsidRPr="00E36A85">
        <w:rPr>
          <w:rFonts w:ascii="Times New Roman" w:hAnsi="Times New Roman" w:cs="Times New Roman"/>
          <w:lang w:val="en-CA"/>
        </w:rPr>
        <w:t xml:space="preserve">negative encounters are most likely to occur at diel, monthly, and inter-annual scales, is imperative </w:t>
      </w:r>
      <w:r w:rsidR="004C7779">
        <w:rPr>
          <w:rFonts w:ascii="Times New Roman" w:hAnsi="Times New Roman" w:cs="Times New Roman"/>
          <w:lang w:val="en-CA"/>
        </w:rPr>
        <w:t xml:space="preserve">for further </w:t>
      </w:r>
      <w:r w:rsidR="003664F9">
        <w:rPr>
          <w:rFonts w:ascii="Times New Roman" w:hAnsi="Times New Roman" w:cs="Times New Roman"/>
          <w:lang w:val="en-CA"/>
        </w:rPr>
        <w:t>increasing</w:t>
      </w:r>
      <w:r w:rsidR="00AF7780">
        <w:rPr>
          <w:rFonts w:ascii="Times New Roman" w:hAnsi="Times New Roman" w:cs="Times New Roman"/>
          <w:lang w:val="en-CA"/>
        </w:rPr>
        <w:t xml:space="preserve"> the efficacy of</w:t>
      </w:r>
      <w:r w:rsidR="003664F9">
        <w:rPr>
          <w:rFonts w:ascii="Times New Roman" w:hAnsi="Times New Roman" w:cs="Times New Roman"/>
          <w:lang w:val="en-CA"/>
        </w:rPr>
        <w:t xml:space="preserve"> </w:t>
      </w:r>
      <w:r w:rsidR="00CC149F">
        <w:rPr>
          <w:rFonts w:ascii="Times New Roman" w:hAnsi="Times New Roman" w:cs="Times New Roman"/>
          <w:lang w:val="en-CA"/>
        </w:rPr>
        <w:t xml:space="preserve">wildlife and people </w:t>
      </w:r>
      <w:r w:rsidR="003664F9">
        <w:rPr>
          <w:rFonts w:ascii="Times New Roman" w:hAnsi="Times New Roman" w:cs="Times New Roman"/>
          <w:lang w:val="en-CA"/>
        </w:rPr>
        <w:t xml:space="preserve">management </w:t>
      </w:r>
      <w:r w:rsidRPr="00E36A85">
        <w:rPr>
          <w:rFonts w:ascii="Times New Roman" w:hAnsi="Times New Roman" w:cs="Times New Roman"/>
          <w:lang w:val="en-CA"/>
        </w:rPr>
        <w:fldChar w:fldCharType="begin">
          <w:fldData xml:space="preserve">PEVuZE5vdGU+PENpdGU+PEF1dGhvcj5Tb3Vsc2J1cnk8L0F1dGhvcj48WWVhcj4yMDIwPC9ZZWFy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Tb3Vsc2J1cnk8L0F1dGhvcj48WWVhcj4yMDIwPC9ZZWFy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Pr>
          <w:rFonts w:ascii="Times New Roman" w:hAnsi="Times New Roman" w:cs="Times New Roman"/>
          <w:noProof/>
          <w:lang w:val="en-CA"/>
        </w:rPr>
        <w:t>(Soulsbury, 2020, Morehouse and Boyce, 2017)</w:t>
      </w:r>
      <w:r w:rsidRPr="00E36A85">
        <w:rPr>
          <w:rFonts w:ascii="Times New Roman" w:hAnsi="Times New Roman" w:cs="Times New Roman"/>
          <w:lang w:val="en-CA"/>
        </w:rPr>
        <w:fldChar w:fldCharType="end"/>
      </w:r>
      <w:r w:rsidRPr="00E36A85">
        <w:rPr>
          <w:rFonts w:ascii="Times New Roman" w:hAnsi="Times New Roman" w:cs="Times New Roman"/>
          <w:lang w:val="en-CA"/>
        </w:rPr>
        <w:t>. Contextual variables</w:t>
      </w:r>
      <w:r>
        <w:rPr>
          <w:rFonts w:ascii="Times New Roman" w:hAnsi="Times New Roman" w:cs="Times New Roman"/>
          <w:lang w:val="en-CA"/>
        </w:rPr>
        <w:t xml:space="preserve"> that </w:t>
      </w:r>
      <w:r w:rsidR="00FE3046">
        <w:rPr>
          <w:rFonts w:ascii="Times New Roman" w:hAnsi="Times New Roman" w:cs="Times New Roman"/>
          <w:lang w:val="en-CA"/>
        </w:rPr>
        <w:t>can</w:t>
      </w:r>
      <w:r>
        <w:rPr>
          <w:rFonts w:ascii="Times New Roman" w:hAnsi="Times New Roman" w:cs="Times New Roman"/>
          <w:lang w:val="en-CA"/>
        </w:rPr>
        <w:t xml:space="preserve"> influence the </w:t>
      </w:r>
      <w:r w:rsidR="00FE3046">
        <w:rPr>
          <w:rFonts w:ascii="Times New Roman" w:hAnsi="Times New Roman" w:cs="Times New Roman"/>
          <w:lang w:val="en-CA"/>
        </w:rPr>
        <w:t xml:space="preserve">occurrence and severity </w:t>
      </w:r>
      <w:r w:rsidR="00F77B21">
        <w:rPr>
          <w:rFonts w:ascii="Times New Roman" w:hAnsi="Times New Roman" w:cs="Times New Roman"/>
          <w:lang w:val="en-CA"/>
        </w:rPr>
        <w:t>conflict</w:t>
      </w:r>
      <w:r>
        <w:rPr>
          <w:rFonts w:ascii="Times New Roman" w:hAnsi="Times New Roman" w:cs="Times New Roman"/>
          <w:lang w:val="en-CA"/>
        </w:rPr>
        <w:t xml:space="preserve"> include the </w:t>
      </w:r>
      <w:r w:rsidRPr="00E36A85">
        <w:rPr>
          <w:rFonts w:ascii="Times New Roman" w:hAnsi="Times New Roman" w:cs="Times New Roman"/>
          <w:lang w:val="en-CA"/>
        </w:rPr>
        <w:t xml:space="preserve">presence of pets or children, the number of coyotes, </w:t>
      </w:r>
      <w:r>
        <w:rPr>
          <w:rFonts w:ascii="Times New Roman" w:hAnsi="Times New Roman" w:cs="Times New Roman"/>
          <w:lang w:val="en-CA"/>
        </w:rPr>
        <w:t>and the</w:t>
      </w:r>
      <w:r w:rsidRPr="00E36A85">
        <w:rPr>
          <w:rFonts w:ascii="Times New Roman" w:hAnsi="Times New Roman" w:cs="Times New Roman"/>
          <w:lang w:val="en-CA"/>
        </w:rPr>
        <w:t xml:space="preserve"> health status </w:t>
      </w:r>
      <w:r>
        <w:rPr>
          <w:rFonts w:ascii="Times New Roman" w:hAnsi="Times New Roman" w:cs="Times New Roman"/>
          <w:lang w:val="en-CA"/>
        </w:rPr>
        <w:t xml:space="preserve">of individual animals </w:t>
      </w:r>
      <w:r w:rsidRPr="00E36A85">
        <w:rPr>
          <w:rFonts w:ascii="Times New Roman" w:hAnsi="Times New Roman" w:cs="Times New Roman"/>
          <w:lang w:val="en-CA"/>
        </w:rPr>
        <w:fldChar w:fldCharType="begin">
          <w:fldData xml:space="preserve">PEVuZE5vdGU+PENpdGU+PEF1dGhvcj5PbHNvbjwvQXV0aG9yPjxZZWFyPjIwMTU8L1llYXI+PElE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PbHNvbjwvQXV0aG9yPjxZZWFyPjIwMTU8L1llYXI+PElE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Pr>
          <w:rFonts w:ascii="Times New Roman" w:hAnsi="Times New Roman" w:cs="Times New Roman"/>
          <w:noProof/>
          <w:lang w:val="en-CA"/>
        </w:rPr>
        <w:t>(Olson et al., 2015, Poessel et al., 2013)</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w:t>
      </w:r>
      <w:r w:rsidR="00720A28">
        <w:rPr>
          <w:rFonts w:ascii="Times New Roman" w:hAnsi="Times New Roman" w:cs="Times New Roman"/>
          <w:lang w:val="en-CA"/>
        </w:rPr>
        <w:t>Large datasets</w:t>
      </w:r>
      <w:r w:rsidR="0007010D">
        <w:rPr>
          <w:rFonts w:ascii="Times New Roman" w:hAnsi="Times New Roman" w:cs="Times New Roman"/>
          <w:lang w:val="en-CA"/>
        </w:rPr>
        <w:t xml:space="preserve"> of human-coyote interactions</w:t>
      </w:r>
      <w:r w:rsidR="00720A28">
        <w:rPr>
          <w:rFonts w:ascii="Times New Roman" w:hAnsi="Times New Roman" w:cs="Times New Roman"/>
          <w:lang w:val="en-CA"/>
        </w:rPr>
        <w:t xml:space="preserve"> </w:t>
      </w:r>
      <w:r w:rsidR="00424206">
        <w:rPr>
          <w:rFonts w:ascii="Times New Roman" w:hAnsi="Times New Roman" w:cs="Times New Roman"/>
          <w:lang w:val="en-CA"/>
        </w:rPr>
        <w:t xml:space="preserve">are needed to </w:t>
      </w:r>
      <w:r w:rsidR="00663386">
        <w:rPr>
          <w:rFonts w:ascii="Times New Roman" w:hAnsi="Times New Roman" w:cs="Times New Roman"/>
          <w:lang w:val="en-CA"/>
        </w:rPr>
        <w:t>assess the importance of these variables for coexistence</w:t>
      </w:r>
      <w:r w:rsidR="00424206">
        <w:rPr>
          <w:rFonts w:ascii="Times New Roman" w:hAnsi="Times New Roman" w:cs="Times New Roman"/>
          <w:lang w:val="en-CA"/>
        </w:rPr>
        <w:t xml:space="preserve">, and </w:t>
      </w:r>
      <w:r w:rsidR="00DD3DE5">
        <w:rPr>
          <w:rFonts w:ascii="Times New Roman" w:hAnsi="Times New Roman" w:cs="Times New Roman"/>
          <w:lang w:val="en-CA"/>
        </w:rPr>
        <w:t>o</w:t>
      </w:r>
      <w:r w:rsidR="00193AE3" w:rsidRPr="00E36A85">
        <w:rPr>
          <w:rFonts w:ascii="Times New Roman" w:hAnsi="Times New Roman" w:cs="Times New Roman"/>
          <w:lang w:val="en-CA"/>
        </w:rPr>
        <w:t xml:space="preserve">ver the past decade, public reports of coyote sightings and encounters have emerged as an invaluable source of information. </w:t>
      </w:r>
    </w:p>
    <w:p w14:paraId="24BBE574" w14:textId="77777777" w:rsidR="005869CC" w:rsidRDefault="005869CC" w:rsidP="00BD124A">
      <w:pPr>
        <w:tabs>
          <w:tab w:val="left" w:pos="3707"/>
        </w:tabs>
        <w:spacing w:line="480" w:lineRule="auto"/>
        <w:rPr>
          <w:rFonts w:ascii="Times New Roman" w:hAnsi="Times New Roman" w:cs="Times New Roman"/>
          <w:lang w:val="en-CA"/>
        </w:rPr>
      </w:pPr>
    </w:p>
    <w:p w14:paraId="28C94FF5" w14:textId="59B74226" w:rsidR="00BD124A" w:rsidRPr="00E36A85" w:rsidRDefault="000D0737" w:rsidP="00BD124A">
      <w:pPr>
        <w:tabs>
          <w:tab w:val="left" w:pos="3707"/>
        </w:tabs>
        <w:spacing w:line="480" w:lineRule="auto"/>
        <w:rPr>
          <w:rFonts w:ascii="Times New Roman" w:hAnsi="Times New Roman" w:cs="Times New Roman"/>
          <w:lang w:val="en-CA"/>
        </w:rPr>
      </w:pPr>
      <w:r>
        <w:rPr>
          <w:rFonts w:ascii="Times New Roman" w:hAnsi="Times New Roman" w:cs="Times New Roman"/>
          <w:lang w:val="en-CA"/>
        </w:rPr>
        <w:t>Community reporting databases</w:t>
      </w:r>
      <w:r w:rsidR="00193AE3" w:rsidRPr="00E36A85">
        <w:rPr>
          <w:rFonts w:ascii="Times New Roman" w:hAnsi="Times New Roman" w:cs="Times New Roman"/>
          <w:lang w:val="en-CA"/>
        </w:rPr>
        <w:t xml:space="preserve"> allows researchers to conduct otherwise difficult long-term studies over large geographic areas while simultaneously engaging and educating members of the public </w:t>
      </w:r>
      <w:r w:rsidR="00193AE3" w:rsidRPr="00E36A8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wgMjAxMCwgRnJpZ2VyaW8gZXQgYWwuLCAyMDE4KTwvRGlzcGxheVRleHQ+PHJlY29y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</w:fldData>
        </w:fldChar>
      </w:r>
      <w:r w:rsidR="00193AE3">
        <w:rPr>
          <w:rFonts w:ascii="Times New Roman" w:hAnsi="Times New Roman" w:cs="Times New Roman"/>
          <w:lang w:val="en-CA"/>
        </w:rPr>
        <w:instrText xml:space="preserve"> ADDIN EN.CITE </w:instrText>
      </w:r>
      <w:r w:rsidR="00193AE3">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wgMjAxMCwgRnJpZ2VyaW8gZXQgYWwuLCAyMDE4KTwvRGlzcGxheVRleHQ+PHJlY29y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</w:fldData>
        </w:fldChar>
      </w:r>
      <w:r w:rsidR="00193AE3">
        <w:rPr>
          <w:rFonts w:ascii="Times New Roman" w:hAnsi="Times New Roman" w:cs="Times New Roman"/>
          <w:lang w:val="en-CA"/>
        </w:rPr>
        <w:instrText xml:space="preserve"> ADDIN EN.CITE.DATA </w:instrText>
      </w:r>
      <w:r w:rsidR="00193AE3">
        <w:rPr>
          <w:rFonts w:ascii="Times New Roman" w:hAnsi="Times New Roman" w:cs="Times New Roman"/>
          <w:lang w:val="en-CA"/>
        </w:rPr>
      </w:r>
      <w:r w:rsidR="00193AE3">
        <w:rPr>
          <w:rFonts w:ascii="Times New Roman" w:hAnsi="Times New Roman" w:cs="Times New Roman"/>
          <w:lang w:val="en-CA"/>
        </w:rPr>
        <w:fldChar w:fldCharType="end"/>
      </w:r>
      <w:r w:rsidR="00193AE3" w:rsidRPr="00E36A85">
        <w:rPr>
          <w:rFonts w:ascii="Times New Roman" w:hAnsi="Times New Roman" w:cs="Times New Roman"/>
          <w:lang w:val="en-CA"/>
        </w:rPr>
      </w:r>
      <w:r w:rsidR="00193AE3" w:rsidRPr="00E36A85">
        <w:rPr>
          <w:rFonts w:ascii="Times New Roman" w:hAnsi="Times New Roman" w:cs="Times New Roman"/>
          <w:lang w:val="en-CA"/>
        </w:rPr>
        <w:fldChar w:fldCharType="separate"/>
      </w:r>
      <w:r w:rsidR="00193AE3">
        <w:rPr>
          <w:rFonts w:ascii="Times New Roman" w:hAnsi="Times New Roman" w:cs="Times New Roman"/>
          <w:noProof/>
          <w:lang w:val="en-CA"/>
        </w:rPr>
        <w:t>(Weckel et al., 2010, Frigerio et al., 2018)</w:t>
      </w:r>
      <w:r w:rsidR="00193AE3" w:rsidRPr="00E36A85">
        <w:rPr>
          <w:rFonts w:ascii="Times New Roman" w:hAnsi="Times New Roman" w:cs="Times New Roman"/>
          <w:lang w:val="en-CA"/>
        </w:rPr>
        <w:fldChar w:fldCharType="end"/>
      </w:r>
      <w:r w:rsidR="00193AE3" w:rsidRPr="00E36A85">
        <w:rPr>
          <w:rFonts w:ascii="Times New Roman" w:hAnsi="Times New Roman" w:cs="Times New Roman"/>
          <w:lang w:val="en-CA"/>
        </w:rPr>
        <w:t xml:space="preserve">. Voluntary reports of coyote activity have </w:t>
      </w:r>
      <w:r w:rsidR="00193AE3" w:rsidRPr="00E36A85">
        <w:rPr>
          <w:rFonts w:ascii="Times New Roman" w:hAnsi="Times New Roman" w:cs="Times New Roman"/>
          <w:lang w:val="en-CA"/>
        </w:rPr>
        <w:lastRenderedPageBreak/>
        <w:t xml:space="preserve">been collected through websites </w:t>
      </w:r>
      <w:r w:rsidR="00193AE3" w:rsidRPr="00E36A85">
        <w:rPr>
          <w:rFonts w:ascii="Times New Roman" w:hAnsi="Times New Roman" w:cs="Times New Roman"/>
          <w:lang w:val="en-CA"/>
        </w:rPr>
        <w:fldChar w:fldCharType="begin">
          <w:fldData xml:space="preserve">PEVuZE5vdGU+PENpdGU+PEF1dGhvcj5Nb3dyeTwvQXV0aG9yPjxZZWFyPjIwMjA8L1llYXI+PElE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</w:fldData>
        </w:fldChar>
      </w:r>
      <w:r w:rsidR="00193AE3">
        <w:rPr>
          <w:rFonts w:ascii="Times New Roman" w:hAnsi="Times New Roman" w:cs="Times New Roman"/>
          <w:lang w:val="en-CA"/>
        </w:rPr>
        <w:instrText xml:space="preserve"> ADDIN EN.CITE </w:instrText>
      </w:r>
      <w:r w:rsidR="00193AE3">
        <w:rPr>
          <w:rFonts w:ascii="Times New Roman" w:hAnsi="Times New Roman" w:cs="Times New Roman"/>
          <w:lang w:val="en-CA"/>
        </w:rPr>
        <w:fldChar w:fldCharType="begin">
          <w:fldData xml:space="preserve">PEVuZE5vdGU+PENpdGU+PEF1dGhvcj5Nb3dyeTwvQXV0aG9yPjxZZWFyPjIwMjA8L1llYXI+PElE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</w:fldData>
        </w:fldChar>
      </w:r>
      <w:r w:rsidR="00193AE3">
        <w:rPr>
          <w:rFonts w:ascii="Times New Roman" w:hAnsi="Times New Roman" w:cs="Times New Roman"/>
          <w:lang w:val="en-CA"/>
        </w:rPr>
        <w:instrText xml:space="preserve"> ADDIN EN.CITE.DATA </w:instrText>
      </w:r>
      <w:r w:rsidR="00193AE3">
        <w:rPr>
          <w:rFonts w:ascii="Times New Roman" w:hAnsi="Times New Roman" w:cs="Times New Roman"/>
          <w:lang w:val="en-CA"/>
        </w:rPr>
      </w:r>
      <w:r w:rsidR="00193AE3">
        <w:rPr>
          <w:rFonts w:ascii="Times New Roman" w:hAnsi="Times New Roman" w:cs="Times New Roman"/>
          <w:lang w:val="en-CA"/>
        </w:rPr>
        <w:fldChar w:fldCharType="end"/>
      </w:r>
      <w:r w:rsidR="00193AE3" w:rsidRPr="00E36A85">
        <w:rPr>
          <w:rFonts w:ascii="Times New Roman" w:hAnsi="Times New Roman" w:cs="Times New Roman"/>
          <w:lang w:val="en-CA"/>
        </w:rPr>
      </w:r>
      <w:r w:rsidR="00193AE3" w:rsidRPr="00E36A85">
        <w:rPr>
          <w:rFonts w:ascii="Times New Roman" w:hAnsi="Times New Roman" w:cs="Times New Roman"/>
          <w:lang w:val="en-CA"/>
        </w:rPr>
        <w:fldChar w:fldCharType="separate"/>
      </w:r>
      <w:r w:rsidR="00193AE3">
        <w:rPr>
          <w:rFonts w:ascii="Times New Roman" w:hAnsi="Times New Roman" w:cs="Times New Roman"/>
          <w:noProof/>
          <w:lang w:val="en-CA"/>
        </w:rPr>
        <w:t>(Mowry et al., 2020, Wine et al., 2015)</w:t>
      </w:r>
      <w:r w:rsidR="00193AE3" w:rsidRPr="00E36A85">
        <w:rPr>
          <w:rFonts w:ascii="Times New Roman" w:hAnsi="Times New Roman" w:cs="Times New Roman"/>
          <w:lang w:val="en-CA"/>
        </w:rPr>
        <w:fldChar w:fldCharType="end"/>
      </w:r>
      <w:r w:rsidR="00193AE3" w:rsidRPr="00E36A85">
        <w:rPr>
          <w:rFonts w:ascii="Times New Roman" w:hAnsi="Times New Roman" w:cs="Times New Roman"/>
          <w:lang w:val="en-CA"/>
        </w:rPr>
        <w:t xml:space="preserve">, city reporting databases </w:t>
      </w:r>
      <w:r w:rsidR="00193AE3" w:rsidRPr="00E36A85">
        <w:rPr>
          <w:rFonts w:ascii="Times New Roman" w:hAnsi="Times New Roman" w:cs="Times New Roman"/>
          <w:lang w:val="en-CA"/>
        </w:rPr>
        <w:fldChar w:fldCharType="begin">
          <w:fldData xml:space="preserve">PEVuZE5vdGU+PENpdGU+PEF1dGhvcj5MdWthc2lrPC9BdXRob3I+PFllYXI+MjAxMTwvWWVhcj48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</w:fldData>
        </w:fldChar>
      </w:r>
      <w:r w:rsidR="00193AE3">
        <w:rPr>
          <w:rFonts w:ascii="Times New Roman" w:hAnsi="Times New Roman" w:cs="Times New Roman"/>
          <w:lang w:val="en-CA"/>
        </w:rPr>
        <w:instrText xml:space="preserve"> ADDIN EN.CITE </w:instrText>
      </w:r>
      <w:r w:rsidR="00193AE3">
        <w:rPr>
          <w:rFonts w:ascii="Times New Roman" w:hAnsi="Times New Roman" w:cs="Times New Roman"/>
          <w:lang w:val="en-CA"/>
        </w:rPr>
        <w:fldChar w:fldCharType="begin">
          <w:fldData xml:space="preserve">PEVuZE5vdGU+PENpdGU+PEF1dGhvcj5MdWthc2lrPC9BdXRob3I+PFllYXI+MjAxMTwvWWVhcj48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</w:fldData>
        </w:fldChar>
      </w:r>
      <w:r w:rsidR="00193AE3">
        <w:rPr>
          <w:rFonts w:ascii="Times New Roman" w:hAnsi="Times New Roman" w:cs="Times New Roman"/>
          <w:lang w:val="en-CA"/>
        </w:rPr>
        <w:instrText xml:space="preserve"> ADDIN EN.CITE.DATA </w:instrText>
      </w:r>
      <w:r w:rsidR="00193AE3">
        <w:rPr>
          <w:rFonts w:ascii="Times New Roman" w:hAnsi="Times New Roman" w:cs="Times New Roman"/>
          <w:lang w:val="en-CA"/>
        </w:rPr>
      </w:r>
      <w:r w:rsidR="00193AE3">
        <w:rPr>
          <w:rFonts w:ascii="Times New Roman" w:hAnsi="Times New Roman" w:cs="Times New Roman"/>
          <w:lang w:val="en-CA"/>
        </w:rPr>
        <w:fldChar w:fldCharType="end"/>
      </w:r>
      <w:r w:rsidR="00193AE3" w:rsidRPr="00E36A85">
        <w:rPr>
          <w:rFonts w:ascii="Times New Roman" w:hAnsi="Times New Roman" w:cs="Times New Roman"/>
          <w:lang w:val="en-CA"/>
        </w:rPr>
      </w:r>
      <w:r w:rsidR="00193AE3" w:rsidRPr="00E36A85">
        <w:rPr>
          <w:rFonts w:ascii="Times New Roman" w:hAnsi="Times New Roman" w:cs="Times New Roman"/>
          <w:lang w:val="en-CA"/>
        </w:rPr>
        <w:fldChar w:fldCharType="separate"/>
      </w:r>
      <w:r w:rsidR="00193AE3">
        <w:rPr>
          <w:rFonts w:ascii="Times New Roman" w:hAnsi="Times New Roman" w:cs="Times New Roman"/>
          <w:noProof/>
          <w:lang w:val="en-CA"/>
        </w:rPr>
        <w:t>(Lukasik and Alexander, 2011, Poessel et al., 2013)</w:t>
      </w:r>
      <w:r w:rsidR="00193AE3" w:rsidRPr="00E36A85">
        <w:rPr>
          <w:rFonts w:ascii="Times New Roman" w:hAnsi="Times New Roman" w:cs="Times New Roman"/>
          <w:lang w:val="en-CA"/>
        </w:rPr>
        <w:fldChar w:fldCharType="end"/>
      </w:r>
      <w:r w:rsidR="00193AE3" w:rsidRPr="00E36A85">
        <w:rPr>
          <w:rFonts w:ascii="Times New Roman" w:hAnsi="Times New Roman" w:cs="Times New Roman"/>
          <w:lang w:val="en-CA"/>
        </w:rPr>
        <w:t xml:space="preserve">, public surveys </w:t>
      </w:r>
      <w:r w:rsidR="00193AE3" w:rsidRPr="00E36A8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wgMjAxMCk8L0Rpc3BsYXlUZXh0PjxyZWNvcmQ+PGRhdGVzPjxwdWItZGF0ZXM+PGRh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</w:fldData>
        </w:fldChar>
      </w:r>
      <w:r w:rsidR="00193AE3">
        <w:rPr>
          <w:rFonts w:ascii="Times New Roman" w:hAnsi="Times New Roman" w:cs="Times New Roman"/>
          <w:lang w:val="en-CA"/>
        </w:rPr>
        <w:instrText xml:space="preserve"> ADDIN EN.CITE </w:instrText>
      </w:r>
      <w:r w:rsidR="00193AE3">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wgMjAxMCk8L0Rpc3BsYXlUZXh0PjxyZWNvcmQ+PGRhdGVzPjxwdWItZGF0ZXM+PGRh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</w:fldData>
        </w:fldChar>
      </w:r>
      <w:r w:rsidR="00193AE3">
        <w:rPr>
          <w:rFonts w:ascii="Times New Roman" w:hAnsi="Times New Roman" w:cs="Times New Roman"/>
          <w:lang w:val="en-CA"/>
        </w:rPr>
        <w:instrText xml:space="preserve"> ADDIN EN.CITE.DATA </w:instrText>
      </w:r>
      <w:r w:rsidR="00193AE3">
        <w:rPr>
          <w:rFonts w:ascii="Times New Roman" w:hAnsi="Times New Roman" w:cs="Times New Roman"/>
          <w:lang w:val="en-CA"/>
        </w:rPr>
      </w:r>
      <w:r w:rsidR="00193AE3">
        <w:rPr>
          <w:rFonts w:ascii="Times New Roman" w:hAnsi="Times New Roman" w:cs="Times New Roman"/>
          <w:lang w:val="en-CA"/>
        </w:rPr>
        <w:fldChar w:fldCharType="end"/>
      </w:r>
      <w:r w:rsidR="00193AE3" w:rsidRPr="00E36A85">
        <w:rPr>
          <w:rFonts w:ascii="Times New Roman" w:hAnsi="Times New Roman" w:cs="Times New Roman"/>
          <w:lang w:val="en-CA"/>
        </w:rPr>
      </w:r>
      <w:r w:rsidR="00193AE3" w:rsidRPr="00E36A85">
        <w:rPr>
          <w:rFonts w:ascii="Times New Roman" w:hAnsi="Times New Roman" w:cs="Times New Roman"/>
          <w:lang w:val="en-CA"/>
        </w:rPr>
        <w:fldChar w:fldCharType="separate"/>
      </w:r>
      <w:r w:rsidR="00193AE3">
        <w:rPr>
          <w:rFonts w:ascii="Times New Roman" w:hAnsi="Times New Roman" w:cs="Times New Roman"/>
          <w:noProof/>
          <w:lang w:val="en-CA"/>
        </w:rPr>
        <w:t>(Weckel et al., 2010)</w:t>
      </w:r>
      <w:r w:rsidR="00193AE3" w:rsidRPr="00E36A85">
        <w:rPr>
          <w:rFonts w:ascii="Times New Roman" w:hAnsi="Times New Roman" w:cs="Times New Roman"/>
          <w:lang w:val="en-CA"/>
        </w:rPr>
        <w:fldChar w:fldCharType="end"/>
      </w:r>
      <w:r w:rsidR="00193AE3" w:rsidRPr="00E36A85">
        <w:rPr>
          <w:rFonts w:ascii="Times New Roman" w:hAnsi="Times New Roman" w:cs="Times New Roman"/>
          <w:lang w:val="en-CA"/>
        </w:rPr>
        <w:t xml:space="preserve">, and apps </w:t>
      </w:r>
      <w:r w:rsidR="00193AE3" w:rsidRPr="00E36A85">
        <w:rPr>
          <w:rFonts w:ascii="Times New Roman" w:hAnsi="Times New Roman" w:cs="Times New Roman"/>
          <w:lang w:val="en-CA"/>
        </w:rPr>
        <w:fldChar w:fldCharType="begin">
          <w:fldData xml:space="preserve">PEVuZE5vdGU+PENpdGU+PEF1dGhvcj5NdWVsbGVyPC9BdXRob3I+PFllYXI+MjAxOTwvWWVhcj48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</w:fldData>
        </w:fldChar>
      </w:r>
      <w:r w:rsidR="00193AE3">
        <w:rPr>
          <w:rFonts w:ascii="Times New Roman" w:hAnsi="Times New Roman" w:cs="Times New Roman"/>
          <w:lang w:val="en-CA"/>
        </w:rPr>
        <w:instrText xml:space="preserve"> ADDIN EN.CITE </w:instrText>
      </w:r>
      <w:r w:rsidR="00193AE3">
        <w:rPr>
          <w:rFonts w:ascii="Times New Roman" w:hAnsi="Times New Roman" w:cs="Times New Roman"/>
          <w:lang w:val="en-CA"/>
        </w:rPr>
        <w:fldChar w:fldCharType="begin">
          <w:fldData xml:space="preserve">PEVuZE5vdGU+PENpdGU+PEF1dGhvcj5NdWVsbGVyPC9BdXRob3I+PFllYXI+MjAxOTwvWWVhcj48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</w:fldData>
        </w:fldChar>
      </w:r>
      <w:r w:rsidR="00193AE3">
        <w:rPr>
          <w:rFonts w:ascii="Times New Roman" w:hAnsi="Times New Roman" w:cs="Times New Roman"/>
          <w:lang w:val="en-CA"/>
        </w:rPr>
        <w:instrText xml:space="preserve"> ADDIN EN.CITE.DATA </w:instrText>
      </w:r>
      <w:r w:rsidR="00193AE3">
        <w:rPr>
          <w:rFonts w:ascii="Times New Roman" w:hAnsi="Times New Roman" w:cs="Times New Roman"/>
          <w:lang w:val="en-CA"/>
        </w:rPr>
      </w:r>
      <w:r w:rsidR="00193AE3">
        <w:rPr>
          <w:rFonts w:ascii="Times New Roman" w:hAnsi="Times New Roman" w:cs="Times New Roman"/>
          <w:lang w:val="en-CA"/>
        </w:rPr>
        <w:fldChar w:fldCharType="end"/>
      </w:r>
      <w:r w:rsidR="00193AE3" w:rsidRPr="00E36A85">
        <w:rPr>
          <w:rFonts w:ascii="Times New Roman" w:hAnsi="Times New Roman" w:cs="Times New Roman"/>
          <w:lang w:val="en-CA"/>
        </w:rPr>
      </w:r>
      <w:r w:rsidR="00193AE3" w:rsidRPr="00E36A85">
        <w:rPr>
          <w:rFonts w:ascii="Times New Roman" w:hAnsi="Times New Roman" w:cs="Times New Roman"/>
          <w:lang w:val="en-CA"/>
        </w:rPr>
        <w:fldChar w:fldCharType="separate"/>
      </w:r>
      <w:r w:rsidR="00193AE3">
        <w:rPr>
          <w:rFonts w:ascii="Times New Roman" w:hAnsi="Times New Roman" w:cs="Times New Roman"/>
          <w:noProof/>
          <w:lang w:val="en-CA"/>
        </w:rPr>
        <w:t>(Mueller et al., 2019, Drake et al., 2021)</w:t>
      </w:r>
      <w:r w:rsidR="00193AE3" w:rsidRPr="00E36A85">
        <w:rPr>
          <w:rFonts w:ascii="Times New Roman" w:hAnsi="Times New Roman" w:cs="Times New Roman"/>
          <w:lang w:val="en-CA"/>
        </w:rPr>
        <w:fldChar w:fldCharType="end"/>
      </w:r>
      <w:r w:rsidR="00193AE3" w:rsidRPr="00E36A85">
        <w:rPr>
          <w:rFonts w:ascii="Times New Roman" w:hAnsi="Times New Roman" w:cs="Times New Roman"/>
          <w:lang w:val="en-CA"/>
        </w:rPr>
        <w:t xml:space="preserve">. Studies resulting from analyses of these datasets have focused largely on the broad patterns in reports and have identified temporal trends in reporting as well as socioeconomic and landscape factors associated with </w:t>
      </w:r>
      <w:r w:rsidR="009064E6">
        <w:rPr>
          <w:rFonts w:ascii="Times New Roman" w:hAnsi="Times New Roman" w:cs="Times New Roman"/>
          <w:lang w:val="en-CA"/>
        </w:rPr>
        <w:t xml:space="preserve">coyote reports </w:t>
      </w:r>
      <w:r w:rsidR="00193AE3" w:rsidRPr="00E36A85">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sIDIwMTUsIE1vd3J5IGV0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</w:fldData>
        </w:fldChar>
      </w:r>
      <w:r w:rsidR="00193AE3">
        <w:rPr>
          <w:rFonts w:ascii="Times New Roman" w:hAnsi="Times New Roman" w:cs="Times New Roman"/>
          <w:lang w:val="en-CA"/>
        </w:rPr>
        <w:instrText xml:space="preserve"> ADDIN EN.CITE </w:instrText>
      </w:r>
      <w:r w:rsidR="00193AE3">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sIDIwMTUsIE1vd3J5IGV0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</w:fldData>
        </w:fldChar>
      </w:r>
      <w:r w:rsidR="00193AE3">
        <w:rPr>
          <w:rFonts w:ascii="Times New Roman" w:hAnsi="Times New Roman" w:cs="Times New Roman"/>
          <w:lang w:val="en-CA"/>
        </w:rPr>
        <w:instrText xml:space="preserve"> ADDIN EN.CITE.DATA </w:instrText>
      </w:r>
      <w:r w:rsidR="00193AE3">
        <w:rPr>
          <w:rFonts w:ascii="Times New Roman" w:hAnsi="Times New Roman" w:cs="Times New Roman"/>
          <w:lang w:val="en-CA"/>
        </w:rPr>
      </w:r>
      <w:r w:rsidR="00193AE3">
        <w:rPr>
          <w:rFonts w:ascii="Times New Roman" w:hAnsi="Times New Roman" w:cs="Times New Roman"/>
          <w:lang w:val="en-CA"/>
        </w:rPr>
        <w:fldChar w:fldCharType="end"/>
      </w:r>
      <w:r w:rsidR="00193AE3" w:rsidRPr="00E36A85">
        <w:rPr>
          <w:rFonts w:ascii="Times New Roman" w:hAnsi="Times New Roman" w:cs="Times New Roman"/>
          <w:lang w:val="en-CA"/>
        </w:rPr>
      </w:r>
      <w:r w:rsidR="00193AE3" w:rsidRPr="00E36A85">
        <w:rPr>
          <w:rFonts w:ascii="Times New Roman" w:hAnsi="Times New Roman" w:cs="Times New Roman"/>
          <w:lang w:val="en-CA"/>
        </w:rPr>
        <w:fldChar w:fldCharType="separate"/>
      </w:r>
      <w:r w:rsidR="00193AE3">
        <w:rPr>
          <w:rFonts w:ascii="Times New Roman" w:hAnsi="Times New Roman" w:cs="Times New Roman"/>
          <w:noProof/>
          <w:lang w:val="en-CA"/>
        </w:rPr>
        <w:t>(Wine et al., 2015, Mowry et al., 2020, Weckel et al., 2010)</w:t>
      </w:r>
      <w:r w:rsidR="00193AE3" w:rsidRPr="00E36A85">
        <w:rPr>
          <w:rFonts w:ascii="Times New Roman" w:hAnsi="Times New Roman" w:cs="Times New Roman"/>
          <w:lang w:val="en-CA"/>
        </w:rPr>
        <w:fldChar w:fldCharType="end"/>
      </w:r>
      <w:r w:rsidR="00BD2A4C">
        <w:rPr>
          <w:rFonts w:ascii="Times New Roman" w:hAnsi="Times New Roman" w:cs="Times New Roman"/>
          <w:lang w:val="en-CA"/>
        </w:rPr>
        <w:t xml:space="preserve">. To date, </w:t>
      </w:r>
      <w:r w:rsidR="00331C36">
        <w:rPr>
          <w:rFonts w:ascii="Times New Roman" w:hAnsi="Times New Roman" w:cs="Times New Roman"/>
          <w:lang w:val="en-CA"/>
        </w:rPr>
        <w:t xml:space="preserve">no study </w:t>
      </w:r>
      <w:r w:rsidR="00622C05">
        <w:rPr>
          <w:rFonts w:ascii="Times New Roman" w:hAnsi="Times New Roman" w:cs="Times New Roman"/>
          <w:lang w:val="en-CA"/>
        </w:rPr>
        <w:t xml:space="preserve">to our knowledge </w:t>
      </w:r>
      <w:r w:rsidR="00331C36">
        <w:rPr>
          <w:rFonts w:ascii="Times New Roman" w:hAnsi="Times New Roman" w:cs="Times New Roman"/>
          <w:lang w:val="en-CA"/>
        </w:rPr>
        <w:t xml:space="preserve">has </w:t>
      </w:r>
      <w:r w:rsidR="005C3514">
        <w:rPr>
          <w:rFonts w:ascii="Times New Roman" w:hAnsi="Times New Roman" w:cs="Times New Roman"/>
          <w:lang w:val="en-CA"/>
        </w:rPr>
        <w:t xml:space="preserve">examined the factors associated with changes in both </w:t>
      </w:r>
      <w:r w:rsidR="003C6D74">
        <w:rPr>
          <w:rFonts w:ascii="Times New Roman" w:hAnsi="Times New Roman" w:cs="Times New Roman"/>
          <w:lang w:val="en-CA"/>
        </w:rPr>
        <w:t xml:space="preserve">boldness of coyote behaviour </w:t>
      </w:r>
      <w:r w:rsidR="003867F6">
        <w:rPr>
          <w:rFonts w:ascii="Times New Roman" w:hAnsi="Times New Roman" w:cs="Times New Roman"/>
          <w:lang w:val="en-CA"/>
        </w:rPr>
        <w:t>and human concern of coyotes</w:t>
      </w:r>
      <w:r w:rsidR="000327E8">
        <w:rPr>
          <w:rFonts w:ascii="Times New Roman" w:hAnsi="Times New Roman" w:cs="Times New Roman"/>
          <w:lang w:val="en-CA"/>
        </w:rPr>
        <w:t xml:space="preserve"> or investigated </w:t>
      </w:r>
      <w:r w:rsidR="00EB669E">
        <w:rPr>
          <w:rFonts w:ascii="Times New Roman" w:hAnsi="Times New Roman" w:cs="Times New Roman"/>
          <w:lang w:val="en-CA"/>
        </w:rPr>
        <w:t xml:space="preserve">changes in </w:t>
      </w:r>
      <w:r w:rsidR="00910EA2">
        <w:rPr>
          <w:rFonts w:ascii="Times New Roman" w:hAnsi="Times New Roman" w:cs="Times New Roman"/>
          <w:lang w:val="en-CA"/>
        </w:rPr>
        <w:t>human-coyote interaction</w:t>
      </w:r>
      <w:r w:rsidR="00486C1E">
        <w:rPr>
          <w:rFonts w:ascii="Times New Roman" w:hAnsi="Times New Roman" w:cs="Times New Roman"/>
          <w:lang w:val="en-CA"/>
        </w:rPr>
        <w:t xml:space="preserve">s </w:t>
      </w:r>
      <w:r w:rsidR="00EB669E">
        <w:rPr>
          <w:rFonts w:ascii="Times New Roman" w:hAnsi="Times New Roman" w:cs="Times New Roman"/>
          <w:lang w:val="en-CA"/>
        </w:rPr>
        <w:t xml:space="preserve">over time. </w:t>
      </w:r>
    </w:p>
    <w:p w14:paraId="1929A93B" w14:textId="74EE51E4" w:rsidR="00702410" w:rsidRDefault="00702410" w:rsidP="00EF42B8">
      <w:pPr>
        <w:spacing w:line="480" w:lineRule="auto"/>
        <w:rPr>
          <w:rFonts w:ascii="Times New Roman" w:hAnsi="Times New Roman" w:cs="Times New Roman"/>
          <w:lang w:val="en-CA"/>
        </w:rPr>
      </w:pPr>
    </w:p>
    <w:p w14:paraId="742CE7F6" w14:textId="2D6278CC" w:rsidR="00932D67" w:rsidRDefault="00402C4A" w:rsidP="00295C94">
      <w:pPr>
        <w:spacing w:line="480" w:lineRule="auto"/>
        <w:rPr>
          <w:rFonts w:ascii="Times New Roman" w:hAnsi="Times New Roman" w:cs="Times New Roman"/>
          <w:lang w:val="en-CA"/>
        </w:rPr>
      </w:pPr>
      <w:r w:rsidRPr="00402C4A">
        <w:rPr>
          <w:rFonts w:ascii="Times New Roman" w:hAnsi="Times New Roman" w:cs="Times New Roman"/>
          <w:lang w:val="en-CA"/>
        </w:rPr>
        <w:t xml:space="preserve">In this study, we used reports collected </w:t>
      </w:r>
      <w:r w:rsidR="003179DD">
        <w:rPr>
          <w:rFonts w:ascii="Times New Roman" w:hAnsi="Times New Roman" w:cs="Times New Roman"/>
          <w:lang w:val="en-CA"/>
        </w:rPr>
        <w:t xml:space="preserve">over 10 years </w:t>
      </w:r>
      <w:r w:rsidRPr="00402C4A">
        <w:rPr>
          <w:rFonts w:ascii="Times New Roman" w:hAnsi="Times New Roman" w:cs="Times New Roman"/>
          <w:lang w:val="en-CA"/>
        </w:rPr>
        <w:t xml:space="preserve">from an online </w:t>
      </w:r>
      <w:r w:rsidR="00C92AFE">
        <w:rPr>
          <w:rFonts w:ascii="Times New Roman" w:hAnsi="Times New Roman" w:cs="Times New Roman"/>
          <w:lang w:val="en-CA"/>
        </w:rPr>
        <w:t>website</w:t>
      </w:r>
      <w:r w:rsidRPr="00402C4A">
        <w:rPr>
          <w:rFonts w:ascii="Times New Roman" w:hAnsi="Times New Roman" w:cs="Times New Roman"/>
          <w:lang w:val="en-CA"/>
        </w:rPr>
        <w:t xml:space="preserve"> </w:t>
      </w:r>
      <w:r w:rsidR="008440F3">
        <w:rPr>
          <w:rFonts w:ascii="Times New Roman" w:hAnsi="Times New Roman" w:cs="Times New Roman"/>
          <w:lang w:val="en-CA"/>
        </w:rPr>
        <w:t>in Edmonton, Canada</w:t>
      </w:r>
      <w:r w:rsidR="003179DD">
        <w:rPr>
          <w:rFonts w:ascii="Times New Roman" w:hAnsi="Times New Roman" w:cs="Times New Roman"/>
          <w:lang w:val="en-CA"/>
        </w:rPr>
        <w:t xml:space="preserve"> </w:t>
      </w:r>
      <w:r w:rsidR="003065ED">
        <w:rPr>
          <w:rFonts w:ascii="Times New Roman" w:hAnsi="Times New Roman" w:cs="Times New Roman"/>
          <w:lang w:val="en-CA"/>
        </w:rPr>
        <w:t xml:space="preserve">to </w:t>
      </w:r>
      <w:r w:rsidR="00E643DE">
        <w:rPr>
          <w:rFonts w:ascii="Times New Roman" w:hAnsi="Times New Roman" w:cs="Times New Roman"/>
          <w:lang w:val="en-CA"/>
        </w:rPr>
        <w:t xml:space="preserve">investigate </w:t>
      </w:r>
      <w:r w:rsidRPr="00402C4A">
        <w:rPr>
          <w:rFonts w:ascii="Times New Roman" w:hAnsi="Times New Roman" w:cs="Times New Roman"/>
          <w:lang w:val="en-CA"/>
        </w:rPr>
        <w:t xml:space="preserve">two indicators of human-coyote conflict: the boldness of coyote behaviour towards people and the human </w:t>
      </w:r>
      <w:r w:rsidR="00BE429C">
        <w:rPr>
          <w:rFonts w:ascii="Times New Roman" w:hAnsi="Times New Roman" w:cs="Times New Roman"/>
          <w:lang w:val="en-CA"/>
        </w:rPr>
        <w:t>concern of</w:t>
      </w:r>
      <w:r w:rsidRPr="00402C4A">
        <w:rPr>
          <w:rFonts w:ascii="Times New Roman" w:hAnsi="Times New Roman" w:cs="Times New Roman"/>
          <w:lang w:val="en-CA"/>
        </w:rPr>
        <w:t xml:space="preserve"> coyotes.</w:t>
      </w:r>
      <w:r w:rsidR="00E97789">
        <w:rPr>
          <w:rFonts w:ascii="Times New Roman" w:hAnsi="Times New Roman" w:cs="Times New Roman"/>
          <w:lang w:val="en-CA"/>
        </w:rPr>
        <w:t xml:space="preserve"> </w:t>
      </w:r>
      <w:r w:rsidR="00607498">
        <w:rPr>
          <w:rFonts w:ascii="Times New Roman" w:hAnsi="Times New Roman" w:cs="Times New Roman"/>
          <w:lang w:val="en-CA"/>
        </w:rPr>
        <w:t>First, we</w:t>
      </w:r>
      <w:r w:rsidR="00287F4F">
        <w:rPr>
          <w:rFonts w:ascii="Times New Roman" w:hAnsi="Times New Roman" w:cs="Times New Roman"/>
          <w:lang w:val="en-CA"/>
        </w:rPr>
        <w:t xml:space="preserve"> </w:t>
      </w:r>
      <w:r w:rsidR="00473366">
        <w:rPr>
          <w:rFonts w:ascii="Times New Roman" w:hAnsi="Times New Roman" w:cs="Times New Roman"/>
          <w:lang w:val="en-CA"/>
        </w:rPr>
        <w:t xml:space="preserve">aimed to determine </w:t>
      </w:r>
      <w:r w:rsidR="006764CF">
        <w:rPr>
          <w:rFonts w:ascii="Times New Roman" w:hAnsi="Times New Roman" w:cs="Times New Roman"/>
          <w:lang w:val="en-CA"/>
        </w:rPr>
        <w:t xml:space="preserve">which spatial, temporal and contextual factors </w:t>
      </w:r>
      <w:r w:rsidR="00EF16F8">
        <w:rPr>
          <w:rFonts w:ascii="Times New Roman" w:hAnsi="Times New Roman" w:cs="Times New Roman"/>
          <w:lang w:val="en-CA"/>
        </w:rPr>
        <w:t>were associated with more bol</w:t>
      </w:r>
      <w:r w:rsidR="00D903FC">
        <w:rPr>
          <w:rFonts w:ascii="Times New Roman" w:hAnsi="Times New Roman" w:cs="Times New Roman"/>
          <w:lang w:val="en-CA"/>
        </w:rPr>
        <w:t xml:space="preserve">d coyote behaviour and stronger human concern of coyotes. </w:t>
      </w:r>
      <w:r w:rsidR="00C45CAA">
        <w:rPr>
          <w:rFonts w:ascii="Times New Roman" w:hAnsi="Times New Roman" w:cs="Times New Roman"/>
          <w:lang w:val="en-CA"/>
        </w:rPr>
        <w:t xml:space="preserve">We </w:t>
      </w:r>
      <w:r w:rsidR="00B6316A">
        <w:rPr>
          <w:rFonts w:ascii="Times New Roman" w:hAnsi="Times New Roman" w:cs="Times New Roman"/>
          <w:lang w:val="en-CA"/>
        </w:rPr>
        <w:t>predicted that</w:t>
      </w:r>
      <w:r w:rsidR="00CC61CC">
        <w:rPr>
          <w:rFonts w:ascii="Times New Roman" w:hAnsi="Times New Roman" w:cs="Times New Roman"/>
          <w:lang w:val="en-CA"/>
        </w:rPr>
        <w:t xml:space="preserve"> coyote boldness would increase in</w:t>
      </w:r>
      <w:r w:rsidR="00B6316A">
        <w:rPr>
          <w:rFonts w:ascii="Times New Roman" w:hAnsi="Times New Roman" w:cs="Times New Roman"/>
          <w:lang w:val="en-CA"/>
        </w:rPr>
        <w:t xml:space="preserve"> </w:t>
      </w:r>
      <w:r w:rsidR="00F42462">
        <w:rPr>
          <w:rFonts w:ascii="Times New Roman" w:hAnsi="Times New Roman" w:cs="Times New Roman"/>
          <w:lang w:val="en-CA"/>
        </w:rPr>
        <w:t>less-developed areas</w:t>
      </w:r>
      <w:r w:rsidR="00E533CA">
        <w:rPr>
          <w:rFonts w:ascii="Times New Roman" w:hAnsi="Times New Roman" w:cs="Times New Roman"/>
          <w:lang w:val="en-CA"/>
        </w:rPr>
        <w:t xml:space="preserve"> </w:t>
      </w:r>
      <w:r w:rsidR="00E533CA">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sIDIw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</w:fldData>
        </w:fldChar>
      </w:r>
      <w:r w:rsidR="00E533CA">
        <w:rPr>
          <w:rFonts w:ascii="Times New Roman" w:hAnsi="Times New Roman" w:cs="Times New Roman"/>
          <w:lang w:val="en-CA"/>
        </w:rPr>
        <w:instrText xml:space="preserve"> ADDIN EN.CITE </w:instrText>
      </w:r>
      <w:r w:rsidR="00E533CA">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sIDIw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</w:fldData>
        </w:fldChar>
      </w:r>
      <w:r w:rsidR="00E533CA">
        <w:rPr>
          <w:rFonts w:ascii="Times New Roman" w:hAnsi="Times New Roman" w:cs="Times New Roman"/>
          <w:lang w:val="en-CA"/>
        </w:rPr>
        <w:instrText xml:space="preserve"> ADDIN EN.CITE.DATA </w:instrText>
      </w:r>
      <w:r w:rsidR="00E533CA">
        <w:rPr>
          <w:rFonts w:ascii="Times New Roman" w:hAnsi="Times New Roman" w:cs="Times New Roman"/>
          <w:lang w:val="en-CA"/>
        </w:rPr>
      </w:r>
      <w:r w:rsidR="00E533CA">
        <w:rPr>
          <w:rFonts w:ascii="Times New Roman" w:hAnsi="Times New Roman" w:cs="Times New Roman"/>
          <w:lang w:val="en-CA"/>
        </w:rPr>
        <w:fldChar w:fldCharType="end"/>
      </w:r>
      <w:r w:rsidR="00E533CA">
        <w:rPr>
          <w:rFonts w:ascii="Times New Roman" w:hAnsi="Times New Roman" w:cs="Times New Roman"/>
          <w:lang w:val="en-CA"/>
        </w:rPr>
      </w:r>
      <w:r w:rsidR="00E533CA">
        <w:rPr>
          <w:rFonts w:ascii="Times New Roman" w:hAnsi="Times New Roman" w:cs="Times New Roman"/>
          <w:lang w:val="en-CA"/>
        </w:rPr>
        <w:fldChar w:fldCharType="separate"/>
      </w:r>
      <w:r w:rsidR="00E533CA">
        <w:rPr>
          <w:rFonts w:ascii="Times New Roman" w:hAnsi="Times New Roman" w:cs="Times New Roman"/>
          <w:noProof/>
          <w:lang w:val="en-CA"/>
        </w:rPr>
        <w:t>(Poessel et al., 2013, Wine et al., 2015)</w:t>
      </w:r>
      <w:r w:rsidR="00E533CA">
        <w:rPr>
          <w:rFonts w:ascii="Times New Roman" w:hAnsi="Times New Roman" w:cs="Times New Roman"/>
          <w:lang w:val="en-CA"/>
        </w:rPr>
        <w:fldChar w:fldCharType="end"/>
      </w:r>
      <w:r w:rsidR="00F42462">
        <w:rPr>
          <w:rFonts w:ascii="Times New Roman" w:hAnsi="Times New Roman" w:cs="Times New Roman"/>
          <w:lang w:val="en-CA"/>
        </w:rPr>
        <w:t xml:space="preserve">, </w:t>
      </w:r>
      <w:r w:rsidR="00F37672">
        <w:rPr>
          <w:rFonts w:ascii="Times New Roman" w:hAnsi="Times New Roman" w:cs="Times New Roman"/>
          <w:lang w:val="en-CA"/>
        </w:rPr>
        <w:t xml:space="preserve">during </w:t>
      </w:r>
      <w:r w:rsidR="00F42462">
        <w:rPr>
          <w:rFonts w:ascii="Times New Roman" w:hAnsi="Times New Roman" w:cs="Times New Roman"/>
          <w:lang w:val="en-CA"/>
        </w:rPr>
        <w:t xml:space="preserve">the </w:t>
      </w:r>
      <w:r w:rsidR="001702B6">
        <w:rPr>
          <w:rFonts w:ascii="Times New Roman" w:hAnsi="Times New Roman" w:cs="Times New Roman"/>
          <w:lang w:val="en-CA"/>
        </w:rPr>
        <w:t>pup rearing season</w:t>
      </w:r>
      <w:r w:rsidR="00E533CA">
        <w:rPr>
          <w:rFonts w:ascii="Times New Roman" w:hAnsi="Times New Roman" w:cs="Times New Roman"/>
          <w:lang w:val="en-CA"/>
        </w:rPr>
        <w:t xml:space="preserve"> </w:t>
      </w:r>
      <w:r w:rsidR="00E533CA">
        <w:rPr>
          <w:rFonts w:ascii="Times New Roman" w:hAnsi="Times New Roman" w:cs="Times New Roman"/>
          <w:lang w:val="en-CA"/>
        </w:rPr>
        <w:fldChar w:fldCharType="begin"/>
      </w:r>
      <w:r w:rsidR="00E533CA">
        <w:rPr>
          <w:rFonts w:ascii="Times New Roman" w:hAnsi="Times New Roman" w:cs="Times New Roman"/>
          <w:lang w:val="en-CA"/>
        </w:rPr>
        <w:instrText xml:space="preserve"> ADDIN EN.CITE &lt;EndNote&gt;&lt;Cite&gt;&lt;Author&gt;White&lt;/Author&gt;&lt;Year&gt;2009&lt;/Year&gt;&lt;IDText&gt;Coyote Attacks on Humans in the United States and Canada&lt;/IDText&gt;&lt;DisplayText&gt;(White and Gehrt, 2009, Lukasik and Alexander, 2011)&lt;/DisplayText&gt;&lt;record&gt;&lt;titles&gt;&lt;title&gt;Coyote Attacks on Humans in the United States and Canada&lt;/title&gt;&lt;/titles&gt;&lt;pages&gt;419-432&lt;/pages&gt;&lt;contributors&gt;&lt;authors&gt;&lt;author&gt;White, Lynsey A&lt;/author&gt;&lt;author&gt;Gehrt, Stanley D&lt;/author&gt;&lt;/authors&gt;&lt;/contributors&gt;&lt;added-date format="utc"&gt;1600220305&lt;/added-date&gt;&lt;ref-type name="Generic"&gt;13&lt;/ref-type&gt;&lt;dates&gt;&lt;year&gt;2009&lt;/year&gt;&lt;/dates&gt;&lt;rec-number&gt;365&lt;/rec-number&gt;&lt;publisher&gt;Human Dimensions of Wildlife&lt;/publisher&gt;&lt;last-updated-date format="utc"&gt;1600220346&lt;/last-updated-date&gt;&lt;volume&gt;14&lt;/volume&gt;&lt;/record&gt;&lt;/Cite&gt;&lt;Cite&gt;&lt;Author&gt;Lukasik&lt;/Author&gt;&lt;Year&gt;2011&lt;/Year&gt;&lt;IDText&gt;Human–Coyote Interactions in Calgary, Alberta&lt;/IDText&gt;&lt;record&gt;&lt;dates&gt;&lt;pub-dates&gt;&lt;date&gt;2011-03-29&lt;/date&gt;&lt;/pub-dates&gt;&lt;year&gt;2011&lt;/year&gt;&lt;/dates&gt;&lt;isbn&gt;1087-1209&lt;/isbn&gt;&lt;titles&gt;&lt;title&gt;Human–Coyote Interactions in Calgary, Alberta&lt;/title&gt;&lt;secondary-title&gt;Human Dimensions of Wildlife&lt;/secondary-title&gt;&lt;/titles&gt;&lt;pages&gt;114-127&lt;/pages&gt;&lt;number&gt;2&lt;/number&gt;&lt;access-date&gt;2020-09-13T02:57:40&lt;/access-date&gt;&lt;contributors&gt;&lt;authors&gt;&lt;author&gt;Lukasik, Victoria M.&lt;/author&gt;&lt;author&gt;Alexander, Shelley M.&lt;/author&gt;&lt;/authors&gt;&lt;/contributors&gt;&lt;added-date format="utc"&gt;1599966020&lt;/added-date&gt;&lt;ref-type name="Journal Article"&gt;17&lt;/ref-type&gt;&lt;rec-number&gt;353&lt;/rec-number&gt;&lt;publisher&gt;Informa UK Limited&lt;/publisher&gt;&lt;last-updated-date format="utc"&gt;1599966021&lt;/last-updated-date&gt;&lt;electronic-resource-num&gt;10.1080/10871209.2011.544014&lt;/electronic-resource-num&gt;&lt;volume&gt;16&lt;/volume&gt;&lt;/record&gt;&lt;/Cite&gt;&lt;/EndNote&gt;</w:instrText>
      </w:r>
      <w:r w:rsidR="00E533CA">
        <w:rPr>
          <w:rFonts w:ascii="Times New Roman" w:hAnsi="Times New Roman" w:cs="Times New Roman"/>
          <w:lang w:val="en-CA"/>
        </w:rPr>
        <w:fldChar w:fldCharType="separate"/>
      </w:r>
      <w:r w:rsidR="00E533CA">
        <w:rPr>
          <w:rFonts w:ascii="Times New Roman" w:hAnsi="Times New Roman" w:cs="Times New Roman"/>
          <w:noProof/>
          <w:lang w:val="en-CA"/>
        </w:rPr>
        <w:t>(White and Gehrt, 2009, Lukasik and Alexander, 2011)</w:t>
      </w:r>
      <w:r w:rsidR="00E533CA">
        <w:rPr>
          <w:rFonts w:ascii="Times New Roman" w:hAnsi="Times New Roman" w:cs="Times New Roman"/>
          <w:lang w:val="en-CA"/>
        </w:rPr>
        <w:fldChar w:fldCharType="end"/>
      </w:r>
      <w:r w:rsidR="00D93664">
        <w:rPr>
          <w:rFonts w:ascii="Times New Roman" w:hAnsi="Times New Roman" w:cs="Times New Roman"/>
          <w:lang w:val="en-CA"/>
        </w:rPr>
        <w:t xml:space="preserve">, and </w:t>
      </w:r>
      <w:r w:rsidR="00992A98">
        <w:rPr>
          <w:rFonts w:ascii="Times New Roman" w:hAnsi="Times New Roman" w:cs="Times New Roman"/>
          <w:lang w:val="en-CA"/>
        </w:rPr>
        <w:t>when</w:t>
      </w:r>
      <w:r w:rsidR="00D93664">
        <w:rPr>
          <w:rFonts w:ascii="Times New Roman" w:hAnsi="Times New Roman" w:cs="Times New Roman"/>
          <w:lang w:val="en-CA"/>
        </w:rPr>
        <w:t xml:space="preserve"> pets </w:t>
      </w:r>
      <w:r w:rsidR="00992A98">
        <w:rPr>
          <w:rFonts w:ascii="Times New Roman" w:hAnsi="Times New Roman" w:cs="Times New Roman"/>
          <w:lang w:val="en-CA"/>
        </w:rPr>
        <w:t>are present</w:t>
      </w:r>
      <w:r w:rsidR="00F37672">
        <w:rPr>
          <w:rFonts w:ascii="Times New Roman" w:hAnsi="Times New Roman" w:cs="Times New Roman"/>
          <w:lang w:val="en-CA"/>
        </w:rPr>
        <w:t xml:space="preserve"> </w:t>
      </w:r>
      <w:r w:rsidR="00F37672">
        <w:rPr>
          <w:rFonts w:ascii="Times New Roman" w:hAnsi="Times New Roman" w:cs="Times New Roman"/>
          <w:lang w:val="en-CA"/>
        </w:rPr>
        <w:fldChar w:fldCharType="begin"/>
      </w:r>
      <w:r w:rsidR="00F37672">
        <w:rPr>
          <w:rFonts w:ascii="Times New Roman" w:hAnsi="Times New Roman" w:cs="Times New Roman"/>
          <w:lang w:val="en-CA"/>
        </w:rPr>
        <w:instrText xml:space="preserve"> ADDIN EN.CITE &lt;EndNote&gt;&lt;Cite&gt;&lt;Author&gt;Baker&lt;/Author&gt;&lt;Year&gt;2017&lt;/Year&gt;&lt;IDText&gt;Coyote attacks on humans, 1970-2015: implications for reducing the risks&lt;/IDText&gt;&lt;DisplayText&gt;(Baker and Timm, 2017)&lt;/DisplayText&gt;&lt;record&gt;&lt;dates&gt;&lt;pub-dates&gt;&lt;date&gt;Fal&lt;/date&gt;&lt;/pub-dates&gt;&lt;year&gt;2017&lt;/year&gt;&lt;/dates&gt;&lt;keywords&gt;&lt;keyword&gt;canid behavior&lt;/keyword&gt;&lt;keyword&gt;Canis latrans&lt;/keyword&gt;&lt;keyword&gt;coyote-human attacks&lt;/keyword&gt;&lt;keyword&gt;habituation&lt;/keyword&gt;&lt;keyword&gt;&lt;/keyword&gt;&lt;keyword&gt;history&lt;/keyword&gt;&lt;keyword&gt;human safety&lt;/keyword&gt;&lt;keyword&gt;pets&lt;/keyword&gt;&lt;keyword&gt;predator management&lt;/keyword&gt;&lt;keyword&gt;canis-latrans&lt;/keyword&gt;&lt;keyword&gt;Biodiversity &amp;amp; Conservation&lt;/keyword&gt;&lt;keyword&gt;Environmental Sciences &amp;amp; Ecology&lt;/keyword&gt;&lt;/keywords&gt;&lt;urls&gt;&lt;related-urls&gt;&lt;url&gt;&amp;lt;Go to ISI&amp;gt;://WOS:000415063700009&lt;/url&gt;&lt;/related-urls&gt;&lt;/urls&gt;&lt;isbn&gt;1934-4392&lt;/isbn&gt;&lt;work-type&gt;Article&lt;/work-type&gt;&lt;titles&gt;&lt;title&gt;Coyote attacks on humans, 1970-2015: implications for reducing the risks&lt;/title&gt;&lt;secondary-title&gt;Human-Wildlife Interactions&lt;/secondary-title&gt;&lt;alt-title&gt;Hum.-Wildl. Interact.&lt;/alt-title&gt;&lt;/titles&gt;&lt;pages&gt;120-132&lt;/pages&gt;&lt;number&gt;2&lt;/number&gt;&lt;contributors&gt;&lt;authors&gt;&lt;author&gt;Baker, R. O.&lt;/author&gt;&lt;author&gt;Timm, R. M.&lt;/author&gt;&lt;/authors&gt;&lt;/contributors&gt;&lt;language&gt;English&lt;/language&gt;&lt;added-date format="utc"&gt;1600220100&lt;/added-date&gt;&lt;ref-type name="Journal Article"&gt;17&lt;/ref-type&gt;&lt;auth-address&gt;[Baker, Rex O.] Calif State Polytech Univ Pomona, 24652 Gleneagles Dr, Corona, CA 92883 USA. [Timm, Robert M.] Univ Calif, Hopland Res &amp;amp; Extens Ctr, 4070 Univ Rd, Hopland, CA 95449 USA.&amp;#xD;Baker, RO (corresponding author), Calif State Polytech Univ Pomona, 24652 Gleneagles Dr, Corona, CA 92883 USA.&amp;#xD;RBakerVertIPM@aol.com&amp;#xD;rmtimm@ucanr.edu&lt;/auth-address&gt;&lt;rec-number&gt;363&lt;/rec-number&gt;&lt;last-updated-date format="utc"&gt;1600220100&lt;/last-updated-date&gt;&lt;accession-num&gt;WOS:000415063700009&lt;/accession-num&gt;&lt;volume&gt;11&lt;/volume&gt;&lt;/record&gt;&lt;/Cite&gt;&lt;/EndNote&gt;</w:instrText>
      </w:r>
      <w:r w:rsidR="00F37672">
        <w:rPr>
          <w:rFonts w:ascii="Times New Roman" w:hAnsi="Times New Roman" w:cs="Times New Roman"/>
          <w:lang w:val="en-CA"/>
        </w:rPr>
        <w:fldChar w:fldCharType="separate"/>
      </w:r>
      <w:r w:rsidR="00F37672">
        <w:rPr>
          <w:rFonts w:ascii="Times New Roman" w:hAnsi="Times New Roman" w:cs="Times New Roman"/>
          <w:noProof/>
          <w:lang w:val="en-CA"/>
        </w:rPr>
        <w:t>(Baker and Timm, 2017)</w:t>
      </w:r>
      <w:r w:rsidR="00F37672">
        <w:rPr>
          <w:rFonts w:ascii="Times New Roman" w:hAnsi="Times New Roman" w:cs="Times New Roman"/>
          <w:lang w:val="en-CA"/>
        </w:rPr>
        <w:fldChar w:fldCharType="end"/>
      </w:r>
      <w:r w:rsidR="000A628D">
        <w:rPr>
          <w:rFonts w:ascii="Times New Roman" w:hAnsi="Times New Roman" w:cs="Times New Roman"/>
          <w:lang w:val="en-CA"/>
        </w:rPr>
        <w:t xml:space="preserve">, while </w:t>
      </w:r>
      <w:r w:rsidR="00FF7828">
        <w:rPr>
          <w:rFonts w:ascii="Times New Roman" w:hAnsi="Times New Roman" w:cs="Times New Roman"/>
          <w:lang w:val="en-CA"/>
        </w:rPr>
        <w:t xml:space="preserve">human concern would be </w:t>
      </w:r>
      <w:r w:rsidR="00E45CCE">
        <w:rPr>
          <w:rFonts w:ascii="Times New Roman" w:hAnsi="Times New Roman" w:cs="Times New Roman"/>
          <w:lang w:val="en-CA"/>
        </w:rPr>
        <w:t>highest in residential neighborhoods</w:t>
      </w:r>
      <w:r w:rsidR="00781280">
        <w:rPr>
          <w:rFonts w:ascii="Times New Roman" w:hAnsi="Times New Roman" w:cs="Times New Roman"/>
          <w:lang w:val="en-CA"/>
        </w:rPr>
        <w:t xml:space="preserve"> and when </w:t>
      </w:r>
      <w:r w:rsidR="0069775D">
        <w:rPr>
          <w:rFonts w:ascii="Times New Roman" w:hAnsi="Times New Roman" w:cs="Times New Roman"/>
          <w:lang w:val="en-CA"/>
        </w:rPr>
        <w:t xml:space="preserve">children </w:t>
      </w:r>
      <w:r w:rsidR="00834783">
        <w:rPr>
          <w:rFonts w:ascii="Times New Roman" w:hAnsi="Times New Roman" w:cs="Times New Roman"/>
          <w:lang w:val="en-CA"/>
        </w:rPr>
        <w:t>were mentioned</w:t>
      </w:r>
      <w:r w:rsidR="00BB5D95">
        <w:rPr>
          <w:rFonts w:ascii="Times New Roman" w:hAnsi="Times New Roman" w:cs="Times New Roman"/>
          <w:lang w:val="en-CA"/>
        </w:rPr>
        <w:t xml:space="preserve"> because of elevated perceived risk</w:t>
      </w:r>
      <w:r w:rsidR="002E6690">
        <w:rPr>
          <w:rFonts w:ascii="Times New Roman" w:hAnsi="Times New Roman" w:cs="Times New Roman"/>
          <w:lang w:val="en-CA"/>
        </w:rPr>
        <w:t xml:space="preserve"> </w:t>
      </w:r>
      <w:r w:rsidR="00BB5D95">
        <w:rPr>
          <w:rFonts w:ascii="Times New Roman" w:hAnsi="Times New Roman" w:cs="Times New Roman"/>
          <w:lang w:val="en-CA"/>
        </w:rPr>
        <w:fldChar w:fldCharType="begin"/>
      </w:r>
      <w:r w:rsidR="00BB5D95">
        <w:rPr>
          <w:rFonts w:ascii="Times New Roman" w:hAnsi="Times New Roman" w:cs="Times New Roman"/>
          <w:lang w:val="en-CA"/>
        </w:rPr>
        <w:instrText xml:space="preserve"> ADDIN EN.CITE &lt;EndNote&gt;&lt;Cite&gt;&lt;Author&gt;Draheim&lt;/Author&gt;&lt;Year&gt;2019&lt;/Year&gt;&lt;IDText&gt;Public perspectives on the management of urban coyotes&lt;/IDText&gt;&lt;DisplayText&gt;(Draheim et al., 2019, Sponarski et al., 2018)&lt;/Display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Cite&gt;&lt;Author&gt;Sponarski&lt;/Author&gt;&lt;Year&gt;2018&lt;/Year&gt;&lt;IDText&gt;Perceived risks and coyote management in an urban setting&lt;/IDText&gt;&lt;record&gt;&lt;dates&gt;&lt;pub-dates&gt;&lt;date&gt;2018-01-01&lt;/date&gt;&lt;/pub-dates&gt;&lt;year&gt;2018&lt;/year&gt;&lt;/dates&gt;&lt;isbn&gt;2058-5543&lt;/isbn&gt;&lt;titles&gt;&lt;title&gt;Perceived risks and coyote management in an urban setting&lt;/title&gt;&lt;secondary-title&gt;Journal of Urban Ecology&lt;/secondary-title&gt;&lt;/titles&gt;&lt;number&gt;1&lt;/number&gt;&lt;access-date&gt;2021-03-14T17:18:02&lt;/access-date&gt;&lt;contributors&gt;&lt;authors&gt;&lt;author&gt;Sponarski, Carly C&lt;/author&gt;&lt;author&gt;Miller, Craig&lt;/author&gt;&lt;author&gt;Vaske, Jerry J&lt;/author&gt;&lt;/authors&gt;&lt;/contributors&gt;&lt;added-date format="utc"&gt;1615742285&lt;/added-date&gt;&lt;ref-type name="Journal Article"&gt;17&lt;/ref-type&gt;&lt;rec-number&gt;639&lt;/rec-number&gt;&lt;publisher&gt;Oxford University Press (OUP)&lt;/publisher&gt;&lt;last-updated-date format="utc"&gt;1615742286&lt;/last-updated-date&gt;&lt;electronic-resource-num&gt;10.1093/jue/juy025&lt;/electronic-resource-num&gt;&lt;volume&gt;4&lt;/volume&gt;&lt;/record&gt;&lt;/Cite&gt;&lt;/EndNote&gt;</w:instrText>
      </w:r>
      <w:r w:rsidR="00BB5D95">
        <w:rPr>
          <w:rFonts w:ascii="Times New Roman" w:hAnsi="Times New Roman" w:cs="Times New Roman"/>
          <w:lang w:val="en-CA"/>
        </w:rPr>
        <w:fldChar w:fldCharType="separate"/>
      </w:r>
      <w:r w:rsidR="00BB5D95">
        <w:rPr>
          <w:rFonts w:ascii="Times New Roman" w:hAnsi="Times New Roman" w:cs="Times New Roman"/>
          <w:noProof/>
          <w:lang w:val="en-CA"/>
        </w:rPr>
        <w:t>(Draheim et al., 2019, Sponarski et al., 2018)</w:t>
      </w:r>
      <w:r w:rsidR="00BB5D95">
        <w:rPr>
          <w:rFonts w:ascii="Times New Roman" w:hAnsi="Times New Roman" w:cs="Times New Roman"/>
          <w:lang w:val="en-CA"/>
        </w:rPr>
        <w:fldChar w:fldCharType="end"/>
      </w:r>
      <w:r w:rsidR="00834783">
        <w:rPr>
          <w:rFonts w:ascii="Times New Roman" w:hAnsi="Times New Roman" w:cs="Times New Roman"/>
          <w:lang w:val="en-CA"/>
        </w:rPr>
        <w:t xml:space="preserve">. </w:t>
      </w:r>
      <w:r w:rsidR="00A74BE5">
        <w:rPr>
          <w:rFonts w:ascii="Times New Roman" w:hAnsi="Times New Roman" w:cs="Times New Roman"/>
          <w:lang w:val="en-CA"/>
        </w:rPr>
        <w:t xml:space="preserve">Second, we </w:t>
      </w:r>
      <w:r w:rsidR="00A26C0D">
        <w:rPr>
          <w:rFonts w:ascii="Times New Roman" w:hAnsi="Times New Roman" w:cs="Times New Roman"/>
          <w:lang w:val="en-CA"/>
        </w:rPr>
        <w:t>assessed whether coyote boldness or human perceptions had changed over the duration of report collection</w:t>
      </w:r>
      <w:r w:rsidR="00C35F78">
        <w:rPr>
          <w:rFonts w:ascii="Times New Roman" w:hAnsi="Times New Roman" w:cs="Times New Roman"/>
          <w:lang w:val="en-CA"/>
        </w:rPr>
        <w:t xml:space="preserve"> and if any </w:t>
      </w:r>
      <w:r w:rsidR="00F318B7">
        <w:rPr>
          <w:rFonts w:ascii="Times New Roman" w:hAnsi="Times New Roman" w:cs="Times New Roman"/>
          <w:lang w:val="en-CA"/>
        </w:rPr>
        <w:t xml:space="preserve">specific </w:t>
      </w:r>
      <w:r w:rsidR="00C35F78">
        <w:rPr>
          <w:rFonts w:ascii="Times New Roman" w:hAnsi="Times New Roman" w:cs="Times New Roman"/>
          <w:lang w:val="en-CA"/>
        </w:rPr>
        <w:t>variables were associated with th</w:t>
      </w:r>
      <w:r w:rsidR="00C6337F">
        <w:rPr>
          <w:rFonts w:ascii="Times New Roman" w:hAnsi="Times New Roman" w:cs="Times New Roman"/>
          <w:lang w:val="en-CA"/>
        </w:rPr>
        <w:t>ese changes</w:t>
      </w:r>
      <w:r w:rsidR="00A26C0D">
        <w:rPr>
          <w:rFonts w:ascii="Times New Roman" w:hAnsi="Times New Roman" w:cs="Times New Roman"/>
          <w:lang w:val="en-CA"/>
        </w:rPr>
        <w:t xml:space="preserve">. We expected for </w:t>
      </w:r>
      <w:r w:rsidR="00694693">
        <w:rPr>
          <w:rFonts w:ascii="Times New Roman" w:hAnsi="Times New Roman" w:cs="Times New Roman"/>
          <w:lang w:val="en-CA"/>
        </w:rPr>
        <w:t>coyote boldness to increase</w:t>
      </w:r>
      <w:r w:rsidR="00CB5F26">
        <w:rPr>
          <w:rFonts w:ascii="Times New Roman" w:hAnsi="Times New Roman" w:cs="Times New Roman"/>
          <w:lang w:val="en-CA"/>
        </w:rPr>
        <w:t xml:space="preserve"> because of </w:t>
      </w:r>
      <w:r w:rsidR="00DD09DE">
        <w:rPr>
          <w:rFonts w:ascii="Times New Roman" w:hAnsi="Times New Roman" w:cs="Times New Roman"/>
          <w:lang w:val="en-CA"/>
        </w:rPr>
        <w:t xml:space="preserve">coyote </w:t>
      </w:r>
      <w:r w:rsidR="00CB5F26">
        <w:rPr>
          <w:rFonts w:ascii="Times New Roman" w:hAnsi="Times New Roman" w:cs="Times New Roman"/>
          <w:lang w:val="en-CA"/>
        </w:rPr>
        <w:t xml:space="preserve">urban adaptation </w:t>
      </w:r>
      <w:r w:rsidR="00DD09DE">
        <w:rPr>
          <w:rFonts w:ascii="Times New Roman" w:hAnsi="Times New Roman" w:cs="Times New Roman"/>
          <w:lang w:val="en-CA"/>
        </w:rPr>
        <w:t xml:space="preserve">towards bolder behaviour </w:t>
      </w:r>
      <w:r w:rsidR="00833323">
        <w:rPr>
          <w:rFonts w:ascii="Times New Roman" w:hAnsi="Times New Roman" w:cs="Times New Roman"/>
          <w:lang w:val="en-CA"/>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wgMjAxOCwgQnJlY2sgZXQgYWwuLCAyMDE5KTwvRGlzcGxh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</w:fldData>
        </w:fldChar>
      </w:r>
      <w:r w:rsidR="00833323">
        <w:rPr>
          <w:rFonts w:ascii="Times New Roman" w:hAnsi="Times New Roman" w:cs="Times New Roman"/>
          <w:lang w:val="en-CA"/>
        </w:rPr>
        <w:instrText xml:space="preserve"> ADDIN EN.CITE </w:instrText>
      </w:r>
      <w:r w:rsidR="00833323">
        <w:rPr>
          <w:rFonts w:ascii="Times New Roman" w:hAnsi="Times New Roman" w:cs="Times New Roman"/>
          <w:lang w:val="en-CA"/>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wgMjAxOCwgQnJlY2sgZXQgYWwuLCAyMDE5KTwvRGlzcGxh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</w:fldData>
        </w:fldChar>
      </w:r>
      <w:r w:rsidR="00833323">
        <w:rPr>
          <w:rFonts w:ascii="Times New Roman" w:hAnsi="Times New Roman" w:cs="Times New Roman"/>
          <w:lang w:val="en-CA"/>
        </w:rPr>
        <w:instrText xml:space="preserve"> ADDIN EN.CITE.DATA </w:instrText>
      </w:r>
      <w:r w:rsidR="00833323">
        <w:rPr>
          <w:rFonts w:ascii="Times New Roman" w:hAnsi="Times New Roman" w:cs="Times New Roman"/>
          <w:lang w:val="en-CA"/>
        </w:rPr>
      </w:r>
      <w:r w:rsidR="00833323">
        <w:rPr>
          <w:rFonts w:ascii="Times New Roman" w:hAnsi="Times New Roman" w:cs="Times New Roman"/>
          <w:lang w:val="en-CA"/>
        </w:rPr>
        <w:fldChar w:fldCharType="end"/>
      </w:r>
      <w:r w:rsidR="00833323">
        <w:rPr>
          <w:rFonts w:ascii="Times New Roman" w:hAnsi="Times New Roman" w:cs="Times New Roman"/>
          <w:lang w:val="en-CA"/>
        </w:rPr>
      </w:r>
      <w:r w:rsidR="00833323">
        <w:rPr>
          <w:rFonts w:ascii="Times New Roman" w:hAnsi="Times New Roman" w:cs="Times New Roman"/>
          <w:lang w:val="en-CA"/>
        </w:rPr>
        <w:fldChar w:fldCharType="separate"/>
      </w:r>
      <w:r w:rsidR="00833323">
        <w:rPr>
          <w:rFonts w:ascii="Times New Roman" w:hAnsi="Times New Roman" w:cs="Times New Roman"/>
          <w:noProof/>
          <w:lang w:val="en-CA"/>
        </w:rPr>
        <w:t>(Schell et al., 2018, Breck et al., 2019)</w:t>
      </w:r>
      <w:r w:rsidR="00833323">
        <w:rPr>
          <w:rFonts w:ascii="Times New Roman" w:hAnsi="Times New Roman" w:cs="Times New Roman"/>
          <w:lang w:val="en-CA"/>
        </w:rPr>
        <w:fldChar w:fldCharType="end"/>
      </w:r>
      <w:r w:rsidR="00DD09DE">
        <w:rPr>
          <w:rFonts w:ascii="Times New Roman" w:hAnsi="Times New Roman" w:cs="Times New Roman"/>
          <w:lang w:val="en-CA"/>
        </w:rPr>
        <w:t>,</w:t>
      </w:r>
      <w:r w:rsidR="00694693">
        <w:rPr>
          <w:rFonts w:ascii="Times New Roman" w:hAnsi="Times New Roman" w:cs="Times New Roman"/>
          <w:lang w:val="en-CA"/>
        </w:rPr>
        <w:t xml:space="preserve"> but for human concern to decrease because of </w:t>
      </w:r>
      <w:r w:rsidR="00694693">
        <w:rPr>
          <w:rFonts w:ascii="Times New Roman" w:hAnsi="Times New Roman" w:cs="Times New Roman"/>
          <w:lang w:val="en-CA"/>
        </w:rPr>
        <w:lastRenderedPageBreak/>
        <w:t>shifting public perceptions towards tolerance</w:t>
      </w:r>
      <w:r w:rsidR="00833323">
        <w:rPr>
          <w:rFonts w:ascii="Times New Roman" w:hAnsi="Times New Roman" w:cs="Times New Roman"/>
          <w:lang w:val="en-CA"/>
        </w:rPr>
        <w:t xml:space="preserve"> </w:t>
      </w:r>
      <w:r w:rsidR="0081429B">
        <w:rPr>
          <w:rFonts w:ascii="Times New Roman" w:hAnsi="Times New Roman" w:cs="Times New Roman"/>
          <w:lang w:val="en-CA"/>
        </w:rPr>
        <w:t xml:space="preserve">of coyotes </w:t>
      </w:r>
      <w:r w:rsidR="00833323">
        <w:rPr>
          <w:rFonts w:ascii="Times New Roman" w:hAnsi="Times New Roman" w:cs="Times New Roman"/>
          <w:lang w:val="en-CA"/>
        </w:rPr>
        <w:fldChar w:fldCharType="begin">
          <w:fldData xml:space="preserve">PEVuZE5vdGU+PENpdGU+PEF1dGhvcj5KYWNrbWFuPC9BdXRob3I+PFllYXI+MjAxNTwvWWVhcj48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</w:fldData>
        </w:fldChar>
      </w:r>
      <w:r w:rsidR="00833323">
        <w:rPr>
          <w:rFonts w:ascii="Times New Roman" w:hAnsi="Times New Roman" w:cs="Times New Roman"/>
          <w:lang w:val="en-CA"/>
        </w:rPr>
        <w:instrText xml:space="preserve"> ADDIN EN.CITE </w:instrText>
      </w:r>
      <w:r w:rsidR="00833323">
        <w:rPr>
          <w:rFonts w:ascii="Times New Roman" w:hAnsi="Times New Roman" w:cs="Times New Roman"/>
          <w:lang w:val="en-CA"/>
        </w:rPr>
        <w:fldChar w:fldCharType="begin">
          <w:fldData xml:space="preserve">PEVuZE5vdGU+PENpdGU+PEF1dGhvcj5KYWNrbWFuPC9BdXRob3I+PFllYXI+MjAxNTwvWWVhcj48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</w:fldData>
        </w:fldChar>
      </w:r>
      <w:r w:rsidR="00833323">
        <w:rPr>
          <w:rFonts w:ascii="Times New Roman" w:hAnsi="Times New Roman" w:cs="Times New Roman"/>
          <w:lang w:val="en-CA"/>
        </w:rPr>
        <w:instrText xml:space="preserve"> ADDIN EN.CITE.DATA </w:instrText>
      </w:r>
      <w:r w:rsidR="00833323">
        <w:rPr>
          <w:rFonts w:ascii="Times New Roman" w:hAnsi="Times New Roman" w:cs="Times New Roman"/>
          <w:lang w:val="en-CA"/>
        </w:rPr>
      </w:r>
      <w:r w:rsidR="00833323">
        <w:rPr>
          <w:rFonts w:ascii="Times New Roman" w:hAnsi="Times New Roman" w:cs="Times New Roman"/>
          <w:lang w:val="en-CA"/>
        </w:rPr>
        <w:fldChar w:fldCharType="end"/>
      </w:r>
      <w:r w:rsidR="00833323">
        <w:rPr>
          <w:rFonts w:ascii="Times New Roman" w:hAnsi="Times New Roman" w:cs="Times New Roman"/>
          <w:lang w:val="en-CA"/>
        </w:rPr>
      </w:r>
      <w:r w:rsidR="00833323">
        <w:rPr>
          <w:rFonts w:ascii="Times New Roman" w:hAnsi="Times New Roman" w:cs="Times New Roman"/>
          <w:lang w:val="en-CA"/>
        </w:rPr>
        <w:fldChar w:fldCharType="separate"/>
      </w:r>
      <w:r w:rsidR="00833323">
        <w:rPr>
          <w:rFonts w:ascii="Times New Roman" w:hAnsi="Times New Roman" w:cs="Times New Roman"/>
          <w:noProof/>
          <w:lang w:val="en-CA"/>
        </w:rPr>
        <w:t>(Jackman and Rutberg, 2015, George et al., 2016)</w:t>
      </w:r>
      <w:r w:rsidR="00833323">
        <w:rPr>
          <w:rFonts w:ascii="Times New Roman" w:hAnsi="Times New Roman" w:cs="Times New Roman"/>
          <w:lang w:val="en-CA"/>
        </w:rPr>
        <w:fldChar w:fldCharType="end"/>
      </w:r>
      <w:r w:rsidR="00694693">
        <w:rPr>
          <w:rFonts w:ascii="Times New Roman" w:hAnsi="Times New Roman" w:cs="Times New Roman"/>
          <w:lang w:val="en-CA"/>
        </w:rPr>
        <w:t>.</w:t>
      </w:r>
    </w:p>
    <w:p w14:paraId="0866646C" w14:textId="77777777" w:rsidR="00402C4A" w:rsidRDefault="00402C4A" w:rsidP="00BA0A2E">
      <w:pPr>
        <w:spacing w:line="480" w:lineRule="auto"/>
        <w:rPr>
          <w:rFonts w:ascii="Times New Roman" w:hAnsi="Times New Roman" w:cs="Times New Roman"/>
          <w:lang w:val="en-CA"/>
        </w:rPr>
      </w:pPr>
    </w:p>
    <w:p w14:paraId="127CDEE1" w14:textId="059D8E3D" w:rsidR="00336F4D" w:rsidRPr="00E36A85" w:rsidRDefault="00336F4D" w:rsidP="00BA0A2E">
      <w:pPr>
        <w:spacing w:line="480" w:lineRule="auto"/>
        <w:rPr>
          <w:rFonts w:ascii="Times New Roman" w:hAnsi="Times New Roman" w:cs="Times New Roman"/>
          <w:b/>
          <w:bCs/>
          <w:lang w:val="en-CA"/>
        </w:rPr>
      </w:pPr>
      <w:r w:rsidRPr="00E36A85">
        <w:rPr>
          <w:rFonts w:ascii="Times New Roman" w:hAnsi="Times New Roman" w:cs="Times New Roman"/>
          <w:b/>
          <w:bCs/>
          <w:lang w:val="en-CA"/>
        </w:rPr>
        <w:t>METHODS</w:t>
      </w:r>
    </w:p>
    <w:p w14:paraId="3AD60C57" w14:textId="6C75EA6E" w:rsidR="003B6157" w:rsidRPr="00E36A85" w:rsidRDefault="003B6157" w:rsidP="00BA0A2E">
      <w:pPr>
        <w:spacing w:line="480" w:lineRule="auto"/>
        <w:rPr>
          <w:rFonts w:ascii="Times New Roman" w:hAnsi="Times New Roman" w:cs="Times New Roman"/>
          <w:b/>
          <w:bCs/>
          <w:lang w:val="en-CA"/>
        </w:rPr>
      </w:pPr>
      <w:r w:rsidRPr="00E36A85">
        <w:rPr>
          <w:rFonts w:ascii="Times New Roman" w:hAnsi="Times New Roman" w:cs="Times New Roman"/>
          <w:b/>
          <w:bCs/>
          <w:lang w:val="en-CA"/>
        </w:rPr>
        <w:t xml:space="preserve">Study </w:t>
      </w:r>
      <w:r w:rsidR="009A0F8B">
        <w:rPr>
          <w:rFonts w:ascii="Times New Roman" w:hAnsi="Times New Roman" w:cs="Times New Roman"/>
          <w:b/>
          <w:bCs/>
          <w:lang w:val="en-CA"/>
        </w:rPr>
        <w:t>a</w:t>
      </w:r>
      <w:r w:rsidRPr="00E36A85">
        <w:rPr>
          <w:rFonts w:ascii="Times New Roman" w:hAnsi="Times New Roman" w:cs="Times New Roman"/>
          <w:b/>
          <w:bCs/>
          <w:lang w:val="en-CA"/>
        </w:rPr>
        <w:t>rea</w:t>
      </w:r>
    </w:p>
    <w:p w14:paraId="6F3F77D2" w14:textId="1008D664" w:rsidR="005D79B7" w:rsidRPr="005D79B7" w:rsidRDefault="003B6157" w:rsidP="00BA0A2E">
      <w:pPr>
        <w:spacing w:line="480" w:lineRule="auto"/>
        <w:rPr>
          <w:rFonts w:ascii="Times New Roman" w:hAnsi="Times New Roman" w:cs="Times New Roman"/>
          <w:noProof/>
          <w:lang w:val="en-CA"/>
        </w:rPr>
      </w:pPr>
      <w:r w:rsidRPr="00E36A85">
        <w:rPr>
          <w:rFonts w:ascii="Times New Roman" w:hAnsi="Times New Roman" w:cs="Times New Roman"/>
          <w:lang w:val="en-CA"/>
        </w:rPr>
        <w:t xml:space="preserve">Our study </w:t>
      </w:r>
      <w:r w:rsidR="001569F2">
        <w:rPr>
          <w:rFonts w:ascii="Times New Roman" w:hAnsi="Times New Roman" w:cs="Times New Roman"/>
          <w:lang w:val="en-CA"/>
        </w:rPr>
        <w:t>area was</w:t>
      </w:r>
      <w:r w:rsidRPr="00E36A85">
        <w:rPr>
          <w:rFonts w:ascii="Times New Roman" w:hAnsi="Times New Roman" w:cs="Times New Roman"/>
          <w:lang w:val="en-CA"/>
        </w:rPr>
        <w:t xml:space="preserve"> Edmonton, Alberta, Canada (53.54728</w:t>
      </w:r>
      <w:r w:rsidRPr="00E36A85">
        <w:rPr>
          <w:rFonts w:ascii="Times New Roman" w:hAnsi="Times New Roman" w:cs="Times New Roman"/>
          <w:vertAlign w:val="superscript"/>
          <w:lang w:val="en-CA"/>
        </w:rPr>
        <w:t>o</w:t>
      </w:r>
      <w:r w:rsidRPr="00E36A85">
        <w:rPr>
          <w:rFonts w:ascii="Times New Roman" w:hAnsi="Times New Roman" w:cs="Times New Roman"/>
          <w:lang w:val="en-CA"/>
        </w:rPr>
        <w:t>N, 113.50068</w:t>
      </w:r>
      <w:r w:rsidRPr="00E36A85">
        <w:rPr>
          <w:rFonts w:ascii="Times New Roman" w:hAnsi="Times New Roman" w:cs="Times New Roman"/>
          <w:vertAlign w:val="superscript"/>
          <w:lang w:val="en-CA"/>
        </w:rPr>
        <w:t>o</w:t>
      </w:r>
      <w:r w:rsidRPr="00E36A85">
        <w:rPr>
          <w:rFonts w:ascii="Times New Roman" w:hAnsi="Times New Roman" w:cs="Times New Roman"/>
          <w:lang w:val="en-CA"/>
        </w:rPr>
        <w:t xml:space="preserve">W), </w:t>
      </w:r>
      <w:r w:rsidR="001569F2">
        <w:rPr>
          <w:rFonts w:ascii="Times New Roman" w:hAnsi="Times New Roman" w:cs="Times New Roman"/>
          <w:lang w:val="en-CA"/>
        </w:rPr>
        <w:t>a city that</w:t>
      </w:r>
      <w:r w:rsidRPr="00E36A85">
        <w:rPr>
          <w:rFonts w:ascii="Times New Roman" w:hAnsi="Times New Roman" w:cs="Times New Roman"/>
          <w:lang w:val="en-CA"/>
        </w:rPr>
        <w:t xml:space="preserve"> </w:t>
      </w:r>
      <w:r w:rsidR="001569F2">
        <w:rPr>
          <w:rFonts w:ascii="Times New Roman" w:hAnsi="Times New Roman" w:cs="Times New Roman"/>
          <w:lang w:val="en-CA"/>
        </w:rPr>
        <w:t>is</w:t>
      </w:r>
      <w:r w:rsidRPr="00E36A85">
        <w:rPr>
          <w:rFonts w:ascii="Times New Roman" w:hAnsi="Times New Roman" w:cs="Times New Roman"/>
          <w:lang w:val="en-CA"/>
        </w:rPr>
        <w:t xml:space="preserve"> large in both area (684 km</w:t>
      </w:r>
      <w:r w:rsidRPr="00E36A85">
        <w:rPr>
          <w:rFonts w:ascii="Times New Roman" w:hAnsi="Times New Roman" w:cs="Times New Roman"/>
          <w:vertAlign w:val="superscript"/>
          <w:lang w:val="en-CA"/>
        </w:rPr>
        <w:t>2</w:t>
      </w:r>
      <w:r w:rsidRPr="00E36A85">
        <w:rPr>
          <w:rFonts w:ascii="Times New Roman" w:hAnsi="Times New Roman" w:cs="Times New Roman"/>
          <w:lang w:val="en-CA"/>
        </w:rPr>
        <w:t xml:space="preserve">) and population </w:t>
      </w:r>
      <w:r w:rsidRPr="00E36A85">
        <w:rPr>
          <w:rFonts w:ascii="Times New Roman" w:hAnsi="Times New Roman" w:cs="Times New Roman"/>
          <w:lang w:val="en-CA"/>
        </w:rPr>
        <w:fldChar w:fldCharType="begin"/>
      </w:r>
      <w:r w:rsidR="0005139D">
        <w:rPr>
          <w:rFonts w:ascii="Times New Roman" w:hAnsi="Times New Roman" w:cs="Times New Roman"/>
          <w:lang w:val="en-CA"/>
        </w:rPr>
        <w:instrText xml:space="preserve"> ADDIN EN.CITE &lt;EndNote&gt;&lt;Cite&gt;&lt;Author&gt;City of Edmonton&lt;/Author&gt;&lt;Year&gt;2019&lt;/Year&gt;&lt;IDText&gt;2019 Edmonton Municipal Census&lt;/IDText&gt;&lt;Prefix&gt;976`,223 in 2019 census`; &lt;/Prefix&gt;&lt;DisplayText&gt;(976,223 in 2019 census; City of Edmonton, 2019)&lt;/DisplayText&gt;&lt;record&gt;&lt;urls&gt;&lt;related-urls&gt;&lt;url&gt;https://www.edmonton.ca/city_government/municipal-census.aspx&lt;/url&gt;&lt;/related-urls&gt;&lt;/urls&gt;&lt;titles&gt;&lt;title&gt;2019 Edmonton Municipal Census&lt;/title&gt;&lt;/titles&gt;&lt;number&gt;March 8&lt;/number&gt;&lt;contributors&gt;&lt;authors&gt;&lt;author&gt;City of Edmonton,&lt;/author&gt;&lt;/authors&gt;&lt;/contributors&gt;&lt;added-date format="utc"&gt;1615346406&lt;/added-date&gt;&lt;pub-location&gt;Edmonton, Canada&lt;/pub-location&gt;&lt;ref-type name="Web Page"&gt;12&lt;/ref-type&gt;&lt;dates&gt;&lt;year&gt;2019&lt;/year&gt;&lt;/dates&gt;&lt;rec-number&gt;623&lt;/rec-number&gt;&lt;last-updated-date format="utc"&gt;1615346621&lt;/last-updated-date&gt;&lt;volume&gt;2021&lt;/volume&gt;&lt;/record&gt;&lt;/Cite&gt;&lt;/EndNote&gt;</w:instrText>
      </w:r>
      <w:r w:rsidRPr="00E36A85">
        <w:rPr>
          <w:rFonts w:ascii="Times New Roman" w:hAnsi="Times New Roman" w:cs="Times New Roman"/>
          <w:lang w:val="en-CA"/>
        </w:rPr>
        <w:fldChar w:fldCharType="separate"/>
      </w:r>
      <w:r w:rsidR="0005139D">
        <w:rPr>
          <w:rFonts w:ascii="Times New Roman" w:hAnsi="Times New Roman" w:cs="Times New Roman"/>
          <w:noProof/>
          <w:lang w:val="en-CA"/>
        </w:rPr>
        <w:t>(976,223 in 2019 census; City of Edmonton, 2019)</w:t>
      </w:r>
      <w:r w:rsidRPr="00E36A85">
        <w:rPr>
          <w:rFonts w:ascii="Times New Roman" w:hAnsi="Times New Roman" w:cs="Times New Roman"/>
          <w:lang w:val="en-CA"/>
        </w:rPr>
        <w:fldChar w:fldCharType="end"/>
      </w:r>
      <w:r w:rsidRPr="00E36A85">
        <w:rPr>
          <w:rFonts w:ascii="Times New Roman" w:hAnsi="Times New Roman" w:cs="Times New Roman"/>
          <w:lang w:val="en-CA"/>
        </w:rPr>
        <w:t>. Edmonton</w:t>
      </w:r>
      <w:r w:rsidR="001569F2">
        <w:rPr>
          <w:rFonts w:ascii="Times New Roman" w:hAnsi="Times New Roman" w:cs="Times New Roman"/>
          <w:lang w:val="en-CA"/>
        </w:rPr>
        <w:t xml:space="preserve"> has </w:t>
      </w:r>
      <w:r w:rsidRPr="00E36A85">
        <w:rPr>
          <w:rFonts w:ascii="Times New Roman" w:hAnsi="Times New Roman" w:cs="Times New Roman"/>
          <w:lang w:val="en-CA"/>
        </w:rPr>
        <w:t xml:space="preserve">warm summers (Jun-Aug daily average = 16.7°C) and cold winters </w:t>
      </w:r>
      <w:r w:rsidRPr="00E36A85">
        <w:rPr>
          <w:rFonts w:ascii="Times New Roman" w:hAnsi="Times New Roman" w:cs="Times New Roman"/>
          <w:lang w:val="en-CA"/>
        </w:rPr>
        <w:fldChar w:fldCharType="begin"/>
      </w:r>
      <w:r w:rsidR="005D79B7">
        <w:rPr>
          <w:rFonts w:ascii="Times New Roman" w:hAnsi="Times New Roman" w:cs="Times New Roman"/>
          <w:lang w:val="en-CA"/>
        </w:rPr>
        <w:instrText xml:space="preserve"> ADDIN EN.CITE &lt;EndNote&gt;&lt;Cite&gt;&lt;Author&gt;Environment and Climate Change Canada&lt;/Author&gt;&lt;Year&gt;2018&lt;/Year&gt;&lt;IDText&gt;Monthly Climate Summary 1981-2010 Edmonton City Center Weather Station&lt;/IDText&gt;&lt;Prefix&gt;Dec-Mar daily average = -9.7°C`;&amp;#xA;&lt;/Prefix&gt;&lt;DisplayText&gt;(Dec-Mar daily average = -9.7°C;&amp;#xA;Environment and Climate Change Canada, 2018)&lt;/DisplayText&gt;&lt;record&gt;&lt;urls&gt;&lt;related-urls&gt;&lt;url&gt;https://open.canada.ca/data/en/dataset/746f9469-ab78-5dcc-b165-4b51e8ab8652&lt;/url&gt;&lt;/related-urls&gt;&lt;/urls&gt;&lt;titles&gt;&lt;title&gt;Monthly Climate Summary 1981-2010 Edmonton City Center Weather Station&lt;/title&gt;&lt;/titles&gt;&lt;number&gt;March 8&lt;/number&gt;&lt;contributors&gt;&lt;authors&gt;&lt;author&gt;Environment and Climate Change Canada,&lt;/author&gt;&lt;/authors&gt;&lt;/contributors&gt;&lt;added-date format="utc"&gt;1615348043&lt;/added-date&gt;&lt;pub-location&gt;Fredericton, Canada&lt;/pub-location&gt;&lt;ref-type name="Web Page"&gt;12&lt;/ref-type&gt;&lt;dates&gt;&lt;year&gt;2018&lt;/year&gt;&lt;/dates&gt;&lt;rec-number&gt;624&lt;/rec-number&gt;&lt;publisher&gt;Government of Canada&lt;/publisher&gt;&lt;last-updated-date format="utc"&gt;1615349036&lt;/last-updated-date&gt;&lt;volume&gt;2021&lt;/volume&gt;&lt;/record&gt;&lt;/Cite&gt;&lt;/EndNote&gt;</w:instrText>
      </w:r>
      <w:r w:rsidRPr="00E36A85">
        <w:rPr>
          <w:rFonts w:ascii="Times New Roman" w:hAnsi="Times New Roman" w:cs="Times New Roman"/>
          <w:lang w:val="en-CA"/>
        </w:rPr>
        <w:fldChar w:fldCharType="separate"/>
      </w:r>
      <w:r w:rsidR="005D79B7" w:rsidRPr="005D79B7">
        <w:rPr>
          <w:rFonts w:ascii="Times New Roman" w:hAnsi="Times New Roman" w:cs="Times New Roman"/>
          <w:noProof/>
          <w:lang w:val="en-CA"/>
        </w:rPr>
        <w:t>(Dec-Mar daily average = -9.7°C;</w:t>
      </w:r>
    </w:p>
    <w:p w14:paraId="7839C90C" w14:textId="70E49E5C" w:rsidR="003B6157" w:rsidRPr="00E36A85" w:rsidRDefault="005D79B7" w:rsidP="00BA0A2E">
      <w:pPr>
        <w:spacing w:line="480" w:lineRule="auto"/>
        <w:rPr>
          <w:rFonts w:ascii="Times New Roman" w:hAnsi="Times New Roman" w:cs="Times New Roman"/>
          <w:lang w:val="en-CA"/>
        </w:rPr>
      </w:pPr>
      <w:r w:rsidRPr="005D79B7">
        <w:rPr>
          <w:rFonts w:ascii="Times New Roman" w:hAnsi="Times New Roman" w:cs="Times New Roman"/>
          <w:noProof/>
          <w:lang w:val="en-CA"/>
        </w:rPr>
        <w:t>Environment and Climate Change Canada, 2018)</w:t>
      </w:r>
      <w:r w:rsidR="003B6157" w:rsidRPr="00E36A85">
        <w:rPr>
          <w:rFonts w:ascii="Times New Roman" w:hAnsi="Times New Roman" w:cs="Times New Roman"/>
          <w:lang w:val="en-CA"/>
        </w:rPr>
        <w:fldChar w:fldCharType="end"/>
      </w:r>
      <w:r w:rsidR="003B6157" w:rsidRPr="00E36A85">
        <w:rPr>
          <w:rFonts w:ascii="Times New Roman" w:hAnsi="Times New Roman" w:cs="Times New Roman"/>
          <w:lang w:val="en-CA"/>
        </w:rPr>
        <w:t>. Edmonton is located within the central parkland natural subregion</w:t>
      </w:r>
      <w:r w:rsidR="001569F2">
        <w:rPr>
          <w:rFonts w:ascii="Times New Roman" w:hAnsi="Times New Roman" w:cs="Times New Roman"/>
          <w:lang w:val="en-CA"/>
        </w:rPr>
        <w:t xml:space="preserve">, which is </w:t>
      </w:r>
      <w:r w:rsidR="003B6157" w:rsidRPr="00E36A85">
        <w:rPr>
          <w:rFonts w:ascii="Times New Roman" w:hAnsi="Times New Roman" w:cs="Times New Roman"/>
          <w:lang w:val="en-CA"/>
        </w:rPr>
        <w:t>an area composed of productive agricultural lands interspersed with wetlands and mixed forests of aspen (</w:t>
      </w:r>
      <w:r w:rsidR="003B6157" w:rsidRPr="00E36A85">
        <w:rPr>
          <w:rFonts w:ascii="Times New Roman" w:hAnsi="Times New Roman" w:cs="Times New Roman"/>
          <w:i/>
          <w:iCs/>
          <w:lang w:val="en-CA"/>
        </w:rPr>
        <w:t xml:space="preserve">Populus </w:t>
      </w:r>
      <w:proofErr w:type="spellStart"/>
      <w:r w:rsidR="003B6157" w:rsidRPr="00E36A85">
        <w:rPr>
          <w:rFonts w:ascii="Times New Roman" w:hAnsi="Times New Roman" w:cs="Times New Roman"/>
          <w:i/>
          <w:iCs/>
          <w:lang w:val="en-CA"/>
        </w:rPr>
        <w:t>tremuloides</w:t>
      </w:r>
      <w:proofErr w:type="spellEnd"/>
      <w:r w:rsidR="003B6157" w:rsidRPr="00E36A85">
        <w:rPr>
          <w:rFonts w:ascii="Times New Roman" w:hAnsi="Times New Roman" w:cs="Times New Roman"/>
          <w:lang w:val="en-CA"/>
        </w:rPr>
        <w:t>), balsam poplar (</w:t>
      </w:r>
      <w:r w:rsidR="003B6157" w:rsidRPr="00E36A85">
        <w:rPr>
          <w:rFonts w:ascii="Times New Roman" w:hAnsi="Times New Roman" w:cs="Times New Roman"/>
          <w:i/>
          <w:iCs/>
          <w:lang w:val="en-CA"/>
        </w:rPr>
        <w:t>Populus balsamifera</w:t>
      </w:r>
      <w:r w:rsidR="003B6157" w:rsidRPr="00E36A85">
        <w:rPr>
          <w:rFonts w:ascii="Times New Roman" w:hAnsi="Times New Roman" w:cs="Times New Roman"/>
          <w:lang w:val="en-CA"/>
        </w:rPr>
        <w:t xml:space="preserve">), and spruce trees </w:t>
      </w:r>
      <w:r w:rsidR="003B6157" w:rsidRPr="00E36A85">
        <w:rPr>
          <w:rFonts w:ascii="Times New Roman" w:hAnsi="Times New Roman" w:cs="Times New Roman"/>
          <w:lang w:val="en-CA"/>
        </w:rPr>
        <w:fldChar w:fldCharType="begin"/>
      </w:r>
      <w:r w:rsidR="0005139D">
        <w:rPr>
          <w:rFonts w:ascii="Times New Roman" w:hAnsi="Times New Roman" w:cs="Times New Roman"/>
          <w:lang w:val="en-CA"/>
        </w:rPr>
        <w:instrText xml:space="preserve"> ADDIN EN.CITE &lt;EndNote&gt;&lt;Cite&gt;&lt;Author&gt;Natural Regions Committee&lt;/Author&gt;&lt;Year&gt;2006&lt;/Year&gt;&lt;IDText&gt;Natural Regions and Subregions of Alberta&lt;/IDText&gt;&lt;Prefix&gt;Picea spp`; &lt;/Prefix&gt;&lt;DisplayText&gt;(Picea spp; Natural Regions Committee, 2006)&lt;/DisplayText&gt;&lt;record&gt;&lt;titles&gt;&lt;title&gt;Natural Regions and Subregions of Alberta&lt;/title&gt;&lt;/titles&gt;&lt;contributors&gt;&lt;authors&gt;&lt;author&gt;Natural Regions Committee,&lt;/author&gt;&lt;/authors&gt;&lt;/contributors&gt;&lt;added-date format="utc"&gt;1578100487&lt;/added-date&gt;&lt;ref-type name="Government Document"&gt;46&lt;/ref-type&gt;&lt;dates&gt;&lt;year&gt;2006&lt;/year&gt;&lt;/dates&gt;&lt;rec-number&gt;246&lt;/rec-number&gt;&lt;publisher&gt;Compiled by DJ Downing and WW Pettapiece. Government of Alberta. Pub. No. T852&lt;/publisher&gt;&lt;last-updated-date format="utc"&gt;1586903967&lt;/last-updated-date&gt;&lt;/record&gt;&lt;/Cite&gt;&lt;/EndNote&gt;</w:instrText>
      </w:r>
      <w:r w:rsidR="003B6157" w:rsidRPr="00E36A85">
        <w:rPr>
          <w:rFonts w:ascii="Times New Roman" w:hAnsi="Times New Roman" w:cs="Times New Roman"/>
          <w:lang w:val="en-CA"/>
        </w:rPr>
        <w:fldChar w:fldCharType="separate"/>
      </w:r>
      <w:r w:rsidR="0005139D">
        <w:rPr>
          <w:rFonts w:ascii="Times New Roman" w:hAnsi="Times New Roman" w:cs="Times New Roman"/>
          <w:noProof/>
          <w:lang w:val="en-CA"/>
        </w:rPr>
        <w:t>(Picea spp; Natural Regions Committee, 2006)</w:t>
      </w:r>
      <w:r w:rsidR="003B6157" w:rsidRPr="00E36A85">
        <w:rPr>
          <w:rFonts w:ascii="Times New Roman" w:hAnsi="Times New Roman" w:cs="Times New Roman"/>
          <w:lang w:val="en-CA"/>
        </w:rPr>
        <w:fldChar w:fldCharType="end"/>
      </w:r>
      <w:r w:rsidR="003B6157" w:rsidRPr="00E36A85">
        <w:rPr>
          <w:rFonts w:ascii="Times New Roman" w:hAnsi="Times New Roman" w:cs="Times New Roman"/>
          <w:lang w:val="en-CA"/>
        </w:rPr>
        <w:t xml:space="preserve">. The city is bisected by the North Saskatchewan River valley and several large ravines, which form a network of </w:t>
      </w:r>
      <w:r w:rsidR="00F95DB9" w:rsidRPr="00E36A85">
        <w:rPr>
          <w:rFonts w:ascii="Times New Roman" w:hAnsi="Times New Roman" w:cs="Times New Roman"/>
          <w:lang w:val="en-CA"/>
        </w:rPr>
        <w:t xml:space="preserve">minimally </w:t>
      </w:r>
      <w:r w:rsidR="003B6157" w:rsidRPr="00E36A85">
        <w:rPr>
          <w:rFonts w:ascii="Times New Roman" w:hAnsi="Times New Roman" w:cs="Times New Roman"/>
          <w:lang w:val="en-CA"/>
        </w:rPr>
        <w:t xml:space="preserve">developed natural areas (Figure </w:t>
      </w:r>
      <w:r w:rsidR="00F65F0A">
        <w:rPr>
          <w:rFonts w:ascii="Times New Roman" w:hAnsi="Times New Roman" w:cs="Times New Roman"/>
          <w:lang w:val="en-CA"/>
        </w:rPr>
        <w:t>1</w:t>
      </w:r>
      <w:r w:rsidR="003B6157" w:rsidRPr="00E36A85">
        <w:rPr>
          <w:rFonts w:ascii="Times New Roman" w:hAnsi="Times New Roman" w:cs="Times New Roman"/>
          <w:lang w:val="en-CA"/>
        </w:rPr>
        <w:t xml:space="preserve">). </w:t>
      </w:r>
    </w:p>
    <w:p w14:paraId="53B04057" w14:textId="77777777" w:rsidR="00134229" w:rsidRDefault="00134229" w:rsidP="00BA0A2E">
      <w:pPr>
        <w:spacing w:line="480" w:lineRule="auto"/>
        <w:rPr>
          <w:rFonts w:ascii="Times New Roman" w:hAnsi="Times New Roman" w:cs="Times New Roman"/>
          <w:b/>
          <w:bCs/>
          <w:lang w:val="en-CA"/>
        </w:rPr>
      </w:pPr>
    </w:p>
    <w:p w14:paraId="5BE2D681" w14:textId="1394EF62" w:rsidR="003B6157" w:rsidRPr="00E36A85" w:rsidRDefault="00416A89" w:rsidP="00BA0A2E">
      <w:pPr>
        <w:spacing w:line="480" w:lineRule="auto"/>
        <w:rPr>
          <w:rFonts w:ascii="Times New Roman" w:hAnsi="Times New Roman" w:cs="Times New Roman"/>
          <w:b/>
          <w:bCs/>
          <w:lang w:val="en-CA"/>
        </w:rPr>
      </w:pPr>
      <w:r>
        <w:rPr>
          <w:rFonts w:ascii="Times New Roman" w:hAnsi="Times New Roman" w:cs="Times New Roman"/>
          <w:b/>
          <w:bCs/>
          <w:lang w:val="en-CA"/>
        </w:rPr>
        <w:t>Report collection</w:t>
      </w:r>
      <w:r w:rsidR="00B52809">
        <w:rPr>
          <w:rFonts w:ascii="Times New Roman" w:hAnsi="Times New Roman" w:cs="Times New Roman"/>
          <w:b/>
          <w:bCs/>
          <w:lang w:val="en-CA"/>
        </w:rPr>
        <w:t xml:space="preserve"> and classification</w:t>
      </w:r>
    </w:p>
    <w:p w14:paraId="4B49A273" w14:textId="723E7234" w:rsidR="00BB22DE" w:rsidRDefault="003B6157" w:rsidP="00BA0A2E">
      <w:pPr>
        <w:spacing w:line="480" w:lineRule="auto"/>
        <w:rPr>
          <w:rFonts w:ascii="Times New Roman" w:hAnsi="Times New Roman" w:cs="Times New Roman"/>
          <w:lang w:val="en-CA"/>
        </w:rPr>
      </w:pPr>
      <w:r w:rsidRPr="00E36A85">
        <w:rPr>
          <w:rFonts w:ascii="Times New Roman" w:hAnsi="Times New Roman" w:cs="Times New Roman"/>
          <w:lang w:val="en-CA"/>
        </w:rPr>
        <w:t xml:space="preserve">We used a web-based platform launched in </w:t>
      </w:r>
      <w:r w:rsidR="00D65926">
        <w:rPr>
          <w:rFonts w:ascii="Times New Roman" w:hAnsi="Times New Roman" w:cs="Times New Roman"/>
          <w:lang w:val="en-CA"/>
        </w:rPr>
        <w:t>September</w:t>
      </w:r>
      <w:r w:rsidRPr="00E36A85">
        <w:rPr>
          <w:rFonts w:ascii="Times New Roman" w:hAnsi="Times New Roman" w:cs="Times New Roman"/>
          <w:lang w:val="en-CA"/>
        </w:rPr>
        <w:t xml:space="preserve"> 2010 to collect voluntarily submitted reports of coyotes from members of the general public on the Edmonton Urban Coyote Project website (</w:t>
      </w:r>
      <w:hyperlink r:id="rId6" w:history="1">
        <w:r w:rsidRPr="00E36A85">
          <w:rPr>
            <w:rStyle w:val="Hyperlink"/>
            <w:rFonts w:ascii="Times New Roman" w:hAnsi="Times New Roman" w:cs="Times New Roman"/>
            <w:lang w:val="en-CA"/>
          </w:rPr>
          <w:t>https://www.edmontonurbancoyotes.ca/reportsighting.php</w:t>
        </w:r>
      </w:hyperlink>
      <w:r w:rsidRPr="00E36A85">
        <w:rPr>
          <w:rFonts w:ascii="Times New Roman" w:hAnsi="Times New Roman" w:cs="Times New Roman"/>
          <w:lang w:val="en-CA"/>
        </w:rPr>
        <w:t xml:space="preserve">). We promoted the website </w:t>
      </w:r>
      <w:r w:rsidR="00A06507">
        <w:rPr>
          <w:rFonts w:ascii="Times New Roman" w:hAnsi="Times New Roman" w:cs="Times New Roman"/>
          <w:lang w:val="en-CA"/>
        </w:rPr>
        <w:t xml:space="preserve">opportunistically </w:t>
      </w:r>
      <w:r w:rsidRPr="00E36A85">
        <w:rPr>
          <w:rFonts w:ascii="Times New Roman" w:hAnsi="Times New Roman" w:cs="Times New Roman"/>
          <w:lang w:val="en-CA"/>
        </w:rPr>
        <w:t xml:space="preserve">during media interviews, public lectures, and social media posts, through word of mouth, on </w:t>
      </w:r>
      <w:r w:rsidR="004666CA">
        <w:rPr>
          <w:rFonts w:ascii="Times New Roman" w:hAnsi="Times New Roman" w:cs="Times New Roman"/>
          <w:lang w:val="en-CA"/>
        </w:rPr>
        <w:t>labels</w:t>
      </w:r>
      <w:r w:rsidRPr="00E36A85">
        <w:rPr>
          <w:rFonts w:ascii="Times New Roman" w:hAnsi="Times New Roman" w:cs="Times New Roman"/>
          <w:lang w:val="en-CA"/>
        </w:rPr>
        <w:t xml:space="preserve"> attached to wildlife cameras in the city, and </w:t>
      </w:r>
      <w:r w:rsidR="00893183">
        <w:rPr>
          <w:rFonts w:ascii="Times New Roman" w:hAnsi="Times New Roman" w:cs="Times New Roman"/>
          <w:lang w:val="en-CA"/>
        </w:rPr>
        <w:t>via</w:t>
      </w:r>
      <w:r w:rsidRPr="00E36A85">
        <w:rPr>
          <w:rFonts w:ascii="Times New Roman" w:hAnsi="Times New Roman" w:cs="Times New Roman"/>
          <w:lang w:val="en-CA"/>
        </w:rPr>
        <w:t xml:space="preserve"> a link to the website </w:t>
      </w:r>
      <w:r w:rsidR="00F2636A">
        <w:rPr>
          <w:rFonts w:ascii="Times New Roman" w:hAnsi="Times New Roman" w:cs="Times New Roman"/>
          <w:lang w:val="en-CA"/>
        </w:rPr>
        <w:t xml:space="preserve">on </w:t>
      </w:r>
      <w:r w:rsidRPr="00E36A85">
        <w:rPr>
          <w:rFonts w:ascii="Times New Roman" w:hAnsi="Times New Roman" w:cs="Times New Roman"/>
          <w:lang w:val="en-CA"/>
        </w:rPr>
        <w:t xml:space="preserve">the City of Edmonton website </w:t>
      </w:r>
      <w:r w:rsidRPr="00E36A85">
        <w:rPr>
          <w:rFonts w:ascii="Times New Roman" w:hAnsi="Times New Roman" w:cs="Times New Roman"/>
          <w:lang w:val="en-CA"/>
        </w:rPr>
        <w:lastRenderedPageBreak/>
        <w:t>(</w:t>
      </w:r>
      <w:hyperlink r:id="rId7" w:history="1">
        <w:r w:rsidRPr="00E36A85">
          <w:rPr>
            <w:rStyle w:val="Hyperlink"/>
            <w:rFonts w:ascii="Times New Roman" w:hAnsi="Times New Roman" w:cs="Times New Roman"/>
            <w:lang w:val="en-CA"/>
          </w:rPr>
          <w:t>https://www.edmonton.ca/residential_neighbourhoods/pets_wildlife/Coyotes.aspx</w:t>
        </w:r>
      </w:hyperlink>
      <w:r w:rsidRPr="00E36A85">
        <w:rPr>
          <w:rFonts w:ascii="Times New Roman" w:hAnsi="Times New Roman" w:cs="Times New Roman"/>
          <w:lang w:val="en-CA"/>
        </w:rPr>
        <w:t>)</w:t>
      </w:r>
      <w:r w:rsidR="00893183">
        <w:rPr>
          <w:rFonts w:ascii="Times New Roman" w:hAnsi="Times New Roman" w:cs="Times New Roman"/>
          <w:lang w:val="en-CA"/>
        </w:rPr>
        <w:t xml:space="preserve"> that was added in 2019</w:t>
      </w:r>
      <w:r w:rsidRPr="00E36A85">
        <w:rPr>
          <w:rFonts w:ascii="Times New Roman" w:hAnsi="Times New Roman" w:cs="Times New Roman"/>
          <w:lang w:val="en-CA"/>
        </w:rPr>
        <w:t>. Fields</w:t>
      </w:r>
      <w:r w:rsidR="00B502BA">
        <w:rPr>
          <w:rFonts w:ascii="Times New Roman" w:hAnsi="Times New Roman" w:cs="Times New Roman"/>
          <w:lang w:val="en-CA"/>
        </w:rPr>
        <w:t xml:space="preserve"> that the reporter filled out </w:t>
      </w:r>
      <w:r w:rsidRPr="00E36A85">
        <w:rPr>
          <w:rFonts w:ascii="Times New Roman" w:hAnsi="Times New Roman" w:cs="Times New Roman"/>
          <w:lang w:val="en-CA"/>
        </w:rPr>
        <w:t>included the dat</w:t>
      </w:r>
      <w:r w:rsidR="00C6674B">
        <w:rPr>
          <w:rFonts w:ascii="Times New Roman" w:hAnsi="Times New Roman" w:cs="Times New Roman"/>
          <w:lang w:val="en-CA"/>
        </w:rPr>
        <w:t>e</w:t>
      </w:r>
      <w:r w:rsidRPr="00E36A85">
        <w:rPr>
          <w:rFonts w:ascii="Times New Roman" w:hAnsi="Times New Roman" w:cs="Times New Roman"/>
          <w:lang w:val="en-CA"/>
        </w:rPr>
        <w:t>, time</w:t>
      </w:r>
      <w:r w:rsidR="00C203C3">
        <w:rPr>
          <w:rFonts w:ascii="Times New Roman" w:hAnsi="Times New Roman" w:cs="Times New Roman"/>
          <w:lang w:val="en-CA"/>
        </w:rPr>
        <w:t xml:space="preserve"> of day, </w:t>
      </w:r>
      <w:r w:rsidRPr="00E36A85">
        <w:rPr>
          <w:rFonts w:ascii="Times New Roman" w:hAnsi="Times New Roman" w:cs="Times New Roman"/>
          <w:lang w:val="en-CA"/>
        </w:rPr>
        <w:t xml:space="preserve">type of report, nearest intersection to the report location, additional </w:t>
      </w:r>
      <w:r w:rsidR="00E2468A">
        <w:rPr>
          <w:rFonts w:ascii="Times New Roman" w:hAnsi="Times New Roman" w:cs="Times New Roman"/>
          <w:lang w:val="en-CA"/>
        </w:rPr>
        <w:t>comments</w:t>
      </w:r>
      <w:r w:rsidRPr="00E36A85">
        <w:rPr>
          <w:rFonts w:ascii="Times New Roman" w:hAnsi="Times New Roman" w:cs="Times New Roman"/>
          <w:lang w:val="en-CA"/>
        </w:rPr>
        <w:t xml:space="preserve">, and the </w:t>
      </w:r>
      <w:r w:rsidR="0001731F" w:rsidRPr="00E36A85">
        <w:rPr>
          <w:rFonts w:ascii="Times New Roman" w:hAnsi="Times New Roman" w:cs="Times New Roman"/>
          <w:lang w:val="en-CA"/>
        </w:rPr>
        <w:t>reporter’s</w:t>
      </w:r>
      <w:r w:rsidRPr="00E36A85">
        <w:rPr>
          <w:rFonts w:ascii="Times New Roman" w:hAnsi="Times New Roman" w:cs="Times New Roman"/>
          <w:lang w:val="en-CA"/>
        </w:rPr>
        <w:t xml:space="preserve"> name and contact </w:t>
      </w:r>
      <w:r w:rsidR="0001731F">
        <w:rPr>
          <w:rFonts w:ascii="Times New Roman" w:hAnsi="Times New Roman" w:cs="Times New Roman"/>
          <w:lang w:val="en-CA"/>
        </w:rPr>
        <w:t>information</w:t>
      </w:r>
      <w:r w:rsidRPr="00E36A85">
        <w:rPr>
          <w:rFonts w:ascii="Times New Roman" w:hAnsi="Times New Roman" w:cs="Times New Roman"/>
          <w:lang w:val="en-CA"/>
        </w:rPr>
        <w:t xml:space="preserve">. We also included a </w:t>
      </w:r>
      <w:r w:rsidR="00DB73B5">
        <w:rPr>
          <w:rFonts w:ascii="Times New Roman" w:hAnsi="Times New Roman" w:cs="Times New Roman"/>
          <w:lang w:val="en-CA"/>
        </w:rPr>
        <w:t>map</w:t>
      </w:r>
      <w:r w:rsidRPr="00E36A85">
        <w:rPr>
          <w:rFonts w:ascii="Times New Roman" w:hAnsi="Times New Roman" w:cs="Times New Roman"/>
          <w:lang w:val="en-CA"/>
        </w:rPr>
        <w:t xml:space="preserve"> interface with a prompt for the reporter to precisely locate the report by placing a pin on the map</w:t>
      </w:r>
      <w:r w:rsidR="00C374E8">
        <w:rPr>
          <w:rFonts w:ascii="Times New Roman" w:hAnsi="Times New Roman" w:cs="Times New Roman"/>
          <w:lang w:val="en-CA"/>
        </w:rPr>
        <w:t xml:space="preserve">, and if coordinates were </w:t>
      </w:r>
      <w:r w:rsidR="0007002B">
        <w:rPr>
          <w:rFonts w:ascii="Times New Roman" w:hAnsi="Times New Roman" w:cs="Times New Roman"/>
          <w:lang w:val="en-CA"/>
        </w:rPr>
        <w:t>missing,</w:t>
      </w:r>
      <w:r w:rsidR="00C374E8">
        <w:rPr>
          <w:rFonts w:ascii="Times New Roman" w:hAnsi="Times New Roman" w:cs="Times New Roman"/>
          <w:lang w:val="en-CA"/>
        </w:rPr>
        <w:t xml:space="preserve"> we assigned them </w:t>
      </w:r>
      <w:r w:rsidRPr="00E36A85">
        <w:rPr>
          <w:rFonts w:ascii="Times New Roman" w:hAnsi="Times New Roman" w:cs="Times New Roman"/>
          <w:lang w:val="en-CA"/>
        </w:rPr>
        <w:t>post-hoc based on the reported nearest street intersection and information in the comments (</w:t>
      </w:r>
      <w:r w:rsidR="00E533CA" w:rsidRPr="00E36A85">
        <w:rPr>
          <w:rFonts w:ascii="Times New Roman" w:hAnsi="Times New Roman" w:cs="Times New Roman"/>
          <w:lang w:val="en-CA"/>
        </w:rPr>
        <w:t>i.e.,</w:t>
      </w:r>
      <w:r w:rsidRPr="00E36A85">
        <w:rPr>
          <w:rFonts w:ascii="Times New Roman" w:hAnsi="Times New Roman" w:cs="Times New Roman"/>
          <w:lang w:val="en-CA"/>
        </w:rPr>
        <w:t xml:space="preserve"> if a specific park or building was named).</w:t>
      </w:r>
      <w:r w:rsidR="006D0B3E">
        <w:rPr>
          <w:rFonts w:ascii="Times New Roman" w:hAnsi="Times New Roman" w:cs="Times New Roman"/>
          <w:lang w:val="en-CA"/>
        </w:rPr>
        <w:t xml:space="preserve"> </w:t>
      </w:r>
      <w:r w:rsidR="003961CB" w:rsidRPr="00E36A85">
        <w:rPr>
          <w:rFonts w:ascii="Times New Roman" w:hAnsi="Times New Roman" w:cs="Times New Roman"/>
          <w:lang w:val="en-CA"/>
        </w:rPr>
        <w:t>To encourage participation, no registration or login was required</w:t>
      </w:r>
      <w:r w:rsidR="00C374E8">
        <w:rPr>
          <w:rFonts w:ascii="Times New Roman" w:hAnsi="Times New Roman" w:cs="Times New Roman"/>
          <w:lang w:val="en-CA"/>
        </w:rPr>
        <w:t xml:space="preserve">. </w:t>
      </w:r>
      <w:r w:rsidR="00AB0D8B">
        <w:rPr>
          <w:rFonts w:ascii="Times New Roman" w:hAnsi="Times New Roman" w:cs="Times New Roman"/>
          <w:lang w:val="en-CA"/>
        </w:rPr>
        <w:t xml:space="preserve"> </w:t>
      </w:r>
    </w:p>
    <w:p w14:paraId="2A502C87" w14:textId="77777777" w:rsidR="00BB22DE" w:rsidRDefault="00BB22DE" w:rsidP="00BA0A2E">
      <w:pPr>
        <w:spacing w:line="480" w:lineRule="auto"/>
        <w:rPr>
          <w:rFonts w:ascii="Times New Roman" w:hAnsi="Times New Roman" w:cs="Times New Roman"/>
          <w:lang w:val="en-CA"/>
        </w:rPr>
      </w:pPr>
    </w:p>
    <w:p w14:paraId="68DDD360" w14:textId="36010BBA" w:rsidR="00FB2BD1" w:rsidRDefault="00FB2BD1" w:rsidP="00BA0A2E">
      <w:pPr>
        <w:spacing w:line="480" w:lineRule="auto"/>
        <w:rPr>
          <w:rFonts w:ascii="Times New Roman" w:hAnsi="Times New Roman" w:cs="Times New Roman"/>
          <w:lang w:val="en-CA"/>
        </w:rPr>
      </w:pPr>
      <w:r w:rsidRPr="00E36A85">
        <w:rPr>
          <w:rFonts w:ascii="Times New Roman" w:hAnsi="Times New Roman" w:cs="Times New Roman"/>
          <w:lang w:val="en-CA"/>
        </w:rPr>
        <w:t>When submitting a report, users</w:t>
      </w:r>
      <w:r>
        <w:rPr>
          <w:rFonts w:ascii="Times New Roman" w:hAnsi="Times New Roman" w:cs="Times New Roman"/>
          <w:lang w:val="en-CA"/>
        </w:rPr>
        <w:t xml:space="preserve"> were asked to</w:t>
      </w:r>
      <w:r w:rsidRPr="00E36A85">
        <w:rPr>
          <w:rFonts w:ascii="Times New Roman" w:hAnsi="Times New Roman" w:cs="Times New Roman"/>
          <w:lang w:val="en-CA"/>
        </w:rPr>
        <w:t xml:space="preserve"> indicate whether the</w:t>
      </w:r>
      <w:r w:rsidR="00C76FC9">
        <w:rPr>
          <w:rFonts w:ascii="Times New Roman" w:hAnsi="Times New Roman" w:cs="Times New Roman"/>
          <w:lang w:val="en-CA"/>
        </w:rPr>
        <w:t xml:space="preserve"> type of</w:t>
      </w:r>
      <w:r w:rsidRPr="00E36A85">
        <w:rPr>
          <w:rFonts w:ascii="Times New Roman" w:hAnsi="Times New Roman" w:cs="Times New Roman"/>
          <w:lang w:val="en-CA"/>
        </w:rPr>
        <w:t xml:space="preserve"> report </w:t>
      </w:r>
      <w:r w:rsidR="00C76FC9">
        <w:rPr>
          <w:rFonts w:ascii="Times New Roman" w:hAnsi="Times New Roman" w:cs="Times New Roman"/>
          <w:lang w:val="en-CA"/>
        </w:rPr>
        <w:t>was</w:t>
      </w:r>
      <w:r w:rsidRPr="00E36A85">
        <w:rPr>
          <w:rFonts w:ascii="Times New Roman" w:hAnsi="Times New Roman" w:cs="Times New Roman"/>
          <w:lang w:val="en-CA"/>
        </w:rPr>
        <w:t xml:space="preserve"> a sightin</w:t>
      </w:r>
      <w:r>
        <w:rPr>
          <w:rFonts w:ascii="Times New Roman" w:hAnsi="Times New Roman" w:cs="Times New Roman"/>
          <w:lang w:val="en-CA"/>
        </w:rPr>
        <w:t xml:space="preserve">g defined as </w:t>
      </w:r>
      <w:r w:rsidR="003A0AE7">
        <w:rPr>
          <w:rFonts w:ascii="Times New Roman" w:hAnsi="Times New Roman" w:cs="Times New Roman"/>
          <w:lang w:val="en-CA"/>
        </w:rPr>
        <w:t xml:space="preserve">an </w:t>
      </w:r>
      <w:r>
        <w:rPr>
          <w:rFonts w:ascii="Times New Roman" w:hAnsi="Times New Roman" w:cs="Times New Roman"/>
          <w:lang w:val="en-CA"/>
        </w:rPr>
        <w:t xml:space="preserve">observation at a </w:t>
      </w:r>
      <w:r w:rsidRPr="00FB1531">
        <w:rPr>
          <w:rFonts w:ascii="Times New Roman" w:hAnsi="Times New Roman" w:cs="Times New Roman"/>
          <w:lang w:val="en-CA"/>
        </w:rPr>
        <w:t xml:space="preserve">distance with no interaction, or encounter, defined as an interaction at close range. </w:t>
      </w:r>
      <w:r w:rsidR="001266F7" w:rsidRPr="00FB1531">
        <w:rPr>
          <w:rFonts w:ascii="Times New Roman" w:hAnsi="Times New Roman" w:cs="Times New Roman"/>
          <w:lang w:val="en-CA"/>
        </w:rPr>
        <w:t>M</w:t>
      </w:r>
      <w:r w:rsidRPr="00FB1531">
        <w:rPr>
          <w:rFonts w:ascii="Times New Roman" w:hAnsi="Times New Roman" w:cs="Times New Roman"/>
          <w:lang w:val="en-CA"/>
        </w:rPr>
        <w:t>ost reports (9</w:t>
      </w:r>
      <w:r w:rsidR="00FB1531" w:rsidRPr="00FB1531">
        <w:rPr>
          <w:rFonts w:ascii="Times New Roman" w:hAnsi="Times New Roman" w:cs="Times New Roman"/>
          <w:lang w:val="en-CA"/>
        </w:rPr>
        <w:t>6</w:t>
      </w:r>
      <w:r w:rsidRPr="00FB1531">
        <w:rPr>
          <w:rFonts w:ascii="Times New Roman" w:hAnsi="Times New Roman" w:cs="Times New Roman"/>
          <w:lang w:val="en-CA"/>
        </w:rPr>
        <w:t>.</w:t>
      </w:r>
      <w:r w:rsidR="00FB1531" w:rsidRPr="00FB1531">
        <w:rPr>
          <w:rFonts w:ascii="Times New Roman" w:hAnsi="Times New Roman" w:cs="Times New Roman"/>
          <w:lang w:val="en-CA"/>
        </w:rPr>
        <w:t>8</w:t>
      </w:r>
      <w:r w:rsidRPr="00FB1531">
        <w:rPr>
          <w:rFonts w:ascii="Times New Roman" w:hAnsi="Times New Roman" w:cs="Times New Roman"/>
          <w:lang w:val="en-CA"/>
        </w:rPr>
        <w:t xml:space="preserve"> %,</w:t>
      </w:r>
      <w:r w:rsidRPr="00E36A85">
        <w:rPr>
          <w:rFonts w:ascii="Times New Roman" w:hAnsi="Times New Roman" w:cs="Times New Roman"/>
          <w:lang w:val="en-CA"/>
        </w:rPr>
        <w:t xml:space="preserve"> </w:t>
      </w:r>
      <w:r w:rsidRPr="00E36A85">
        <w:rPr>
          <w:rFonts w:ascii="Times New Roman" w:hAnsi="Times New Roman" w:cs="Times New Roman"/>
          <w:i/>
          <w:iCs/>
          <w:lang w:val="en-CA"/>
        </w:rPr>
        <w:t xml:space="preserve">N </w:t>
      </w:r>
      <w:r w:rsidRPr="00E36A85">
        <w:rPr>
          <w:rFonts w:ascii="Times New Roman" w:hAnsi="Times New Roman" w:cs="Times New Roman"/>
          <w:lang w:val="en-CA"/>
        </w:rPr>
        <w:t xml:space="preserve">= </w:t>
      </w:r>
      <w:r w:rsidR="00786B41">
        <w:rPr>
          <w:rFonts w:ascii="Times New Roman" w:hAnsi="Times New Roman" w:cs="Times New Roman"/>
          <w:lang w:val="en-CA"/>
        </w:rPr>
        <w:t>8,859</w:t>
      </w:r>
      <w:r w:rsidRPr="00E36A85">
        <w:rPr>
          <w:rFonts w:ascii="Times New Roman" w:hAnsi="Times New Roman" w:cs="Times New Roman"/>
          <w:lang w:val="en-CA"/>
        </w:rPr>
        <w:t>)</w:t>
      </w:r>
      <w:r w:rsidR="00C76FC9">
        <w:rPr>
          <w:rFonts w:ascii="Times New Roman" w:hAnsi="Times New Roman" w:cs="Times New Roman"/>
          <w:lang w:val="en-CA"/>
        </w:rPr>
        <w:t xml:space="preserve"> </w:t>
      </w:r>
      <w:r w:rsidRPr="00E36A85">
        <w:rPr>
          <w:rFonts w:ascii="Times New Roman" w:hAnsi="Times New Roman" w:cs="Times New Roman"/>
          <w:lang w:val="en-CA"/>
        </w:rPr>
        <w:t xml:space="preserve">included </w:t>
      </w:r>
      <w:r>
        <w:rPr>
          <w:rFonts w:ascii="Times New Roman" w:hAnsi="Times New Roman" w:cs="Times New Roman"/>
          <w:lang w:val="en-CA"/>
        </w:rPr>
        <w:t xml:space="preserve">optional comments with </w:t>
      </w:r>
      <w:r w:rsidR="003A0AE7">
        <w:rPr>
          <w:rFonts w:ascii="Times New Roman" w:hAnsi="Times New Roman" w:cs="Times New Roman"/>
          <w:lang w:val="en-CA"/>
        </w:rPr>
        <w:t xml:space="preserve">further </w:t>
      </w:r>
      <w:r w:rsidR="00AE7938">
        <w:rPr>
          <w:rFonts w:ascii="Times New Roman" w:hAnsi="Times New Roman" w:cs="Times New Roman"/>
          <w:lang w:val="en-CA"/>
        </w:rPr>
        <w:t>details about</w:t>
      </w:r>
      <w:r>
        <w:rPr>
          <w:rFonts w:ascii="Times New Roman" w:hAnsi="Times New Roman" w:cs="Times New Roman"/>
          <w:lang w:val="en-CA"/>
        </w:rPr>
        <w:t xml:space="preserve"> </w:t>
      </w:r>
      <w:r w:rsidR="008516EF">
        <w:rPr>
          <w:rFonts w:ascii="Times New Roman" w:hAnsi="Times New Roman" w:cs="Times New Roman"/>
          <w:lang w:val="en-CA"/>
        </w:rPr>
        <w:t xml:space="preserve">the </w:t>
      </w:r>
      <w:r w:rsidR="00AC48A8">
        <w:rPr>
          <w:rFonts w:ascii="Times New Roman" w:hAnsi="Times New Roman" w:cs="Times New Roman"/>
          <w:lang w:val="en-CA"/>
        </w:rPr>
        <w:t>human-coyote interaction</w:t>
      </w:r>
      <w:r w:rsidR="00BB22DE">
        <w:rPr>
          <w:rFonts w:ascii="Times New Roman" w:hAnsi="Times New Roman" w:cs="Times New Roman"/>
          <w:lang w:val="en-CA"/>
        </w:rPr>
        <w:t>,</w:t>
      </w:r>
      <w:r w:rsidR="00AC48A8">
        <w:rPr>
          <w:rFonts w:ascii="Times New Roman" w:hAnsi="Times New Roman" w:cs="Times New Roman"/>
          <w:lang w:val="en-CA"/>
        </w:rPr>
        <w:t xml:space="preserve"> </w:t>
      </w:r>
      <w:r w:rsidR="001266F7">
        <w:rPr>
          <w:rFonts w:ascii="Times New Roman" w:hAnsi="Times New Roman" w:cs="Times New Roman"/>
          <w:lang w:val="en-CA"/>
        </w:rPr>
        <w:t xml:space="preserve">so </w:t>
      </w:r>
      <w:r w:rsidR="00AC48A8">
        <w:rPr>
          <w:rFonts w:ascii="Times New Roman" w:hAnsi="Times New Roman" w:cs="Times New Roman"/>
          <w:lang w:val="en-CA"/>
        </w:rPr>
        <w:t xml:space="preserve">we developed a </w:t>
      </w:r>
      <w:r w:rsidR="00A51F28">
        <w:rPr>
          <w:rFonts w:ascii="Times New Roman" w:hAnsi="Times New Roman" w:cs="Times New Roman"/>
          <w:lang w:val="en-CA"/>
        </w:rPr>
        <w:t>classification form</w:t>
      </w:r>
      <w:r w:rsidR="00AC48A8">
        <w:rPr>
          <w:rFonts w:ascii="Times New Roman" w:hAnsi="Times New Roman" w:cs="Times New Roman"/>
          <w:lang w:val="en-CA"/>
        </w:rPr>
        <w:t xml:space="preserve"> to</w:t>
      </w:r>
      <w:r w:rsidR="00D44AC4">
        <w:rPr>
          <w:rFonts w:ascii="Times New Roman" w:hAnsi="Times New Roman" w:cs="Times New Roman"/>
          <w:lang w:val="en-CA"/>
        </w:rPr>
        <w:t xml:space="preserve"> categorize </w:t>
      </w:r>
      <w:r w:rsidR="007D7828">
        <w:rPr>
          <w:rFonts w:ascii="Times New Roman" w:hAnsi="Times New Roman" w:cs="Times New Roman"/>
          <w:lang w:val="en-CA"/>
        </w:rPr>
        <w:t xml:space="preserve">coyote boldness towards people and human </w:t>
      </w:r>
      <w:r w:rsidR="00753F84">
        <w:rPr>
          <w:rFonts w:ascii="Times New Roman" w:hAnsi="Times New Roman" w:cs="Times New Roman"/>
          <w:lang w:val="en-CA"/>
        </w:rPr>
        <w:t>concern</w:t>
      </w:r>
      <w:r w:rsidR="007D7828">
        <w:rPr>
          <w:rFonts w:ascii="Times New Roman" w:hAnsi="Times New Roman" w:cs="Times New Roman"/>
          <w:lang w:val="en-CA"/>
        </w:rPr>
        <w:t xml:space="preserve"> of coyotes</w:t>
      </w:r>
      <w:r w:rsidR="0007002B">
        <w:rPr>
          <w:rFonts w:ascii="Times New Roman" w:hAnsi="Times New Roman" w:cs="Times New Roman"/>
          <w:lang w:val="en-CA"/>
        </w:rPr>
        <w:t xml:space="preserve"> (Appendix </w:t>
      </w:r>
      <w:r w:rsidR="0099337A">
        <w:rPr>
          <w:rFonts w:ascii="Times New Roman" w:hAnsi="Times New Roman" w:cs="Times New Roman"/>
          <w:lang w:val="en-CA"/>
        </w:rPr>
        <w:t>1</w:t>
      </w:r>
      <w:r w:rsidR="0007002B">
        <w:rPr>
          <w:rFonts w:ascii="Times New Roman" w:hAnsi="Times New Roman" w:cs="Times New Roman"/>
          <w:lang w:val="en-CA"/>
        </w:rPr>
        <w:t>)</w:t>
      </w:r>
      <w:r w:rsidR="006C4BF7">
        <w:rPr>
          <w:rFonts w:ascii="Times New Roman" w:hAnsi="Times New Roman" w:cs="Times New Roman"/>
          <w:lang w:val="en-CA"/>
        </w:rPr>
        <w:t xml:space="preserve">. </w:t>
      </w:r>
      <w:r>
        <w:rPr>
          <w:rFonts w:ascii="Times New Roman" w:hAnsi="Times New Roman" w:cs="Times New Roman"/>
          <w:lang w:val="en-CA"/>
        </w:rPr>
        <w:t xml:space="preserve">We </w:t>
      </w:r>
      <w:r w:rsidR="00C93A83">
        <w:rPr>
          <w:rFonts w:ascii="Times New Roman" w:hAnsi="Times New Roman" w:cs="Times New Roman"/>
          <w:lang w:val="en-CA"/>
        </w:rPr>
        <w:t>classified</w:t>
      </w:r>
      <w:r>
        <w:rPr>
          <w:rFonts w:ascii="Times New Roman" w:hAnsi="Times New Roman" w:cs="Times New Roman"/>
          <w:lang w:val="en-CA"/>
        </w:rPr>
        <w:t xml:space="preserve"> coyote boldness </w:t>
      </w:r>
      <w:r w:rsidR="00A6682D">
        <w:rPr>
          <w:rFonts w:ascii="Times New Roman" w:hAnsi="Times New Roman" w:cs="Times New Roman"/>
          <w:lang w:val="en-CA"/>
        </w:rPr>
        <w:t xml:space="preserve">into nine </w:t>
      </w:r>
      <w:r w:rsidR="007620BC">
        <w:rPr>
          <w:rFonts w:ascii="Times New Roman" w:hAnsi="Times New Roman" w:cs="Times New Roman"/>
          <w:lang w:val="en-CA"/>
        </w:rPr>
        <w:t xml:space="preserve">coyote response </w:t>
      </w:r>
      <w:r w:rsidR="00A6682D">
        <w:rPr>
          <w:rFonts w:ascii="Times New Roman" w:hAnsi="Times New Roman" w:cs="Times New Roman"/>
          <w:lang w:val="en-CA"/>
        </w:rPr>
        <w:t xml:space="preserve">categories </w:t>
      </w:r>
      <w:r w:rsidR="00E04CC1">
        <w:rPr>
          <w:rFonts w:ascii="Times New Roman" w:hAnsi="Times New Roman" w:cs="Times New Roman"/>
          <w:lang w:val="en-CA"/>
        </w:rPr>
        <w:t xml:space="preserve">that we </w:t>
      </w:r>
      <w:r w:rsidR="00782AB1">
        <w:rPr>
          <w:rFonts w:ascii="Times New Roman" w:hAnsi="Times New Roman" w:cs="Times New Roman"/>
          <w:lang w:val="en-CA"/>
        </w:rPr>
        <w:t>binned</w:t>
      </w:r>
      <w:r w:rsidR="00A6682D">
        <w:rPr>
          <w:rFonts w:ascii="Times New Roman" w:hAnsi="Times New Roman" w:cs="Times New Roman"/>
          <w:lang w:val="en-CA"/>
        </w:rPr>
        <w:t xml:space="preserve"> into</w:t>
      </w:r>
      <w:r w:rsidR="00D7482F">
        <w:rPr>
          <w:rFonts w:ascii="Times New Roman" w:hAnsi="Times New Roman" w:cs="Times New Roman"/>
          <w:lang w:val="en-CA"/>
        </w:rPr>
        <w:t xml:space="preserve"> a four-point ordinal scale</w:t>
      </w:r>
      <w:r w:rsidR="00A6682D">
        <w:rPr>
          <w:rFonts w:ascii="Times New Roman" w:hAnsi="Times New Roman" w:cs="Times New Roman"/>
          <w:lang w:val="en-CA"/>
        </w:rPr>
        <w:t xml:space="preserve"> </w:t>
      </w:r>
      <w:r>
        <w:rPr>
          <w:rFonts w:ascii="Times New Roman" w:hAnsi="Times New Roman" w:cs="Times New Roman"/>
          <w:lang w:val="en-CA"/>
        </w:rPr>
        <w:t xml:space="preserve">ranging from avoidance (e.g., ran away) to aggressive </w:t>
      </w:r>
      <w:r w:rsidR="008C6287">
        <w:rPr>
          <w:rFonts w:ascii="Times New Roman" w:hAnsi="Times New Roman" w:cs="Times New Roman"/>
          <w:lang w:val="en-CA"/>
        </w:rPr>
        <w:t>behaviour</w:t>
      </w:r>
      <w:r>
        <w:rPr>
          <w:rFonts w:ascii="Times New Roman" w:hAnsi="Times New Roman" w:cs="Times New Roman"/>
          <w:lang w:val="en-CA"/>
        </w:rPr>
        <w:t xml:space="preserve"> (e.g., made physical contact, Table </w:t>
      </w:r>
      <w:r w:rsidR="007267F7">
        <w:rPr>
          <w:rFonts w:ascii="Times New Roman" w:hAnsi="Times New Roman" w:cs="Times New Roman"/>
          <w:lang w:val="en-CA"/>
        </w:rPr>
        <w:t>1</w:t>
      </w:r>
      <w:r>
        <w:rPr>
          <w:rFonts w:ascii="Times New Roman" w:hAnsi="Times New Roman" w:cs="Times New Roman"/>
          <w:lang w:val="en-CA"/>
        </w:rPr>
        <w:t xml:space="preserve">). For human </w:t>
      </w:r>
      <w:r w:rsidR="005116DE">
        <w:rPr>
          <w:rFonts w:ascii="Times New Roman" w:hAnsi="Times New Roman" w:cs="Times New Roman"/>
          <w:lang w:val="en-CA"/>
        </w:rPr>
        <w:t>concern</w:t>
      </w:r>
      <w:r>
        <w:rPr>
          <w:rFonts w:ascii="Times New Roman" w:hAnsi="Times New Roman" w:cs="Times New Roman"/>
          <w:lang w:val="en-CA"/>
        </w:rPr>
        <w:t xml:space="preserve">, we classified reports on a three-point ordinal scale from positive (e.g., beautiful), to neutral (e.g., curious or not scared), to negative (e.g., scared) </w:t>
      </w:r>
      <w:r w:rsidR="006D4707">
        <w:rPr>
          <w:rFonts w:ascii="Times New Roman" w:hAnsi="Times New Roman" w:cs="Times New Roman"/>
          <w:lang w:val="en-CA"/>
        </w:rPr>
        <w:t xml:space="preserve">emotional responses or perceptions </w:t>
      </w:r>
      <w:r>
        <w:rPr>
          <w:rFonts w:ascii="Times New Roman" w:hAnsi="Times New Roman" w:cs="Times New Roman"/>
          <w:lang w:val="en-CA"/>
        </w:rPr>
        <w:t xml:space="preserve">based on the explicit presence </w:t>
      </w:r>
      <w:r w:rsidRPr="00E36A85">
        <w:rPr>
          <w:rFonts w:ascii="Times New Roman" w:hAnsi="Times New Roman" w:cs="Times New Roman"/>
          <w:lang w:val="en-CA"/>
        </w:rPr>
        <w:t xml:space="preserve">of words that directly relate to human </w:t>
      </w:r>
      <w:r w:rsidR="00CD32EB">
        <w:rPr>
          <w:rFonts w:ascii="Times New Roman" w:hAnsi="Times New Roman" w:cs="Times New Roman"/>
          <w:lang w:val="en-CA"/>
        </w:rPr>
        <w:t xml:space="preserve">concern </w:t>
      </w:r>
      <w:r w:rsidRPr="00E36A85">
        <w:rPr>
          <w:rFonts w:ascii="Times New Roman" w:hAnsi="Times New Roman" w:cs="Times New Roman"/>
          <w:lang w:val="en-CA"/>
        </w:rPr>
        <w:t xml:space="preserve">(Table </w:t>
      </w:r>
      <w:r w:rsidR="007267F7">
        <w:rPr>
          <w:rFonts w:ascii="Times New Roman" w:hAnsi="Times New Roman" w:cs="Times New Roman"/>
          <w:lang w:val="en-CA"/>
        </w:rPr>
        <w:t>2</w:t>
      </w:r>
      <w:r w:rsidRPr="00E36A85">
        <w:rPr>
          <w:rFonts w:ascii="Times New Roman" w:hAnsi="Times New Roman" w:cs="Times New Roman"/>
          <w:lang w:val="en-CA"/>
        </w:rPr>
        <w:t xml:space="preserve">). </w:t>
      </w:r>
      <w:r w:rsidR="008C358F">
        <w:rPr>
          <w:rFonts w:ascii="Times New Roman" w:hAnsi="Times New Roman" w:cs="Times New Roman"/>
          <w:lang w:val="en-CA"/>
        </w:rPr>
        <w:t xml:space="preserve">With the classification form we also identified five contextual variables: the human activity occurring at the time of the report (e.g., walking, cycling, driving), the presence of vulnerable individuals (children, dogs or cats), if dogs present were leashed or off leash, the number of coyotes, and coyote health. </w:t>
      </w:r>
      <w:r w:rsidR="005116DE">
        <w:rPr>
          <w:rFonts w:ascii="Times New Roman" w:hAnsi="Times New Roman" w:cs="Times New Roman"/>
          <w:lang w:val="en-CA"/>
        </w:rPr>
        <w:t>We assessed the repeatability o</w:t>
      </w:r>
      <w:r w:rsidR="00A51F28">
        <w:rPr>
          <w:rFonts w:ascii="Times New Roman" w:hAnsi="Times New Roman" w:cs="Times New Roman"/>
          <w:lang w:val="en-CA"/>
        </w:rPr>
        <w:t>f</w:t>
      </w:r>
      <w:r w:rsidR="005116DE">
        <w:rPr>
          <w:rFonts w:ascii="Times New Roman" w:hAnsi="Times New Roman" w:cs="Times New Roman"/>
          <w:lang w:val="en-CA"/>
        </w:rPr>
        <w:t xml:space="preserve"> report </w:t>
      </w:r>
      <w:r w:rsidR="005116DE">
        <w:rPr>
          <w:rFonts w:ascii="Times New Roman" w:hAnsi="Times New Roman" w:cs="Times New Roman"/>
          <w:lang w:val="en-CA"/>
        </w:rPr>
        <w:lastRenderedPageBreak/>
        <w:t>classification between classifiers by randomly selecting and re-classifying five subsets of twenty reports and calculating the percentage of reports that differed between observers.</w:t>
      </w:r>
    </w:p>
    <w:p w14:paraId="1C39EBD5" w14:textId="77777777" w:rsidR="00BA1637" w:rsidRDefault="00BA1637" w:rsidP="00BA0A2E">
      <w:pPr>
        <w:spacing w:line="480" w:lineRule="auto"/>
        <w:rPr>
          <w:rFonts w:ascii="Times New Roman" w:hAnsi="Times New Roman" w:cs="Times New Roman"/>
          <w:b/>
          <w:bCs/>
          <w:lang w:val="en-CA"/>
        </w:rPr>
      </w:pPr>
    </w:p>
    <w:p w14:paraId="0CD3C09F" w14:textId="7D7E9B62" w:rsidR="00302BA1" w:rsidRPr="00BA1637" w:rsidRDefault="0049218C" w:rsidP="00BA0A2E">
      <w:pPr>
        <w:spacing w:line="480" w:lineRule="auto"/>
        <w:rPr>
          <w:rFonts w:ascii="Times New Roman" w:hAnsi="Times New Roman" w:cs="Times New Roman"/>
          <w:b/>
          <w:bCs/>
          <w:lang w:val="en-CA"/>
        </w:rPr>
      </w:pPr>
      <w:r>
        <w:rPr>
          <w:rFonts w:ascii="Times New Roman" w:hAnsi="Times New Roman" w:cs="Times New Roman"/>
          <w:b/>
          <w:bCs/>
          <w:lang w:val="en-CA"/>
        </w:rPr>
        <w:t>Spatial and temporal variables</w:t>
      </w:r>
    </w:p>
    <w:p w14:paraId="4D5DC0ED" w14:textId="74D374E9" w:rsidR="00BB47F9" w:rsidRDefault="00BB47F9" w:rsidP="00BA0A2E">
      <w:pPr>
        <w:spacing w:line="480" w:lineRule="auto"/>
        <w:rPr>
          <w:rFonts w:ascii="Times New Roman" w:hAnsi="Times New Roman" w:cs="Times New Roman"/>
          <w:lang w:val="en-CA"/>
        </w:rPr>
      </w:pPr>
      <w:r>
        <w:rPr>
          <w:rFonts w:ascii="Times New Roman" w:hAnsi="Times New Roman" w:cs="Times New Roman"/>
          <w:lang w:val="en-CA"/>
        </w:rPr>
        <w:t xml:space="preserve">To </w:t>
      </w:r>
      <w:r w:rsidR="00A643D2">
        <w:rPr>
          <w:rFonts w:ascii="Times New Roman" w:hAnsi="Times New Roman" w:cs="Times New Roman"/>
          <w:lang w:val="en-CA"/>
        </w:rPr>
        <w:t>measure</w:t>
      </w:r>
      <w:r>
        <w:rPr>
          <w:rFonts w:ascii="Times New Roman" w:hAnsi="Times New Roman" w:cs="Times New Roman"/>
          <w:lang w:val="en-CA"/>
        </w:rPr>
        <w:t xml:space="preserve"> spatial variables associated with reports, we first mapped </w:t>
      </w:r>
      <w:r w:rsidR="00321730">
        <w:rPr>
          <w:rFonts w:ascii="Times New Roman" w:hAnsi="Times New Roman" w:cs="Times New Roman"/>
          <w:lang w:val="en-CA"/>
        </w:rPr>
        <w:t>report</w:t>
      </w:r>
      <w:r>
        <w:rPr>
          <w:rFonts w:ascii="Times New Roman" w:hAnsi="Times New Roman" w:cs="Times New Roman"/>
          <w:lang w:val="en-CA"/>
        </w:rPr>
        <w:t xml:space="preserve"> </w:t>
      </w:r>
      <w:r w:rsidRPr="00E36A85">
        <w:rPr>
          <w:rFonts w:ascii="Times New Roman" w:hAnsi="Times New Roman" w:cs="Times New Roman"/>
          <w:lang w:val="en-CA"/>
        </w:rPr>
        <w:t>location</w:t>
      </w:r>
      <w:r>
        <w:rPr>
          <w:rFonts w:ascii="Times New Roman" w:hAnsi="Times New Roman" w:cs="Times New Roman"/>
          <w:lang w:val="en-CA"/>
        </w:rPr>
        <w:t>s</w:t>
      </w:r>
      <w:r w:rsidRPr="00E36A85">
        <w:rPr>
          <w:rFonts w:ascii="Times New Roman" w:hAnsi="Times New Roman" w:cs="Times New Roman"/>
          <w:lang w:val="en-CA"/>
        </w:rPr>
        <w:t xml:space="preserve"> using ArcGIS Pro v2.7 (Figure </w:t>
      </w:r>
      <w:r w:rsidR="00814F3A">
        <w:rPr>
          <w:rFonts w:ascii="Times New Roman" w:hAnsi="Times New Roman" w:cs="Times New Roman"/>
          <w:lang w:val="en-CA"/>
        </w:rPr>
        <w:t>1)</w:t>
      </w:r>
      <w:r>
        <w:rPr>
          <w:rFonts w:ascii="Times New Roman" w:hAnsi="Times New Roman" w:cs="Times New Roman"/>
          <w:lang w:val="en-CA"/>
        </w:rPr>
        <w:t>.</w:t>
      </w:r>
      <w:r w:rsidRPr="00E36A85">
        <w:rPr>
          <w:rFonts w:ascii="Times New Roman" w:hAnsi="Times New Roman" w:cs="Times New Roman"/>
          <w:lang w:val="en-CA"/>
        </w:rPr>
        <w:t xml:space="preserve"> We</w:t>
      </w:r>
      <w:r w:rsidR="00805761">
        <w:rPr>
          <w:rFonts w:ascii="Times New Roman" w:hAnsi="Times New Roman" w:cs="Times New Roman"/>
          <w:lang w:val="en-CA"/>
        </w:rPr>
        <w:t xml:space="preserve"> excluded</w:t>
      </w:r>
      <w:r w:rsidRPr="00E36A85">
        <w:rPr>
          <w:rFonts w:ascii="Times New Roman" w:hAnsi="Times New Roman" w:cs="Times New Roman"/>
          <w:lang w:val="en-CA"/>
        </w:rPr>
        <w:t xml:space="preserve"> reports that were located outside </w:t>
      </w:r>
      <w:r>
        <w:rPr>
          <w:rFonts w:ascii="Times New Roman" w:hAnsi="Times New Roman" w:cs="Times New Roman"/>
          <w:lang w:val="en-CA"/>
        </w:rPr>
        <w:t>of Edmonton</w:t>
      </w:r>
      <w:r w:rsidR="00FB287C">
        <w:rPr>
          <w:rFonts w:ascii="Times New Roman" w:hAnsi="Times New Roman" w:cs="Times New Roman"/>
          <w:lang w:val="en-CA"/>
        </w:rPr>
        <w:t xml:space="preserve"> </w:t>
      </w:r>
      <w:r w:rsidR="00933B40">
        <w:rPr>
          <w:rFonts w:ascii="Times New Roman" w:hAnsi="Times New Roman" w:cs="Times New Roman"/>
          <w:lang w:val="en-CA"/>
        </w:rPr>
        <w:t xml:space="preserve">city limits </w:t>
      </w:r>
      <w:r w:rsidR="00FB287C">
        <w:rPr>
          <w:rFonts w:ascii="Times New Roman" w:hAnsi="Times New Roman" w:cs="Times New Roman"/>
          <w:lang w:val="en-CA"/>
        </w:rPr>
        <w:t xml:space="preserve">or located in recently annexed but undeveloped land </w:t>
      </w:r>
      <w:r w:rsidR="00933B40">
        <w:rPr>
          <w:rFonts w:ascii="Times New Roman" w:hAnsi="Times New Roman" w:cs="Times New Roman"/>
          <w:lang w:val="en-CA"/>
        </w:rPr>
        <w:t>outside of the city</w:t>
      </w:r>
      <w:r w:rsidR="008C358F">
        <w:rPr>
          <w:rFonts w:ascii="Times New Roman" w:hAnsi="Times New Roman" w:cs="Times New Roman"/>
          <w:lang w:val="en-CA"/>
        </w:rPr>
        <w:t>,</w:t>
      </w:r>
      <w:r w:rsidR="007915C7">
        <w:rPr>
          <w:rFonts w:ascii="Times New Roman" w:hAnsi="Times New Roman" w:cs="Times New Roman"/>
          <w:lang w:val="en-CA"/>
        </w:rPr>
        <w:t xml:space="preserve"> and</w:t>
      </w:r>
      <w:r w:rsidR="00933B40">
        <w:rPr>
          <w:rFonts w:ascii="Times New Roman" w:hAnsi="Times New Roman" w:cs="Times New Roman"/>
          <w:lang w:val="en-CA"/>
        </w:rPr>
        <w:t xml:space="preserve"> </w:t>
      </w:r>
      <w:r w:rsidR="00A85A2F">
        <w:rPr>
          <w:rFonts w:ascii="Times New Roman" w:hAnsi="Times New Roman" w:cs="Times New Roman"/>
          <w:lang w:val="en-CA"/>
        </w:rPr>
        <w:t xml:space="preserve">identified our study area </w:t>
      </w:r>
      <w:r w:rsidR="00A943D8">
        <w:rPr>
          <w:rFonts w:ascii="Times New Roman" w:hAnsi="Times New Roman" w:cs="Times New Roman"/>
          <w:lang w:val="en-CA"/>
        </w:rPr>
        <w:t>by generating a minimum convex polygon around</w:t>
      </w:r>
      <w:r w:rsidR="008C358F">
        <w:rPr>
          <w:rFonts w:ascii="Times New Roman" w:hAnsi="Times New Roman" w:cs="Times New Roman"/>
          <w:lang w:val="en-CA"/>
        </w:rPr>
        <w:t xml:space="preserve"> remaining</w:t>
      </w:r>
      <w:r w:rsidR="00A943D8">
        <w:rPr>
          <w:rFonts w:ascii="Times New Roman" w:hAnsi="Times New Roman" w:cs="Times New Roman"/>
          <w:lang w:val="en-CA"/>
        </w:rPr>
        <w:t xml:space="preserve"> report locations. </w:t>
      </w:r>
      <w:r>
        <w:rPr>
          <w:rFonts w:ascii="Times New Roman" w:hAnsi="Times New Roman" w:cs="Times New Roman"/>
          <w:lang w:val="en-CA"/>
        </w:rPr>
        <w:t xml:space="preserve">We categorized </w:t>
      </w:r>
      <w:r w:rsidR="002617B0">
        <w:rPr>
          <w:rFonts w:ascii="Times New Roman" w:hAnsi="Times New Roman" w:cs="Times New Roman"/>
          <w:lang w:val="en-CA"/>
        </w:rPr>
        <w:t>land cover</w:t>
      </w:r>
      <w:r>
        <w:rPr>
          <w:rFonts w:ascii="Times New Roman" w:hAnsi="Times New Roman" w:cs="Times New Roman"/>
          <w:lang w:val="en-CA"/>
        </w:rPr>
        <w:t xml:space="preserve"> types using</w:t>
      </w:r>
      <w:r w:rsidRPr="00290C51">
        <w:rPr>
          <w:rFonts w:ascii="Times New Roman" w:hAnsi="Times New Roman" w:cs="Times New Roman"/>
          <w:lang w:val="en-CA"/>
        </w:rPr>
        <w:t xml:space="preserve"> </w:t>
      </w:r>
      <w:r w:rsidRPr="00E36A85">
        <w:rPr>
          <w:rFonts w:ascii="Times New Roman" w:hAnsi="Times New Roman" w:cs="Times New Roman"/>
          <w:lang w:val="en-CA"/>
        </w:rPr>
        <w:t>geospatial data from the City of Edmonton Urban Planning Land and Vegetation Inventory (</w:t>
      </w:r>
      <w:proofErr w:type="spellStart"/>
      <w:r w:rsidRPr="00E36A85">
        <w:rPr>
          <w:rFonts w:ascii="Times New Roman" w:hAnsi="Times New Roman" w:cs="Times New Roman"/>
          <w:lang w:val="en-CA"/>
        </w:rPr>
        <w:t>uPLVI</w:t>
      </w:r>
      <w:proofErr w:type="spellEnd"/>
      <w:r w:rsidRPr="00E36A85">
        <w:rPr>
          <w:rFonts w:ascii="Times New Roman" w:hAnsi="Times New Roman" w:cs="Times New Roman"/>
          <w:lang w:val="en-CA"/>
        </w:rPr>
        <w:t xml:space="preserve">) database, a high resolution database that uses remotely sensed imagery and Softcopy photogrammetry to identify land cover types for urban land use decisions </w:t>
      </w:r>
      <w:r w:rsidRPr="00E36A85">
        <w:rPr>
          <w:rFonts w:ascii="Times New Roman" w:hAnsi="Times New Roman" w:cs="Times New Roman"/>
          <w:lang w:val="en-CA"/>
        </w:rPr>
        <w:fldChar w:fldCharType="begin"/>
      </w:r>
      <w:r w:rsidR="0005139D">
        <w:rPr>
          <w:rFonts w:ascii="Times New Roman" w:hAnsi="Times New Roman" w:cs="Times New Roman"/>
          <w:lang w:val="en-CA"/>
        </w:rPr>
        <w:instrText xml:space="preserve"> ADDIN EN.CITE &lt;EndNote&gt;&lt;Cite&gt;&lt;Author&gt;City of Edmonton&lt;/Author&gt;&lt;Year&gt;2018&lt;/Year&gt;&lt;IDText&gt;Urban Primary Land and Vegetation Inventory (uPLVI). Spatial Data. Draft 2018 Edition. Prepared for: Urban Analysis, City Planning, the City of Edmonton, Alberta. Prepared by: Greenlink Forestry Inc. Edmonton Alberta&lt;/IDText&gt;&lt;DisplayText&gt;(City of Edmonton, 2018)&lt;/DisplayText&gt;&lt;record&gt;&lt;titles&gt;&lt;title&gt;Urban Primary Land and Vegetation Inventory (uPLVI). Spatial Data. Draft 2018 Edition. Prepared for: Urban Analysis, City Planning, the City of Edmonton, Alberta. Prepared by: Greenlink Forestry Inc. Edmonton Alberta&lt;/title&gt;&lt;/titles&gt;&lt;contributors&gt;&lt;authors&gt;&lt;author&gt;City of Edmonton,&lt;/author&gt;&lt;/authors&gt;&lt;/contributors&gt;&lt;added-date format="utc"&gt;1616518544&lt;/added-date&gt;&lt;ref-type name="Generic"&gt;13&lt;/ref-type&gt;&lt;dates&gt;&lt;year&gt;2018&lt;/year&gt;&lt;/dates&gt;&lt;rec-number&gt;650&lt;/rec-number&gt;&lt;last-updated-date format="utc"&gt;1616518737&lt;/last-updated-date&gt;&lt;/record&gt;&lt;/Cite&gt;&lt;/EndNote&gt;</w:instrText>
      </w:r>
      <w:r w:rsidRPr="00E36A85">
        <w:rPr>
          <w:rFonts w:ascii="Times New Roman" w:hAnsi="Times New Roman" w:cs="Times New Roman"/>
          <w:lang w:val="en-CA"/>
        </w:rPr>
        <w:fldChar w:fldCharType="separate"/>
      </w:r>
      <w:r w:rsidR="0005139D">
        <w:rPr>
          <w:rFonts w:ascii="Times New Roman" w:hAnsi="Times New Roman" w:cs="Times New Roman"/>
          <w:noProof/>
          <w:lang w:val="en-CA"/>
        </w:rPr>
        <w:t>(City of Edmonton, 2018)</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w:t>
      </w:r>
      <w:r>
        <w:rPr>
          <w:rFonts w:ascii="Times New Roman" w:hAnsi="Times New Roman" w:cs="Times New Roman"/>
          <w:lang w:val="en-CA"/>
        </w:rPr>
        <w:t xml:space="preserve">We categorized six </w:t>
      </w:r>
      <w:r w:rsidR="002617B0">
        <w:rPr>
          <w:rFonts w:ascii="Times New Roman" w:hAnsi="Times New Roman" w:cs="Times New Roman"/>
          <w:lang w:val="en-CA"/>
        </w:rPr>
        <w:t>land cover</w:t>
      </w:r>
      <w:r>
        <w:rPr>
          <w:rFonts w:ascii="Times New Roman" w:hAnsi="Times New Roman" w:cs="Times New Roman"/>
          <w:lang w:val="en-CA"/>
        </w:rPr>
        <w:t xml:space="preserve"> types </w:t>
      </w:r>
      <w:r w:rsidRPr="00E36A85">
        <w:rPr>
          <w:rFonts w:ascii="Times New Roman" w:hAnsi="Times New Roman" w:cs="Times New Roman"/>
          <w:lang w:val="en-CA"/>
        </w:rPr>
        <w:t xml:space="preserve">representing various degrees of human development and coyote habitat </w:t>
      </w:r>
      <w:r w:rsidR="00321730">
        <w:rPr>
          <w:rFonts w:ascii="Times New Roman" w:hAnsi="Times New Roman" w:cs="Times New Roman"/>
          <w:lang w:val="en-CA"/>
        </w:rPr>
        <w:t>quality</w:t>
      </w:r>
      <w:r w:rsidRPr="00E36A85">
        <w:rPr>
          <w:rFonts w:ascii="Times New Roman" w:hAnsi="Times New Roman" w:cs="Times New Roman"/>
          <w:lang w:val="en-CA"/>
        </w:rPr>
        <w:t xml:space="preserve"> (</w:t>
      </w:r>
      <w:r w:rsidR="00875C2F">
        <w:rPr>
          <w:rFonts w:ascii="Times New Roman" w:hAnsi="Times New Roman" w:cs="Times New Roman"/>
          <w:lang w:val="en-CA"/>
        </w:rPr>
        <w:t>Table A1</w:t>
      </w:r>
      <w:r w:rsidR="00BD3139">
        <w:rPr>
          <w:rFonts w:ascii="Times New Roman" w:hAnsi="Times New Roman" w:cs="Times New Roman"/>
          <w:lang w:val="en-CA"/>
        </w:rPr>
        <w:t>,</w:t>
      </w:r>
      <w:r w:rsidR="00875C2F">
        <w:rPr>
          <w:rFonts w:ascii="Times New Roman" w:hAnsi="Times New Roman" w:cs="Times New Roman"/>
          <w:lang w:val="en-CA"/>
        </w:rPr>
        <w:t xml:space="preserve"> A2 in Appendix 1</w:t>
      </w:r>
      <w:r w:rsidRPr="00E36A85">
        <w:rPr>
          <w:rFonts w:ascii="Times New Roman" w:hAnsi="Times New Roman" w:cs="Times New Roman"/>
          <w:lang w:val="en-CA"/>
        </w:rPr>
        <w:t>).</w:t>
      </w:r>
      <w:r>
        <w:rPr>
          <w:rFonts w:ascii="Times New Roman" w:hAnsi="Times New Roman" w:cs="Times New Roman"/>
          <w:lang w:val="en-CA"/>
        </w:rPr>
        <w:t xml:space="preserve"> These </w:t>
      </w:r>
      <w:r w:rsidR="002617B0">
        <w:rPr>
          <w:rFonts w:ascii="Times New Roman" w:hAnsi="Times New Roman" w:cs="Times New Roman"/>
          <w:lang w:val="en-CA"/>
        </w:rPr>
        <w:t>land cover</w:t>
      </w:r>
      <w:r>
        <w:rPr>
          <w:rFonts w:ascii="Times New Roman" w:hAnsi="Times New Roman" w:cs="Times New Roman"/>
          <w:lang w:val="en-CA"/>
        </w:rPr>
        <w:t xml:space="preserve"> types were measured </w:t>
      </w:r>
      <w:r w:rsidR="00E1408B">
        <w:rPr>
          <w:rFonts w:ascii="Times New Roman" w:hAnsi="Times New Roman" w:cs="Times New Roman"/>
          <w:lang w:val="en-CA"/>
        </w:rPr>
        <w:t xml:space="preserve">at </w:t>
      </w:r>
      <w:r w:rsidR="00C17395">
        <w:rPr>
          <w:rFonts w:ascii="Times New Roman" w:hAnsi="Times New Roman" w:cs="Times New Roman"/>
          <w:lang w:val="en-CA"/>
        </w:rPr>
        <w:t xml:space="preserve">five </w:t>
      </w:r>
      <w:r w:rsidR="00E1408B">
        <w:rPr>
          <w:rFonts w:ascii="Times New Roman" w:hAnsi="Times New Roman" w:cs="Times New Roman"/>
          <w:lang w:val="en-CA"/>
        </w:rPr>
        <w:t xml:space="preserve">scales </w:t>
      </w:r>
      <w:r>
        <w:rPr>
          <w:rFonts w:ascii="Times New Roman" w:hAnsi="Times New Roman" w:cs="Times New Roman"/>
          <w:lang w:val="en-CA"/>
        </w:rPr>
        <w:t xml:space="preserve">as </w:t>
      </w:r>
      <w:r w:rsidR="004B0555">
        <w:rPr>
          <w:rFonts w:ascii="Times New Roman" w:hAnsi="Times New Roman" w:cs="Times New Roman"/>
          <w:lang w:val="en-CA"/>
        </w:rPr>
        <w:t xml:space="preserve">the </w:t>
      </w:r>
      <w:r w:rsidR="00B37021">
        <w:rPr>
          <w:rFonts w:ascii="Times New Roman" w:hAnsi="Times New Roman" w:cs="Times New Roman"/>
          <w:lang w:val="en-CA"/>
        </w:rPr>
        <w:t>proportional area</w:t>
      </w:r>
      <w:r w:rsidR="004B0555">
        <w:rPr>
          <w:rFonts w:ascii="Times New Roman" w:hAnsi="Times New Roman" w:cs="Times New Roman"/>
          <w:lang w:val="en-CA"/>
        </w:rPr>
        <w:t xml:space="preserve"> </w:t>
      </w:r>
      <w:r>
        <w:rPr>
          <w:rFonts w:ascii="Times New Roman" w:hAnsi="Times New Roman" w:cs="Times New Roman"/>
          <w:lang w:val="en-CA"/>
        </w:rPr>
        <w:t xml:space="preserve">within a </w:t>
      </w:r>
      <w:r w:rsidR="003951DB">
        <w:rPr>
          <w:rFonts w:ascii="Times New Roman" w:hAnsi="Times New Roman" w:cs="Times New Roman"/>
          <w:lang w:val="en-CA"/>
        </w:rPr>
        <w:t xml:space="preserve">100, </w:t>
      </w:r>
      <w:r>
        <w:rPr>
          <w:rFonts w:ascii="Times New Roman" w:hAnsi="Times New Roman" w:cs="Times New Roman"/>
          <w:lang w:val="en-CA"/>
        </w:rPr>
        <w:t>200</w:t>
      </w:r>
      <w:r w:rsidR="00F96E43">
        <w:rPr>
          <w:rFonts w:ascii="Times New Roman" w:hAnsi="Times New Roman" w:cs="Times New Roman"/>
          <w:lang w:val="en-CA"/>
        </w:rPr>
        <w:t>,</w:t>
      </w:r>
      <w:r w:rsidR="003951DB">
        <w:rPr>
          <w:rFonts w:ascii="Times New Roman" w:hAnsi="Times New Roman" w:cs="Times New Roman"/>
          <w:lang w:val="en-CA"/>
        </w:rPr>
        <w:t xml:space="preserve"> 400,</w:t>
      </w:r>
      <w:r w:rsidR="00F96E43">
        <w:rPr>
          <w:rFonts w:ascii="Times New Roman" w:hAnsi="Times New Roman" w:cs="Times New Roman"/>
          <w:lang w:val="en-CA"/>
        </w:rPr>
        <w:t xml:space="preserve"> </w:t>
      </w:r>
      <w:r>
        <w:rPr>
          <w:rFonts w:ascii="Times New Roman" w:hAnsi="Times New Roman" w:cs="Times New Roman"/>
          <w:lang w:val="en-CA"/>
        </w:rPr>
        <w:t>800 and 1600 m rad</w:t>
      </w:r>
      <w:r w:rsidR="004B0555">
        <w:rPr>
          <w:rFonts w:ascii="Times New Roman" w:hAnsi="Times New Roman" w:cs="Times New Roman"/>
          <w:lang w:val="en-CA"/>
        </w:rPr>
        <w:t xml:space="preserve">ius </w:t>
      </w:r>
      <w:r w:rsidR="00A951ED">
        <w:rPr>
          <w:rFonts w:ascii="Times New Roman" w:hAnsi="Times New Roman" w:cs="Times New Roman"/>
          <w:lang w:val="en-CA"/>
        </w:rPr>
        <w:t xml:space="preserve">circular </w:t>
      </w:r>
      <w:r w:rsidR="004B0555">
        <w:rPr>
          <w:rFonts w:ascii="Times New Roman" w:hAnsi="Times New Roman" w:cs="Times New Roman"/>
          <w:lang w:val="en-CA"/>
        </w:rPr>
        <w:t>neighborhood</w:t>
      </w:r>
      <w:r>
        <w:rPr>
          <w:rFonts w:ascii="Times New Roman" w:hAnsi="Times New Roman" w:cs="Times New Roman"/>
          <w:lang w:val="en-CA"/>
        </w:rPr>
        <w:t xml:space="preserve"> of reports.</w:t>
      </w:r>
      <w:r w:rsidR="00F64E4D">
        <w:rPr>
          <w:rFonts w:ascii="Times New Roman" w:hAnsi="Times New Roman" w:cs="Times New Roman"/>
          <w:lang w:val="en-CA"/>
        </w:rPr>
        <w:t xml:space="preserve"> </w:t>
      </w:r>
      <w:r w:rsidR="00D834CC">
        <w:rPr>
          <w:rFonts w:ascii="Times New Roman" w:hAnsi="Times New Roman" w:cs="Times New Roman"/>
          <w:lang w:val="en-CA"/>
        </w:rPr>
        <w:t xml:space="preserve">We </w:t>
      </w:r>
      <w:r w:rsidR="003951DB">
        <w:rPr>
          <w:rFonts w:ascii="Times New Roman" w:hAnsi="Times New Roman" w:cs="Times New Roman"/>
          <w:lang w:val="en-CA"/>
        </w:rPr>
        <w:t>measured</w:t>
      </w:r>
      <w:r w:rsidR="00F12EA7">
        <w:rPr>
          <w:rFonts w:ascii="Times New Roman" w:hAnsi="Times New Roman" w:cs="Times New Roman"/>
          <w:lang w:val="en-CA"/>
        </w:rPr>
        <w:t xml:space="preserve"> multiple scales </w:t>
      </w:r>
      <w:r w:rsidR="005C1FA5">
        <w:rPr>
          <w:rFonts w:ascii="Times New Roman" w:hAnsi="Times New Roman" w:cs="Times New Roman"/>
          <w:lang w:val="en-CA"/>
        </w:rPr>
        <w:t>beca</w:t>
      </w:r>
      <w:r w:rsidR="000C166C">
        <w:rPr>
          <w:rFonts w:ascii="Times New Roman" w:hAnsi="Times New Roman" w:cs="Times New Roman"/>
          <w:lang w:val="en-CA"/>
        </w:rPr>
        <w:t xml:space="preserve">use </w:t>
      </w:r>
      <w:r w:rsidR="008A5856">
        <w:rPr>
          <w:rFonts w:ascii="Times New Roman" w:hAnsi="Times New Roman" w:cs="Times New Roman"/>
          <w:lang w:val="en-CA"/>
        </w:rPr>
        <w:t xml:space="preserve">coyote boldness and </w:t>
      </w:r>
      <w:r w:rsidR="00BF560C">
        <w:rPr>
          <w:rFonts w:ascii="Times New Roman" w:hAnsi="Times New Roman" w:cs="Times New Roman"/>
          <w:lang w:val="en-CA"/>
        </w:rPr>
        <w:t xml:space="preserve">human </w:t>
      </w:r>
      <w:r w:rsidR="008B670F">
        <w:rPr>
          <w:rFonts w:ascii="Times New Roman" w:hAnsi="Times New Roman" w:cs="Times New Roman"/>
          <w:lang w:val="en-CA"/>
        </w:rPr>
        <w:t>concern</w:t>
      </w:r>
      <w:r w:rsidR="009F7254">
        <w:rPr>
          <w:rFonts w:ascii="Times New Roman" w:hAnsi="Times New Roman" w:cs="Times New Roman"/>
          <w:lang w:val="en-CA"/>
        </w:rPr>
        <w:t xml:space="preserve"> may be </w:t>
      </w:r>
      <w:r w:rsidR="009E5FE1">
        <w:rPr>
          <w:rFonts w:ascii="Times New Roman" w:hAnsi="Times New Roman" w:cs="Times New Roman"/>
          <w:lang w:val="en-CA"/>
        </w:rPr>
        <w:t>more strongly affected</w:t>
      </w:r>
      <w:r w:rsidR="009F7254">
        <w:rPr>
          <w:rFonts w:ascii="Times New Roman" w:hAnsi="Times New Roman" w:cs="Times New Roman"/>
          <w:lang w:val="en-CA"/>
        </w:rPr>
        <w:t xml:space="preserve"> </w:t>
      </w:r>
      <w:r w:rsidR="009E5FE1">
        <w:rPr>
          <w:rFonts w:ascii="Times New Roman" w:hAnsi="Times New Roman" w:cs="Times New Roman"/>
          <w:lang w:val="en-CA"/>
        </w:rPr>
        <w:t>by</w:t>
      </w:r>
      <w:r w:rsidR="009F7254">
        <w:rPr>
          <w:rFonts w:ascii="Times New Roman" w:hAnsi="Times New Roman" w:cs="Times New Roman"/>
          <w:lang w:val="en-CA"/>
        </w:rPr>
        <w:t xml:space="preserve"> </w:t>
      </w:r>
      <w:r w:rsidR="00745942">
        <w:rPr>
          <w:rFonts w:ascii="Times New Roman" w:hAnsi="Times New Roman" w:cs="Times New Roman"/>
          <w:lang w:val="en-CA"/>
        </w:rPr>
        <w:t xml:space="preserve">site-specific </w:t>
      </w:r>
      <w:r w:rsidR="002C3C73">
        <w:rPr>
          <w:rFonts w:ascii="Times New Roman" w:hAnsi="Times New Roman" w:cs="Times New Roman"/>
          <w:lang w:val="en-CA"/>
        </w:rPr>
        <w:t xml:space="preserve">conditions </w:t>
      </w:r>
      <w:r w:rsidR="008A5856">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UHJlZml4PjEwMGAsIDIwMGAsIDQwMCBhbmQg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</w:fldData>
        </w:fldChar>
      </w:r>
      <w:r w:rsidR="0005139D">
        <w:rPr>
          <w:rFonts w:ascii="Times New Roman" w:hAnsi="Times New Roman" w:cs="Times New Roman"/>
          <w:lang w:val="en-CA"/>
        </w:rPr>
        <w:instrText xml:space="preserve"> ADDIN EN.CITE </w:instrText>
      </w:r>
      <w:r w:rsidR="0005139D">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UHJlZml4PjEwMGAsIDIwMGAsIDQwMCBhbmQg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</w:fldData>
        </w:fldChar>
      </w:r>
      <w:r w:rsidR="0005139D">
        <w:rPr>
          <w:rFonts w:ascii="Times New Roman" w:hAnsi="Times New Roman" w:cs="Times New Roman"/>
          <w:lang w:val="en-CA"/>
        </w:rPr>
        <w:instrText xml:space="preserve"> ADDIN EN.CITE.DATA </w:instrText>
      </w:r>
      <w:r w:rsidR="0005139D">
        <w:rPr>
          <w:rFonts w:ascii="Times New Roman" w:hAnsi="Times New Roman" w:cs="Times New Roman"/>
          <w:lang w:val="en-CA"/>
        </w:rPr>
      </w:r>
      <w:r w:rsidR="0005139D">
        <w:rPr>
          <w:rFonts w:ascii="Times New Roman" w:hAnsi="Times New Roman" w:cs="Times New Roman"/>
          <w:lang w:val="en-CA"/>
        </w:rPr>
        <w:fldChar w:fldCharType="end"/>
      </w:r>
      <w:r w:rsidR="008A5856">
        <w:rPr>
          <w:rFonts w:ascii="Times New Roman" w:hAnsi="Times New Roman" w:cs="Times New Roman"/>
          <w:lang w:val="en-CA"/>
        </w:rPr>
      </w:r>
      <w:r w:rsidR="008A5856">
        <w:rPr>
          <w:rFonts w:ascii="Times New Roman" w:hAnsi="Times New Roman" w:cs="Times New Roman"/>
          <w:lang w:val="en-CA"/>
        </w:rPr>
        <w:fldChar w:fldCharType="separate"/>
      </w:r>
      <w:r w:rsidR="0005139D">
        <w:rPr>
          <w:rFonts w:ascii="Times New Roman" w:hAnsi="Times New Roman" w:cs="Times New Roman"/>
          <w:noProof/>
          <w:lang w:val="en-CA"/>
        </w:rPr>
        <w:t>(100, 200, 400 and 800m radii; van Bommel et al., 2020)</w:t>
      </w:r>
      <w:r w:rsidR="008A5856">
        <w:rPr>
          <w:rFonts w:ascii="Times New Roman" w:hAnsi="Times New Roman" w:cs="Times New Roman"/>
          <w:lang w:val="en-CA"/>
        </w:rPr>
        <w:fldChar w:fldCharType="end"/>
      </w:r>
      <w:r w:rsidR="006113B0">
        <w:rPr>
          <w:rFonts w:ascii="Times New Roman" w:hAnsi="Times New Roman" w:cs="Times New Roman"/>
          <w:lang w:val="en-CA"/>
        </w:rPr>
        <w:t xml:space="preserve"> or</w:t>
      </w:r>
      <w:r w:rsidR="00EF632A">
        <w:rPr>
          <w:rFonts w:ascii="Times New Roman" w:hAnsi="Times New Roman" w:cs="Times New Roman"/>
          <w:lang w:val="en-CA"/>
        </w:rPr>
        <w:t xml:space="preserve"> broader landscape conditions </w:t>
      </w:r>
      <w:r w:rsidR="00AA5373">
        <w:rPr>
          <w:rFonts w:ascii="Times New Roman" w:hAnsi="Times New Roman" w:cs="Times New Roman"/>
          <w:lang w:val="en-CA"/>
        </w:rPr>
        <w:t>at</w:t>
      </w:r>
      <w:r w:rsidR="00EF632A">
        <w:rPr>
          <w:rFonts w:ascii="Times New Roman" w:hAnsi="Times New Roman" w:cs="Times New Roman"/>
          <w:lang w:val="en-CA"/>
        </w:rPr>
        <w:t xml:space="preserve"> the </w:t>
      </w:r>
      <w:r w:rsidR="006A51C1">
        <w:rPr>
          <w:rFonts w:ascii="Times New Roman" w:hAnsi="Times New Roman" w:cs="Times New Roman"/>
          <w:lang w:val="en-CA"/>
        </w:rPr>
        <w:t xml:space="preserve">approximate </w:t>
      </w:r>
      <w:r w:rsidR="00EF632A">
        <w:rPr>
          <w:rFonts w:ascii="Times New Roman" w:hAnsi="Times New Roman" w:cs="Times New Roman"/>
          <w:lang w:val="en-CA"/>
        </w:rPr>
        <w:t>scale of urban coyote territories</w:t>
      </w:r>
      <w:r w:rsidR="00A310C7">
        <w:rPr>
          <w:rFonts w:ascii="Times New Roman" w:hAnsi="Times New Roman" w:cs="Times New Roman"/>
          <w:lang w:val="en-CA"/>
        </w:rPr>
        <w:t xml:space="preserve"> </w:t>
      </w:r>
      <w:r w:rsidR="00A310C7">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UHJlZml4PjE2MDBtIHJh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==
</w:fldData>
        </w:fldChar>
      </w:r>
      <w:r w:rsidR="0005139D">
        <w:rPr>
          <w:rFonts w:ascii="Times New Roman" w:hAnsi="Times New Roman" w:cs="Times New Roman"/>
          <w:lang w:val="en-CA"/>
        </w:rPr>
        <w:instrText xml:space="preserve"> ADDIN EN.CITE </w:instrText>
      </w:r>
      <w:r w:rsidR="0005139D">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UHJlZml4PjE2MDBtIHJh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==
</w:fldData>
        </w:fldChar>
      </w:r>
      <w:r w:rsidR="0005139D">
        <w:rPr>
          <w:rFonts w:ascii="Times New Roman" w:hAnsi="Times New Roman" w:cs="Times New Roman"/>
          <w:lang w:val="en-CA"/>
        </w:rPr>
        <w:instrText xml:space="preserve"> ADDIN EN.CITE.DATA </w:instrText>
      </w:r>
      <w:r w:rsidR="0005139D">
        <w:rPr>
          <w:rFonts w:ascii="Times New Roman" w:hAnsi="Times New Roman" w:cs="Times New Roman"/>
          <w:lang w:val="en-CA"/>
        </w:rPr>
      </w:r>
      <w:r w:rsidR="0005139D">
        <w:rPr>
          <w:rFonts w:ascii="Times New Roman" w:hAnsi="Times New Roman" w:cs="Times New Roman"/>
          <w:lang w:val="en-CA"/>
        </w:rPr>
        <w:fldChar w:fldCharType="end"/>
      </w:r>
      <w:r w:rsidR="00A310C7">
        <w:rPr>
          <w:rFonts w:ascii="Times New Roman" w:hAnsi="Times New Roman" w:cs="Times New Roman"/>
          <w:lang w:val="en-CA"/>
        </w:rPr>
      </w:r>
      <w:r w:rsidR="00A310C7">
        <w:rPr>
          <w:rFonts w:ascii="Times New Roman" w:hAnsi="Times New Roman" w:cs="Times New Roman"/>
          <w:lang w:val="en-CA"/>
        </w:rPr>
        <w:fldChar w:fldCharType="separate"/>
      </w:r>
      <w:r w:rsidR="0005139D">
        <w:rPr>
          <w:rFonts w:ascii="Times New Roman" w:hAnsi="Times New Roman" w:cs="Times New Roman"/>
          <w:noProof/>
          <w:lang w:val="en-CA"/>
        </w:rPr>
        <w:t>(1600m radius; Murray et al., 2015b, Wine et al., 2015)</w:t>
      </w:r>
      <w:r w:rsidR="00A310C7">
        <w:rPr>
          <w:rFonts w:ascii="Times New Roman" w:hAnsi="Times New Roman" w:cs="Times New Roman"/>
          <w:lang w:val="en-CA"/>
        </w:rPr>
        <w:fldChar w:fldCharType="end"/>
      </w:r>
      <w:r w:rsidR="0002399F">
        <w:rPr>
          <w:rFonts w:ascii="Times New Roman" w:hAnsi="Times New Roman" w:cs="Times New Roman"/>
          <w:lang w:val="en-CA"/>
        </w:rPr>
        <w:t>.</w:t>
      </w:r>
      <w:r w:rsidR="00F96E43">
        <w:rPr>
          <w:rFonts w:ascii="Times New Roman" w:hAnsi="Times New Roman" w:cs="Times New Roman"/>
          <w:lang w:val="en-CA"/>
        </w:rPr>
        <w:t xml:space="preserve"> </w:t>
      </w:r>
      <w:r w:rsidR="00890E99">
        <w:rPr>
          <w:rFonts w:ascii="Times New Roman" w:hAnsi="Times New Roman" w:cs="Times New Roman"/>
          <w:lang w:val="en-CA"/>
        </w:rPr>
        <w:t>We</w:t>
      </w:r>
      <w:r w:rsidR="0045257D">
        <w:rPr>
          <w:rFonts w:ascii="Times New Roman" w:hAnsi="Times New Roman" w:cs="Times New Roman"/>
          <w:lang w:val="en-CA"/>
        </w:rPr>
        <w:t xml:space="preserve"> </w:t>
      </w:r>
      <w:r w:rsidR="00734B05">
        <w:rPr>
          <w:rFonts w:ascii="Times New Roman" w:hAnsi="Times New Roman" w:cs="Times New Roman"/>
          <w:lang w:val="en-CA"/>
        </w:rPr>
        <w:t>applied a centered log-ratio transformation</w:t>
      </w:r>
      <w:r w:rsidR="0045257D">
        <w:rPr>
          <w:rFonts w:ascii="Times New Roman" w:hAnsi="Times New Roman" w:cs="Times New Roman"/>
          <w:lang w:val="en-CA"/>
        </w:rPr>
        <w:t xml:space="preserve"> to </w:t>
      </w:r>
      <w:r w:rsidR="00F13C03">
        <w:rPr>
          <w:rFonts w:ascii="Times New Roman" w:hAnsi="Times New Roman" w:cs="Times New Roman"/>
          <w:lang w:val="en-CA"/>
        </w:rPr>
        <w:t xml:space="preserve">the </w:t>
      </w:r>
      <w:r w:rsidR="00890E99">
        <w:rPr>
          <w:rFonts w:ascii="Times New Roman" w:hAnsi="Times New Roman" w:cs="Times New Roman"/>
          <w:lang w:val="en-CA"/>
        </w:rPr>
        <w:t xml:space="preserve">compositional land cover </w:t>
      </w:r>
      <w:r w:rsidR="00F13C03">
        <w:rPr>
          <w:rFonts w:ascii="Times New Roman" w:hAnsi="Times New Roman" w:cs="Times New Roman"/>
          <w:lang w:val="en-CA"/>
        </w:rPr>
        <w:t>variables</w:t>
      </w:r>
      <w:r w:rsidR="0045257D">
        <w:rPr>
          <w:rFonts w:ascii="Times New Roman" w:hAnsi="Times New Roman" w:cs="Times New Roman"/>
          <w:lang w:val="en-CA"/>
        </w:rPr>
        <w:t xml:space="preserve"> </w:t>
      </w:r>
      <w:r w:rsidR="004131C6">
        <w:rPr>
          <w:rFonts w:ascii="Times New Roman" w:hAnsi="Times New Roman" w:cs="Times New Roman"/>
          <w:lang w:val="en-CA"/>
        </w:rPr>
        <w:fldChar w:fldCharType="begin"/>
      </w:r>
      <w:r w:rsidR="0005139D">
        <w:rPr>
          <w:rFonts w:ascii="Times New Roman" w:hAnsi="Times New Roman" w:cs="Times New Roman"/>
          <w:lang w:val="en-CA"/>
        </w:rPr>
        <w:instrText xml:space="preserve"> ADDIN EN.CITE &lt;EndNote&gt;&lt;Cite&gt;&lt;Author&gt;Quinn&lt;/Author&gt;&lt;Year&gt;2019&lt;/Year&gt;&lt;IDText&gt;A field guide for the compositional analysis of any-omics data&lt;/IDText&gt;&lt;DisplayText&gt;(Quinn et al., 2019)&lt;/DisplayText&gt;&lt;record&gt;&lt;dates&gt;&lt;pub-dates&gt;&lt;date&gt;2019-09-01&lt;/date&gt;&lt;/pub-dates&gt;&lt;year&gt;2019&lt;/year&gt;&lt;/dates&gt;&lt;isbn&gt;2047-217X&lt;/isbn&gt;&lt;titles&gt;&lt;title&gt;A field guide for the compositional analysis of any-omics data&lt;/title&gt;&lt;secondary-title&gt;GigaScience&lt;/secondary-title&gt;&lt;/titles&gt;&lt;number&gt;9&lt;/number&gt;&lt;access-date&gt;2022-02-10T03:29:51&lt;/access-date&gt;&lt;contributors&gt;&lt;authors&gt;&lt;author&gt;Quinn, Thomas P&lt;/author&gt;&lt;author&gt;Erb, Ionas&lt;/author&gt;&lt;author&gt;Gloor, Greg&lt;/author&gt;&lt;author&gt;Notredame, Cedric&lt;/author&gt;&lt;author&gt;Richardson, Mark F&lt;/author&gt;&lt;author&gt;Crowley, Tamsyn M&lt;/author&gt;&lt;/authors&gt;&lt;/contributors&gt;&lt;added-date format="utc"&gt;1644463795&lt;/added-date&gt;&lt;ref-type name="Journal Article"&gt;17&lt;/ref-type&gt;&lt;rec-number&gt;954&lt;/rec-number&gt;&lt;publisher&gt;Oxford University Press (OUP)&lt;/publisher&gt;&lt;last-updated-date format="utc"&gt;1644463796&lt;/last-updated-date&gt;&lt;electronic-resource-num&gt;10.1093/gigascience/giz107&lt;/electronic-resource-num&gt;&lt;volume&gt;8&lt;/volume&gt;&lt;/record&gt;&lt;/Cite&gt;&lt;/EndNote&gt;</w:instrText>
      </w:r>
      <w:r w:rsidR="004131C6">
        <w:rPr>
          <w:rFonts w:ascii="Times New Roman" w:hAnsi="Times New Roman" w:cs="Times New Roman"/>
          <w:lang w:val="en-CA"/>
        </w:rPr>
        <w:fldChar w:fldCharType="separate"/>
      </w:r>
      <w:r w:rsidR="0005139D">
        <w:rPr>
          <w:rFonts w:ascii="Times New Roman" w:hAnsi="Times New Roman" w:cs="Times New Roman"/>
          <w:noProof/>
          <w:lang w:val="en-CA"/>
        </w:rPr>
        <w:t>(Quinn et al., 2019)</w:t>
      </w:r>
      <w:r w:rsidR="004131C6">
        <w:rPr>
          <w:rFonts w:ascii="Times New Roman" w:hAnsi="Times New Roman" w:cs="Times New Roman"/>
          <w:lang w:val="en-CA"/>
        </w:rPr>
        <w:fldChar w:fldCharType="end"/>
      </w:r>
      <w:r w:rsidR="00234F69">
        <w:rPr>
          <w:rFonts w:ascii="Times New Roman" w:hAnsi="Times New Roman" w:cs="Times New Roman"/>
          <w:lang w:val="en-CA"/>
        </w:rPr>
        <w:t xml:space="preserve">. </w:t>
      </w:r>
      <w:r w:rsidR="00511BBB">
        <w:rPr>
          <w:rFonts w:ascii="Times New Roman" w:hAnsi="Times New Roman" w:cs="Times New Roman"/>
          <w:lang w:val="en-CA"/>
        </w:rPr>
        <w:t xml:space="preserve">We also assigned a discrete </w:t>
      </w:r>
      <w:r w:rsidR="00890E99">
        <w:rPr>
          <w:rFonts w:ascii="Times New Roman" w:hAnsi="Times New Roman" w:cs="Times New Roman"/>
          <w:lang w:val="en-CA"/>
        </w:rPr>
        <w:t>land cover</w:t>
      </w:r>
      <w:r w:rsidR="00511BBB">
        <w:rPr>
          <w:rFonts w:ascii="Times New Roman" w:hAnsi="Times New Roman" w:cs="Times New Roman"/>
          <w:lang w:val="en-CA"/>
        </w:rPr>
        <w:t xml:space="preserve"> </w:t>
      </w:r>
      <w:r w:rsidR="00890E99">
        <w:rPr>
          <w:rFonts w:ascii="Times New Roman" w:hAnsi="Times New Roman" w:cs="Times New Roman"/>
          <w:lang w:val="en-CA"/>
        </w:rPr>
        <w:t xml:space="preserve">category </w:t>
      </w:r>
      <w:r w:rsidR="00511BBB">
        <w:rPr>
          <w:rFonts w:ascii="Times New Roman" w:hAnsi="Times New Roman" w:cs="Times New Roman"/>
          <w:lang w:val="en-CA"/>
        </w:rPr>
        <w:t xml:space="preserve">to each report based on the </w:t>
      </w:r>
      <w:r w:rsidR="00890E99">
        <w:rPr>
          <w:rFonts w:ascii="Times New Roman" w:hAnsi="Times New Roman" w:cs="Times New Roman"/>
          <w:lang w:val="en-CA"/>
        </w:rPr>
        <w:t>category</w:t>
      </w:r>
      <w:r w:rsidR="00511BBB">
        <w:rPr>
          <w:rFonts w:ascii="Times New Roman" w:hAnsi="Times New Roman" w:cs="Times New Roman"/>
          <w:lang w:val="en-CA"/>
        </w:rPr>
        <w:t xml:space="preserve"> with the greatest proportional area within a </w:t>
      </w:r>
      <w:r w:rsidR="00CA1E2E">
        <w:rPr>
          <w:rFonts w:ascii="Times New Roman" w:hAnsi="Times New Roman" w:cs="Times New Roman"/>
          <w:lang w:val="en-CA"/>
        </w:rPr>
        <w:t>1</w:t>
      </w:r>
      <w:r w:rsidR="00511BBB">
        <w:rPr>
          <w:rFonts w:ascii="Times New Roman" w:hAnsi="Times New Roman" w:cs="Times New Roman"/>
          <w:lang w:val="en-CA"/>
        </w:rPr>
        <w:t>00-meter radius</w:t>
      </w:r>
      <w:r w:rsidR="006D2C56">
        <w:rPr>
          <w:rFonts w:ascii="Times New Roman" w:hAnsi="Times New Roman" w:cs="Times New Roman"/>
          <w:lang w:val="en-CA"/>
        </w:rPr>
        <w:t xml:space="preserve"> of the report</w:t>
      </w:r>
      <w:r w:rsidR="00581F62">
        <w:rPr>
          <w:rFonts w:ascii="Times New Roman" w:hAnsi="Times New Roman" w:cs="Times New Roman"/>
          <w:lang w:val="en-CA"/>
        </w:rPr>
        <w:t>.</w:t>
      </w:r>
      <w:r w:rsidR="008D47A7">
        <w:rPr>
          <w:rFonts w:ascii="Times New Roman" w:hAnsi="Times New Roman" w:cs="Times New Roman"/>
          <w:lang w:val="en-CA"/>
        </w:rPr>
        <w:t xml:space="preserve"> </w:t>
      </w:r>
      <w:r>
        <w:rPr>
          <w:rFonts w:ascii="Times New Roman" w:hAnsi="Times New Roman" w:cs="Times New Roman"/>
          <w:lang w:val="en-CA"/>
        </w:rPr>
        <w:t xml:space="preserve">We determined the distance of reports to roads using the City of Edmonton single line street network geospatial database </w:t>
      </w:r>
      <w:r w:rsidR="002254EE">
        <w:rPr>
          <w:rFonts w:ascii="Times New Roman" w:hAnsi="Times New Roman" w:cs="Times New Roman"/>
          <w:lang w:val="en-CA"/>
        </w:rPr>
        <w:t>and</w:t>
      </w:r>
      <w:r>
        <w:rPr>
          <w:rFonts w:ascii="Times New Roman" w:hAnsi="Times New Roman" w:cs="Times New Roman"/>
          <w:lang w:val="en-CA"/>
        </w:rPr>
        <w:t xml:space="preserve"> </w:t>
      </w:r>
      <w:r w:rsidRPr="00E36A85">
        <w:rPr>
          <w:rFonts w:ascii="Times New Roman" w:hAnsi="Times New Roman" w:cs="Times New Roman"/>
          <w:lang w:val="en-CA"/>
        </w:rPr>
        <w:t>applied an exponential distance decay function (</w:t>
      </w:r>
      <w:r w:rsidRPr="00E36A85">
        <w:rPr>
          <w:rFonts w:ascii="Times New Roman" w:hAnsi="Times New Roman" w:cs="Times New Roman"/>
          <w:i/>
          <w:iCs/>
          <w:lang w:val="en-CA"/>
        </w:rPr>
        <w:t>e</w:t>
      </w:r>
      <w:r w:rsidRPr="00E36A85">
        <w:rPr>
          <w:rFonts w:ascii="Times New Roman" w:hAnsi="Times New Roman" w:cs="Times New Roman"/>
          <w:vertAlign w:val="superscript"/>
          <w:lang w:val="en-CA"/>
        </w:rPr>
        <w:t>-</w:t>
      </w:r>
      <w:r w:rsidRPr="00E36A85">
        <w:rPr>
          <w:rFonts w:ascii="Times New Roman" w:hAnsi="Times New Roman" w:cs="Times New Roman"/>
          <w:i/>
          <w:iCs/>
          <w:vertAlign w:val="superscript"/>
          <w:lang w:val="en-CA"/>
        </w:rPr>
        <w:t>ad</w:t>
      </w:r>
      <w:r w:rsidRPr="00E36A85">
        <w:rPr>
          <w:rFonts w:ascii="Times New Roman" w:hAnsi="Times New Roman" w:cs="Times New Roman"/>
          <w:lang w:val="en-CA"/>
        </w:rPr>
        <w:t xml:space="preserve">, d = distance to </w:t>
      </w:r>
      <w:r w:rsidRPr="00E36A85">
        <w:rPr>
          <w:rFonts w:ascii="Times New Roman" w:hAnsi="Times New Roman" w:cs="Times New Roman"/>
          <w:lang w:val="en-CA"/>
        </w:rPr>
        <w:lastRenderedPageBreak/>
        <w:t>roads, a = 0.002)</w:t>
      </w:r>
      <w:r w:rsidR="002254EE">
        <w:rPr>
          <w:rFonts w:ascii="Times New Roman" w:hAnsi="Times New Roman" w:cs="Times New Roman"/>
          <w:lang w:val="en-CA"/>
        </w:rPr>
        <w:t xml:space="preserve"> to</w:t>
      </w:r>
      <w:r w:rsidRPr="00E36A85">
        <w:rPr>
          <w:rFonts w:ascii="Times New Roman" w:hAnsi="Times New Roman" w:cs="Times New Roman"/>
          <w:lang w:val="en-CA"/>
        </w:rPr>
        <w:t xml:space="preserve"> transform values exceeding a few hundred meters to zero and confin</w:t>
      </w:r>
      <w:r w:rsidR="00854DCE">
        <w:rPr>
          <w:rFonts w:ascii="Times New Roman" w:hAnsi="Times New Roman" w:cs="Times New Roman"/>
          <w:lang w:val="en-CA"/>
        </w:rPr>
        <w:t>e</w:t>
      </w:r>
      <w:r w:rsidRPr="00E36A85">
        <w:rPr>
          <w:rFonts w:ascii="Times New Roman" w:hAnsi="Times New Roman" w:cs="Times New Roman"/>
          <w:lang w:val="en-CA"/>
        </w:rPr>
        <w:t xml:space="preserve"> all values </w:t>
      </w:r>
      <w:r>
        <w:rPr>
          <w:rFonts w:ascii="Times New Roman" w:hAnsi="Times New Roman" w:cs="Times New Roman"/>
          <w:lang w:val="en-CA"/>
        </w:rPr>
        <w:t xml:space="preserve">to be </w:t>
      </w:r>
      <w:r w:rsidRPr="00E36A85">
        <w:rPr>
          <w:rFonts w:ascii="Times New Roman" w:hAnsi="Times New Roman" w:cs="Times New Roman"/>
          <w:lang w:val="en-CA"/>
        </w:rPr>
        <w:t>between zero</w:t>
      </w:r>
      <w:r w:rsidR="00854DCE">
        <w:rPr>
          <w:rFonts w:ascii="Times New Roman" w:hAnsi="Times New Roman" w:cs="Times New Roman"/>
          <w:lang w:val="en-CA"/>
        </w:rPr>
        <w:t xml:space="preserve"> (far from road)</w:t>
      </w:r>
      <w:r w:rsidRPr="00E36A85">
        <w:rPr>
          <w:rFonts w:ascii="Times New Roman" w:hAnsi="Times New Roman" w:cs="Times New Roman"/>
          <w:lang w:val="en-CA"/>
        </w:rPr>
        <w:t xml:space="preserve"> and one</w:t>
      </w:r>
      <w:r w:rsidR="00A51F28">
        <w:rPr>
          <w:rFonts w:ascii="Times New Roman" w:hAnsi="Times New Roman" w:cs="Times New Roman"/>
          <w:lang w:val="en-CA"/>
        </w:rPr>
        <w:t xml:space="preserve"> </w:t>
      </w:r>
      <w:r w:rsidRPr="00E36A85">
        <w:rPr>
          <w:rFonts w:ascii="Times New Roman" w:hAnsi="Times New Roman" w:cs="Times New Roman"/>
          <w:lang w:val="en-CA"/>
        </w:rPr>
        <w:fldChar w:fldCharType="begin"/>
      </w:r>
      <w:r w:rsidR="00A51F28">
        <w:rPr>
          <w:rFonts w:ascii="Times New Roman" w:hAnsi="Times New Roman" w:cs="Times New Roman"/>
          <w:lang w:val="en-CA"/>
        </w:rPr>
        <w:instrText xml:space="preserve"> ADDIN EN.CITE &lt;EndNote&gt;&lt;Cite&gt;&lt;Author&gt;Nielsen&lt;/Author&gt;&lt;Year&gt;2009&lt;/Year&gt;&lt;IDText&gt;Identification of priority areas for Grizzly bear conservation and recovery in Alberta, Canada&lt;/IDText&gt;&lt;Prefix&gt;on road`; &lt;/Prefix&gt;&lt;DisplayText&gt;(on road; Nielsen et al., 2009)&lt;/DisplayText&gt;&lt;record&gt;&lt;titles&gt;&lt;title&gt;Identification of priority areas for Grizzly bear conservation and recovery in Alberta, Canada&lt;/title&gt;&lt;/titles&gt;&lt;pages&gt;38-60&lt;/pages&gt;&lt;contributors&gt;&lt;authors&gt;&lt;author&gt;Nielsen, Scott E&lt;/author&gt;&lt;author&gt;Stenhouse, Gordon B&lt;/author&gt;&lt;author&gt;Cranston, Jerome&lt;/author&gt;&lt;/authors&gt;&lt;/contributors&gt;&lt;added-date format="utc"&gt;1615505592&lt;/added-date&gt;&lt;ref-type name="Generic"&gt;13&lt;/ref-type&gt;&lt;dates&gt;&lt;year&gt;2009&lt;/year&gt;&lt;/dates&gt;&lt;rec-number&gt;626&lt;/rec-number&gt;&lt;publisher&gt;Journal of Conservation Planning&lt;/publisher&gt;&lt;last-updated-date format="utc"&gt;1615505659&lt;/last-updated-date&gt;&lt;volume&gt;5&lt;/volume&gt;&lt;/record&gt;&lt;/Cite&gt;&lt;/EndNote&gt;</w:instrText>
      </w:r>
      <w:r w:rsidRPr="00E36A85">
        <w:rPr>
          <w:rFonts w:ascii="Times New Roman" w:hAnsi="Times New Roman" w:cs="Times New Roman"/>
          <w:lang w:val="en-CA"/>
        </w:rPr>
        <w:fldChar w:fldCharType="separate"/>
      </w:r>
      <w:r w:rsidR="00A51F28">
        <w:rPr>
          <w:rFonts w:ascii="Times New Roman" w:hAnsi="Times New Roman" w:cs="Times New Roman"/>
          <w:noProof/>
          <w:lang w:val="en-CA"/>
        </w:rPr>
        <w:t>(on road; Nielsen et al., 2009)</w:t>
      </w:r>
      <w:r w:rsidRPr="00E36A85">
        <w:rPr>
          <w:rFonts w:ascii="Times New Roman" w:hAnsi="Times New Roman" w:cs="Times New Roman"/>
          <w:lang w:val="en-CA"/>
        </w:rPr>
        <w:fldChar w:fldCharType="end"/>
      </w:r>
      <w:r w:rsidRPr="00E36A85">
        <w:rPr>
          <w:rFonts w:ascii="Times New Roman" w:hAnsi="Times New Roman" w:cs="Times New Roman"/>
          <w:lang w:val="en-CA"/>
        </w:rPr>
        <w:t>.</w:t>
      </w:r>
      <w:r>
        <w:rPr>
          <w:rFonts w:ascii="Times New Roman" w:hAnsi="Times New Roman" w:cs="Times New Roman"/>
          <w:lang w:val="en-CA"/>
        </w:rPr>
        <w:t xml:space="preserve"> Lastly, we determined building density based on the proportional area of building footprints within each of the</w:t>
      </w:r>
      <w:r w:rsidR="00A702BE">
        <w:rPr>
          <w:rFonts w:ascii="Times New Roman" w:hAnsi="Times New Roman" w:cs="Times New Roman"/>
          <w:lang w:val="en-CA"/>
        </w:rPr>
        <w:t xml:space="preserve"> </w:t>
      </w:r>
      <w:r w:rsidR="00E62789">
        <w:rPr>
          <w:rFonts w:ascii="Times New Roman" w:hAnsi="Times New Roman" w:cs="Times New Roman"/>
          <w:lang w:val="en-CA"/>
        </w:rPr>
        <w:t xml:space="preserve">five </w:t>
      </w:r>
      <w:r w:rsidR="00382AFA">
        <w:rPr>
          <w:rFonts w:ascii="Times New Roman" w:hAnsi="Times New Roman" w:cs="Times New Roman"/>
          <w:lang w:val="en-CA"/>
        </w:rPr>
        <w:t>scales</w:t>
      </w:r>
      <w:r w:rsidR="00A702BE">
        <w:rPr>
          <w:rFonts w:ascii="Times New Roman" w:hAnsi="Times New Roman" w:cs="Times New Roman"/>
          <w:lang w:val="en-CA"/>
        </w:rPr>
        <w:t xml:space="preserve"> </w:t>
      </w:r>
      <w:r>
        <w:rPr>
          <w:rFonts w:ascii="Times New Roman" w:hAnsi="Times New Roman" w:cs="Times New Roman"/>
          <w:lang w:val="en-CA"/>
        </w:rPr>
        <w:fldChar w:fldCharType="begin"/>
      </w:r>
      <w:r w:rsidR="0005139D">
        <w:rPr>
          <w:rFonts w:ascii="Times New Roman" w:hAnsi="Times New Roman" w:cs="Times New Roman"/>
          <w:lang w:val="en-CA"/>
        </w:rPr>
        <w:instrText xml:space="preserve"> ADDIN EN.CITE &lt;EndNote&gt;&lt;Cite&gt;&lt;Author&gt;Statistics Canada&lt;/Author&gt;&lt;Year&gt;2019&lt;/Year&gt;&lt;IDText&gt;The Open Database of Buildings&lt;/IDText&gt;&lt;DisplayText&gt;(Statistics Canada, 2019)&lt;/DisplayText&gt;&lt;record&gt;&lt;urls&gt;&lt;related-urls&gt;&lt;url&gt;https://www.statcan.gc.ca/eng/lode/databases/odb&lt;/url&gt;&lt;/related-urls&gt;&lt;/urls&gt;&lt;titles&gt;&lt;title&gt;The Open Database of Buildings&lt;/title&gt;&lt;/titles&gt;&lt;number&gt;March 9&lt;/number&gt;&lt;contributors&gt;&lt;authors&gt;&lt;author&gt;Statistics Canada,&lt;/author&gt;&lt;/authors&gt;&lt;/contributors&gt;&lt;added-date format="utc"&gt;1615503685&lt;/added-date&gt;&lt;ref-type name="Web Page"&gt;12&lt;/ref-type&gt;&lt;dates&gt;&lt;year&gt;2019&lt;/year&gt;&lt;/dates&gt;&lt;rec-number&gt;625&lt;/rec-number&gt;&lt;publisher&gt;Government of Canada&lt;/publisher&gt;&lt;last-updated-date format="utc"&gt;1615503766&lt;/last-updated-date&gt;&lt;volume&gt;2021&lt;/volume&gt;&lt;/record&gt;&lt;/Cite&gt;&lt;/EndNote&gt;</w:instrText>
      </w:r>
      <w:r>
        <w:rPr>
          <w:rFonts w:ascii="Times New Roman" w:hAnsi="Times New Roman" w:cs="Times New Roman"/>
          <w:lang w:val="en-CA"/>
        </w:rPr>
        <w:fldChar w:fldCharType="separate"/>
      </w:r>
      <w:r w:rsidR="0005139D">
        <w:rPr>
          <w:rFonts w:ascii="Times New Roman" w:hAnsi="Times New Roman" w:cs="Times New Roman"/>
          <w:noProof/>
          <w:lang w:val="en-CA"/>
        </w:rPr>
        <w:t>(Statistics Canada, 2019)</w:t>
      </w:r>
      <w:r>
        <w:rPr>
          <w:rFonts w:ascii="Times New Roman" w:hAnsi="Times New Roman" w:cs="Times New Roman"/>
          <w:lang w:val="en-CA"/>
        </w:rPr>
        <w:fldChar w:fldCharType="end"/>
      </w:r>
      <w:r w:rsidR="00114FF2">
        <w:rPr>
          <w:rFonts w:ascii="Times New Roman" w:hAnsi="Times New Roman" w:cs="Times New Roman"/>
          <w:lang w:val="en-CA"/>
        </w:rPr>
        <w:t xml:space="preserve">. </w:t>
      </w:r>
      <w:r w:rsidR="00321730">
        <w:rPr>
          <w:rFonts w:ascii="Times New Roman" w:hAnsi="Times New Roman" w:cs="Times New Roman"/>
          <w:lang w:val="en-CA"/>
        </w:rPr>
        <w:t xml:space="preserve">All </w:t>
      </w:r>
      <w:r w:rsidR="007267F7">
        <w:rPr>
          <w:rFonts w:ascii="Times New Roman" w:hAnsi="Times New Roman" w:cs="Times New Roman"/>
          <w:lang w:val="en-CA"/>
        </w:rPr>
        <w:t>spatial</w:t>
      </w:r>
      <w:r w:rsidR="00321730">
        <w:rPr>
          <w:rFonts w:ascii="Times New Roman" w:hAnsi="Times New Roman" w:cs="Times New Roman"/>
          <w:lang w:val="en-CA"/>
        </w:rPr>
        <w:t xml:space="preserve"> variables </w:t>
      </w:r>
      <w:r w:rsidR="00597DBC">
        <w:rPr>
          <w:rFonts w:ascii="Times New Roman" w:hAnsi="Times New Roman" w:cs="Times New Roman"/>
          <w:lang w:val="en-CA"/>
        </w:rPr>
        <w:t>were</w:t>
      </w:r>
      <w:r w:rsidR="00F96E43">
        <w:rPr>
          <w:rFonts w:ascii="Times New Roman" w:hAnsi="Times New Roman" w:cs="Times New Roman"/>
          <w:lang w:val="en-CA"/>
        </w:rPr>
        <w:t xml:space="preserve"> </w:t>
      </w:r>
      <w:r w:rsidR="005848F6">
        <w:rPr>
          <w:rFonts w:ascii="Times New Roman" w:hAnsi="Times New Roman" w:cs="Times New Roman"/>
          <w:lang w:val="en-CA"/>
        </w:rPr>
        <w:t xml:space="preserve">measured </w:t>
      </w:r>
      <w:r w:rsidR="0036657F">
        <w:rPr>
          <w:rFonts w:ascii="Times New Roman" w:hAnsi="Times New Roman" w:cs="Times New Roman"/>
          <w:lang w:val="en-CA"/>
        </w:rPr>
        <w:t xml:space="preserve">in </w:t>
      </w:r>
      <w:r w:rsidR="00F96E43">
        <w:rPr>
          <w:rFonts w:ascii="Times New Roman" w:hAnsi="Times New Roman" w:cs="Times New Roman"/>
          <w:lang w:val="en-CA"/>
        </w:rPr>
        <w:t>raster</w:t>
      </w:r>
      <w:r w:rsidR="0036657F">
        <w:rPr>
          <w:rFonts w:ascii="Times New Roman" w:hAnsi="Times New Roman" w:cs="Times New Roman"/>
          <w:lang w:val="en-CA"/>
        </w:rPr>
        <w:t xml:space="preserve"> format</w:t>
      </w:r>
      <w:r w:rsidR="00F96E43">
        <w:rPr>
          <w:rFonts w:ascii="Times New Roman" w:hAnsi="Times New Roman" w:cs="Times New Roman"/>
          <w:lang w:val="en-CA"/>
        </w:rPr>
        <w:t xml:space="preserve"> with a 10 x </w:t>
      </w:r>
      <w:r w:rsidR="009C33D6">
        <w:rPr>
          <w:rFonts w:ascii="Times New Roman" w:hAnsi="Times New Roman" w:cs="Times New Roman"/>
          <w:lang w:val="en-CA"/>
        </w:rPr>
        <w:t>10-meter</w:t>
      </w:r>
      <w:r w:rsidR="00F96E43">
        <w:rPr>
          <w:rFonts w:ascii="Times New Roman" w:hAnsi="Times New Roman" w:cs="Times New Roman"/>
          <w:lang w:val="en-CA"/>
        </w:rPr>
        <w:t xml:space="preserve"> cell size.</w:t>
      </w:r>
    </w:p>
    <w:p w14:paraId="3630F0E7" w14:textId="3AE127EC" w:rsidR="008109D1" w:rsidRDefault="008109D1" w:rsidP="00BA0A2E">
      <w:pPr>
        <w:spacing w:line="480" w:lineRule="auto"/>
        <w:rPr>
          <w:rFonts w:ascii="Times New Roman" w:hAnsi="Times New Roman" w:cs="Times New Roman"/>
          <w:lang w:val="en-CA"/>
        </w:rPr>
      </w:pPr>
    </w:p>
    <w:p w14:paraId="3DB1267C" w14:textId="0B55DD88" w:rsidR="00864315" w:rsidRPr="00E36A85" w:rsidRDefault="00B30C98" w:rsidP="00BA0A2E">
      <w:pPr>
        <w:spacing w:line="480" w:lineRule="auto"/>
        <w:rPr>
          <w:rFonts w:ascii="Times New Roman" w:hAnsi="Times New Roman" w:cs="Times New Roman"/>
          <w:lang w:val="en-CA"/>
        </w:rPr>
      </w:pPr>
      <w:r>
        <w:rPr>
          <w:rFonts w:ascii="Times New Roman" w:hAnsi="Times New Roman" w:cs="Times New Roman"/>
          <w:lang w:val="en-CA"/>
        </w:rPr>
        <w:t>W</w:t>
      </w:r>
      <w:r w:rsidR="001378DC">
        <w:rPr>
          <w:rFonts w:ascii="Times New Roman" w:hAnsi="Times New Roman" w:cs="Times New Roman"/>
          <w:lang w:val="en-CA"/>
        </w:rPr>
        <w:t xml:space="preserve">e </w:t>
      </w:r>
      <w:r w:rsidR="00E409D9">
        <w:rPr>
          <w:rFonts w:ascii="Times New Roman" w:hAnsi="Times New Roman" w:cs="Times New Roman"/>
          <w:lang w:val="en-CA"/>
        </w:rPr>
        <w:t>m</w:t>
      </w:r>
      <w:r w:rsidR="003B71D7">
        <w:rPr>
          <w:rFonts w:ascii="Times New Roman" w:hAnsi="Times New Roman" w:cs="Times New Roman"/>
          <w:lang w:val="en-CA"/>
        </w:rPr>
        <w:t xml:space="preserve">easured temporal </w:t>
      </w:r>
      <w:r w:rsidR="00C4617A">
        <w:rPr>
          <w:rFonts w:ascii="Times New Roman" w:hAnsi="Times New Roman" w:cs="Times New Roman"/>
          <w:lang w:val="en-CA"/>
        </w:rPr>
        <w:t>variables</w:t>
      </w:r>
      <w:r w:rsidR="00955A33">
        <w:rPr>
          <w:rFonts w:ascii="Times New Roman" w:hAnsi="Times New Roman" w:cs="Times New Roman"/>
          <w:lang w:val="en-CA"/>
        </w:rPr>
        <w:t xml:space="preserve"> </w:t>
      </w:r>
      <w:r w:rsidR="00501779">
        <w:rPr>
          <w:rFonts w:ascii="Times New Roman" w:hAnsi="Times New Roman" w:cs="Times New Roman"/>
          <w:lang w:val="en-CA"/>
        </w:rPr>
        <w:t xml:space="preserve">at the </w:t>
      </w:r>
      <w:r w:rsidR="003A1EA0">
        <w:rPr>
          <w:rFonts w:ascii="Times New Roman" w:hAnsi="Times New Roman" w:cs="Times New Roman"/>
          <w:lang w:val="en-CA"/>
        </w:rPr>
        <w:t>scale</w:t>
      </w:r>
      <w:r w:rsidR="00501779">
        <w:rPr>
          <w:rFonts w:ascii="Times New Roman" w:hAnsi="Times New Roman" w:cs="Times New Roman"/>
          <w:lang w:val="en-CA"/>
        </w:rPr>
        <w:t xml:space="preserve"> of years, months and within a</w:t>
      </w:r>
      <w:r w:rsidR="00283E5D">
        <w:rPr>
          <w:rFonts w:ascii="Times New Roman" w:hAnsi="Times New Roman" w:cs="Times New Roman"/>
          <w:lang w:val="en-CA"/>
        </w:rPr>
        <w:t xml:space="preserve"> day. </w:t>
      </w:r>
      <w:r w:rsidR="00CB7C8A">
        <w:rPr>
          <w:rFonts w:ascii="Times New Roman" w:hAnsi="Times New Roman" w:cs="Times New Roman"/>
          <w:lang w:val="en-CA"/>
        </w:rPr>
        <w:t>Annual trends we</w:t>
      </w:r>
      <w:r w:rsidR="002020AB">
        <w:rPr>
          <w:rFonts w:ascii="Times New Roman" w:hAnsi="Times New Roman" w:cs="Times New Roman"/>
          <w:lang w:val="en-CA"/>
        </w:rPr>
        <w:t>r</w:t>
      </w:r>
      <w:r w:rsidR="00CB7C8A">
        <w:rPr>
          <w:rFonts w:ascii="Times New Roman" w:hAnsi="Times New Roman" w:cs="Times New Roman"/>
          <w:lang w:val="en-CA"/>
        </w:rPr>
        <w:t xml:space="preserve">e assessed based on the </w:t>
      </w:r>
      <w:r w:rsidR="002020AB">
        <w:rPr>
          <w:rFonts w:ascii="Times New Roman" w:hAnsi="Times New Roman" w:cs="Times New Roman"/>
          <w:lang w:val="en-CA"/>
        </w:rPr>
        <w:t>year in which</w:t>
      </w:r>
      <w:r w:rsidR="00A51F28">
        <w:rPr>
          <w:rFonts w:ascii="Times New Roman" w:hAnsi="Times New Roman" w:cs="Times New Roman"/>
          <w:lang w:val="en-CA"/>
        </w:rPr>
        <w:t xml:space="preserve"> the</w:t>
      </w:r>
      <w:r w:rsidR="002020AB">
        <w:rPr>
          <w:rFonts w:ascii="Times New Roman" w:hAnsi="Times New Roman" w:cs="Times New Roman"/>
          <w:lang w:val="en-CA"/>
        </w:rPr>
        <w:t xml:space="preserve"> report</w:t>
      </w:r>
      <w:r w:rsidR="00F0511E">
        <w:rPr>
          <w:rFonts w:ascii="Times New Roman" w:hAnsi="Times New Roman" w:cs="Times New Roman"/>
          <w:lang w:val="en-CA"/>
        </w:rPr>
        <w:t xml:space="preserve"> occurred</w:t>
      </w:r>
      <w:r w:rsidR="00372ECF">
        <w:rPr>
          <w:rFonts w:ascii="Times New Roman" w:hAnsi="Times New Roman" w:cs="Times New Roman"/>
          <w:lang w:val="en-CA"/>
        </w:rPr>
        <w:t xml:space="preserve"> excluding 2010 and 2011 which had minimal reporting</w:t>
      </w:r>
      <w:r w:rsidR="00576E80">
        <w:rPr>
          <w:rFonts w:ascii="Times New Roman" w:hAnsi="Times New Roman" w:cs="Times New Roman"/>
          <w:lang w:val="en-CA"/>
        </w:rPr>
        <w:t xml:space="preserve">. </w:t>
      </w:r>
      <w:r w:rsidR="00D20718">
        <w:rPr>
          <w:rFonts w:ascii="Times New Roman" w:hAnsi="Times New Roman" w:cs="Times New Roman"/>
          <w:lang w:val="en-CA"/>
        </w:rPr>
        <w:t xml:space="preserve">Within years, </w:t>
      </w:r>
      <w:r w:rsidR="00AA5D10">
        <w:rPr>
          <w:rFonts w:ascii="Times New Roman" w:hAnsi="Times New Roman" w:cs="Times New Roman"/>
          <w:lang w:val="en-CA"/>
        </w:rPr>
        <w:t xml:space="preserve">we used the report date to identify </w:t>
      </w:r>
      <w:r w:rsidR="00F0511E">
        <w:rPr>
          <w:rFonts w:ascii="Times New Roman" w:hAnsi="Times New Roman" w:cs="Times New Roman"/>
          <w:lang w:val="en-CA"/>
        </w:rPr>
        <w:t xml:space="preserve">the </w:t>
      </w:r>
      <w:r w:rsidR="00D20718">
        <w:rPr>
          <w:rFonts w:ascii="Times New Roman" w:hAnsi="Times New Roman" w:cs="Times New Roman"/>
          <w:lang w:val="en-CA"/>
        </w:rPr>
        <w:t xml:space="preserve">month and </w:t>
      </w:r>
      <w:r w:rsidR="00AA5D10" w:rsidRPr="00432021">
        <w:rPr>
          <w:rFonts w:ascii="Times New Roman" w:hAnsi="Times New Roman" w:cs="Times New Roman"/>
          <w:lang w:val="en-CA"/>
        </w:rPr>
        <w:t xml:space="preserve">the biological season of coyotes </w:t>
      </w:r>
      <w:r w:rsidR="00AA5D10" w:rsidRPr="00432021">
        <w:rPr>
          <w:rFonts w:ascii="Times New Roman" w:hAnsi="Times New Roman" w:cs="Times New Roman"/>
          <w:noProof/>
          <w:lang w:val="en-CA"/>
        </w:rPr>
        <w:t>(Morey et al. 2007)</w:t>
      </w:r>
      <w:r w:rsidR="00AA5D10">
        <w:rPr>
          <w:rFonts w:ascii="Times New Roman" w:hAnsi="Times New Roman" w:cs="Times New Roman"/>
          <w:lang w:val="en-CA"/>
        </w:rPr>
        <w:t xml:space="preserve">: </w:t>
      </w:r>
      <w:r w:rsidR="00AA5D10" w:rsidRPr="00432021">
        <w:rPr>
          <w:rFonts w:ascii="Times New Roman" w:hAnsi="Times New Roman" w:cs="Times New Roman"/>
          <w:lang w:val="en-CA"/>
        </w:rPr>
        <w:t xml:space="preserve">breeding (January 1 – April 30), pup rearing (May 1 – August 31), </w:t>
      </w:r>
      <w:r w:rsidR="00AA5D10">
        <w:rPr>
          <w:rFonts w:ascii="Times New Roman" w:hAnsi="Times New Roman" w:cs="Times New Roman"/>
          <w:lang w:val="en-CA"/>
        </w:rPr>
        <w:t>or</w:t>
      </w:r>
      <w:r w:rsidR="00AA5D10" w:rsidRPr="00432021">
        <w:rPr>
          <w:rFonts w:ascii="Times New Roman" w:hAnsi="Times New Roman" w:cs="Times New Roman"/>
          <w:lang w:val="en-CA"/>
        </w:rPr>
        <w:t xml:space="preserve"> dispersal (September 1 – December 31).</w:t>
      </w:r>
      <w:r w:rsidR="00864315">
        <w:rPr>
          <w:rFonts w:ascii="Times New Roman" w:hAnsi="Times New Roman" w:cs="Times New Roman"/>
          <w:lang w:val="en-CA"/>
        </w:rPr>
        <w:t xml:space="preserve"> Time of day was submitted by reporters using</w:t>
      </w:r>
      <w:r w:rsidR="00864315" w:rsidRPr="00E36A85">
        <w:rPr>
          <w:rFonts w:ascii="Times New Roman" w:hAnsi="Times New Roman" w:cs="Times New Roman"/>
          <w:lang w:val="en-CA"/>
        </w:rPr>
        <w:t xml:space="preserve"> a drop-down menu with the option to select hourly times between 5 AM and midnight, or one of the following categories: dawn, morning, afternoon, evening or night. We manually categorized time of day into either day</w:t>
      </w:r>
      <w:r w:rsidR="00864315">
        <w:rPr>
          <w:rFonts w:ascii="Times New Roman" w:hAnsi="Times New Roman" w:cs="Times New Roman"/>
          <w:lang w:val="en-CA"/>
        </w:rPr>
        <w:t xml:space="preserve"> (morning, afternoon or any hourly times after sunrise and </w:t>
      </w:r>
      <w:r w:rsidR="003B025F">
        <w:rPr>
          <w:rFonts w:ascii="Times New Roman" w:hAnsi="Times New Roman" w:cs="Times New Roman"/>
          <w:lang w:val="en-CA"/>
        </w:rPr>
        <w:t xml:space="preserve">before </w:t>
      </w:r>
      <w:r w:rsidR="00864315">
        <w:rPr>
          <w:rFonts w:ascii="Times New Roman" w:hAnsi="Times New Roman" w:cs="Times New Roman"/>
          <w:lang w:val="en-CA"/>
        </w:rPr>
        <w:t>sunset)</w:t>
      </w:r>
      <w:r w:rsidR="00864315" w:rsidRPr="00E36A85">
        <w:rPr>
          <w:rFonts w:ascii="Times New Roman" w:hAnsi="Times New Roman" w:cs="Times New Roman"/>
          <w:lang w:val="en-CA"/>
        </w:rPr>
        <w:t xml:space="preserve"> or night</w:t>
      </w:r>
      <w:r w:rsidR="00864315">
        <w:rPr>
          <w:rFonts w:ascii="Times New Roman" w:hAnsi="Times New Roman" w:cs="Times New Roman"/>
          <w:lang w:val="en-CA"/>
        </w:rPr>
        <w:t xml:space="preserve"> (dawn, night, or any times before sunrise or after sunset)</w:t>
      </w:r>
      <w:r w:rsidR="00864315" w:rsidRPr="00E36A85">
        <w:rPr>
          <w:rFonts w:ascii="Times New Roman" w:hAnsi="Times New Roman" w:cs="Times New Roman"/>
          <w:lang w:val="en-CA"/>
        </w:rPr>
        <w:t xml:space="preserve">. </w:t>
      </w:r>
    </w:p>
    <w:p w14:paraId="2C666118" w14:textId="77777777" w:rsidR="00864315" w:rsidRPr="0065397C" w:rsidRDefault="00864315" w:rsidP="00BA0A2E">
      <w:pPr>
        <w:spacing w:line="480" w:lineRule="auto"/>
        <w:rPr>
          <w:rFonts w:ascii="Times New Roman" w:hAnsi="Times New Roman" w:cs="Times New Roman"/>
          <w:lang w:val="en-CA"/>
        </w:rPr>
      </w:pPr>
    </w:p>
    <w:p w14:paraId="083C9398" w14:textId="0755C3D1" w:rsidR="003B6157" w:rsidRDefault="009A2C0A" w:rsidP="00BA0A2E">
      <w:pPr>
        <w:spacing w:line="480" w:lineRule="auto"/>
        <w:rPr>
          <w:rFonts w:ascii="Times New Roman" w:hAnsi="Times New Roman" w:cs="Times New Roman"/>
          <w:b/>
          <w:bCs/>
          <w:lang w:val="en-CA"/>
        </w:rPr>
      </w:pPr>
      <w:r>
        <w:rPr>
          <w:rFonts w:ascii="Times New Roman" w:hAnsi="Times New Roman" w:cs="Times New Roman"/>
          <w:b/>
          <w:bCs/>
          <w:lang w:val="en-CA"/>
        </w:rPr>
        <w:t>Statistical</w:t>
      </w:r>
      <w:r w:rsidR="00E35842">
        <w:rPr>
          <w:rFonts w:ascii="Times New Roman" w:hAnsi="Times New Roman" w:cs="Times New Roman"/>
          <w:b/>
          <w:bCs/>
          <w:lang w:val="en-CA"/>
        </w:rPr>
        <w:t xml:space="preserve"> methods</w:t>
      </w:r>
    </w:p>
    <w:p w14:paraId="671D7606" w14:textId="1AC5673F" w:rsidR="00D120C6" w:rsidRDefault="00870505" w:rsidP="00BA0A2E">
      <w:pPr>
        <w:spacing w:line="480" w:lineRule="auto"/>
        <w:rPr>
          <w:rFonts w:ascii="Times New Roman" w:hAnsi="Times New Roman" w:cs="Times New Roman"/>
          <w:lang w:val="en-CA"/>
        </w:rPr>
      </w:pPr>
      <w:r>
        <w:rPr>
          <w:rFonts w:ascii="Times New Roman" w:hAnsi="Times New Roman" w:cs="Times New Roman"/>
          <w:lang w:val="en-CA"/>
        </w:rPr>
        <w:t xml:space="preserve">We first </w:t>
      </w:r>
      <w:r w:rsidR="00B31BB3">
        <w:rPr>
          <w:rFonts w:ascii="Times New Roman" w:hAnsi="Times New Roman" w:cs="Times New Roman"/>
          <w:lang w:val="en-CA"/>
        </w:rPr>
        <w:t>assess</w:t>
      </w:r>
      <w:r>
        <w:rPr>
          <w:rFonts w:ascii="Times New Roman" w:hAnsi="Times New Roman" w:cs="Times New Roman"/>
          <w:lang w:val="en-CA"/>
        </w:rPr>
        <w:t>ed</w:t>
      </w:r>
      <w:r w:rsidR="00EE56D6">
        <w:rPr>
          <w:rFonts w:ascii="Times New Roman" w:hAnsi="Times New Roman" w:cs="Times New Roman"/>
          <w:lang w:val="en-CA"/>
        </w:rPr>
        <w:t xml:space="preserve"> </w:t>
      </w:r>
      <w:r w:rsidR="00FC566D">
        <w:rPr>
          <w:rFonts w:ascii="Times New Roman" w:hAnsi="Times New Roman" w:cs="Times New Roman"/>
          <w:lang w:val="en-CA"/>
        </w:rPr>
        <w:t xml:space="preserve">spatial, temporal and contextual </w:t>
      </w:r>
      <w:r w:rsidR="00EE56D6">
        <w:rPr>
          <w:rFonts w:ascii="Times New Roman" w:hAnsi="Times New Roman" w:cs="Times New Roman"/>
          <w:lang w:val="en-CA"/>
        </w:rPr>
        <w:t>patterns in</w:t>
      </w:r>
      <w:r w:rsidR="009066E3">
        <w:rPr>
          <w:rFonts w:ascii="Times New Roman" w:hAnsi="Times New Roman" w:cs="Times New Roman"/>
          <w:lang w:val="en-CA"/>
        </w:rPr>
        <w:t xml:space="preserve"> coyote</w:t>
      </w:r>
      <w:r w:rsidR="006F503F">
        <w:rPr>
          <w:rFonts w:ascii="Times New Roman" w:hAnsi="Times New Roman" w:cs="Times New Roman"/>
          <w:lang w:val="en-CA"/>
        </w:rPr>
        <w:t xml:space="preserve"> reporting </w:t>
      </w:r>
      <w:r w:rsidR="003D3DDF">
        <w:rPr>
          <w:rFonts w:ascii="Times New Roman" w:hAnsi="Times New Roman" w:cs="Times New Roman"/>
          <w:lang w:val="en-CA"/>
        </w:rPr>
        <w:t xml:space="preserve">based on </w:t>
      </w:r>
      <w:r w:rsidR="00B16C9D">
        <w:rPr>
          <w:rFonts w:ascii="Times New Roman" w:hAnsi="Times New Roman" w:cs="Times New Roman"/>
          <w:lang w:val="en-CA"/>
        </w:rPr>
        <w:t>the</w:t>
      </w:r>
      <w:r w:rsidR="00493BAA">
        <w:rPr>
          <w:rFonts w:ascii="Times New Roman" w:hAnsi="Times New Roman" w:cs="Times New Roman"/>
          <w:lang w:val="en-CA"/>
        </w:rPr>
        <w:t xml:space="preserve"> distribution of reports across </w:t>
      </w:r>
      <w:r w:rsidR="00312C77">
        <w:rPr>
          <w:rFonts w:ascii="Times New Roman" w:hAnsi="Times New Roman" w:cs="Times New Roman"/>
          <w:lang w:val="en-CA"/>
        </w:rPr>
        <w:t>land cover</w:t>
      </w:r>
      <w:r w:rsidR="00F97C8A">
        <w:rPr>
          <w:rFonts w:ascii="Times New Roman" w:hAnsi="Times New Roman" w:cs="Times New Roman"/>
          <w:lang w:val="en-CA"/>
        </w:rPr>
        <w:t xml:space="preserve"> types</w:t>
      </w:r>
      <w:r w:rsidR="00372ECF">
        <w:rPr>
          <w:rFonts w:ascii="Times New Roman" w:hAnsi="Times New Roman" w:cs="Times New Roman"/>
          <w:lang w:val="en-CA"/>
        </w:rPr>
        <w:t xml:space="preserve"> (as categories)</w:t>
      </w:r>
      <w:r w:rsidR="00F97C8A">
        <w:rPr>
          <w:rFonts w:ascii="Times New Roman" w:hAnsi="Times New Roman" w:cs="Times New Roman"/>
          <w:lang w:val="en-CA"/>
        </w:rPr>
        <w:t xml:space="preserve">, </w:t>
      </w:r>
      <w:r w:rsidR="003808F6">
        <w:rPr>
          <w:rFonts w:ascii="Times New Roman" w:hAnsi="Times New Roman" w:cs="Times New Roman"/>
          <w:lang w:val="en-CA"/>
        </w:rPr>
        <w:t xml:space="preserve">years, months, night or day, and </w:t>
      </w:r>
      <w:r w:rsidR="00660F97">
        <w:rPr>
          <w:rFonts w:ascii="Times New Roman" w:hAnsi="Times New Roman" w:cs="Times New Roman"/>
          <w:lang w:val="en-CA"/>
        </w:rPr>
        <w:t xml:space="preserve">contextual variables. </w:t>
      </w:r>
      <w:r w:rsidR="00CE2E7F">
        <w:rPr>
          <w:rFonts w:ascii="Times New Roman" w:hAnsi="Times New Roman" w:cs="Times New Roman"/>
          <w:lang w:val="en-CA"/>
        </w:rPr>
        <w:t xml:space="preserve">For </w:t>
      </w:r>
      <w:r w:rsidR="00312C77">
        <w:rPr>
          <w:rFonts w:ascii="Times New Roman" w:hAnsi="Times New Roman" w:cs="Times New Roman"/>
          <w:lang w:val="en-CA"/>
        </w:rPr>
        <w:t>land cover</w:t>
      </w:r>
      <w:r w:rsidR="00CE2E7F">
        <w:rPr>
          <w:rFonts w:ascii="Times New Roman" w:hAnsi="Times New Roman" w:cs="Times New Roman"/>
          <w:lang w:val="en-CA"/>
        </w:rPr>
        <w:t xml:space="preserve"> types, we </w:t>
      </w:r>
      <w:r w:rsidR="00A076F7">
        <w:rPr>
          <w:rFonts w:ascii="Times New Roman" w:hAnsi="Times New Roman" w:cs="Times New Roman"/>
          <w:lang w:val="en-CA"/>
        </w:rPr>
        <w:t xml:space="preserve">estimated the expected number of reports </w:t>
      </w:r>
      <w:r w:rsidR="002B3E0E">
        <w:rPr>
          <w:rFonts w:ascii="Times New Roman" w:hAnsi="Times New Roman" w:cs="Times New Roman"/>
          <w:lang w:val="en-CA"/>
        </w:rPr>
        <w:t xml:space="preserve">based on the </w:t>
      </w:r>
      <w:r w:rsidR="00805F20">
        <w:rPr>
          <w:rFonts w:ascii="Times New Roman" w:hAnsi="Times New Roman" w:cs="Times New Roman"/>
          <w:lang w:val="en-CA"/>
        </w:rPr>
        <w:t xml:space="preserve">area of that </w:t>
      </w:r>
      <w:r w:rsidR="00774BBB">
        <w:rPr>
          <w:rFonts w:ascii="Times New Roman" w:hAnsi="Times New Roman" w:cs="Times New Roman"/>
          <w:lang w:val="en-CA"/>
        </w:rPr>
        <w:t>land cover</w:t>
      </w:r>
      <w:r w:rsidR="00805F20">
        <w:rPr>
          <w:rFonts w:ascii="Times New Roman" w:hAnsi="Times New Roman" w:cs="Times New Roman"/>
          <w:lang w:val="en-CA"/>
        </w:rPr>
        <w:t xml:space="preserve"> type within the study area.</w:t>
      </w:r>
      <w:r w:rsidR="00774BBB">
        <w:rPr>
          <w:rFonts w:ascii="Times New Roman" w:hAnsi="Times New Roman" w:cs="Times New Roman"/>
          <w:lang w:val="en-CA"/>
        </w:rPr>
        <w:t xml:space="preserve"> We then </w:t>
      </w:r>
      <w:r w:rsidR="002972A2">
        <w:rPr>
          <w:rFonts w:ascii="Times New Roman" w:hAnsi="Times New Roman" w:cs="Times New Roman"/>
          <w:lang w:val="en-CA"/>
        </w:rPr>
        <w:t>applied</w:t>
      </w:r>
      <w:r w:rsidR="00DA6B76">
        <w:rPr>
          <w:rFonts w:ascii="Times New Roman" w:hAnsi="Times New Roman" w:cs="Times New Roman"/>
          <w:lang w:val="en-CA"/>
        </w:rPr>
        <w:t xml:space="preserve"> </w:t>
      </w:r>
      <w:r w:rsidR="00D405AF">
        <w:rPr>
          <w:rFonts w:ascii="Times New Roman" w:hAnsi="Times New Roman" w:cs="Times New Roman"/>
          <w:lang w:val="en-CA"/>
        </w:rPr>
        <w:t xml:space="preserve">Pearson’s chi square test to </w:t>
      </w:r>
      <w:r w:rsidR="00B847D8">
        <w:rPr>
          <w:rFonts w:ascii="Times New Roman" w:hAnsi="Times New Roman" w:cs="Times New Roman"/>
          <w:lang w:val="en-CA"/>
        </w:rPr>
        <w:t>assess</w:t>
      </w:r>
      <w:r w:rsidR="00847328">
        <w:rPr>
          <w:rFonts w:ascii="Times New Roman" w:hAnsi="Times New Roman" w:cs="Times New Roman"/>
          <w:lang w:val="en-CA"/>
        </w:rPr>
        <w:t xml:space="preserve"> differences between the observed and expected number of reports</w:t>
      </w:r>
      <w:r w:rsidR="00A04F4E">
        <w:rPr>
          <w:rFonts w:ascii="Times New Roman" w:hAnsi="Times New Roman" w:cs="Times New Roman"/>
          <w:lang w:val="en-CA"/>
        </w:rPr>
        <w:t>.</w:t>
      </w:r>
      <w:r w:rsidR="00805F20">
        <w:rPr>
          <w:rFonts w:ascii="Times New Roman" w:hAnsi="Times New Roman" w:cs="Times New Roman"/>
          <w:lang w:val="en-CA"/>
        </w:rPr>
        <w:t xml:space="preserve"> </w:t>
      </w:r>
    </w:p>
    <w:p w14:paraId="56319D19" w14:textId="6BB72216" w:rsidR="00B738B7" w:rsidRDefault="00B738B7" w:rsidP="00BA0A2E">
      <w:pPr>
        <w:spacing w:line="480" w:lineRule="auto"/>
        <w:rPr>
          <w:rFonts w:ascii="Times New Roman" w:hAnsi="Times New Roman" w:cs="Times New Roman"/>
          <w:lang w:val="en-CA"/>
        </w:rPr>
      </w:pPr>
    </w:p>
    <w:p w14:paraId="6BA397CE" w14:textId="0EE996C7" w:rsidR="00A54502" w:rsidRDefault="00A54502" w:rsidP="00BA0A2E">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We </w:t>
      </w:r>
      <w:r w:rsidR="00F176A1">
        <w:rPr>
          <w:rFonts w:ascii="Times New Roman" w:hAnsi="Times New Roman" w:cs="Times New Roman"/>
          <w:lang w:val="en-CA"/>
        </w:rPr>
        <w:t>visualiz</w:t>
      </w:r>
      <w:r w:rsidR="00C45E8D">
        <w:rPr>
          <w:rFonts w:ascii="Times New Roman" w:hAnsi="Times New Roman" w:cs="Times New Roman"/>
          <w:lang w:val="en-CA"/>
        </w:rPr>
        <w:t>ed</w:t>
      </w:r>
      <w:r>
        <w:rPr>
          <w:rFonts w:ascii="Times New Roman" w:hAnsi="Times New Roman" w:cs="Times New Roman"/>
          <w:lang w:val="en-CA"/>
        </w:rPr>
        <w:t xml:space="preserve"> </w:t>
      </w:r>
      <w:r w:rsidR="00C45E8D">
        <w:rPr>
          <w:rFonts w:ascii="Times New Roman" w:hAnsi="Times New Roman" w:cs="Times New Roman"/>
          <w:lang w:val="en-CA"/>
        </w:rPr>
        <w:t>trends</w:t>
      </w:r>
      <w:r>
        <w:rPr>
          <w:rFonts w:ascii="Times New Roman" w:hAnsi="Times New Roman" w:cs="Times New Roman"/>
          <w:lang w:val="en-CA"/>
        </w:rPr>
        <w:t xml:space="preserve"> in coyote boldness and human concern</w:t>
      </w:r>
      <w:r w:rsidR="000130C0">
        <w:rPr>
          <w:rFonts w:ascii="Times New Roman" w:hAnsi="Times New Roman" w:cs="Times New Roman"/>
          <w:lang w:val="en-CA"/>
        </w:rPr>
        <w:t xml:space="preserve"> over time </w:t>
      </w:r>
      <w:r>
        <w:rPr>
          <w:rFonts w:ascii="Times New Roman" w:hAnsi="Times New Roman" w:cs="Times New Roman"/>
          <w:lang w:val="en-CA"/>
        </w:rPr>
        <w:t xml:space="preserve">using only the reports where comments provided sufficient information to classify either variable. Within these subsets, we </w:t>
      </w:r>
      <w:r w:rsidR="00C45E8D">
        <w:rPr>
          <w:rFonts w:ascii="Times New Roman" w:hAnsi="Times New Roman" w:cs="Times New Roman"/>
          <w:lang w:val="en-CA"/>
        </w:rPr>
        <w:t>calculated</w:t>
      </w:r>
      <w:r>
        <w:rPr>
          <w:rFonts w:ascii="Times New Roman" w:hAnsi="Times New Roman" w:cs="Times New Roman"/>
          <w:lang w:val="en-CA"/>
        </w:rPr>
        <w:t xml:space="preserve"> the percentage of reports pertaining to each ordinal category</w:t>
      </w:r>
      <w:r w:rsidR="00CC2AC3">
        <w:rPr>
          <w:rFonts w:ascii="Times New Roman" w:hAnsi="Times New Roman" w:cs="Times New Roman"/>
          <w:lang w:val="en-CA"/>
        </w:rPr>
        <w:t xml:space="preserve"> for each year.</w:t>
      </w:r>
      <w:r w:rsidR="00255C16">
        <w:rPr>
          <w:rFonts w:ascii="Times New Roman" w:hAnsi="Times New Roman" w:cs="Times New Roman"/>
          <w:lang w:val="en-CA"/>
        </w:rPr>
        <w:t xml:space="preserve"> </w:t>
      </w:r>
      <w:r w:rsidR="00F77A2E">
        <w:rPr>
          <w:rFonts w:ascii="Times New Roman" w:hAnsi="Times New Roman" w:cs="Times New Roman"/>
          <w:lang w:val="en-CA"/>
        </w:rPr>
        <w:t>For additional information</w:t>
      </w:r>
      <w:r w:rsidR="004234F9">
        <w:rPr>
          <w:rFonts w:ascii="Times New Roman" w:hAnsi="Times New Roman" w:cs="Times New Roman"/>
          <w:lang w:val="en-CA"/>
        </w:rPr>
        <w:t xml:space="preserve"> to support our statistical </w:t>
      </w:r>
      <w:r w:rsidR="00D36974">
        <w:rPr>
          <w:rFonts w:ascii="Times New Roman" w:hAnsi="Times New Roman" w:cs="Times New Roman"/>
          <w:lang w:val="en-CA"/>
        </w:rPr>
        <w:t xml:space="preserve">inferences </w:t>
      </w:r>
      <w:r w:rsidR="00F77A2E">
        <w:rPr>
          <w:rFonts w:ascii="Times New Roman" w:hAnsi="Times New Roman" w:cs="Times New Roman"/>
          <w:lang w:val="en-CA"/>
        </w:rPr>
        <w:t>we calculated these percentages</w:t>
      </w:r>
      <w:r w:rsidR="009B7F99">
        <w:rPr>
          <w:rFonts w:ascii="Times New Roman" w:hAnsi="Times New Roman" w:cs="Times New Roman"/>
          <w:lang w:val="en-CA"/>
        </w:rPr>
        <w:t xml:space="preserve">, and also </w:t>
      </w:r>
      <w:r w:rsidR="00D067CF">
        <w:rPr>
          <w:rFonts w:ascii="Times New Roman" w:hAnsi="Times New Roman" w:cs="Times New Roman"/>
          <w:lang w:val="en-CA"/>
        </w:rPr>
        <w:t>used chi square tests to examine the distribution of boldness and concern</w:t>
      </w:r>
      <w:r w:rsidRPr="00873AF6">
        <w:rPr>
          <w:rFonts w:ascii="Times New Roman" w:hAnsi="Times New Roman" w:cs="Times New Roman"/>
          <w:lang w:val="en-CA"/>
        </w:rPr>
        <w:t xml:space="preserve"> within each of the land cover classes, </w:t>
      </w:r>
      <w:r w:rsidR="00F77A2E">
        <w:rPr>
          <w:rFonts w:ascii="Times New Roman" w:hAnsi="Times New Roman" w:cs="Times New Roman"/>
          <w:lang w:val="en-CA"/>
        </w:rPr>
        <w:t xml:space="preserve">across </w:t>
      </w:r>
      <w:r w:rsidRPr="00873AF6">
        <w:rPr>
          <w:rFonts w:ascii="Times New Roman" w:hAnsi="Times New Roman" w:cs="Times New Roman"/>
          <w:lang w:val="en-CA"/>
        </w:rPr>
        <w:t>coyote seasons, months, and diurnal temporal scales, and for each of the contextual independent variables</w:t>
      </w:r>
      <w:r w:rsidR="003C776F">
        <w:rPr>
          <w:rFonts w:ascii="Times New Roman" w:hAnsi="Times New Roman" w:cs="Times New Roman"/>
          <w:lang w:val="en-CA"/>
        </w:rPr>
        <w:t xml:space="preserve"> (</w:t>
      </w:r>
      <w:r w:rsidR="00C15BD6">
        <w:rPr>
          <w:rFonts w:ascii="Times New Roman" w:hAnsi="Times New Roman" w:cs="Times New Roman"/>
          <w:lang w:val="en-CA"/>
        </w:rPr>
        <w:t xml:space="preserve">Tables A1, A2, A3 in </w:t>
      </w:r>
      <w:r w:rsidR="003C776F">
        <w:rPr>
          <w:rFonts w:ascii="Times New Roman" w:hAnsi="Times New Roman" w:cs="Times New Roman"/>
          <w:lang w:val="en-CA"/>
        </w:rPr>
        <w:t xml:space="preserve">Appendix </w:t>
      </w:r>
      <w:r w:rsidR="0091681D">
        <w:rPr>
          <w:rFonts w:ascii="Times New Roman" w:hAnsi="Times New Roman" w:cs="Times New Roman"/>
          <w:lang w:val="en-CA"/>
        </w:rPr>
        <w:t>3</w:t>
      </w:r>
      <w:r w:rsidR="003C776F">
        <w:rPr>
          <w:rFonts w:ascii="Times New Roman" w:hAnsi="Times New Roman" w:cs="Times New Roman"/>
          <w:lang w:val="en-CA"/>
        </w:rPr>
        <w:t>)</w:t>
      </w:r>
      <w:r w:rsidR="004234F9">
        <w:rPr>
          <w:rFonts w:ascii="Times New Roman" w:hAnsi="Times New Roman" w:cs="Times New Roman"/>
          <w:lang w:val="en-CA"/>
        </w:rPr>
        <w:t xml:space="preserve">. </w:t>
      </w:r>
    </w:p>
    <w:p w14:paraId="42E5E51D" w14:textId="77777777" w:rsidR="003F691B" w:rsidRDefault="003F691B" w:rsidP="00BA0A2E">
      <w:pPr>
        <w:spacing w:line="480" w:lineRule="auto"/>
        <w:rPr>
          <w:rFonts w:ascii="Times New Roman" w:hAnsi="Times New Roman" w:cs="Times New Roman"/>
          <w:lang w:val="en-CA"/>
        </w:rPr>
      </w:pPr>
    </w:p>
    <w:p w14:paraId="4ED88AE9" w14:textId="3F28AF79" w:rsidR="00370FF5" w:rsidRPr="00F7244A" w:rsidRDefault="00F3746E" w:rsidP="00BA0A2E">
      <w:pPr>
        <w:spacing w:line="480" w:lineRule="auto"/>
        <w:rPr>
          <w:rFonts w:ascii="Times New Roman" w:hAnsi="Times New Roman" w:cs="Times New Roman"/>
          <w:b/>
          <w:bCs/>
          <w:lang w:val="en-CA"/>
        </w:rPr>
      </w:pPr>
      <w:r>
        <w:rPr>
          <w:rFonts w:ascii="Times New Roman" w:hAnsi="Times New Roman" w:cs="Times New Roman"/>
          <w:lang w:val="en-CA"/>
        </w:rPr>
        <w:t>To</w:t>
      </w:r>
      <w:r w:rsidR="003B6157" w:rsidRPr="00E36A85">
        <w:rPr>
          <w:rFonts w:ascii="Times New Roman" w:hAnsi="Times New Roman" w:cs="Times New Roman"/>
          <w:lang w:val="en-CA"/>
        </w:rPr>
        <w:t xml:space="preserve"> </w:t>
      </w:r>
      <w:r w:rsidR="0078283C">
        <w:rPr>
          <w:rFonts w:ascii="Times New Roman" w:hAnsi="Times New Roman" w:cs="Times New Roman"/>
          <w:lang w:val="en-CA"/>
        </w:rPr>
        <w:t>model</w:t>
      </w:r>
      <w:r w:rsidR="003B6157" w:rsidRPr="00E36A85">
        <w:rPr>
          <w:rFonts w:ascii="Times New Roman" w:hAnsi="Times New Roman" w:cs="Times New Roman"/>
          <w:lang w:val="en-CA"/>
        </w:rPr>
        <w:t xml:space="preserve"> </w:t>
      </w:r>
      <w:r w:rsidR="00B860C0">
        <w:rPr>
          <w:rFonts w:ascii="Times New Roman" w:hAnsi="Times New Roman" w:cs="Times New Roman"/>
          <w:lang w:val="en-CA"/>
        </w:rPr>
        <w:t>the</w:t>
      </w:r>
      <w:r w:rsidR="003B6157" w:rsidRPr="00E36A85">
        <w:rPr>
          <w:rFonts w:ascii="Times New Roman" w:hAnsi="Times New Roman" w:cs="Times New Roman"/>
          <w:lang w:val="en-CA"/>
        </w:rPr>
        <w:t xml:space="preserve"> </w:t>
      </w:r>
      <w:r w:rsidR="004724CF">
        <w:rPr>
          <w:rFonts w:ascii="Times New Roman" w:hAnsi="Times New Roman" w:cs="Times New Roman"/>
          <w:lang w:val="en-CA"/>
        </w:rPr>
        <w:t>variables</w:t>
      </w:r>
      <w:r w:rsidR="004D7C06">
        <w:rPr>
          <w:rFonts w:ascii="Times New Roman" w:hAnsi="Times New Roman" w:cs="Times New Roman"/>
          <w:lang w:val="en-CA"/>
        </w:rPr>
        <w:t xml:space="preserve"> that</w:t>
      </w:r>
      <w:r w:rsidR="00591C4F">
        <w:rPr>
          <w:rFonts w:ascii="Times New Roman" w:hAnsi="Times New Roman" w:cs="Times New Roman"/>
          <w:lang w:val="en-CA"/>
        </w:rPr>
        <w:t xml:space="preserve"> were</w:t>
      </w:r>
      <w:r w:rsidR="004724CF">
        <w:rPr>
          <w:rFonts w:ascii="Times New Roman" w:hAnsi="Times New Roman" w:cs="Times New Roman"/>
          <w:lang w:val="en-CA"/>
        </w:rPr>
        <w:t xml:space="preserve"> associated with</w:t>
      </w:r>
      <w:r w:rsidR="00235D21">
        <w:rPr>
          <w:rFonts w:ascii="Times New Roman" w:hAnsi="Times New Roman" w:cs="Times New Roman"/>
          <w:lang w:val="en-CA"/>
        </w:rPr>
        <w:t xml:space="preserve"> </w:t>
      </w:r>
      <w:r w:rsidR="00C253BB">
        <w:rPr>
          <w:rFonts w:ascii="Times New Roman" w:hAnsi="Times New Roman" w:cs="Times New Roman"/>
          <w:lang w:val="en-CA"/>
        </w:rPr>
        <w:t>increased</w:t>
      </w:r>
      <w:r w:rsidR="003D5436">
        <w:rPr>
          <w:rFonts w:ascii="Times New Roman" w:hAnsi="Times New Roman" w:cs="Times New Roman"/>
          <w:lang w:val="en-CA"/>
        </w:rPr>
        <w:t xml:space="preserve"> </w:t>
      </w:r>
      <w:r w:rsidR="00235D21">
        <w:rPr>
          <w:rFonts w:ascii="Times New Roman" w:hAnsi="Times New Roman" w:cs="Times New Roman"/>
          <w:lang w:val="en-CA"/>
        </w:rPr>
        <w:t xml:space="preserve">coyote </w:t>
      </w:r>
      <w:r w:rsidR="00E755FE">
        <w:rPr>
          <w:rFonts w:ascii="Times New Roman" w:hAnsi="Times New Roman" w:cs="Times New Roman"/>
          <w:lang w:val="en-CA"/>
        </w:rPr>
        <w:t>boldness</w:t>
      </w:r>
      <w:r w:rsidR="00235D21">
        <w:rPr>
          <w:rFonts w:ascii="Times New Roman" w:hAnsi="Times New Roman" w:cs="Times New Roman"/>
          <w:lang w:val="en-CA"/>
        </w:rPr>
        <w:t xml:space="preserve"> and human </w:t>
      </w:r>
      <w:r w:rsidR="00C253BB">
        <w:rPr>
          <w:rFonts w:ascii="Times New Roman" w:hAnsi="Times New Roman" w:cs="Times New Roman"/>
          <w:lang w:val="en-CA"/>
        </w:rPr>
        <w:t>concern</w:t>
      </w:r>
      <w:r w:rsidR="00571E4F">
        <w:rPr>
          <w:rFonts w:ascii="Times New Roman" w:hAnsi="Times New Roman" w:cs="Times New Roman"/>
          <w:lang w:val="en-CA"/>
        </w:rPr>
        <w:t>,</w:t>
      </w:r>
      <w:r w:rsidR="00235D21">
        <w:rPr>
          <w:rFonts w:ascii="Times New Roman" w:hAnsi="Times New Roman" w:cs="Times New Roman"/>
          <w:lang w:val="en-CA"/>
        </w:rPr>
        <w:t xml:space="preserve"> </w:t>
      </w:r>
      <w:r>
        <w:rPr>
          <w:rFonts w:ascii="Times New Roman" w:hAnsi="Times New Roman" w:cs="Times New Roman"/>
          <w:lang w:val="en-CA"/>
        </w:rPr>
        <w:t>w</w:t>
      </w:r>
      <w:r w:rsidRPr="00E36A85">
        <w:rPr>
          <w:rFonts w:ascii="Times New Roman" w:hAnsi="Times New Roman" w:cs="Times New Roman"/>
          <w:lang w:val="en-CA"/>
        </w:rPr>
        <w:t>e used ord</w:t>
      </w:r>
      <w:r>
        <w:rPr>
          <w:rFonts w:ascii="Times New Roman" w:hAnsi="Times New Roman" w:cs="Times New Roman"/>
          <w:lang w:val="en-CA"/>
        </w:rPr>
        <w:t>ered logistic</w:t>
      </w:r>
      <w:r w:rsidRPr="00E36A85">
        <w:rPr>
          <w:rFonts w:ascii="Times New Roman" w:hAnsi="Times New Roman" w:cs="Times New Roman"/>
          <w:lang w:val="en-CA"/>
        </w:rPr>
        <w:t xml:space="preserve"> regression </w:t>
      </w:r>
      <w:r>
        <w:rPr>
          <w:rFonts w:ascii="Times New Roman" w:hAnsi="Times New Roman" w:cs="Times New Roman"/>
          <w:lang w:val="en-CA"/>
        </w:rPr>
        <w:t xml:space="preserve">with </w:t>
      </w:r>
      <w:r w:rsidR="00235D21">
        <w:rPr>
          <w:rFonts w:ascii="Times New Roman" w:hAnsi="Times New Roman" w:cs="Times New Roman"/>
          <w:lang w:val="en-CA"/>
        </w:rPr>
        <w:t>the</w:t>
      </w:r>
      <w:r w:rsidR="005745F2">
        <w:rPr>
          <w:rFonts w:ascii="Times New Roman" w:hAnsi="Times New Roman" w:cs="Times New Roman"/>
          <w:lang w:val="en-CA"/>
        </w:rPr>
        <w:t xml:space="preserve"> </w:t>
      </w:r>
      <w:proofErr w:type="spellStart"/>
      <w:r w:rsidR="005745F2">
        <w:rPr>
          <w:rFonts w:ascii="Times New Roman" w:hAnsi="Times New Roman" w:cs="Times New Roman"/>
          <w:i/>
          <w:iCs/>
          <w:lang w:val="en-CA"/>
        </w:rPr>
        <w:t>clm</w:t>
      </w:r>
      <w:proofErr w:type="spellEnd"/>
      <w:r w:rsidR="003B6157" w:rsidRPr="00E36A85">
        <w:rPr>
          <w:rFonts w:ascii="Times New Roman" w:hAnsi="Times New Roman" w:cs="Times New Roman"/>
          <w:lang w:val="en-CA"/>
        </w:rPr>
        <w:t xml:space="preserve"> </w:t>
      </w:r>
      <w:r w:rsidR="000247A1" w:rsidRPr="00E36A85">
        <w:rPr>
          <w:rFonts w:ascii="Times New Roman" w:hAnsi="Times New Roman" w:cs="Times New Roman"/>
          <w:lang w:val="en-CA"/>
        </w:rPr>
        <w:t xml:space="preserve">function </w:t>
      </w:r>
      <w:r w:rsidR="000247A1">
        <w:rPr>
          <w:rFonts w:ascii="Times New Roman" w:hAnsi="Times New Roman" w:cs="Times New Roman"/>
          <w:lang w:val="en-CA"/>
        </w:rPr>
        <w:t>in</w:t>
      </w:r>
      <w:r w:rsidR="003B6157" w:rsidRPr="00E36A85">
        <w:rPr>
          <w:rFonts w:ascii="Times New Roman" w:hAnsi="Times New Roman" w:cs="Times New Roman"/>
          <w:lang w:val="en-CA"/>
        </w:rPr>
        <w:t xml:space="preserve"> the R package </w:t>
      </w:r>
      <w:r w:rsidR="005745F2">
        <w:rPr>
          <w:rFonts w:ascii="Times New Roman" w:hAnsi="Times New Roman" w:cs="Times New Roman"/>
          <w:lang w:val="en-CA"/>
        </w:rPr>
        <w:t>ordinal</w:t>
      </w:r>
      <w:r w:rsidR="001A3D61">
        <w:rPr>
          <w:rFonts w:ascii="Times New Roman" w:hAnsi="Times New Roman" w:cs="Times New Roman"/>
          <w:lang w:val="en-CA"/>
        </w:rPr>
        <w:t xml:space="preserve"> </w:t>
      </w:r>
      <w:r w:rsidR="001A3D61">
        <w:rPr>
          <w:rFonts w:ascii="Times New Roman" w:hAnsi="Times New Roman" w:cs="Times New Roman"/>
          <w:lang w:val="en-CA"/>
        </w:rPr>
        <w:fldChar w:fldCharType="begin"/>
      </w:r>
      <w:r w:rsidR="001A3D61">
        <w:rPr>
          <w:rFonts w:ascii="Times New Roman" w:hAnsi="Times New Roman" w:cs="Times New Roman"/>
          <w:lang w:val="en-CA"/>
        </w:rPr>
        <w:instrText xml:space="preserve"> ADDIN EN.CITE &lt;EndNote&gt;&lt;Cite&gt;&lt;Author&gt;Christensen&lt;/Author&gt;&lt;Year&gt;2019&lt;/Year&gt;&lt;IDText&gt;Regression Models for Ordinal Data&lt;/IDText&gt;&lt;DisplayText&gt;(Christensen, 2019)&lt;/DisplayText&gt;&lt;record&gt;&lt;urls&gt;&lt;related-urls&gt;&lt;url&gt;https://cran.r-project.org/web/packages/ordinal/ordinal.pdf&lt;/url&gt;&lt;/related-urls&gt;&lt;/urls&gt;&lt;titles&gt;&lt;title&gt;Regression Models for Ordinal Data&lt;/title&gt;&lt;/titles&gt;&lt;contributors&gt;&lt;authors&gt;&lt;author&gt;Christensen, Rune Haubo Bojesen&lt;/author&gt;&lt;/authors&gt;&lt;/contributors&gt;&lt;edition&gt;2019.12-10&lt;/edition&gt;&lt;added-date format="utc"&gt;1648490264&lt;/added-date&gt;&lt;ref-type name="Web Page"&gt;12&lt;/ref-type&gt;&lt;dates&gt;&lt;year&gt;2019&lt;/year&gt;&lt;/dates&gt;&lt;rec-number&gt;965&lt;/rec-number&gt;&lt;last-updated-date format="utc"&gt;1648490317&lt;/last-updated-date&gt;&lt;/record&gt;&lt;/Cite&gt;&lt;/EndNote&gt;</w:instrText>
      </w:r>
      <w:r w:rsidR="001A3D61">
        <w:rPr>
          <w:rFonts w:ascii="Times New Roman" w:hAnsi="Times New Roman" w:cs="Times New Roman"/>
          <w:lang w:val="en-CA"/>
        </w:rPr>
        <w:fldChar w:fldCharType="separate"/>
      </w:r>
      <w:r w:rsidR="001A3D61">
        <w:rPr>
          <w:rFonts w:ascii="Times New Roman" w:hAnsi="Times New Roman" w:cs="Times New Roman"/>
          <w:noProof/>
          <w:lang w:val="en-CA"/>
        </w:rPr>
        <w:t>(Christensen, 2019)</w:t>
      </w:r>
      <w:r w:rsidR="001A3D61">
        <w:rPr>
          <w:rFonts w:ascii="Times New Roman" w:hAnsi="Times New Roman" w:cs="Times New Roman"/>
          <w:lang w:val="en-CA"/>
        </w:rPr>
        <w:fldChar w:fldCharType="end"/>
      </w:r>
      <w:r w:rsidR="005745F2">
        <w:rPr>
          <w:rFonts w:ascii="Times New Roman" w:hAnsi="Times New Roman" w:cs="Times New Roman"/>
          <w:lang w:val="en-CA"/>
        </w:rPr>
        <w:t>.</w:t>
      </w:r>
      <w:r w:rsidR="004B7B37">
        <w:rPr>
          <w:rFonts w:ascii="Times New Roman" w:hAnsi="Times New Roman" w:cs="Times New Roman"/>
          <w:lang w:val="en-CA"/>
        </w:rPr>
        <w:t xml:space="preserve"> </w:t>
      </w:r>
      <w:r w:rsidR="00F23BDC">
        <w:rPr>
          <w:rFonts w:ascii="Times New Roman" w:hAnsi="Times New Roman" w:cs="Times New Roman"/>
          <w:lang w:val="en-CA"/>
        </w:rPr>
        <w:t>Because time of day and contextual variables exhibited numerous correlations with other categorical variables (</w:t>
      </w:r>
      <w:r w:rsidR="0053728F">
        <w:rPr>
          <w:rFonts w:ascii="Times New Roman" w:hAnsi="Times New Roman" w:cs="Times New Roman"/>
          <w:lang w:val="en-CA"/>
        </w:rPr>
        <w:t xml:space="preserve">Table </w:t>
      </w:r>
      <w:r w:rsidR="004F4EC8">
        <w:rPr>
          <w:rFonts w:ascii="Times New Roman" w:hAnsi="Times New Roman" w:cs="Times New Roman"/>
          <w:lang w:val="en-CA"/>
        </w:rPr>
        <w:t>1</w:t>
      </w:r>
      <w:r w:rsidR="0053728F">
        <w:rPr>
          <w:rFonts w:ascii="Times New Roman" w:hAnsi="Times New Roman" w:cs="Times New Roman"/>
          <w:lang w:val="en-CA"/>
        </w:rPr>
        <w:t xml:space="preserve"> in Appendix 4</w:t>
      </w:r>
      <w:r w:rsidR="00F23BDC">
        <w:rPr>
          <w:rFonts w:ascii="Times New Roman" w:hAnsi="Times New Roman" w:cs="Times New Roman"/>
          <w:lang w:val="en-CA"/>
        </w:rPr>
        <w:t xml:space="preserve">), we excluded them from these models and examined them separately (see </w:t>
      </w:r>
      <w:r w:rsidR="0000776C">
        <w:rPr>
          <w:rFonts w:ascii="Times New Roman" w:hAnsi="Times New Roman" w:cs="Times New Roman"/>
          <w:lang w:val="en-CA"/>
        </w:rPr>
        <w:t>below</w:t>
      </w:r>
      <w:r w:rsidR="00F23BDC">
        <w:rPr>
          <w:rFonts w:ascii="Times New Roman" w:hAnsi="Times New Roman" w:cs="Times New Roman"/>
          <w:lang w:val="en-CA"/>
        </w:rPr>
        <w:t xml:space="preserve">). </w:t>
      </w:r>
      <w:r w:rsidR="00F7244A">
        <w:rPr>
          <w:rFonts w:ascii="Times New Roman" w:hAnsi="Times New Roman" w:cs="Times New Roman"/>
          <w:lang w:val="en-CA"/>
        </w:rPr>
        <w:t>We</w:t>
      </w:r>
      <w:r w:rsidR="005E547F">
        <w:rPr>
          <w:rFonts w:ascii="Times New Roman" w:hAnsi="Times New Roman" w:cs="Times New Roman"/>
          <w:lang w:val="en-CA"/>
        </w:rPr>
        <w:t xml:space="preserve"> used</w:t>
      </w:r>
      <w:r w:rsidR="00AF0D8B">
        <w:rPr>
          <w:rFonts w:ascii="Times New Roman" w:hAnsi="Times New Roman" w:cs="Times New Roman"/>
          <w:lang w:val="en-CA"/>
        </w:rPr>
        <w:t xml:space="preserve"> a pseudo-optimized multiple scale approach</w:t>
      </w:r>
      <w:r w:rsidR="009D03D2">
        <w:rPr>
          <w:rFonts w:ascii="Times New Roman" w:hAnsi="Times New Roman" w:cs="Times New Roman"/>
          <w:lang w:val="en-CA"/>
        </w:rPr>
        <w:t xml:space="preserve"> </w:t>
      </w:r>
      <w:r w:rsidR="00DF732E">
        <w:rPr>
          <w:rFonts w:ascii="Times New Roman" w:hAnsi="Times New Roman" w:cs="Times New Roman"/>
          <w:lang w:val="en-CA"/>
        </w:rPr>
        <w:fldChar w:fldCharType="begin"/>
      </w:r>
      <w:r w:rsidR="0005139D">
        <w:rPr>
          <w:rFonts w:ascii="Times New Roman" w:hAnsi="Times New Roman" w:cs="Times New Roman"/>
          <w:lang w:val="en-CA"/>
        </w:rPr>
        <w:instrText xml:space="preserve"> ADDIN EN.CITE &lt;EndNote&gt;&lt;Cite&gt;&lt;Author&gt;Mcgarigal&lt;/Author&gt;&lt;Year&gt;2016&lt;/Year&gt;&lt;IDText&gt;Multi-scale habitat selection modeling: a review and outlook&lt;/IDText&gt;&lt;DisplayText&gt;(Mcgarigal et al., 2016)&lt;/DisplayText&gt;&lt;record&gt;&lt;dates&gt;&lt;pub-dates&gt;&lt;date&gt;2016-08-01&lt;/date&gt;&lt;/pub-dates&gt;&lt;year&gt;2016&lt;/year&gt;&lt;/dates&gt;&lt;isbn&gt;0921-2973&lt;/isbn&gt;&lt;titles&gt;&lt;title&gt;Multi-scale habitat selection modeling: a review and outlook&lt;/title&gt;&lt;secondary-title&gt;Landscape Ecology&lt;/secondary-title&gt;&lt;/titles&gt;&lt;pages&gt;1161-1175&lt;/pages&gt;&lt;number&gt;6&lt;/number&gt;&lt;access-date&gt;2022-02-11T03:39:59&lt;/access-date&gt;&lt;contributors&gt;&lt;authors&gt;&lt;author&gt;Mcgarigal, Kevin&lt;/author&gt;&lt;author&gt;Wan, Ho Yi&lt;/author&gt;&lt;author&gt;Zeller, Kathy A.&lt;/author&gt;&lt;author&gt;Timm, Brad C.&lt;/author&gt;&lt;author&gt;Cushman, Samuel A.&lt;/author&gt;&lt;/authors&gt;&lt;/contributors&gt;&lt;added-date format="utc"&gt;1644550881&lt;/added-date&gt;&lt;ref-type name="Journal Article"&gt;17&lt;/ref-type&gt;&lt;rec-number&gt;955&lt;/rec-number&gt;&lt;publisher&gt;Springer Science and Business Media LLC&lt;/publisher&gt;&lt;last-updated-date format="utc"&gt;1644550882&lt;/last-updated-date&gt;&lt;electronic-resource-num&gt;10.1007/s10980-016-0374-x&lt;/electronic-resource-num&gt;&lt;volume&gt;31&lt;/volume&gt;&lt;/record&gt;&lt;/Cite&gt;&lt;/EndNote&gt;</w:instrText>
      </w:r>
      <w:r w:rsidR="00DF732E">
        <w:rPr>
          <w:rFonts w:ascii="Times New Roman" w:hAnsi="Times New Roman" w:cs="Times New Roman"/>
          <w:lang w:val="en-CA"/>
        </w:rPr>
        <w:fldChar w:fldCharType="separate"/>
      </w:r>
      <w:r w:rsidR="0005139D">
        <w:rPr>
          <w:rFonts w:ascii="Times New Roman" w:hAnsi="Times New Roman" w:cs="Times New Roman"/>
          <w:noProof/>
          <w:lang w:val="en-CA"/>
        </w:rPr>
        <w:t>(Mcgarigal et al., 2016)</w:t>
      </w:r>
      <w:r w:rsidR="00DF732E">
        <w:rPr>
          <w:rFonts w:ascii="Times New Roman" w:hAnsi="Times New Roman" w:cs="Times New Roman"/>
          <w:lang w:val="en-CA"/>
        </w:rPr>
        <w:fldChar w:fldCharType="end"/>
      </w:r>
      <w:r w:rsidR="00611597">
        <w:rPr>
          <w:rFonts w:ascii="Times New Roman" w:hAnsi="Times New Roman" w:cs="Times New Roman"/>
          <w:lang w:val="en-CA"/>
        </w:rPr>
        <w:t xml:space="preserve"> to </w:t>
      </w:r>
      <w:r w:rsidR="00AC69FE">
        <w:rPr>
          <w:rFonts w:ascii="Times New Roman" w:hAnsi="Times New Roman" w:cs="Times New Roman"/>
          <w:lang w:val="en-CA"/>
        </w:rPr>
        <w:t>select</w:t>
      </w:r>
      <w:r w:rsidR="003B6157" w:rsidRPr="00E36A85">
        <w:rPr>
          <w:rFonts w:ascii="Times New Roman" w:hAnsi="Times New Roman" w:cs="Times New Roman"/>
          <w:lang w:val="en-CA"/>
        </w:rPr>
        <w:t xml:space="preserve"> the </w:t>
      </w:r>
      <w:r w:rsidR="00302D67">
        <w:rPr>
          <w:rFonts w:ascii="Times New Roman" w:hAnsi="Times New Roman" w:cs="Times New Roman"/>
          <w:lang w:val="en-CA"/>
        </w:rPr>
        <w:t>best-fit</w:t>
      </w:r>
      <w:r w:rsidR="003B6157" w:rsidRPr="00E36A85">
        <w:rPr>
          <w:rFonts w:ascii="Times New Roman" w:hAnsi="Times New Roman" w:cs="Times New Roman"/>
          <w:lang w:val="en-CA"/>
        </w:rPr>
        <w:t xml:space="preserve"> scale for </w:t>
      </w:r>
      <w:r w:rsidR="007D245B">
        <w:rPr>
          <w:rFonts w:ascii="Times New Roman" w:hAnsi="Times New Roman" w:cs="Times New Roman"/>
          <w:lang w:val="en-CA"/>
        </w:rPr>
        <w:t>land cover</w:t>
      </w:r>
      <w:r w:rsidR="002C440B">
        <w:rPr>
          <w:rFonts w:ascii="Times New Roman" w:hAnsi="Times New Roman" w:cs="Times New Roman"/>
          <w:lang w:val="en-CA"/>
        </w:rPr>
        <w:t xml:space="preserve"> variables and building density</w:t>
      </w:r>
      <w:r w:rsidR="00E93360">
        <w:rPr>
          <w:rFonts w:ascii="Times New Roman" w:hAnsi="Times New Roman" w:cs="Times New Roman"/>
          <w:lang w:val="en-CA"/>
        </w:rPr>
        <w:t xml:space="preserve"> </w:t>
      </w:r>
      <w:r w:rsidR="001F5895">
        <w:rPr>
          <w:rFonts w:ascii="Times New Roman" w:hAnsi="Times New Roman" w:cs="Times New Roman"/>
          <w:lang w:val="en-CA"/>
        </w:rPr>
        <w:t>by conducting univariate models and choosing the scale for each variable with the lowest</w:t>
      </w:r>
      <w:r w:rsidR="003B6157" w:rsidRPr="00E36A85">
        <w:rPr>
          <w:rFonts w:ascii="Times New Roman" w:hAnsi="Times New Roman" w:cs="Times New Roman"/>
          <w:lang w:val="en-CA"/>
        </w:rPr>
        <w:t xml:space="preserve"> </w:t>
      </w:r>
      <w:r w:rsidR="00DC668D">
        <w:rPr>
          <w:rFonts w:ascii="Times New Roman" w:hAnsi="Times New Roman" w:cs="Times New Roman"/>
          <w:lang w:val="en-CA"/>
        </w:rPr>
        <w:t>Akaike’s information criterion</w:t>
      </w:r>
      <w:r w:rsidR="00CD7356">
        <w:rPr>
          <w:rFonts w:ascii="Times New Roman" w:hAnsi="Times New Roman" w:cs="Times New Roman"/>
          <w:lang w:val="en-CA"/>
        </w:rPr>
        <w:t xml:space="preserve"> value</w:t>
      </w:r>
      <w:r w:rsidR="003B6157" w:rsidRPr="00E36A85">
        <w:rPr>
          <w:rFonts w:ascii="Times New Roman" w:hAnsi="Times New Roman" w:cs="Times New Roman"/>
          <w:lang w:val="en-CA"/>
        </w:rPr>
        <w:t xml:space="preserve"> </w:t>
      </w:r>
      <w:r w:rsidR="00275FF8" w:rsidRPr="00E36A85">
        <w:rPr>
          <w:rFonts w:ascii="Times New Roman" w:hAnsi="Times New Roman" w:cs="Times New Roman"/>
          <w:lang w:val="en-CA"/>
        </w:rPr>
        <w:fldChar w:fldCharType="begin"/>
      </w:r>
      <w:r w:rsidR="004F4EC8">
        <w:rPr>
          <w:rFonts w:ascii="Times New Roman" w:hAnsi="Times New Roman" w:cs="Times New Roman"/>
          <w:lang w:val="en-CA"/>
        </w:rPr>
        <w:instrText xml:space="preserve"> ADDIN EN.CITE &lt;EndNote&gt;&lt;Cite&gt;&lt;Author&gt;Burnham&lt;/Author&gt;&lt;Year&gt;2004&lt;/Year&gt;&lt;IDText&gt;Multimodel inference - understanding AIC and BIC in model selection&lt;/IDText&gt;&lt;Prefix&gt;AIC`; &lt;/Prefix&gt;&lt;Suffix&gt;`; Table 2 in Appendix 4&lt;/Suffix&gt;&lt;DisplayText&gt;(AIC; Burnham and Anderson, 2004; Table 2 in Appendix 4)&lt;/DisplayText&gt;&lt;record&gt;&lt;dates&gt;&lt;pub-dates&gt;&lt;date&gt;Nov&lt;/date&gt;&lt;/pub-dates&gt;&lt;year&gt;2004&lt;/year&gt;&lt;/dates&gt;&lt;keywords&gt;&lt;keyword&gt;AIC&lt;/keyword&gt;&lt;keyword&gt;BIC&lt;/keyword&gt;&lt;keyword&gt;model averaging&lt;/keyword&gt;&lt;keyword&gt;model selection&lt;/keyword&gt;&lt;keyword&gt;multimodel inference&lt;/keyword&gt;&lt;keyword&gt;information criterion&lt;/keyword&gt;&lt;keyword&gt;likelihood&lt;/keyword&gt;&lt;keyword&gt;regression&lt;/keyword&gt;&lt;keyword&gt;prediction&lt;/keyword&gt;&lt;keyword&gt;choice&lt;/keyword&gt;&lt;keyword&gt;Mathematical Methods In Social Sciences&lt;/keyword&gt;&lt;keyword&gt;Sociology&lt;/keyword&gt;&lt;/keywords&gt;&lt;urls&gt;&lt;related-urls&gt;&lt;url&gt;&amp;lt;Go to ISI&amp;gt;://WOS:000224706300004&lt;/url&gt;&lt;/related-urls&gt;&lt;/urls&gt;&lt;isbn&gt;0049-1241&lt;/isbn&gt;&lt;work-type&gt;Article&lt;/work-type&gt;&lt;titles&gt;&lt;title&gt;Multimodel inference - understanding AIC and BIC in model selection&lt;/title&gt;&lt;secondary-title&gt;Sociological Methods &amp;amp; Research&lt;/secondary-title&gt;&lt;alt-title&gt;Sociol. Methods. Res.&lt;/alt-title&gt;&lt;/titles&gt;&lt;pages&gt;261-304&lt;/pages&gt;&lt;number&gt;2&lt;/number&gt;&lt;contributors&gt;&lt;authors&gt;&lt;author&gt;Burnham, K. P.&lt;/author&gt;&lt;author&gt;Anderson, D. R.&lt;/author&gt;&lt;/authors&gt;&lt;/contributors&gt;&lt;language&gt;English&lt;/language&gt;&lt;added-date format="utc"&gt;1618976002&lt;/added-date&gt;&lt;ref-type name="Journal Article"&gt;17&lt;/ref-type&gt;&lt;auth-address&gt;Colorado State Univ, Colorado Cooperat Fish &amp;amp; Wildlife Res Unit, USGS, BRD, Ft Collins, CO 80523 USA.&amp;#xD;Burnham, KP (corresponding author), Colorado State Univ, Colorado Cooperat Fish &amp;amp; Wildlife Res Unit, USGS, BRD, Ft Collins, CO 80523 USA.&lt;/auth-address&gt;&lt;rec-number&gt;856&lt;/rec-number&gt;&lt;last-updated-date format="utc"&gt;1618976002&lt;/last-updated-date&gt;&lt;accession-num&gt;WOS:000224706300004&lt;/accession-num&gt;&lt;electronic-resource-num&gt;10.1177/0049124104268644&lt;/electronic-resource-num&gt;&lt;volume&gt;33&lt;/volume&gt;&lt;/record&gt;&lt;/Cite&gt;&lt;/EndNote&gt;</w:instrText>
      </w:r>
      <w:r w:rsidR="00275FF8" w:rsidRPr="00E36A85">
        <w:rPr>
          <w:rFonts w:ascii="Times New Roman" w:hAnsi="Times New Roman" w:cs="Times New Roman"/>
          <w:lang w:val="en-CA"/>
        </w:rPr>
        <w:fldChar w:fldCharType="separate"/>
      </w:r>
      <w:r w:rsidR="004F4EC8">
        <w:rPr>
          <w:rFonts w:ascii="Times New Roman" w:hAnsi="Times New Roman" w:cs="Times New Roman"/>
          <w:noProof/>
          <w:lang w:val="en-CA"/>
        </w:rPr>
        <w:t>(AIC; Burnham and Anderson, 2004; Table 2 in Appendix 4)</w:t>
      </w:r>
      <w:r w:rsidR="00275FF8" w:rsidRPr="00E36A85">
        <w:rPr>
          <w:rFonts w:ascii="Times New Roman" w:hAnsi="Times New Roman" w:cs="Times New Roman"/>
          <w:lang w:val="en-CA"/>
        </w:rPr>
        <w:fldChar w:fldCharType="end"/>
      </w:r>
      <w:r w:rsidR="0053728F">
        <w:rPr>
          <w:rFonts w:ascii="Times New Roman" w:hAnsi="Times New Roman" w:cs="Times New Roman"/>
          <w:lang w:val="en-CA"/>
        </w:rPr>
        <w:t xml:space="preserve">. </w:t>
      </w:r>
      <w:r w:rsidR="00846D4B">
        <w:rPr>
          <w:rFonts w:ascii="Times New Roman" w:hAnsi="Times New Roman" w:cs="Times New Roman"/>
          <w:lang w:val="en-CA"/>
        </w:rPr>
        <w:t xml:space="preserve">If </w:t>
      </w:r>
      <w:r w:rsidR="00C931CF">
        <w:rPr>
          <w:rFonts w:ascii="Times New Roman" w:hAnsi="Times New Roman" w:cs="Times New Roman"/>
          <w:lang w:val="en-CA"/>
        </w:rPr>
        <w:t>a variable’s</w:t>
      </w:r>
      <w:r w:rsidR="00846D4B">
        <w:rPr>
          <w:rFonts w:ascii="Times New Roman" w:hAnsi="Times New Roman" w:cs="Times New Roman"/>
          <w:lang w:val="en-CA"/>
        </w:rPr>
        <w:t xml:space="preserve"> best-fit scale had a </w:t>
      </w:r>
      <w:r w:rsidR="00AA729D">
        <w:rPr>
          <w:rFonts w:ascii="Times New Roman" w:hAnsi="Times New Roman" w:cs="Times New Roman"/>
          <w:lang w:val="en-CA"/>
        </w:rPr>
        <w:t>higher</w:t>
      </w:r>
      <w:r w:rsidR="00846D4B">
        <w:rPr>
          <w:rFonts w:ascii="Times New Roman" w:hAnsi="Times New Roman" w:cs="Times New Roman"/>
          <w:lang w:val="en-CA"/>
        </w:rPr>
        <w:t xml:space="preserve"> AIC value than the null model, we excluded that variable </w:t>
      </w:r>
      <w:r w:rsidR="00F76736">
        <w:rPr>
          <w:rFonts w:ascii="Times New Roman" w:hAnsi="Times New Roman" w:cs="Times New Roman"/>
          <w:lang w:val="en-CA"/>
        </w:rPr>
        <w:t>from further analyses</w:t>
      </w:r>
      <w:r w:rsidR="00D83DC9">
        <w:rPr>
          <w:rFonts w:ascii="Times New Roman" w:hAnsi="Times New Roman" w:cs="Times New Roman"/>
          <w:lang w:val="en-CA"/>
        </w:rPr>
        <w:t xml:space="preserve">. </w:t>
      </w:r>
      <w:r w:rsidR="0027493E">
        <w:rPr>
          <w:rFonts w:ascii="Times New Roman" w:hAnsi="Times New Roman" w:cs="Times New Roman"/>
          <w:lang w:val="en-CA"/>
        </w:rPr>
        <w:t>We assessed</w:t>
      </w:r>
      <w:r w:rsidR="00611597">
        <w:rPr>
          <w:rFonts w:ascii="Times New Roman" w:hAnsi="Times New Roman" w:cs="Times New Roman"/>
          <w:lang w:val="en-CA"/>
        </w:rPr>
        <w:t xml:space="preserve"> correlations </w:t>
      </w:r>
      <w:r w:rsidR="0027493E">
        <w:rPr>
          <w:rFonts w:ascii="Times New Roman" w:hAnsi="Times New Roman" w:cs="Times New Roman"/>
          <w:lang w:val="en-CA"/>
        </w:rPr>
        <w:t>between</w:t>
      </w:r>
      <w:r w:rsidR="002D3DD8">
        <w:rPr>
          <w:rFonts w:ascii="Times New Roman" w:hAnsi="Times New Roman" w:cs="Times New Roman"/>
          <w:lang w:val="en-CA"/>
        </w:rPr>
        <w:t xml:space="preserve"> retai</w:t>
      </w:r>
      <w:r w:rsidR="00110850">
        <w:rPr>
          <w:rFonts w:ascii="Times New Roman" w:hAnsi="Times New Roman" w:cs="Times New Roman"/>
          <w:lang w:val="en-CA"/>
        </w:rPr>
        <w:t>n</w:t>
      </w:r>
      <w:r w:rsidR="002D3DD8">
        <w:rPr>
          <w:rFonts w:ascii="Times New Roman" w:hAnsi="Times New Roman" w:cs="Times New Roman"/>
          <w:lang w:val="en-CA"/>
        </w:rPr>
        <w:t>ed</w:t>
      </w:r>
      <w:r w:rsidR="0027493E">
        <w:rPr>
          <w:rFonts w:ascii="Times New Roman" w:hAnsi="Times New Roman" w:cs="Times New Roman"/>
          <w:lang w:val="en-CA"/>
        </w:rPr>
        <w:t xml:space="preserve"> </w:t>
      </w:r>
      <w:r w:rsidR="00C54313">
        <w:rPr>
          <w:rFonts w:ascii="Times New Roman" w:hAnsi="Times New Roman" w:cs="Times New Roman"/>
          <w:lang w:val="en-CA"/>
        </w:rPr>
        <w:t xml:space="preserve">scale-optimized </w:t>
      </w:r>
      <w:r w:rsidR="0027493E">
        <w:rPr>
          <w:rFonts w:ascii="Times New Roman" w:hAnsi="Times New Roman" w:cs="Times New Roman"/>
          <w:lang w:val="en-CA"/>
        </w:rPr>
        <w:t>variables with</w:t>
      </w:r>
      <w:r w:rsidR="00D81EC3">
        <w:rPr>
          <w:rFonts w:ascii="Times New Roman" w:hAnsi="Times New Roman" w:cs="Times New Roman"/>
          <w:lang w:val="en-CA"/>
        </w:rPr>
        <w:t xml:space="preserve"> Spearman’s rank correlation coefficient (R &gt; 0.6</w:t>
      </w:r>
      <w:r w:rsidR="002E400D">
        <w:rPr>
          <w:rFonts w:ascii="Times New Roman" w:hAnsi="Times New Roman" w:cs="Times New Roman"/>
          <w:lang w:val="en-CA"/>
        </w:rPr>
        <w:t xml:space="preserve">; </w:t>
      </w:r>
      <w:r w:rsidR="004F4EC8">
        <w:rPr>
          <w:rFonts w:ascii="Times New Roman" w:hAnsi="Times New Roman" w:cs="Times New Roman"/>
          <w:lang w:val="en-CA"/>
        </w:rPr>
        <w:t>Table 3 and 4 in Appendix 4</w:t>
      </w:r>
      <w:r w:rsidR="002E400D">
        <w:rPr>
          <w:rFonts w:ascii="Times New Roman" w:hAnsi="Times New Roman" w:cs="Times New Roman"/>
          <w:lang w:val="en-CA"/>
        </w:rPr>
        <w:t>)</w:t>
      </w:r>
      <w:r w:rsidR="00D83DC9">
        <w:rPr>
          <w:rFonts w:ascii="Times New Roman" w:hAnsi="Times New Roman" w:cs="Times New Roman"/>
          <w:lang w:val="en-CA"/>
        </w:rPr>
        <w:t xml:space="preserve">, </w:t>
      </w:r>
      <w:r w:rsidR="0027493E">
        <w:rPr>
          <w:rFonts w:ascii="Times New Roman" w:hAnsi="Times New Roman" w:cs="Times New Roman"/>
          <w:lang w:val="en-CA"/>
        </w:rPr>
        <w:t>and</w:t>
      </w:r>
      <w:r w:rsidR="00E60BAB">
        <w:rPr>
          <w:rFonts w:ascii="Times New Roman" w:hAnsi="Times New Roman" w:cs="Times New Roman"/>
          <w:lang w:val="en-CA"/>
        </w:rPr>
        <w:t xml:space="preserve"> </w:t>
      </w:r>
      <w:r w:rsidR="00611597">
        <w:rPr>
          <w:rFonts w:ascii="Times New Roman" w:hAnsi="Times New Roman" w:cs="Times New Roman"/>
          <w:lang w:val="en-CA"/>
        </w:rPr>
        <w:t xml:space="preserve">removed </w:t>
      </w:r>
      <w:r w:rsidR="0077191B">
        <w:rPr>
          <w:rFonts w:ascii="Times New Roman" w:hAnsi="Times New Roman" w:cs="Times New Roman"/>
          <w:lang w:val="en-CA"/>
        </w:rPr>
        <w:t xml:space="preserve">the </w:t>
      </w:r>
      <w:r w:rsidR="00B85F61">
        <w:rPr>
          <w:rFonts w:ascii="Times New Roman" w:hAnsi="Times New Roman" w:cs="Times New Roman"/>
          <w:lang w:val="en-CA"/>
        </w:rPr>
        <w:t xml:space="preserve">less explanatory </w:t>
      </w:r>
      <w:r w:rsidR="005C2026">
        <w:rPr>
          <w:rFonts w:ascii="Times New Roman" w:hAnsi="Times New Roman" w:cs="Times New Roman"/>
          <w:lang w:val="en-CA"/>
        </w:rPr>
        <w:t>of the correlated variables (higher AIC value)</w:t>
      </w:r>
      <w:r w:rsidR="00163D50">
        <w:rPr>
          <w:rFonts w:ascii="Times New Roman" w:hAnsi="Times New Roman" w:cs="Times New Roman"/>
          <w:lang w:val="en-CA"/>
        </w:rPr>
        <w:t>.</w:t>
      </w:r>
      <w:r w:rsidR="00557829">
        <w:rPr>
          <w:rFonts w:ascii="Times New Roman" w:hAnsi="Times New Roman" w:cs="Times New Roman"/>
          <w:lang w:val="en-CA"/>
        </w:rPr>
        <w:t xml:space="preserve"> </w:t>
      </w:r>
      <w:r w:rsidR="00526746">
        <w:rPr>
          <w:rFonts w:ascii="Times New Roman" w:hAnsi="Times New Roman" w:cs="Times New Roman"/>
          <w:lang w:val="en-CA"/>
        </w:rPr>
        <w:t>All spatial variables and year were</w:t>
      </w:r>
      <w:r w:rsidR="003D2C4D">
        <w:rPr>
          <w:rFonts w:ascii="Times New Roman" w:hAnsi="Times New Roman" w:cs="Times New Roman"/>
          <w:lang w:val="en-CA"/>
        </w:rPr>
        <w:t xml:space="preserve"> then</w:t>
      </w:r>
      <w:r w:rsidR="00526746">
        <w:rPr>
          <w:rFonts w:ascii="Times New Roman" w:hAnsi="Times New Roman" w:cs="Times New Roman"/>
          <w:lang w:val="en-CA"/>
        </w:rPr>
        <w:t xml:space="preserve"> mean centered and scaled.</w:t>
      </w:r>
      <w:r w:rsidR="00F7244A">
        <w:rPr>
          <w:rFonts w:ascii="Times New Roman" w:hAnsi="Times New Roman" w:cs="Times New Roman"/>
          <w:lang w:val="en-CA"/>
        </w:rPr>
        <w:t xml:space="preserve"> </w:t>
      </w:r>
      <w:r w:rsidR="00557829">
        <w:rPr>
          <w:rFonts w:ascii="Times New Roman" w:hAnsi="Times New Roman" w:cs="Times New Roman"/>
          <w:lang w:val="en-CA"/>
        </w:rPr>
        <w:t>We created base models</w:t>
      </w:r>
      <w:r w:rsidR="00510DD1">
        <w:rPr>
          <w:rFonts w:ascii="Times New Roman" w:hAnsi="Times New Roman" w:cs="Times New Roman"/>
          <w:lang w:val="en-CA"/>
        </w:rPr>
        <w:t xml:space="preserve"> that included each of the</w:t>
      </w:r>
      <w:r w:rsidR="0015405A">
        <w:rPr>
          <w:rFonts w:ascii="Times New Roman" w:hAnsi="Times New Roman" w:cs="Times New Roman"/>
          <w:lang w:val="en-CA"/>
        </w:rPr>
        <w:t xml:space="preserve"> </w:t>
      </w:r>
      <w:r w:rsidR="00510DD1">
        <w:rPr>
          <w:rFonts w:ascii="Times New Roman" w:hAnsi="Times New Roman" w:cs="Times New Roman"/>
          <w:lang w:val="en-CA"/>
        </w:rPr>
        <w:t>spatial variables</w:t>
      </w:r>
      <w:r w:rsidR="00DC2C93">
        <w:rPr>
          <w:rFonts w:ascii="Times New Roman" w:hAnsi="Times New Roman" w:cs="Times New Roman"/>
          <w:lang w:val="en-CA"/>
        </w:rPr>
        <w:t xml:space="preserve"> </w:t>
      </w:r>
      <w:r w:rsidR="00EC5071">
        <w:rPr>
          <w:rFonts w:ascii="Times New Roman" w:hAnsi="Times New Roman" w:cs="Times New Roman"/>
          <w:lang w:val="en-CA"/>
        </w:rPr>
        <w:t>and</w:t>
      </w:r>
      <w:r w:rsidR="00510DD1">
        <w:rPr>
          <w:rFonts w:ascii="Times New Roman" w:hAnsi="Times New Roman" w:cs="Times New Roman"/>
          <w:lang w:val="en-CA"/>
        </w:rPr>
        <w:t xml:space="preserve"> coyote biological season </w:t>
      </w:r>
      <w:r w:rsidR="00624BB8">
        <w:rPr>
          <w:rFonts w:ascii="Times New Roman" w:hAnsi="Times New Roman" w:cs="Times New Roman"/>
          <w:lang w:val="en-CA"/>
        </w:rPr>
        <w:t xml:space="preserve">(categorical variable, </w:t>
      </w:r>
      <w:r w:rsidR="00A942C8">
        <w:rPr>
          <w:rFonts w:ascii="Times New Roman" w:hAnsi="Times New Roman" w:cs="Times New Roman"/>
          <w:lang w:val="en-CA"/>
        </w:rPr>
        <w:t xml:space="preserve">breeding season as reference) </w:t>
      </w:r>
      <w:r w:rsidR="00510DD1">
        <w:rPr>
          <w:rFonts w:ascii="Times New Roman" w:hAnsi="Times New Roman" w:cs="Times New Roman"/>
          <w:lang w:val="en-CA"/>
        </w:rPr>
        <w:t>as additive effects</w:t>
      </w:r>
      <w:r w:rsidR="008126AE">
        <w:rPr>
          <w:rFonts w:ascii="Times New Roman" w:hAnsi="Times New Roman" w:cs="Times New Roman"/>
          <w:lang w:val="en-CA"/>
        </w:rPr>
        <w:t>, a</w:t>
      </w:r>
      <w:r w:rsidR="00B96FA6">
        <w:rPr>
          <w:rFonts w:ascii="Times New Roman" w:hAnsi="Times New Roman" w:cs="Times New Roman"/>
          <w:lang w:val="en-CA"/>
        </w:rPr>
        <w:t>s well as</w:t>
      </w:r>
      <w:r w:rsidR="00627C30">
        <w:rPr>
          <w:rFonts w:ascii="Times New Roman" w:hAnsi="Times New Roman" w:cs="Times New Roman"/>
          <w:lang w:val="en-CA"/>
        </w:rPr>
        <w:t xml:space="preserve"> interaction terms between season and each of the land </w:t>
      </w:r>
      <w:r w:rsidR="00627C30">
        <w:rPr>
          <w:rFonts w:ascii="Times New Roman" w:hAnsi="Times New Roman" w:cs="Times New Roman"/>
          <w:lang w:val="en-CA"/>
        </w:rPr>
        <w:lastRenderedPageBreak/>
        <w:t>cover types</w:t>
      </w:r>
      <w:r w:rsidR="008126AE">
        <w:rPr>
          <w:rFonts w:ascii="Times New Roman" w:hAnsi="Times New Roman" w:cs="Times New Roman"/>
          <w:lang w:val="en-CA"/>
        </w:rPr>
        <w:t xml:space="preserve"> (</w:t>
      </w:r>
      <w:r w:rsidR="00C65267">
        <w:rPr>
          <w:rFonts w:ascii="Times New Roman" w:hAnsi="Times New Roman" w:cs="Times New Roman"/>
          <w:lang w:val="en-CA"/>
        </w:rPr>
        <w:t>Table 5 in Appendix 4</w:t>
      </w:r>
      <w:r w:rsidR="008126AE">
        <w:rPr>
          <w:rFonts w:ascii="Times New Roman" w:hAnsi="Times New Roman" w:cs="Times New Roman"/>
          <w:lang w:val="en-CA"/>
        </w:rPr>
        <w:t>).</w:t>
      </w:r>
      <w:r w:rsidR="00466266">
        <w:rPr>
          <w:rFonts w:ascii="Times New Roman" w:hAnsi="Times New Roman" w:cs="Times New Roman"/>
          <w:lang w:val="en-CA"/>
        </w:rPr>
        <w:t xml:space="preserve"> </w:t>
      </w:r>
      <w:r w:rsidR="00493B47">
        <w:rPr>
          <w:rFonts w:ascii="Times New Roman" w:hAnsi="Times New Roman" w:cs="Times New Roman"/>
          <w:lang w:val="en-CA"/>
        </w:rPr>
        <w:t>We used AIC model selectio</w:t>
      </w:r>
      <w:r w:rsidR="002420F5">
        <w:rPr>
          <w:rFonts w:ascii="Times New Roman" w:hAnsi="Times New Roman" w:cs="Times New Roman"/>
          <w:lang w:val="en-CA"/>
        </w:rPr>
        <w:t>n with</w:t>
      </w:r>
      <w:r w:rsidR="007D1C30">
        <w:rPr>
          <w:rFonts w:ascii="Times New Roman" w:hAnsi="Times New Roman" w:cs="Times New Roman"/>
          <w:lang w:val="en-CA"/>
        </w:rPr>
        <w:t xml:space="preserve"> the </w:t>
      </w:r>
      <w:r w:rsidR="00CB634D">
        <w:rPr>
          <w:rFonts w:ascii="Times New Roman" w:hAnsi="Times New Roman" w:cs="Times New Roman"/>
          <w:i/>
          <w:iCs/>
          <w:lang w:val="en-CA"/>
        </w:rPr>
        <w:t>dredge</w:t>
      </w:r>
      <w:r w:rsidR="00CB634D">
        <w:rPr>
          <w:rFonts w:ascii="Times New Roman" w:hAnsi="Times New Roman" w:cs="Times New Roman"/>
          <w:lang w:val="en-CA"/>
        </w:rPr>
        <w:t xml:space="preserve"> function from the package </w:t>
      </w:r>
      <w:proofErr w:type="spellStart"/>
      <w:r w:rsidR="00CB634D" w:rsidRPr="00E36A85">
        <w:rPr>
          <w:rFonts w:ascii="Times New Roman" w:hAnsi="Times New Roman" w:cs="Times New Roman"/>
          <w:lang w:val="en-CA"/>
        </w:rPr>
        <w:t>MuMIn</w:t>
      </w:r>
      <w:proofErr w:type="spellEnd"/>
      <w:r w:rsidR="00CB634D">
        <w:rPr>
          <w:rFonts w:ascii="Times New Roman" w:hAnsi="Times New Roman" w:cs="Times New Roman"/>
          <w:lang w:val="en-CA"/>
        </w:rPr>
        <w:t xml:space="preserve"> </w:t>
      </w:r>
      <w:r w:rsidR="00CB634D" w:rsidRPr="00E36A85">
        <w:rPr>
          <w:rFonts w:ascii="Times New Roman" w:hAnsi="Times New Roman" w:cs="Times New Roman"/>
          <w:lang w:val="en-CA"/>
        </w:rPr>
        <w:fldChar w:fldCharType="begin"/>
      </w:r>
      <w:r w:rsidR="0005139D">
        <w:rPr>
          <w:rFonts w:ascii="Times New Roman" w:hAnsi="Times New Roman" w:cs="Times New Roman"/>
          <w:lang w:val="en-CA"/>
        </w:rPr>
        <w:instrText xml:space="preserve"> ADDIN EN.CITE &lt;EndNote&gt;&lt;Cite&gt;&lt;Author&gt;Kamil&lt;/Author&gt;&lt;Year&gt;2020&lt;/Year&gt;&lt;IDText&gt;MuMIn: Model selection and model averaging based on information criteria (AICc and alike)&lt;/IDText&gt;&lt;DisplayText&gt;(Barton, 2020)&lt;/DisplayText&gt;&lt;record&gt;&lt;urls&gt;&lt;related-urls&gt;&lt;url&gt;https://cran.r-project.org/web/packages/MuMIn/MuMIn.pdf&lt;/url&gt;&lt;/related-urls&gt;&lt;/urls&gt;&lt;titles&gt;&lt;title&gt;MuMIn: Model selection and model averaging based on information criteria (AICc and alike)&lt;/title&gt;&lt;/titles&gt;&lt;contributors&gt;&lt;authors&gt;&lt;author&gt;Kamil Barton&lt;/author&gt;&lt;/authors&gt;&lt;/contributors&gt;&lt;added-date format="utc"&gt;1615783203&lt;/added-date&gt;&lt;ref-type name="Web Page"&gt;12&lt;/ref-type&gt;&lt;dates&gt;&lt;year&gt;2020&lt;/year&gt;&lt;/dates&gt;&lt;rec-number&gt;641&lt;/rec-number&gt;&lt;last-updated-date format="utc"&gt;1615783538&lt;/last-updated-date&gt;&lt;/record&gt;&lt;/Cite&gt;&lt;/EndNote&gt;</w:instrText>
      </w:r>
      <w:r w:rsidR="00CB634D" w:rsidRPr="00E36A85">
        <w:rPr>
          <w:rFonts w:ascii="Times New Roman" w:hAnsi="Times New Roman" w:cs="Times New Roman"/>
          <w:lang w:val="en-CA"/>
        </w:rPr>
        <w:fldChar w:fldCharType="separate"/>
      </w:r>
      <w:r w:rsidR="0005139D">
        <w:rPr>
          <w:rFonts w:ascii="Times New Roman" w:hAnsi="Times New Roman" w:cs="Times New Roman"/>
          <w:noProof/>
          <w:lang w:val="en-CA"/>
        </w:rPr>
        <w:t>(Barton, 2020)</w:t>
      </w:r>
      <w:r w:rsidR="00CB634D" w:rsidRPr="00E36A85">
        <w:rPr>
          <w:rFonts w:ascii="Times New Roman" w:hAnsi="Times New Roman" w:cs="Times New Roman"/>
          <w:lang w:val="en-CA"/>
        </w:rPr>
        <w:fldChar w:fldCharType="end"/>
      </w:r>
      <w:r w:rsidR="00760EC9">
        <w:rPr>
          <w:rFonts w:ascii="Times New Roman" w:hAnsi="Times New Roman" w:cs="Times New Roman"/>
          <w:lang w:val="en-CA"/>
        </w:rPr>
        <w:t xml:space="preserve"> to </w:t>
      </w:r>
      <w:r w:rsidR="00D244DC">
        <w:rPr>
          <w:rFonts w:ascii="Times New Roman" w:hAnsi="Times New Roman" w:cs="Times New Roman"/>
          <w:lang w:val="en-CA"/>
        </w:rPr>
        <w:t xml:space="preserve">identify </w:t>
      </w:r>
      <w:r w:rsidR="00DF1434">
        <w:rPr>
          <w:rFonts w:ascii="Times New Roman" w:hAnsi="Times New Roman" w:cs="Times New Roman"/>
          <w:lang w:val="en-CA"/>
        </w:rPr>
        <w:t xml:space="preserve">the </w:t>
      </w:r>
      <w:r w:rsidR="002C2C4E">
        <w:rPr>
          <w:rFonts w:ascii="Times New Roman" w:hAnsi="Times New Roman" w:cs="Times New Roman"/>
          <w:lang w:val="en-CA"/>
        </w:rPr>
        <w:t>variables</w:t>
      </w:r>
      <w:r w:rsidR="00EB7098">
        <w:rPr>
          <w:rFonts w:ascii="Times New Roman" w:hAnsi="Times New Roman" w:cs="Times New Roman"/>
          <w:lang w:val="en-CA"/>
        </w:rPr>
        <w:t xml:space="preserve"> and interactions</w:t>
      </w:r>
      <w:r w:rsidR="002C2C4E">
        <w:rPr>
          <w:rFonts w:ascii="Times New Roman" w:hAnsi="Times New Roman" w:cs="Times New Roman"/>
          <w:lang w:val="en-CA"/>
        </w:rPr>
        <w:t xml:space="preserve"> that </w:t>
      </w:r>
      <w:r w:rsidR="00BD3525">
        <w:rPr>
          <w:rFonts w:ascii="Times New Roman" w:hAnsi="Times New Roman" w:cs="Times New Roman"/>
          <w:lang w:val="en-CA"/>
        </w:rPr>
        <w:t>were</w:t>
      </w:r>
      <w:r w:rsidR="00B05929">
        <w:rPr>
          <w:rFonts w:ascii="Times New Roman" w:hAnsi="Times New Roman" w:cs="Times New Roman"/>
          <w:lang w:val="en-CA"/>
        </w:rPr>
        <w:t xml:space="preserve"> retained</w:t>
      </w:r>
      <w:r w:rsidR="00BD3525">
        <w:rPr>
          <w:rFonts w:ascii="Times New Roman" w:hAnsi="Times New Roman" w:cs="Times New Roman"/>
          <w:lang w:val="en-CA"/>
        </w:rPr>
        <w:t xml:space="preserve"> in the</w:t>
      </w:r>
      <w:r w:rsidR="00E4764F">
        <w:rPr>
          <w:rFonts w:ascii="Times New Roman" w:hAnsi="Times New Roman" w:cs="Times New Roman"/>
          <w:lang w:val="en-CA"/>
        </w:rPr>
        <w:t xml:space="preserve"> top</w:t>
      </w:r>
      <w:r w:rsidR="00FA6A66">
        <w:rPr>
          <w:rFonts w:ascii="Times New Roman" w:hAnsi="Times New Roman" w:cs="Times New Roman"/>
          <w:lang w:val="en-CA"/>
        </w:rPr>
        <w:t xml:space="preserve"> </w:t>
      </w:r>
      <w:r w:rsidR="001E4F63">
        <w:rPr>
          <w:rFonts w:ascii="Times New Roman" w:hAnsi="Times New Roman" w:cs="Times New Roman"/>
          <w:lang w:val="en-CA"/>
        </w:rPr>
        <w:t xml:space="preserve">base </w:t>
      </w:r>
      <w:r w:rsidR="00FA6A66">
        <w:rPr>
          <w:rFonts w:ascii="Times New Roman" w:hAnsi="Times New Roman" w:cs="Times New Roman"/>
          <w:lang w:val="en-CA"/>
        </w:rPr>
        <w:t xml:space="preserve">models </w:t>
      </w:r>
      <w:r w:rsidR="005E7D87" w:rsidRPr="00E36A85">
        <w:rPr>
          <w:rFonts w:ascii="Times New Roman" w:hAnsi="Times New Roman" w:cs="Times New Roman"/>
          <w:lang w:val="en-CA"/>
        </w:rPr>
        <w:t>(ΔAIC &lt; 2)</w:t>
      </w:r>
      <w:r w:rsidR="005E7D87">
        <w:rPr>
          <w:rFonts w:ascii="Times New Roman" w:hAnsi="Times New Roman" w:cs="Times New Roman"/>
          <w:lang w:val="en-CA"/>
        </w:rPr>
        <w:t xml:space="preserve">. </w:t>
      </w:r>
      <w:r w:rsidR="00292589">
        <w:rPr>
          <w:rFonts w:ascii="Times New Roman" w:hAnsi="Times New Roman" w:cs="Times New Roman"/>
          <w:lang w:val="en-CA"/>
        </w:rPr>
        <w:t xml:space="preserve">We then constructed a </w:t>
      </w:r>
      <w:r w:rsidR="0036604E">
        <w:rPr>
          <w:rFonts w:ascii="Times New Roman" w:hAnsi="Times New Roman" w:cs="Times New Roman"/>
          <w:lang w:val="en-CA"/>
        </w:rPr>
        <w:t xml:space="preserve">global model </w:t>
      </w:r>
      <w:r w:rsidR="00071981">
        <w:rPr>
          <w:rFonts w:ascii="Times New Roman" w:hAnsi="Times New Roman" w:cs="Times New Roman"/>
          <w:lang w:val="en-CA"/>
        </w:rPr>
        <w:t>with</w:t>
      </w:r>
      <w:r w:rsidR="00CA6A21">
        <w:rPr>
          <w:rFonts w:ascii="Times New Roman" w:hAnsi="Times New Roman" w:cs="Times New Roman"/>
          <w:lang w:val="en-CA"/>
        </w:rPr>
        <w:t xml:space="preserve"> the variables </w:t>
      </w:r>
      <w:r w:rsidR="00BD6C46">
        <w:rPr>
          <w:rFonts w:ascii="Times New Roman" w:hAnsi="Times New Roman" w:cs="Times New Roman"/>
          <w:lang w:val="en-CA"/>
        </w:rPr>
        <w:t>from</w:t>
      </w:r>
      <w:r w:rsidR="00CA6A21">
        <w:rPr>
          <w:rFonts w:ascii="Times New Roman" w:hAnsi="Times New Roman" w:cs="Times New Roman"/>
          <w:lang w:val="en-CA"/>
        </w:rPr>
        <w:t xml:space="preserve"> the top models</w:t>
      </w:r>
      <w:r w:rsidR="00153FEC">
        <w:rPr>
          <w:rFonts w:ascii="Times New Roman" w:hAnsi="Times New Roman" w:cs="Times New Roman"/>
          <w:lang w:val="en-CA"/>
        </w:rPr>
        <w:t xml:space="preserve"> and </w:t>
      </w:r>
      <w:r w:rsidR="000F06ED">
        <w:rPr>
          <w:rFonts w:ascii="Times New Roman" w:hAnsi="Times New Roman" w:cs="Times New Roman"/>
          <w:lang w:val="en-CA"/>
        </w:rPr>
        <w:t xml:space="preserve">year as an </w:t>
      </w:r>
      <w:r w:rsidR="003B6765">
        <w:rPr>
          <w:rFonts w:ascii="Times New Roman" w:hAnsi="Times New Roman" w:cs="Times New Roman"/>
          <w:lang w:val="en-CA"/>
        </w:rPr>
        <w:t>additive</w:t>
      </w:r>
      <w:r w:rsidR="00C8690F">
        <w:rPr>
          <w:rFonts w:ascii="Times New Roman" w:hAnsi="Times New Roman" w:cs="Times New Roman"/>
          <w:lang w:val="en-CA"/>
        </w:rPr>
        <w:t xml:space="preserve"> variable</w:t>
      </w:r>
      <w:r w:rsidR="000A5367">
        <w:rPr>
          <w:rFonts w:ascii="Times New Roman" w:hAnsi="Times New Roman" w:cs="Times New Roman"/>
          <w:lang w:val="en-CA"/>
        </w:rPr>
        <w:t xml:space="preserve">. We </w:t>
      </w:r>
      <w:r w:rsidR="00D362BB">
        <w:rPr>
          <w:rFonts w:ascii="Times New Roman" w:hAnsi="Times New Roman" w:cs="Times New Roman"/>
          <w:lang w:val="en-CA"/>
        </w:rPr>
        <w:t>also</w:t>
      </w:r>
      <w:r w:rsidR="005B5B46">
        <w:rPr>
          <w:rFonts w:ascii="Times New Roman" w:hAnsi="Times New Roman" w:cs="Times New Roman"/>
          <w:lang w:val="en-CA"/>
        </w:rPr>
        <w:t xml:space="preserve"> </w:t>
      </w:r>
      <w:r w:rsidR="007E6A08">
        <w:rPr>
          <w:rFonts w:ascii="Times New Roman" w:hAnsi="Times New Roman" w:cs="Times New Roman"/>
          <w:lang w:val="en-CA"/>
        </w:rPr>
        <w:t xml:space="preserve">included interactions between year and each </w:t>
      </w:r>
      <w:r w:rsidR="0056245E">
        <w:rPr>
          <w:rFonts w:ascii="Times New Roman" w:hAnsi="Times New Roman" w:cs="Times New Roman"/>
          <w:lang w:val="en-CA"/>
        </w:rPr>
        <w:t xml:space="preserve">term </w:t>
      </w:r>
      <w:r w:rsidR="00AA0728">
        <w:rPr>
          <w:rFonts w:ascii="Times New Roman" w:hAnsi="Times New Roman" w:cs="Times New Roman"/>
          <w:lang w:val="en-CA"/>
        </w:rPr>
        <w:t>with</w:t>
      </w:r>
      <w:r w:rsidR="0056245E">
        <w:rPr>
          <w:rFonts w:ascii="Times New Roman" w:hAnsi="Times New Roman" w:cs="Times New Roman"/>
          <w:lang w:val="en-CA"/>
        </w:rPr>
        <w:t xml:space="preserve"> a significant effect</w:t>
      </w:r>
      <w:r w:rsidR="00F47D13">
        <w:rPr>
          <w:rFonts w:ascii="Times New Roman" w:hAnsi="Times New Roman" w:cs="Times New Roman"/>
          <w:lang w:val="en-CA"/>
        </w:rPr>
        <w:t xml:space="preserve"> </w:t>
      </w:r>
      <w:r w:rsidR="0056245E">
        <w:rPr>
          <w:rFonts w:ascii="Times New Roman" w:hAnsi="Times New Roman" w:cs="Times New Roman"/>
          <w:lang w:val="en-CA"/>
        </w:rPr>
        <w:t xml:space="preserve">in the </w:t>
      </w:r>
      <w:r w:rsidR="00AA0728">
        <w:rPr>
          <w:rFonts w:ascii="Times New Roman" w:hAnsi="Times New Roman" w:cs="Times New Roman"/>
          <w:lang w:val="en-CA"/>
        </w:rPr>
        <w:t xml:space="preserve">top </w:t>
      </w:r>
      <w:r w:rsidR="0056245E">
        <w:rPr>
          <w:rFonts w:ascii="Times New Roman" w:hAnsi="Times New Roman" w:cs="Times New Roman"/>
          <w:lang w:val="en-CA"/>
        </w:rPr>
        <w:t>base model</w:t>
      </w:r>
      <w:r w:rsidR="007618C8">
        <w:rPr>
          <w:rFonts w:ascii="Times New Roman" w:hAnsi="Times New Roman" w:cs="Times New Roman"/>
          <w:lang w:val="en-CA"/>
        </w:rPr>
        <w:t>s</w:t>
      </w:r>
      <w:r w:rsidR="00DF4A2E">
        <w:rPr>
          <w:rFonts w:ascii="Times New Roman" w:hAnsi="Times New Roman" w:cs="Times New Roman"/>
          <w:lang w:val="en-CA"/>
        </w:rPr>
        <w:t xml:space="preserve"> to determine if specific </w:t>
      </w:r>
      <w:r w:rsidR="00856FD1">
        <w:rPr>
          <w:rFonts w:ascii="Times New Roman" w:hAnsi="Times New Roman" w:cs="Times New Roman"/>
          <w:lang w:val="en-CA"/>
        </w:rPr>
        <w:t>landscape variables</w:t>
      </w:r>
      <w:r w:rsidR="00DF4A2E">
        <w:rPr>
          <w:rFonts w:ascii="Times New Roman" w:hAnsi="Times New Roman" w:cs="Times New Roman"/>
          <w:lang w:val="en-CA"/>
        </w:rPr>
        <w:t xml:space="preserve"> were associated with changes over time</w:t>
      </w:r>
      <w:r w:rsidR="000F299C">
        <w:rPr>
          <w:rFonts w:ascii="Times New Roman" w:hAnsi="Times New Roman" w:cs="Times New Roman"/>
          <w:lang w:val="en-CA"/>
        </w:rPr>
        <w:t xml:space="preserve"> (</w:t>
      </w:r>
      <w:r w:rsidR="00BD1C11">
        <w:rPr>
          <w:rFonts w:ascii="Times New Roman" w:hAnsi="Times New Roman" w:cs="Times New Roman"/>
          <w:lang w:val="en-CA"/>
        </w:rPr>
        <w:t>Table 5 in Appendix</w:t>
      </w:r>
      <w:r w:rsidR="000F299C">
        <w:rPr>
          <w:rFonts w:ascii="Times New Roman" w:hAnsi="Times New Roman" w:cs="Times New Roman"/>
          <w:lang w:val="en-CA"/>
        </w:rPr>
        <w:t xml:space="preserve"> </w:t>
      </w:r>
      <w:r w:rsidR="00BD1C11">
        <w:rPr>
          <w:rFonts w:ascii="Times New Roman" w:hAnsi="Times New Roman" w:cs="Times New Roman"/>
          <w:lang w:val="en-CA"/>
        </w:rPr>
        <w:t>4</w:t>
      </w:r>
      <w:r w:rsidR="000F299C">
        <w:rPr>
          <w:rFonts w:ascii="Times New Roman" w:hAnsi="Times New Roman" w:cs="Times New Roman"/>
          <w:lang w:val="en-CA"/>
        </w:rPr>
        <w:t>)</w:t>
      </w:r>
      <w:r w:rsidR="002871C6">
        <w:rPr>
          <w:rFonts w:ascii="Times New Roman" w:hAnsi="Times New Roman" w:cs="Times New Roman"/>
          <w:lang w:val="en-CA"/>
        </w:rPr>
        <w:t xml:space="preserve">. </w:t>
      </w:r>
      <w:r w:rsidR="00BF0E09">
        <w:rPr>
          <w:rFonts w:ascii="Times New Roman" w:hAnsi="Times New Roman" w:cs="Times New Roman"/>
          <w:lang w:val="en-CA"/>
        </w:rPr>
        <w:t>Again, we</w:t>
      </w:r>
      <w:r w:rsidR="00F97F62">
        <w:rPr>
          <w:rFonts w:ascii="Times New Roman" w:hAnsi="Times New Roman" w:cs="Times New Roman"/>
          <w:lang w:val="en-CA"/>
        </w:rPr>
        <w:t xml:space="preserve"> </w:t>
      </w:r>
      <w:r w:rsidR="00C06C99">
        <w:rPr>
          <w:rFonts w:ascii="Times New Roman" w:hAnsi="Times New Roman" w:cs="Times New Roman"/>
          <w:lang w:val="en-CA"/>
        </w:rPr>
        <w:t xml:space="preserve">applied the </w:t>
      </w:r>
      <w:r w:rsidR="00C06C99">
        <w:rPr>
          <w:rFonts w:ascii="Times New Roman" w:hAnsi="Times New Roman" w:cs="Times New Roman"/>
          <w:i/>
          <w:iCs/>
          <w:lang w:val="en-CA"/>
        </w:rPr>
        <w:t xml:space="preserve">dredge </w:t>
      </w:r>
      <w:r w:rsidR="00C06C99">
        <w:rPr>
          <w:rFonts w:ascii="Times New Roman" w:hAnsi="Times New Roman" w:cs="Times New Roman"/>
          <w:lang w:val="en-CA"/>
        </w:rPr>
        <w:t>function</w:t>
      </w:r>
      <w:r w:rsidR="009874FE">
        <w:rPr>
          <w:rFonts w:ascii="Times New Roman" w:hAnsi="Times New Roman" w:cs="Times New Roman"/>
          <w:lang w:val="en-CA"/>
        </w:rPr>
        <w:t xml:space="preserve"> </w:t>
      </w:r>
      <w:r w:rsidR="00F4062E">
        <w:rPr>
          <w:rFonts w:ascii="Times New Roman" w:hAnsi="Times New Roman" w:cs="Times New Roman"/>
          <w:lang w:val="en-CA"/>
        </w:rPr>
        <w:t xml:space="preserve">to </w:t>
      </w:r>
      <w:r w:rsidR="00055165">
        <w:rPr>
          <w:rFonts w:ascii="Times New Roman" w:hAnsi="Times New Roman" w:cs="Times New Roman"/>
          <w:lang w:val="en-CA"/>
        </w:rPr>
        <w:t xml:space="preserve">the global model </w:t>
      </w:r>
      <w:r w:rsidR="007F72CE">
        <w:rPr>
          <w:rFonts w:ascii="Times New Roman" w:hAnsi="Times New Roman" w:cs="Times New Roman"/>
          <w:lang w:val="en-CA"/>
        </w:rPr>
        <w:t>to</w:t>
      </w:r>
      <w:r w:rsidR="00055165">
        <w:rPr>
          <w:rFonts w:ascii="Times New Roman" w:hAnsi="Times New Roman" w:cs="Times New Roman"/>
          <w:lang w:val="en-CA"/>
        </w:rPr>
        <w:t xml:space="preserve"> identif</w:t>
      </w:r>
      <w:r w:rsidR="007F72CE">
        <w:rPr>
          <w:rFonts w:ascii="Times New Roman" w:hAnsi="Times New Roman" w:cs="Times New Roman"/>
          <w:lang w:val="en-CA"/>
        </w:rPr>
        <w:t>y</w:t>
      </w:r>
      <w:r w:rsidR="00C06C99">
        <w:rPr>
          <w:rFonts w:ascii="Times New Roman" w:hAnsi="Times New Roman" w:cs="Times New Roman"/>
          <w:lang w:val="en-CA"/>
        </w:rPr>
        <w:t xml:space="preserve"> our final set of </w:t>
      </w:r>
      <w:r w:rsidR="00087007">
        <w:rPr>
          <w:rFonts w:ascii="Times New Roman" w:hAnsi="Times New Roman" w:cs="Times New Roman"/>
          <w:lang w:val="en-CA"/>
        </w:rPr>
        <w:t>models</w:t>
      </w:r>
      <w:r w:rsidR="00D931DA">
        <w:rPr>
          <w:rFonts w:ascii="Times New Roman" w:hAnsi="Times New Roman" w:cs="Times New Roman"/>
          <w:lang w:val="en-CA"/>
        </w:rPr>
        <w:t xml:space="preserve"> </w:t>
      </w:r>
      <w:r w:rsidR="00D931DA" w:rsidRPr="00E36A85">
        <w:rPr>
          <w:rFonts w:ascii="Times New Roman" w:hAnsi="Times New Roman" w:cs="Times New Roman"/>
          <w:lang w:val="en-CA"/>
        </w:rPr>
        <w:t>(ΔAIC &lt; 2)</w:t>
      </w:r>
      <w:r w:rsidR="00BF0E09">
        <w:rPr>
          <w:rFonts w:ascii="Times New Roman" w:hAnsi="Times New Roman" w:cs="Times New Roman"/>
          <w:lang w:val="en-CA"/>
        </w:rPr>
        <w:t xml:space="preserve"> and </w:t>
      </w:r>
      <w:r w:rsidR="0099539F">
        <w:rPr>
          <w:rFonts w:ascii="Times New Roman" w:hAnsi="Times New Roman" w:cs="Times New Roman"/>
          <w:lang w:val="en-CA"/>
        </w:rPr>
        <w:t xml:space="preserve">the spatial and temporal variables </w:t>
      </w:r>
      <w:r w:rsidR="008F261B">
        <w:rPr>
          <w:rFonts w:ascii="Times New Roman" w:hAnsi="Times New Roman" w:cs="Times New Roman"/>
          <w:lang w:val="en-CA"/>
        </w:rPr>
        <w:t>associated with coyote boldness and human concern.</w:t>
      </w:r>
    </w:p>
    <w:p w14:paraId="4BA4FFA7" w14:textId="0FC7EF4F" w:rsidR="00F7244A" w:rsidRDefault="00F7244A" w:rsidP="00BA0A2E">
      <w:pPr>
        <w:spacing w:line="480" w:lineRule="auto"/>
        <w:rPr>
          <w:rFonts w:ascii="Times New Roman" w:hAnsi="Times New Roman" w:cs="Times New Roman"/>
          <w:b/>
          <w:bCs/>
          <w:lang w:val="en-CA"/>
        </w:rPr>
      </w:pPr>
      <w:bookmarkStart w:id="0" w:name="_Hlk99047711"/>
    </w:p>
    <w:p w14:paraId="261C11FD" w14:textId="08A8D30A" w:rsidR="0000776C" w:rsidRDefault="0000776C" w:rsidP="0000776C">
      <w:pPr>
        <w:spacing w:line="480" w:lineRule="auto"/>
        <w:rPr>
          <w:rFonts w:ascii="Times New Roman" w:hAnsi="Times New Roman" w:cs="Times New Roman"/>
          <w:lang w:val="en-CA"/>
        </w:rPr>
      </w:pPr>
      <w:r>
        <w:rPr>
          <w:rFonts w:ascii="Times New Roman" w:hAnsi="Times New Roman" w:cs="Times New Roman"/>
          <w:lang w:val="en-CA"/>
        </w:rPr>
        <w:t>To determine if the distribution of boldness and concern ordinal scale values were significantly different across time of day and contextual variable categories, we used Pearson’s chi square test</w:t>
      </w:r>
      <w:r w:rsidR="00D955C1">
        <w:rPr>
          <w:rFonts w:ascii="Times New Roman" w:hAnsi="Times New Roman" w:cs="Times New Roman"/>
          <w:lang w:val="en-CA"/>
        </w:rPr>
        <w:t>s</w:t>
      </w:r>
      <w:r>
        <w:rPr>
          <w:rFonts w:ascii="Times New Roman" w:hAnsi="Times New Roman" w:cs="Times New Roman"/>
          <w:lang w:val="en-CA"/>
        </w:rPr>
        <w:t xml:space="preserve"> of independence </w:t>
      </w:r>
      <w:r>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wgMjAxMCk8L0Rpc3BsYXlUZXh0PjxyZWNvcmQ+PGRhdGVzPjxwdWItZGF0ZXM+PGRh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wgMjAxMCk8L0Rpc3BsYXlUZXh0PjxyZWNvcmQ+PGRhdGVzPjxwdWItZGF0ZXM+PGRh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Pr>
          <w:rFonts w:ascii="Times New Roman" w:hAnsi="Times New Roman" w:cs="Times New Roman"/>
          <w:lang w:val="en-CA"/>
        </w:rPr>
      </w:r>
      <w:r>
        <w:rPr>
          <w:rFonts w:ascii="Times New Roman" w:hAnsi="Times New Roman" w:cs="Times New Roman"/>
          <w:lang w:val="en-CA"/>
        </w:rPr>
        <w:fldChar w:fldCharType="separate"/>
      </w:r>
      <w:r>
        <w:rPr>
          <w:rFonts w:ascii="Times New Roman" w:hAnsi="Times New Roman" w:cs="Times New Roman"/>
          <w:noProof/>
          <w:lang w:val="en-CA"/>
        </w:rPr>
        <w:t>(Weckel et al., 2010)</w:t>
      </w:r>
      <w:r>
        <w:rPr>
          <w:rFonts w:ascii="Times New Roman" w:hAnsi="Times New Roman" w:cs="Times New Roman"/>
          <w:lang w:val="en-CA"/>
        </w:rPr>
        <w:fldChar w:fldCharType="end"/>
      </w:r>
      <w:r>
        <w:rPr>
          <w:rFonts w:ascii="Times New Roman" w:hAnsi="Times New Roman" w:cs="Times New Roman"/>
          <w:lang w:val="en-CA"/>
        </w:rPr>
        <w:t xml:space="preserve">. If chi square test results were significant, we used the </w:t>
      </w:r>
      <w:proofErr w:type="spellStart"/>
      <w:r w:rsidRPr="00D013BF">
        <w:rPr>
          <w:rFonts w:ascii="Times New Roman" w:hAnsi="Times New Roman" w:cs="Times New Roman"/>
          <w:i/>
          <w:iCs/>
          <w:lang w:val="en-CA"/>
        </w:rPr>
        <w:t>chisq.posthoc.test</w:t>
      </w:r>
      <w:proofErr w:type="spellEnd"/>
      <w:r>
        <w:rPr>
          <w:rFonts w:ascii="Times New Roman" w:hAnsi="Times New Roman" w:cs="Times New Roman"/>
          <w:lang w:val="en-CA"/>
        </w:rPr>
        <w:t xml:space="preserve"> function </w:t>
      </w:r>
      <w:r w:rsidR="002B6B09">
        <w:rPr>
          <w:rFonts w:ascii="Times New Roman" w:hAnsi="Times New Roman" w:cs="Times New Roman"/>
          <w:lang w:val="en-CA"/>
        </w:rPr>
        <w:t xml:space="preserve">from the </w:t>
      </w:r>
      <w:proofErr w:type="spellStart"/>
      <w:r w:rsidR="002B6B09">
        <w:rPr>
          <w:rFonts w:ascii="Times New Roman" w:hAnsi="Times New Roman" w:cs="Times New Roman"/>
          <w:lang w:val="en-CA"/>
        </w:rPr>
        <w:t>chisq.posthoc</w:t>
      </w:r>
      <w:r w:rsidR="005D79B7">
        <w:rPr>
          <w:rFonts w:ascii="Times New Roman" w:hAnsi="Times New Roman" w:cs="Times New Roman"/>
          <w:lang w:val="en-CA"/>
        </w:rPr>
        <w:t>.</w:t>
      </w:r>
      <w:r w:rsidR="002B6B09">
        <w:rPr>
          <w:rFonts w:ascii="Times New Roman" w:hAnsi="Times New Roman" w:cs="Times New Roman"/>
          <w:lang w:val="en-CA"/>
        </w:rPr>
        <w:t>test</w:t>
      </w:r>
      <w:proofErr w:type="spellEnd"/>
      <w:r w:rsidR="002B6B09">
        <w:rPr>
          <w:rFonts w:ascii="Times New Roman" w:hAnsi="Times New Roman" w:cs="Times New Roman"/>
          <w:lang w:val="en-CA"/>
        </w:rPr>
        <w:t xml:space="preserve"> package </w:t>
      </w:r>
      <w:r>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Ebbert&lt;/Author&gt;&lt;Year&gt;2019&lt;/Year&gt;&lt;IDText&gt;Package &amp;apos;chisq.posthoc.test&amp;apos;&lt;/IDText&gt;&lt;DisplayText&gt;(Ebbert, 2019)&lt;/DisplayText&gt;&lt;record&gt;&lt;urls&gt;&lt;related-urls&gt;&lt;url&gt;https://cran.r-project.org/web/packages/chisq.posthoc.test/chisq.posthoc.test.pdf&lt;/url&gt;&lt;/related-urls&gt;&lt;/urls&gt;&lt;titles&gt;&lt;title&gt;Package &amp;apos;chisq.posthoc.test&amp;apos;&lt;/title&gt;&lt;/titles&gt;&lt;contributors&gt;&lt;authors&gt;&lt;author&gt;Ebbert, Daniel&lt;/author&gt;&lt;/authors&gt;&lt;/contributors&gt;&lt;added-date format="utc"&gt;1645841654&lt;/added-date&gt;&lt;ref-type name="Web Page"&gt;12&lt;/ref-type&gt;&lt;dates&gt;&lt;year&gt;2019&lt;/year&gt;&lt;/dates&gt;&lt;rec-number&gt;957&lt;/rec-number&gt;&lt;last-updated-date format="utc"&gt;1645841755&lt;/last-updated-date&gt;&lt;/record&gt;&lt;/Cite&gt;&lt;/EndNote&gt;</w:instrText>
      </w:r>
      <w:r>
        <w:rPr>
          <w:rFonts w:ascii="Times New Roman" w:hAnsi="Times New Roman" w:cs="Times New Roman"/>
          <w:lang w:val="en-CA"/>
        </w:rPr>
        <w:fldChar w:fldCharType="separate"/>
      </w:r>
      <w:r>
        <w:rPr>
          <w:rFonts w:ascii="Times New Roman" w:hAnsi="Times New Roman" w:cs="Times New Roman"/>
          <w:noProof/>
          <w:lang w:val="en-CA"/>
        </w:rPr>
        <w:t>(Ebbert, 2019)</w:t>
      </w:r>
      <w:r>
        <w:rPr>
          <w:rFonts w:ascii="Times New Roman" w:hAnsi="Times New Roman" w:cs="Times New Roman"/>
          <w:lang w:val="en-CA"/>
        </w:rPr>
        <w:fldChar w:fldCharType="end"/>
      </w:r>
      <w:r>
        <w:rPr>
          <w:rFonts w:ascii="Times New Roman" w:hAnsi="Times New Roman" w:cs="Times New Roman"/>
          <w:lang w:val="en-CA"/>
        </w:rPr>
        <w:t xml:space="preserve"> to determine the most strongly related categories from Pearson’s residuals (</w:t>
      </w:r>
      <w:proofErr w:type="spellStart"/>
      <w:r>
        <w:rPr>
          <w:rFonts w:ascii="Times New Roman" w:hAnsi="Times New Roman" w:cs="Times New Roman"/>
          <w:lang w:val="en-CA"/>
        </w:rPr>
        <w:t>r</w:t>
      </w:r>
      <w:r>
        <w:rPr>
          <w:rFonts w:ascii="Times New Roman" w:hAnsi="Times New Roman" w:cs="Times New Roman"/>
          <w:vertAlign w:val="subscript"/>
          <w:lang w:val="en-CA"/>
        </w:rPr>
        <w:t>ij</w:t>
      </w:r>
      <w:proofErr w:type="spellEnd"/>
      <w:r>
        <w:rPr>
          <w:rFonts w:ascii="Times New Roman" w:hAnsi="Times New Roman" w:cs="Times New Roman"/>
          <w:lang w:val="en-CA"/>
        </w:rPr>
        <w:t xml:space="preserve"> = (</w:t>
      </w:r>
      <w:proofErr w:type="spellStart"/>
      <w:r>
        <w:rPr>
          <w:rFonts w:ascii="Times New Roman" w:hAnsi="Times New Roman" w:cs="Times New Roman"/>
          <w:lang w:val="en-CA"/>
        </w:rPr>
        <w:t>O</w:t>
      </w:r>
      <w:r>
        <w:rPr>
          <w:rFonts w:ascii="Times New Roman" w:hAnsi="Times New Roman" w:cs="Times New Roman"/>
          <w:vertAlign w:val="subscript"/>
          <w:lang w:val="en-CA"/>
        </w:rPr>
        <w:t>ij</w:t>
      </w:r>
      <w:r>
        <w:rPr>
          <w:rFonts w:ascii="Times New Roman" w:hAnsi="Times New Roman" w:cs="Times New Roman"/>
          <w:lang w:val="en-CA"/>
        </w:rPr>
        <w:t>-E</w:t>
      </w:r>
      <w:r>
        <w:rPr>
          <w:rFonts w:ascii="Times New Roman" w:hAnsi="Times New Roman" w:cs="Times New Roman"/>
          <w:vertAlign w:val="subscript"/>
          <w:lang w:val="en-CA"/>
        </w:rPr>
        <w:t>ij</w:t>
      </w:r>
      <w:proofErr w:type="spellEnd"/>
      <w:r>
        <w:rPr>
          <w:rFonts w:ascii="Times New Roman" w:hAnsi="Times New Roman" w:cs="Times New Roman"/>
          <w:lang w:val="en-CA"/>
        </w:rPr>
        <w:t>) /</w:t>
      </w:r>
      <m:oMath>
        <m:r>
          <w:rPr>
            <w:rFonts w:ascii="Cambria Math" w:hAnsi="Cambria Math" w:cs="Times New Roman"/>
            <w:lang w:val="en-CA"/>
          </w:rPr>
          <m:t>√</m:t>
        </m:r>
        <m:sSub>
          <m:sSubPr>
            <m:ctrlPr>
              <w:rPr>
                <w:rFonts w:ascii="Cambria Math" w:hAnsi="Cambria Math" w:cs="Times New Roman"/>
                <w:i/>
                <w:lang w:val="en-CA"/>
              </w:rPr>
            </m:ctrlPr>
          </m:sSubPr>
          <m:e>
            <m:r>
              <w:rPr>
                <w:rFonts w:ascii="Cambria Math" w:hAnsi="Cambria Math" w:cs="Times New Roman"/>
                <w:lang w:val="en-CA"/>
              </w:rPr>
              <m:t>E</m:t>
            </m:r>
          </m:e>
          <m:sub>
            <m:r>
              <w:rPr>
                <w:rFonts w:ascii="Cambria Math" w:hAnsi="Cambria Math" w:cs="Times New Roman"/>
                <w:lang w:val="en-CA"/>
              </w:rPr>
              <m:t>ij</m:t>
            </m:r>
          </m:sub>
        </m:sSub>
      </m:oMath>
      <w:r>
        <w:rPr>
          <w:rFonts w:ascii="Times New Roman" w:eastAsiaTheme="minorEastAsia" w:hAnsi="Times New Roman" w:cs="Times New Roman"/>
          <w:lang w:val="en-CA"/>
        </w:rPr>
        <w:t xml:space="preserve"> where ij = ith column and jth row in chi-square matrix, E = expected count, O = observed count</w:t>
      </w:r>
      <w:r w:rsidRPr="007029F0">
        <w:rPr>
          <w:rFonts w:ascii="Cambria Math" w:eastAsiaTheme="minorEastAsia" w:hAnsi="Cambria Math" w:cs="Times New Roman"/>
          <w:iCs/>
          <w:lang w:val="en-CA"/>
        </w:rPr>
        <w:t>)</w:t>
      </w:r>
      <w:r>
        <w:rPr>
          <w:rFonts w:ascii="Cambria Math" w:eastAsiaTheme="minorEastAsia" w:hAnsi="Cambria Math" w:cs="Times New Roman"/>
          <w:iCs/>
          <w:lang w:val="en-CA"/>
        </w:rPr>
        <w:t>, and</w:t>
      </w:r>
      <w:r>
        <w:rPr>
          <w:rFonts w:ascii="Times New Roman" w:hAnsi="Times New Roman" w:cs="Times New Roman"/>
          <w:lang w:val="en-CA"/>
        </w:rPr>
        <w:t xml:space="preserve"> we adjusted alpha values with Holm’s correction for multiple comparisons </w:t>
      </w:r>
      <w:r>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Macdonald&lt;/Author&gt;&lt;Year&gt;2000&lt;/Year&gt;&lt;IDText&gt;Type I Error Rate Comparisons of Post Hoc Procedures for I j Chi-Square Tables&lt;/IDText&gt;&lt;DisplayText&gt;(Macdonald and Gardner, 2000)&lt;/DisplayText&gt;&lt;record&gt;&lt;dates&gt;&lt;pub-dates&gt;&lt;date&gt;2000-10-01&lt;/date&gt;&lt;/pub-dates&gt;&lt;year&gt;2000&lt;/year&gt;&lt;/dates&gt;&lt;isbn&gt;0013-1644&lt;/isbn&gt;&lt;titles&gt;&lt;title&gt;Type I Error Rate Comparisons of Post Hoc Procedures for I j Chi-Square Tables&lt;/title&gt;&lt;secondary-title&gt;Educational and Psychological Measurement&lt;/secondary-title&gt;&lt;/titles&gt;&lt;pages&gt;735-754&lt;/pages&gt;&lt;number&gt;5&lt;/number&gt;&lt;access-date&gt;2022-02-25T22:37:06&lt;/access-date&gt;&lt;contributors&gt;&lt;authors&gt;&lt;author&gt;Macdonald, Paul L.&lt;/author&gt;&lt;author&gt;Gardner, Robert C.&lt;/author&gt;&lt;/authors&gt;&lt;/contributors&gt;&lt;added-date format="utc"&gt;1645828645&lt;/added-date&gt;&lt;ref-type name="Journal Article"&gt;17&lt;/ref-type&gt;&lt;rec-number&gt;956&lt;/rec-number&gt;&lt;publisher&gt;SAGE Publications&lt;/publisher&gt;&lt;last-updated-date format="utc"&gt;1645828645&lt;/last-updated-date&gt;&lt;electronic-resource-num&gt;10.1177/00131640021970871&lt;/electronic-resource-num&gt;&lt;volume&gt;60&lt;/volume&gt;&lt;/record&gt;&lt;/Cite&gt;&lt;/EndNote&gt;</w:instrText>
      </w:r>
      <w:r>
        <w:rPr>
          <w:rFonts w:ascii="Times New Roman" w:hAnsi="Times New Roman" w:cs="Times New Roman"/>
          <w:lang w:val="en-CA"/>
        </w:rPr>
        <w:fldChar w:fldCharType="separate"/>
      </w:r>
      <w:r>
        <w:rPr>
          <w:rFonts w:ascii="Times New Roman" w:hAnsi="Times New Roman" w:cs="Times New Roman"/>
          <w:noProof/>
          <w:lang w:val="en-CA"/>
        </w:rPr>
        <w:t>(Macdonald and Gardner, 2000)</w:t>
      </w:r>
      <w:r>
        <w:rPr>
          <w:rFonts w:ascii="Times New Roman" w:hAnsi="Times New Roman" w:cs="Times New Roman"/>
          <w:lang w:val="en-CA"/>
        </w:rPr>
        <w:fldChar w:fldCharType="end"/>
      </w:r>
      <w:r>
        <w:rPr>
          <w:rFonts w:ascii="Times New Roman" w:hAnsi="Times New Roman" w:cs="Times New Roman"/>
          <w:lang w:val="en-CA"/>
        </w:rPr>
        <w:t xml:space="preserve">. We also used this method to assess the relationship between coyote boldness and human concern, and between contextual variables and year, season and land cover types to </w:t>
      </w:r>
      <w:r w:rsidR="002076F7">
        <w:rPr>
          <w:rFonts w:ascii="Times New Roman" w:hAnsi="Times New Roman" w:cs="Times New Roman"/>
          <w:lang w:val="en-CA"/>
        </w:rPr>
        <w:t>assess if</w:t>
      </w:r>
      <w:r>
        <w:rPr>
          <w:rFonts w:ascii="Times New Roman" w:hAnsi="Times New Roman" w:cs="Times New Roman"/>
          <w:lang w:val="en-CA"/>
        </w:rPr>
        <w:t xml:space="preserve"> contextual variables may relate to the spatial and temporal variables affecting coyote boldness and human perceptions</w:t>
      </w:r>
      <w:r w:rsidR="00BD1C11">
        <w:rPr>
          <w:rFonts w:ascii="Times New Roman" w:hAnsi="Times New Roman" w:cs="Times New Roman"/>
          <w:lang w:val="en-CA"/>
        </w:rPr>
        <w:t xml:space="preserve"> (Figures 1-3 in Appendix 4)</w:t>
      </w:r>
      <w:r>
        <w:rPr>
          <w:rFonts w:ascii="Times New Roman" w:hAnsi="Times New Roman" w:cs="Times New Roman"/>
          <w:lang w:val="en-CA"/>
        </w:rPr>
        <w:t>. We conducted all statistical analyses in R</w:t>
      </w:r>
      <w:r w:rsidR="005D79B7">
        <w:rPr>
          <w:rFonts w:ascii="Times New Roman" w:hAnsi="Times New Roman" w:cs="Times New Roman"/>
          <w:lang w:val="en-CA"/>
        </w:rPr>
        <w:t xml:space="preserve"> </w:t>
      </w:r>
      <w:r w:rsidR="006B045F">
        <w:rPr>
          <w:rFonts w:ascii="Times New Roman" w:hAnsi="Times New Roman" w:cs="Times New Roman"/>
          <w:lang w:val="en-CA"/>
        </w:rPr>
        <w:t>v</w:t>
      </w:r>
      <w:r w:rsidR="005D79B7">
        <w:rPr>
          <w:rFonts w:ascii="Times New Roman" w:hAnsi="Times New Roman" w:cs="Times New Roman"/>
          <w:lang w:val="en-CA"/>
        </w:rPr>
        <w:t xml:space="preserve">ersion </w:t>
      </w:r>
      <w:r w:rsidR="006B045F">
        <w:rPr>
          <w:rFonts w:ascii="Times New Roman" w:hAnsi="Times New Roman" w:cs="Times New Roman"/>
          <w:lang w:val="en-CA"/>
        </w:rPr>
        <w:t>4.1.3</w:t>
      </w:r>
      <w:r w:rsidR="005D79B7">
        <w:rPr>
          <w:rFonts w:ascii="Times New Roman" w:hAnsi="Times New Roman" w:cs="Times New Roman"/>
          <w:lang w:val="en-CA"/>
        </w:rPr>
        <w:t xml:space="preserve"> </w:t>
      </w:r>
      <w:r w:rsidR="005D79B7">
        <w:rPr>
          <w:rFonts w:ascii="Times New Roman" w:hAnsi="Times New Roman" w:cs="Times New Roman"/>
          <w:lang w:val="en-CA"/>
        </w:rPr>
        <w:fldChar w:fldCharType="begin"/>
      </w:r>
      <w:r w:rsidR="005D79B7">
        <w:rPr>
          <w:rFonts w:ascii="Times New Roman" w:hAnsi="Times New Roman" w:cs="Times New Roman"/>
          <w:lang w:val="en-CA"/>
        </w:rPr>
        <w:instrText xml:space="preserve"> ADDIN EN.CITE &lt;EndNote&gt;&lt;Cite&gt;&lt;Author&gt;R Core Team&lt;/Author&gt;&lt;Year&gt;2022&lt;/Year&gt;&lt;IDText&gt;R: A language and environment for statistical computing. R Foundation for Statistical Computing&lt;/IDText&gt;&lt;DisplayText&gt;(R Core Team, 2022)&lt;/DisplayText&gt;&lt;record&gt;&lt;urls&gt;&lt;related-urls&gt;&lt;url&gt;https://www.R-project.Org/&lt;/url&gt;&lt;/related-urls&gt;&lt;/urls&gt;&lt;titles&gt;&lt;title&gt;R: A language and environment for statistical computing. R Foundation for Statistical Computing&lt;/title&gt;&lt;/titles&gt;&lt;contributors&gt;&lt;authors&gt;&lt;author&gt;R Core Team,&lt;/author&gt;&lt;/authors&gt;&lt;/contributors&gt;&lt;added-date format="utc"&gt;1585672002&lt;/added-date&gt;&lt;pub-location&gt;Vienna, Austria&lt;/pub-location&gt;&lt;ref-type name="Computer Program"&gt;9&lt;/ref-type&gt;&lt;dates&gt;&lt;year&gt;2022&lt;/year&gt;&lt;/dates&gt;&lt;rec-number&gt;266&lt;/rec-number&gt;&lt;last-updated-date format="utc"&gt;1648503449&lt;/last-updated-date&gt;&lt;/record&gt;&lt;/Cite&gt;&lt;/EndNote&gt;</w:instrText>
      </w:r>
      <w:r w:rsidR="005D79B7">
        <w:rPr>
          <w:rFonts w:ascii="Times New Roman" w:hAnsi="Times New Roman" w:cs="Times New Roman"/>
          <w:lang w:val="en-CA"/>
        </w:rPr>
        <w:fldChar w:fldCharType="separate"/>
      </w:r>
      <w:r w:rsidR="005D79B7">
        <w:rPr>
          <w:rFonts w:ascii="Times New Roman" w:hAnsi="Times New Roman" w:cs="Times New Roman"/>
          <w:noProof/>
          <w:lang w:val="en-CA"/>
        </w:rPr>
        <w:t>(R Core Team, 2022)</w:t>
      </w:r>
      <w:r w:rsidR="005D79B7">
        <w:rPr>
          <w:rFonts w:ascii="Times New Roman" w:hAnsi="Times New Roman" w:cs="Times New Roman"/>
          <w:lang w:val="en-CA"/>
        </w:rPr>
        <w:fldChar w:fldCharType="end"/>
      </w:r>
      <w:r w:rsidR="005D79B7">
        <w:rPr>
          <w:rFonts w:ascii="Times New Roman" w:hAnsi="Times New Roman" w:cs="Times New Roman"/>
          <w:lang w:val="en-CA"/>
        </w:rPr>
        <w:t xml:space="preserve"> </w:t>
      </w:r>
      <w:r>
        <w:rPr>
          <w:rFonts w:ascii="Times New Roman" w:hAnsi="Times New Roman" w:cs="Times New Roman"/>
          <w:lang w:val="en-CA"/>
        </w:rPr>
        <w:t>and considered effects to be significant if 95% confidence intervals did not overlap zero or if P values &lt; 0.05.</w:t>
      </w:r>
    </w:p>
    <w:p w14:paraId="04347202" w14:textId="77777777" w:rsidR="0000776C" w:rsidRDefault="0000776C" w:rsidP="00BA0A2E">
      <w:pPr>
        <w:spacing w:line="480" w:lineRule="auto"/>
        <w:rPr>
          <w:rFonts w:ascii="Times New Roman" w:hAnsi="Times New Roman" w:cs="Times New Roman"/>
          <w:b/>
          <w:bCs/>
          <w:lang w:val="en-CA"/>
        </w:rPr>
      </w:pPr>
    </w:p>
    <w:p w14:paraId="50828B82" w14:textId="75BF2D74" w:rsidR="00576E80" w:rsidRPr="00E36A85" w:rsidRDefault="00576E80" w:rsidP="00BA0A2E">
      <w:pPr>
        <w:spacing w:line="480" w:lineRule="auto"/>
        <w:rPr>
          <w:rFonts w:ascii="Times New Roman" w:hAnsi="Times New Roman" w:cs="Times New Roman"/>
          <w:b/>
          <w:bCs/>
          <w:lang w:val="en-CA"/>
        </w:rPr>
      </w:pPr>
      <w:r w:rsidRPr="00E36A85">
        <w:rPr>
          <w:rFonts w:ascii="Times New Roman" w:hAnsi="Times New Roman" w:cs="Times New Roman"/>
          <w:b/>
          <w:bCs/>
          <w:lang w:val="en-CA"/>
        </w:rPr>
        <w:t>RESULTS</w:t>
      </w:r>
    </w:p>
    <w:p w14:paraId="3B2ED4E4" w14:textId="77777777" w:rsidR="00576E80" w:rsidRDefault="00576E80" w:rsidP="00BA0A2E">
      <w:pPr>
        <w:spacing w:line="480" w:lineRule="auto"/>
        <w:rPr>
          <w:rFonts w:ascii="Times New Roman" w:hAnsi="Times New Roman" w:cs="Times New Roman"/>
          <w:b/>
          <w:bCs/>
          <w:lang w:val="en-CA"/>
        </w:rPr>
      </w:pPr>
      <w:r>
        <w:rPr>
          <w:rFonts w:ascii="Times New Roman" w:hAnsi="Times New Roman" w:cs="Times New Roman"/>
          <w:b/>
          <w:bCs/>
          <w:lang w:val="en-CA"/>
        </w:rPr>
        <w:t>Data Collection</w:t>
      </w:r>
    </w:p>
    <w:p w14:paraId="0EAA006E" w14:textId="0E855CC7" w:rsidR="00576E80" w:rsidRDefault="00576E80" w:rsidP="00BA0A2E">
      <w:pPr>
        <w:spacing w:line="480" w:lineRule="auto"/>
        <w:rPr>
          <w:rFonts w:ascii="Times New Roman" w:hAnsi="Times New Roman" w:cs="Times New Roman"/>
          <w:lang w:val="en-CA"/>
        </w:rPr>
      </w:pPr>
      <w:r>
        <w:rPr>
          <w:rFonts w:ascii="Times New Roman" w:hAnsi="Times New Roman" w:cs="Times New Roman"/>
          <w:lang w:val="en-CA"/>
        </w:rPr>
        <w:t xml:space="preserve">From September 2, 2010, to December 2021, 2021, </w:t>
      </w:r>
      <w:r w:rsidRPr="009D292B">
        <w:rPr>
          <w:rFonts w:ascii="Times New Roman" w:hAnsi="Times New Roman" w:cs="Times New Roman"/>
          <w:i/>
          <w:iCs/>
          <w:lang w:val="en-CA"/>
        </w:rPr>
        <w:t>N</w:t>
      </w:r>
      <w:r>
        <w:rPr>
          <w:rFonts w:ascii="Times New Roman" w:hAnsi="Times New Roman" w:cs="Times New Roman"/>
          <w:lang w:val="en-CA"/>
        </w:rPr>
        <w:t xml:space="preserve"> = </w:t>
      </w:r>
      <w:r w:rsidRPr="009D292B">
        <w:rPr>
          <w:rFonts w:ascii="Times New Roman" w:hAnsi="Times New Roman" w:cs="Times New Roman"/>
          <w:lang w:val="en-CA"/>
        </w:rPr>
        <w:t>11</w:t>
      </w:r>
      <w:r>
        <w:rPr>
          <w:rFonts w:ascii="Times New Roman" w:hAnsi="Times New Roman" w:cs="Times New Roman"/>
          <w:lang w:val="en-CA"/>
        </w:rPr>
        <w:t xml:space="preserve">,239 reports were made to the Edmonton Urban Coyote project website. Of these, we removed </w:t>
      </w:r>
      <w:r>
        <w:rPr>
          <w:rFonts w:ascii="Times New Roman" w:hAnsi="Times New Roman" w:cs="Times New Roman"/>
          <w:i/>
          <w:iCs/>
          <w:lang w:val="en-CA"/>
        </w:rPr>
        <w:t>N</w:t>
      </w:r>
      <w:r>
        <w:rPr>
          <w:rFonts w:ascii="Times New Roman" w:hAnsi="Times New Roman" w:cs="Times New Roman"/>
          <w:lang w:val="en-CA"/>
        </w:rPr>
        <w:t xml:space="preserve"> = 1,722 spam or duplicate reports, </w:t>
      </w:r>
      <w:r>
        <w:rPr>
          <w:rFonts w:ascii="Times New Roman" w:hAnsi="Times New Roman" w:cs="Times New Roman"/>
          <w:i/>
          <w:iCs/>
          <w:lang w:val="en-CA"/>
        </w:rPr>
        <w:t>N</w:t>
      </w:r>
      <w:r>
        <w:rPr>
          <w:rFonts w:ascii="Times New Roman" w:hAnsi="Times New Roman" w:cs="Times New Roman"/>
          <w:lang w:val="en-CA"/>
        </w:rPr>
        <w:t xml:space="preserve"> = 256 reports that were outside of Edmonton city limits, and </w:t>
      </w:r>
      <w:r>
        <w:rPr>
          <w:rFonts w:ascii="Times New Roman" w:hAnsi="Times New Roman" w:cs="Times New Roman"/>
          <w:i/>
          <w:iCs/>
          <w:lang w:val="en-CA"/>
        </w:rPr>
        <w:t>N</w:t>
      </w:r>
      <w:r>
        <w:rPr>
          <w:rFonts w:ascii="Times New Roman" w:hAnsi="Times New Roman" w:cs="Times New Roman"/>
          <w:lang w:val="en-CA"/>
        </w:rPr>
        <w:t xml:space="preserve"> = 127 reports from 2010 and 2011 because of limited reporting in these years. Coordinates were assigned to </w:t>
      </w:r>
      <w:r w:rsidRPr="00352C5A">
        <w:rPr>
          <w:rFonts w:ascii="Times New Roman" w:hAnsi="Times New Roman" w:cs="Times New Roman"/>
          <w:i/>
          <w:iCs/>
          <w:lang w:val="en-CA"/>
        </w:rPr>
        <w:t>N</w:t>
      </w:r>
      <w:r>
        <w:rPr>
          <w:rFonts w:ascii="Times New Roman" w:hAnsi="Times New Roman" w:cs="Times New Roman"/>
          <w:lang w:val="en-CA"/>
        </w:rPr>
        <w:t xml:space="preserve"> = 3,366 reports (36.7%). </w:t>
      </w:r>
      <w:r w:rsidRPr="00352C5A">
        <w:rPr>
          <w:rFonts w:ascii="Times New Roman" w:hAnsi="Times New Roman" w:cs="Times New Roman"/>
          <w:lang w:val="en-CA"/>
        </w:rPr>
        <w:t>The</w:t>
      </w:r>
      <w:r>
        <w:rPr>
          <w:rFonts w:ascii="Times New Roman" w:hAnsi="Times New Roman" w:cs="Times New Roman"/>
          <w:lang w:val="en-CA"/>
        </w:rPr>
        <w:t xml:space="preserve"> final dataset of classified reports included </w:t>
      </w:r>
      <w:r>
        <w:rPr>
          <w:rFonts w:ascii="Times New Roman" w:hAnsi="Times New Roman" w:cs="Times New Roman"/>
          <w:i/>
          <w:iCs/>
          <w:lang w:val="en-CA"/>
        </w:rPr>
        <w:t>N</w:t>
      </w:r>
      <w:r>
        <w:rPr>
          <w:rFonts w:ascii="Times New Roman" w:hAnsi="Times New Roman" w:cs="Times New Roman"/>
          <w:lang w:val="en-CA"/>
        </w:rPr>
        <w:t xml:space="preserve"> = 9,134 unique and spatially explicit coyote reports between January 1, 2012, and December 31, 2021. </w:t>
      </w:r>
      <w:r w:rsidRPr="00E36A85">
        <w:rPr>
          <w:rFonts w:ascii="Times New Roman" w:hAnsi="Times New Roman" w:cs="Times New Roman"/>
          <w:lang w:val="en-CA"/>
        </w:rPr>
        <w:t>The mean total repeatability of report classification was 9</w:t>
      </w:r>
      <w:r>
        <w:rPr>
          <w:rFonts w:ascii="Times New Roman" w:hAnsi="Times New Roman" w:cs="Times New Roman"/>
          <w:lang w:val="en-CA"/>
        </w:rPr>
        <w:t>2</w:t>
      </w:r>
      <w:r w:rsidRPr="00E36A85">
        <w:rPr>
          <w:rFonts w:ascii="Times New Roman" w:hAnsi="Times New Roman" w:cs="Times New Roman"/>
          <w:lang w:val="en-CA"/>
        </w:rPr>
        <w:t xml:space="preserve">%, and for coyote </w:t>
      </w:r>
      <w:r>
        <w:rPr>
          <w:rFonts w:ascii="Times New Roman" w:hAnsi="Times New Roman" w:cs="Times New Roman"/>
          <w:lang w:val="en-CA"/>
        </w:rPr>
        <w:t>boldness</w:t>
      </w:r>
      <w:r w:rsidRPr="00E36A85">
        <w:rPr>
          <w:rFonts w:ascii="Times New Roman" w:hAnsi="Times New Roman" w:cs="Times New Roman"/>
          <w:lang w:val="en-CA"/>
        </w:rPr>
        <w:t xml:space="preserve"> </w:t>
      </w:r>
      <w:r w:rsidR="00EC368F">
        <w:rPr>
          <w:rFonts w:ascii="Times New Roman" w:hAnsi="Times New Roman" w:cs="Times New Roman"/>
          <w:lang w:val="en-CA"/>
        </w:rPr>
        <w:t>and</w:t>
      </w:r>
      <w:r w:rsidRPr="00E36A85">
        <w:rPr>
          <w:rFonts w:ascii="Times New Roman" w:hAnsi="Times New Roman" w:cs="Times New Roman"/>
          <w:lang w:val="en-CA"/>
        </w:rPr>
        <w:t xml:space="preserve"> human</w:t>
      </w:r>
      <w:r>
        <w:rPr>
          <w:rFonts w:ascii="Times New Roman" w:hAnsi="Times New Roman" w:cs="Times New Roman"/>
          <w:lang w:val="en-CA"/>
        </w:rPr>
        <w:t xml:space="preserve"> concern</w:t>
      </w:r>
      <w:r w:rsidRPr="00E36A85">
        <w:rPr>
          <w:rFonts w:ascii="Times New Roman" w:hAnsi="Times New Roman" w:cs="Times New Roman"/>
          <w:lang w:val="en-CA"/>
        </w:rPr>
        <w:t xml:space="preserve"> categories </w:t>
      </w:r>
      <w:r w:rsidR="00EC368F">
        <w:rPr>
          <w:rFonts w:ascii="Times New Roman" w:hAnsi="Times New Roman" w:cs="Times New Roman"/>
          <w:lang w:val="en-CA"/>
        </w:rPr>
        <w:t>repeatability was</w:t>
      </w:r>
      <w:r w:rsidRPr="00E36A85">
        <w:rPr>
          <w:rFonts w:ascii="Times New Roman" w:hAnsi="Times New Roman" w:cs="Times New Roman"/>
          <w:lang w:val="en-CA"/>
        </w:rPr>
        <w:t xml:space="preserve"> </w:t>
      </w:r>
      <w:r>
        <w:rPr>
          <w:rFonts w:ascii="Times New Roman" w:hAnsi="Times New Roman" w:cs="Times New Roman"/>
          <w:lang w:val="en-CA"/>
        </w:rPr>
        <w:t>84</w:t>
      </w:r>
      <w:r w:rsidRPr="00E36A85">
        <w:rPr>
          <w:rFonts w:ascii="Times New Roman" w:hAnsi="Times New Roman" w:cs="Times New Roman"/>
          <w:lang w:val="en-CA"/>
        </w:rPr>
        <w:t>% and 96%, respectively.</w:t>
      </w:r>
    </w:p>
    <w:p w14:paraId="2ADF2805" w14:textId="77777777" w:rsidR="00576E80" w:rsidRDefault="00576E80" w:rsidP="00BA0A2E">
      <w:pPr>
        <w:spacing w:line="480" w:lineRule="auto"/>
        <w:rPr>
          <w:rFonts w:ascii="Times New Roman" w:hAnsi="Times New Roman" w:cs="Times New Roman"/>
          <w:lang w:val="en-CA"/>
        </w:rPr>
      </w:pPr>
    </w:p>
    <w:p w14:paraId="4E0F1A29" w14:textId="77777777" w:rsidR="00576E80" w:rsidRPr="006E3964" w:rsidRDefault="00576E80" w:rsidP="00BA0A2E">
      <w:pPr>
        <w:spacing w:line="480" w:lineRule="auto"/>
        <w:rPr>
          <w:rFonts w:ascii="Times New Roman" w:hAnsi="Times New Roman" w:cs="Times New Roman"/>
          <w:b/>
          <w:bCs/>
          <w:lang w:val="en-CA"/>
        </w:rPr>
      </w:pPr>
      <w:r>
        <w:rPr>
          <w:rFonts w:ascii="Times New Roman" w:hAnsi="Times New Roman" w:cs="Times New Roman"/>
          <w:b/>
          <w:bCs/>
          <w:lang w:val="en-CA"/>
        </w:rPr>
        <w:t>Reporting patterns</w:t>
      </w:r>
    </w:p>
    <w:p w14:paraId="7E535AE4" w14:textId="4B41BCC5" w:rsidR="00576E80" w:rsidRDefault="00576E80" w:rsidP="00BA0A2E">
      <w:pPr>
        <w:spacing w:line="480" w:lineRule="auto"/>
        <w:rPr>
          <w:rFonts w:ascii="Times New Roman" w:hAnsi="Times New Roman" w:cs="Times New Roman"/>
          <w:lang w:val="en-CA"/>
        </w:rPr>
      </w:pPr>
      <w:r>
        <w:rPr>
          <w:rFonts w:ascii="Times New Roman" w:hAnsi="Times New Roman" w:cs="Times New Roman"/>
          <w:lang w:val="en-CA"/>
        </w:rPr>
        <w:t>Reports were widely distributed across the city but were unevenly spread across land cover types (</w:t>
      </w:r>
      <w:r w:rsidRPr="00CD49C1">
        <w:rPr>
          <w:rFonts w:ascii="Times New Roman" w:hAnsi="Times New Roman" w:cs="Times New Roman"/>
        </w:rPr>
        <w:t>χ</w:t>
      </w:r>
      <w:r w:rsidRPr="005D0B55">
        <w:rPr>
          <w:rFonts w:ascii="Times New Roman" w:hAnsi="Times New Roman" w:cs="Times New Roman"/>
          <w:vertAlign w:val="superscript"/>
        </w:rPr>
        <w:t>2</w:t>
      </w:r>
      <w:r w:rsidRPr="00FC606C">
        <w:rPr>
          <w:rFonts w:ascii="Times New Roman" w:hAnsi="Times New Roman" w:cs="Times New Roman"/>
          <w:vertAlign w:val="subscript"/>
        </w:rPr>
        <w:t>4</w:t>
      </w:r>
      <w:r>
        <w:rPr>
          <w:rFonts w:ascii="Times New Roman" w:hAnsi="Times New Roman" w:cs="Times New Roman"/>
        </w:rPr>
        <w:t xml:space="preserve"> = 1,564, P &lt; 0.001, </w:t>
      </w:r>
      <w:r>
        <w:rPr>
          <w:rFonts w:ascii="Times New Roman" w:hAnsi="Times New Roman" w:cs="Times New Roman"/>
          <w:lang w:val="en-CA"/>
        </w:rPr>
        <w:t xml:space="preserve">Figure 1). The abundance of reports in land cover types was greater than expected in residential (59.1%, </w:t>
      </w:r>
      <w:r>
        <w:rPr>
          <w:rFonts w:ascii="Times New Roman" w:hAnsi="Times New Roman" w:cs="Times New Roman"/>
          <w:i/>
          <w:iCs/>
          <w:lang w:val="en-CA"/>
        </w:rPr>
        <w:t xml:space="preserve">N = </w:t>
      </w:r>
      <w:r>
        <w:rPr>
          <w:rFonts w:ascii="Times New Roman" w:hAnsi="Times New Roman" w:cs="Times New Roman"/>
          <w:lang w:val="en-CA"/>
        </w:rPr>
        <w:t xml:space="preserve">5,396), mowed grass (12.2%, </w:t>
      </w:r>
      <w:r>
        <w:rPr>
          <w:rFonts w:ascii="Times New Roman" w:hAnsi="Times New Roman" w:cs="Times New Roman"/>
          <w:i/>
          <w:iCs/>
          <w:lang w:val="en-CA"/>
        </w:rPr>
        <w:t xml:space="preserve">N = </w:t>
      </w:r>
      <w:r>
        <w:rPr>
          <w:rFonts w:ascii="Times New Roman" w:hAnsi="Times New Roman" w:cs="Times New Roman"/>
          <w:lang w:val="en-CA"/>
        </w:rPr>
        <w:t xml:space="preserve">1,111), and natural land cover (10.9 %, </w:t>
      </w:r>
      <w:r>
        <w:rPr>
          <w:rFonts w:ascii="Times New Roman" w:hAnsi="Times New Roman" w:cs="Times New Roman"/>
          <w:i/>
          <w:iCs/>
          <w:lang w:val="en-CA"/>
        </w:rPr>
        <w:t xml:space="preserve">N = </w:t>
      </w:r>
      <w:r>
        <w:rPr>
          <w:rFonts w:ascii="Times New Roman" w:hAnsi="Times New Roman" w:cs="Times New Roman"/>
          <w:lang w:val="en-CA"/>
        </w:rPr>
        <w:t xml:space="preserve">997) but not commercial (11.1%, </w:t>
      </w:r>
      <w:r>
        <w:rPr>
          <w:rFonts w:ascii="Times New Roman" w:hAnsi="Times New Roman" w:cs="Times New Roman"/>
          <w:i/>
          <w:iCs/>
          <w:lang w:val="en-CA"/>
        </w:rPr>
        <w:t>N</w:t>
      </w:r>
      <w:r w:rsidRPr="00A846BE">
        <w:rPr>
          <w:rFonts w:ascii="Times New Roman" w:hAnsi="Times New Roman" w:cs="Times New Roman"/>
          <w:lang w:val="en-CA"/>
        </w:rPr>
        <w:t>=1</w:t>
      </w:r>
      <w:r>
        <w:rPr>
          <w:rFonts w:ascii="Times New Roman" w:hAnsi="Times New Roman" w:cs="Times New Roman"/>
          <w:lang w:val="en-CA"/>
        </w:rPr>
        <w:t>,</w:t>
      </w:r>
      <w:r w:rsidRPr="00A846BE">
        <w:rPr>
          <w:rFonts w:ascii="Times New Roman" w:hAnsi="Times New Roman" w:cs="Times New Roman"/>
          <w:lang w:val="en-CA"/>
        </w:rPr>
        <w:t>016</w:t>
      </w:r>
      <w:r>
        <w:rPr>
          <w:rFonts w:ascii="Times New Roman" w:hAnsi="Times New Roman" w:cs="Times New Roman"/>
          <w:lang w:val="en-CA"/>
        </w:rPr>
        <w:t xml:space="preserve">) or modified open </w:t>
      </w:r>
      <w:r w:rsidR="006B045F">
        <w:rPr>
          <w:rFonts w:ascii="Times New Roman" w:hAnsi="Times New Roman" w:cs="Times New Roman"/>
          <w:lang w:val="en-CA"/>
        </w:rPr>
        <w:t xml:space="preserve">areas </w:t>
      </w:r>
      <w:r>
        <w:rPr>
          <w:rFonts w:ascii="Times New Roman" w:hAnsi="Times New Roman" w:cs="Times New Roman"/>
          <w:lang w:val="en-CA"/>
        </w:rPr>
        <w:t xml:space="preserve">(6.7%, </w:t>
      </w:r>
      <w:r>
        <w:rPr>
          <w:rFonts w:ascii="Times New Roman" w:hAnsi="Times New Roman" w:cs="Times New Roman"/>
          <w:i/>
          <w:iCs/>
          <w:lang w:val="en-CA"/>
        </w:rPr>
        <w:t>N</w:t>
      </w:r>
      <w:r>
        <w:rPr>
          <w:rFonts w:ascii="Times New Roman" w:hAnsi="Times New Roman" w:cs="Times New Roman"/>
          <w:lang w:val="en-CA"/>
        </w:rPr>
        <w:t xml:space="preserve">=614) based on their availability in the study area. Reporting increased </w:t>
      </w:r>
      <w:r w:rsidR="00E123B9">
        <w:rPr>
          <w:rFonts w:ascii="Times New Roman" w:hAnsi="Times New Roman" w:cs="Times New Roman"/>
          <w:lang w:val="en-CA"/>
        </w:rPr>
        <w:t>over time</w:t>
      </w:r>
      <w:r>
        <w:rPr>
          <w:rFonts w:ascii="Times New Roman" w:hAnsi="Times New Roman" w:cs="Times New Roman"/>
          <w:lang w:val="en-CA"/>
        </w:rPr>
        <w:t xml:space="preserve">, and was consistently higher in the breeding and dispersal seasons (Figure 2A). </w:t>
      </w:r>
      <w:r w:rsidR="00305287">
        <w:rPr>
          <w:rFonts w:ascii="Times New Roman" w:hAnsi="Times New Roman" w:cs="Times New Roman"/>
          <w:lang w:val="en-CA"/>
        </w:rPr>
        <w:t>October to March had high numbers of reports</w:t>
      </w:r>
      <w:r>
        <w:rPr>
          <w:rFonts w:ascii="Times New Roman" w:hAnsi="Times New Roman" w:cs="Times New Roman"/>
          <w:lang w:val="en-CA"/>
        </w:rPr>
        <w:t xml:space="preserve"> (69.9% of reports over 6 months)</w:t>
      </w:r>
      <w:r w:rsidR="00305287">
        <w:rPr>
          <w:rFonts w:ascii="Times New Roman" w:hAnsi="Times New Roman" w:cs="Times New Roman"/>
          <w:lang w:val="en-CA"/>
        </w:rPr>
        <w:t xml:space="preserve"> while reporting was lower</w:t>
      </w:r>
      <w:r>
        <w:rPr>
          <w:rFonts w:ascii="Times New Roman" w:hAnsi="Times New Roman" w:cs="Times New Roman"/>
          <w:lang w:val="en-CA"/>
        </w:rPr>
        <w:t xml:space="preserve"> from April to September (30.1% of reports, Figure 2B). Reports were more common during the day than at night (Figure 2C). </w:t>
      </w:r>
      <w:r w:rsidR="004568BC">
        <w:rPr>
          <w:rFonts w:ascii="Times New Roman" w:hAnsi="Times New Roman" w:cs="Times New Roman"/>
          <w:lang w:val="en-CA"/>
        </w:rPr>
        <w:t>Of the contextual variables</w:t>
      </w:r>
      <w:r w:rsidR="00CE0256">
        <w:rPr>
          <w:rFonts w:ascii="Times New Roman" w:hAnsi="Times New Roman" w:cs="Times New Roman"/>
          <w:lang w:val="en-CA"/>
        </w:rPr>
        <w:t xml:space="preserve"> (Figure 3)</w:t>
      </w:r>
      <w:r w:rsidR="004568BC">
        <w:rPr>
          <w:rFonts w:ascii="Times New Roman" w:hAnsi="Times New Roman" w:cs="Times New Roman"/>
          <w:lang w:val="en-CA"/>
        </w:rPr>
        <w:t xml:space="preserve">, we were able to determine human activity in </w:t>
      </w:r>
      <w:r w:rsidR="00CE0256">
        <w:rPr>
          <w:rFonts w:ascii="Times New Roman" w:hAnsi="Times New Roman" w:cs="Times New Roman"/>
          <w:lang w:val="en-CA"/>
        </w:rPr>
        <w:t>48.1% (</w:t>
      </w:r>
      <w:r w:rsidR="00CE0256">
        <w:rPr>
          <w:rFonts w:ascii="Times New Roman" w:hAnsi="Times New Roman" w:cs="Times New Roman"/>
          <w:i/>
          <w:iCs/>
          <w:lang w:val="en-CA"/>
        </w:rPr>
        <w:t>N</w:t>
      </w:r>
      <w:r w:rsidR="00CE0256">
        <w:rPr>
          <w:rFonts w:ascii="Times New Roman" w:hAnsi="Times New Roman" w:cs="Times New Roman"/>
          <w:lang w:val="en-CA"/>
        </w:rPr>
        <w:t xml:space="preserve"> = 4,405)</w:t>
      </w:r>
      <w:r w:rsidR="004568BC">
        <w:rPr>
          <w:rFonts w:ascii="Times New Roman" w:hAnsi="Times New Roman" w:cs="Times New Roman"/>
          <w:lang w:val="en-CA"/>
        </w:rPr>
        <w:t xml:space="preserve"> </w:t>
      </w:r>
      <w:r w:rsidR="004568BC">
        <w:rPr>
          <w:rFonts w:ascii="Times New Roman" w:hAnsi="Times New Roman" w:cs="Times New Roman"/>
          <w:lang w:val="en-CA"/>
        </w:rPr>
        <w:t xml:space="preserve">of reports, vulnerable individuals were present or mentioned in </w:t>
      </w:r>
      <w:r w:rsidR="004568BC">
        <w:rPr>
          <w:rFonts w:ascii="Times New Roman" w:hAnsi="Times New Roman" w:cs="Times New Roman"/>
          <w:lang w:val="en-CA"/>
        </w:rPr>
        <w:lastRenderedPageBreak/>
        <w:t>30.8% (</w:t>
      </w:r>
      <w:r w:rsidR="004568BC">
        <w:rPr>
          <w:rFonts w:ascii="Times New Roman" w:hAnsi="Times New Roman" w:cs="Times New Roman"/>
          <w:i/>
          <w:iCs/>
          <w:lang w:val="en-CA"/>
        </w:rPr>
        <w:t xml:space="preserve">N </w:t>
      </w:r>
      <w:r w:rsidR="004568BC">
        <w:rPr>
          <w:rFonts w:ascii="Times New Roman" w:hAnsi="Times New Roman" w:cs="Times New Roman"/>
          <w:lang w:val="en-CA"/>
        </w:rPr>
        <w:t xml:space="preserve">= 2,816), dog leash status in 21.1% </w:t>
      </w:r>
      <w:r w:rsidR="00CE0256">
        <w:rPr>
          <w:rFonts w:ascii="Times New Roman" w:hAnsi="Times New Roman" w:cs="Times New Roman"/>
          <w:lang w:val="en-CA"/>
        </w:rPr>
        <w:t>(</w:t>
      </w:r>
      <w:r w:rsidR="00CE0256">
        <w:rPr>
          <w:rFonts w:ascii="Times New Roman" w:hAnsi="Times New Roman" w:cs="Times New Roman"/>
          <w:i/>
          <w:iCs/>
          <w:lang w:val="en-CA"/>
        </w:rPr>
        <w:t>N</w:t>
      </w:r>
      <w:r w:rsidR="00CE0256">
        <w:rPr>
          <w:rFonts w:ascii="Times New Roman" w:hAnsi="Times New Roman" w:cs="Times New Roman"/>
          <w:lang w:val="en-CA"/>
        </w:rPr>
        <w:t xml:space="preserve"> = 415) </w:t>
      </w:r>
      <w:r w:rsidR="004568BC">
        <w:rPr>
          <w:rFonts w:ascii="Times New Roman" w:hAnsi="Times New Roman" w:cs="Times New Roman"/>
          <w:lang w:val="en-CA"/>
        </w:rPr>
        <w:t xml:space="preserve">of reports </w:t>
      </w:r>
      <w:r w:rsidR="00CE0256">
        <w:rPr>
          <w:rFonts w:ascii="Times New Roman" w:hAnsi="Times New Roman" w:cs="Times New Roman"/>
          <w:lang w:val="en-CA"/>
        </w:rPr>
        <w:t>that mentioned</w:t>
      </w:r>
      <w:r w:rsidR="004568BC">
        <w:rPr>
          <w:rFonts w:ascii="Times New Roman" w:hAnsi="Times New Roman" w:cs="Times New Roman"/>
          <w:lang w:val="en-CA"/>
        </w:rPr>
        <w:t xml:space="preserve"> dogs</w:t>
      </w:r>
      <w:r w:rsidR="00CE0256">
        <w:rPr>
          <w:rFonts w:ascii="Times New Roman" w:hAnsi="Times New Roman" w:cs="Times New Roman"/>
          <w:lang w:val="en-CA"/>
        </w:rPr>
        <w:t>, the number of coyotes in 83.9% (</w:t>
      </w:r>
      <w:r w:rsidR="00CE0256">
        <w:rPr>
          <w:rFonts w:ascii="Times New Roman" w:hAnsi="Times New Roman" w:cs="Times New Roman"/>
          <w:i/>
          <w:iCs/>
          <w:lang w:val="en-CA"/>
        </w:rPr>
        <w:t>N</w:t>
      </w:r>
      <w:r w:rsidR="00CE0256">
        <w:rPr>
          <w:rFonts w:ascii="Times New Roman" w:hAnsi="Times New Roman" w:cs="Times New Roman"/>
          <w:lang w:val="en-CA"/>
        </w:rPr>
        <w:t xml:space="preserve"> = 7,668), and coyote health in 19.9% of reports (</w:t>
      </w:r>
      <w:r w:rsidR="00CE0256">
        <w:rPr>
          <w:rFonts w:ascii="Times New Roman" w:hAnsi="Times New Roman" w:cs="Times New Roman"/>
          <w:i/>
          <w:iCs/>
          <w:lang w:val="en-CA"/>
        </w:rPr>
        <w:t>N</w:t>
      </w:r>
      <w:r w:rsidR="00CE0256">
        <w:rPr>
          <w:rFonts w:ascii="Times New Roman" w:hAnsi="Times New Roman" w:cs="Times New Roman"/>
          <w:lang w:val="en-CA"/>
        </w:rPr>
        <w:t xml:space="preserve"> = 1,819). </w:t>
      </w:r>
      <w:r w:rsidR="00305287">
        <w:rPr>
          <w:rFonts w:ascii="Times New Roman" w:hAnsi="Times New Roman" w:cs="Times New Roman"/>
          <w:lang w:val="en-CA"/>
        </w:rPr>
        <w:t xml:space="preserve">Reporters were primarily </w:t>
      </w:r>
      <w:r>
        <w:rPr>
          <w:rFonts w:ascii="Times New Roman" w:hAnsi="Times New Roman" w:cs="Times New Roman"/>
          <w:lang w:val="en-CA"/>
        </w:rPr>
        <w:t xml:space="preserve">walking (19.1%), in home/yard (18.4%), or driving (8.1%) but also </w:t>
      </w:r>
      <w:r w:rsidR="00305287">
        <w:rPr>
          <w:rFonts w:ascii="Times New Roman" w:hAnsi="Times New Roman" w:cs="Times New Roman"/>
          <w:lang w:val="en-CA"/>
        </w:rPr>
        <w:t>mentioned</w:t>
      </w:r>
      <w:r>
        <w:rPr>
          <w:rFonts w:ascii="Times New Roman" w:hAnsi="Times New Roman" w:cs="Times New Roman"/>
          <w:lang w:val="en-CA"/>
        </w:rPr>
        <w:t xml:space="preserve"> various outdoor activities (1.7%) and cycling (0.8%). </w:t>
      </w:r>
      <w:r w:rsidR="00B337A0">
        <w:rPr>
          <w:rFonts w:ascii="Times New Roman" w:hAnsi="Times New Roman" w:cs="Times New Roman"/>
          <w:lang w:val="en-CA"/>
        </w:rPr>
        <w:t xml:space="preserve">Dogs were the most common vulnerable individual mentioned (20.9%) but reports also mentioned </w:t>
      </w:r>
      <w:r>
        <w:rPr>
          <w:rFonts w:ascii="Times New Roman" w:hAnsi="Times New Roman" w:cs="Times New Roman"/>
          <w:lang w:val="en-CA"/>
        </w:rPr>
        <w:t xml:space="preserve">cats (1.9%), children (4.8%), and multiple </w:t>
      </w:r>
      <w:r w:rsidR="00B337A0">
        <w:rPr>
          <w:rFonts w:ascii="Times New Roman" w:hAnsi="Times New Roman" w:cs="Times New Roman"/>
          <w:lang w:val="en-CA"/>
        </w:rPr>
        <w:t>vulnerable individuals</w:t>
      </w:r>
      <w:r>
        <w:rPr>
          <w:rFonts w:ascii="Times New Roman" w:hAnsi="Times New Roman" w:cs="Times New Roman"/>
          <w:lang w:val="en-CA"/>
        </w:rPr>
        <w:t xml:space="preserve"> (3.2%). When dogs were present, they were mostly leashed (11.7%) but were often off-leash (9.4%). The majority of reports involved a single coyote (59.4%), but some mentioned pairs (15.5%), groups of three (5.0%) or more (4.0%). A small number of reports identified coyote health as healthy (13.9%) or unhealthy (6.0%).</w:t>
      </w:r>
    </w:p>
    <w:p w14:paraId="5ED2D935" w14:textId="77777777" w:rsidR="00576E80" w:rsidRDefault="00576E80" w:rsidP="00BA0A2E">
      <w:pPr>
        <w:spacing w:line="480" w:lineRule="auto"/>
        <w:rPr>
          <w:rFonts w:ascii="Times New Roman" w:hAnsi="Times New Roman" w:cs="Times New Roman"/>
          <w:lang w:val="en-CA"/>
        </w:rPr>
      </w:pPr>
    </w:p>
    <w:p w14:paraId="59E3B42C" w14:textId="77777777" w:rsidR="00576E80" w:rsidRDefault="00576E80" w:rsidP="00BA0A2E">
      <w:pPr>
        <w:spacing w:line="480" w:lineRule="auto"/>
        <w:rPr>
          <w:rFonts w:ascii="Times New Roman" w:hAnsi="Times New Roman" w:cs="Times New Roman"/>
          <w:b/>
          <w:bCs/>
          <w:lang w:val="en-CA"/>
        </w:rPr>
      </w:pPr>
      <w:r>
        <w:rPr>
          <w:rFonts w:ascii="Times New Roman" w:hAnsi="Times New Roman" w:cs="Times New Roman"/>
          <w:b/>
          <w:bCs/>
          <w:lang w:val="en-CA"/>
        </w:rPr>
        <w:t>Coyote boldness and human concern</w:t>
      </w:r>
    </w:p>
    <w:p w14:paraId="745E1268" w14:textId="5A765C37" w:rsidR="00576E80" w:rsidRPr="006A048D" w:rsidRDefault="00576E80" w:rsidP="00BA0A2E">
      <w:pPr>
        <w:spacing w:line="480" w:lineRule="auto"/>
        <w:rPr>
          <w:rFonts w:ascii="Times New Roman" w:hAnsi="Times New Roman" w:cs="Times New Roman"/>
        </w:rPr>
      </w:pPr>
      <w:r>
        <w:rPr>
          <w:rFonts w:ascii="Times New Roman" w:hAnsi="Times New Roman" w:cs="Times New Roman"/>
          <w:lang w:val="en-CA"/>
        </w:rPr>
        <w:t xml:space="preserve">Coyote boldness could not be determined in the majority of reports (52.2%, </w:t>
      </w:r>
      <w:r>
        <w:rPr>
          <w:rFonts w:ascii="Times New Roman" w:hAnsi="Times New Roman" w:cs="Times New Roman"/>
          <w:i/>
          <w:iCs/>
          <w:lang w:val="en-CA"/>
        </w:rPr>
        <w:t>N</w:t>
      </w:r>
      <w:r>
        <w:rPr>
          <w:rFonts w:ascii="Times New Roman" w:hAnsi="Times New Roman" w:cs="Times New Roman"/>
          <w:lang w:val="en-CA"/>
        </w:rPr>
        <w:t xml:space="preserve"> = 4,770) because these reports were sightings where no</w:t>
      </w:r>
      <w:r w:rsidR="00047DD1">
        <w:rPr>
          <w:rFonts w:ascii="Times New Roman" w:hAnsi="Times New Roman" w:cs="Times New Roman"/>
          <w:lang w:val="en-CA"/>
        </w:rPr>
        <w:t xml:space="preserve"> human-coyote</w:t>
      </w:r>
      <w:r>
        <w:rPr>
          <w:rFonts w:ascii="Times New Roman" w:hAnsi="Times New Roman" w:cs="Times New Roman"/>
          <w:lang w:val="en-CA"/>
        </w:rPr>
        <w:t xml:space="preserve"> interaction </w:t>
      </w:r>
      <w:r w:rsidR="00047DD1">
        <w:rPr>
          <w:rFonts w:ascii="Times New Roman" w:hAnsi="Times New Roman" w:cs="Times New Roman"/>
          <w:lang w:val="en-CA"/>
        </w:rPr>
        <w:t xml:space="preserve">took place </w:t>
      </w:r>
      <w:r>
        <w:rPr>
          <w:rFonts w:ascii="Times New Roman" w:hAnsi="Times New Roman" w:cs="Times New Roman"/>
          <w:lang w:val="en-CA"/>
        </w:rPr>
        <w:t xml:space="preserve">(Table 1). </w:t>
      </w:r>
      <w:r w:rsidR="00EC368F">
        <w:rPr>
          <w:rFonts w:ascii="Times New Roman" w:hAnsi="Times New Roman" w:cs="Times New Roman"/>
          <w:lang w:val="en-CA"/>
        </w:rPr>
        <w:t>The mo</w:t>
      </w:r>
      <w:r w:rsidR="00641EDC">
        <w:rPr>
          <w:rFonts w:ascii="Times New Roman" w:hAnsi="Times New Roman" w:cs="Times New Roman"/>
          <w:lang w:val="en-CA"/>
        </w:rPr>
        <w:t>st</w:t>
      </w:r>
      <w:r w:rsidR="00EC368F">
        <w:rPr>
          <w:rFonts w:ascii="Times New Roman" w:hAnsi="Times New Roman" w:cs="Times New Roman"/>
          <w:lang w:val="en-CA"/>
        </w:rPr>
        <w:t xml:space="preserve"> common </w:t>
      </w:r>
      <w:r w:rsidR="00BB5FB0">
        <w:rPr>
          <w:rFonts w:ascii="Times New Roman" w:hAnsi="Times New Roman" w:cs="Times New Roman"/>
          <w:lang w:val="en-CA"/>
        </w:rPr>
        <w:t>coyote boldness categories</w:t>
      </w:r>
      <w:r w:rsidR="00EC368F">
        <w:rPr>
          <w:rFonts w:ascii="Times New Roman" w:hAnsi="Times New Roman" w:cs="Times New Roman"/>
          <w:lang w:val="en-CA"/>
        </w:rPr>
        <w:t xml:space="preserve"> were avoidance and indifference followed by</w:t>
      </w:r>
      <w:r w:rsidR="00B439F7">
        <w:rPr>
          <w:rFonts w:ascii="Times New Roman" w:hAnsi="Times New Roman" w:cs="Times New Roman"/>
          <w:lang w:val="en-CA"/>
        </w:rPr>
        <w:t xml:space="preserve"> bold</w:t>
      </w:r>
      <w:r w:rsidR="00EC368F">
        <w:rPr>
          <w:rFonts w:ascii="Times New Roman" w:hAnsi="Times New Roman" w:cs="Times New Roman"/>
          <w:lang w:val="en-CA"/>
        </w:rPr>
        <w:t xml:space="preserve"> and aggressive behaviour</w:t>
      </w:r>
      <w:r w:rsidR="009029ED">
        <w:rPr>
          <w:rFonts w:ascii="Times New Roman" w:hAnsi="Times New Roman" w:cs="Times New Roman"/>
          <w:lang w:val="en-CA"/>
        </w:rPr>
        <w:t xml:space="preserve">. </w:t>
      </w:r>
      <w:r w:rsidRPr="007640C8">
        <w:rPr>
          <w:rFonts w:ascii="Times New Roman" w:hAnsi="Times New Roman" w:cs="Times New Roman"/>
          <w:lang w:val="en-CA"/>
        </w:rPr>
        <w:t xml:space="preserve">Reports </w:t>
      </w:r>
      <w:r w:rsidR="001A6E6E">
        <w:rPr>
          <w:rFonts w:ascii="Times New Roman" w:hAnsi="Times New Roman" w:cs="Times New Roman"/>
          <w:lang w:val="en-CA"/>
        </w:rPr>
        <w:t>where</w:t>
      </w:r>
      <w:r w:rsidRPr="007640C8">
        <w:rPr>
          <w:rFonts w:ascii="Times New Roman" w:hAnsi="Times New Roman" w:cs="Times New Roman"/>
          <w:lang w:val="en-CA"/>
        </w:rPr>
        <w:t xml:space="preserve"> physical contact</w:t>
      </w:r>
      <w:r w:rsidR="001A6E6E">
        <w:rPr>
          <w:rFonts w:ascii="Times New Roman" w:hAnsi="Times New Roman" w:cs="Times New Roman"/>
          <w:lang w:val="en-CA"/>
        </w:rPr>
        <w:t xml:space="preserve"> was reported</w:t>
      </w:r>
      <w:r w:rsidRPr="007640C8">
        <w:rPr>
          <w:rFonts w:ascii="Times New Roman" w:hAnsi="Times New Roman" w:cs="Times New Roman"/>
          <w:lang w:val="en-CA"/>
        </w:rPr>
        <w:t xml:space="preserve"> between people and coyotes consisted mostly of</w:t>
      </w:r>
      <w:r w:rsidRPr="007640C8">
        <w:rPr>
          <w:rFonts w:ascii="Times New Roman" w:hAnsi="Times New Roman" w:cs="Times New Roman"/>
        </w:rPr>
        <w:t xml:space="preserve"> dog attacks (</w:t>
      </w:r>
      <w:r w:rsidRPr="007640C8">
        <w:rPr>
          <w:rFonts w:ascii="Times New Roman" w:hAnsi="Times New Roman" w:cs="Times New Roman"/>
          <w:i/>
          <w:iCs/>
        </w:rPr>
        <w:t>N</w:t>
      </w:r>
      <w:r w:rsidRPr="007640C8">
        <w:rPr>
          <w:rFonts w:ascii="Times New Roman" w:hAnsi="Times New Roman" w:cs="Times New Roman"/>
        </w:rPr>
        <w:t xml:space="preserve"> = 85), followed by cat depredations (</w:t>
      </w:r>
      <w:r w:rsidRPr="007640C8">
        <w:rPr>
          <w:rFonts w:ascii="Times New Roman" w:hAnsi="Times New Roman" w:cs="Times New Roman"/>
          <w:i/>
          <w:iCs/>
        </w:rPr>
        <w:t>N</w:t>
      </w:r>
      <w:r w:rsidRPr="007640C8">
        <w:rPr>
          <w:rFonts w:ascii="Times New Roman" w:hAnsi="Times New Roman" w:cs="Times New Roman"/>
        </w:rPr>
        <w:t xml:space="preserve"> = 50), and only in one report did a coyote </w:t>
      </w:r>
      <w:r w:rsidR="007F2C8F">
        <w:rPr>
          <w:rFonts w:ascii="Times New Roman" w:hAnsi="Times New Roman" w:cs="Times New Roman"/>
        </w:rPr>
        <w:t>contact</w:t>
      </w:r>
      <w:r w:rsidR="00F7244A">
        <w:rPr>
          <w:rFonts w:ascii="Times New Roman" w:hAnsi="Times New Roman" w:cs="Times New Roman"/>
        </w:rPr>
        <w:t xml:space="preserve"> a human </w:t>
      </w:r>
      <w:r w:rsidR="007F2C8F">
        <w:rPr>
          <w:rFonts w:ascii="Times New Roman" w:hAnsi="Times New Roman" w:cs="Times New Roman"/>
        </w:rPr>
        <w:t>while</w:t>
      </w:r>
      <w:r w:rsidR="00F7244A">
        <w:rPr>
          <w:rFonts w:ascii="Times New Roman" w:hAnsi="Times New Roman" w:cs="Times New Roman"/>
        </w:rPr>
        <w:t xml:space="preserve"> </w:t>
      </w:r>
      <w:r w:rsidR="00061A06">
        <w:rPr>
          <w:rFonts w:ascii="Times New Roman" w:hAnsi="Times New Roman" w:cs="Times New Roman"/>
        </w:rPr>
        <w:t>attempting to take a sled from a child.</w:t>
      </w:r>
      <w:r w:rsidR="00EA53B2">
        <w:rPr>
          <w:rFonts w:ascii="Times New Roman" w:hAnsi="Times New Roman" w:cs="Times New Roman"/>
        </w:rPr>
        <w:t xml:space="preserve"> </w:t>
      </w:r>
      <w:r w:rsidR="002B6838">
        <w:rPr>
          <w:rFonts w:ascii="Times New Roman" w:hAnsi="Times New Roman" w:cs="Times New Roman"/>
        </w:rPr>
        <w:t>When human concern could be determined</w:t>
      </w:r>
      <w:r w:rsidR="000D3375">
        <w:rPr>
          <w:rFonts w:ascii="Times New Roman" w:hAnsi="Times New Roman" w:cs="Times New Roman"/>
        </w:rPr>
        <w:t>,</w:t>
      </w:r>
      <w:r w:rsidR="002B6838">
        <w:rPr>
          <w:rFonts w:ascii="Times New Roman" w:hAnsi="Times New Roman" w:cs="Times New Roman"/>
        </w:rPr>
        <w:t xml:space="preserve"> </w:t>
      </w:r>
      <w:r w:rsidR="00332BC0">
        <w:rPr>
          <w:rFonts w:ascii="Times New Roman" w:hAnsi="Times New Roman" w:cs="Times New Roman"/>
        </w:rPr>
        <w:t xml:space="preserve">reports </w:t>
      </w:r>
      <w:r w:rsidR="002F68EE">
        <w:rPr>
          <w:rFonts w:ascii="Times New Roman" w:hAnsi="Times New Roman" w:cs="Times New Roman"/>
        </w:rPr>
        <w:t>expressed</w:t>
      </w:r>
      <w:r>
        <w:rPr>
          <w:rFonts w:ascii="Times New Roman" w:hAnsi="Times New Roman" w:cs="Times New Roman"/>
        </w:rPr>
        <w:t xml:space="preserve"> predominantly</w:t>
      </w:r>
      <w:r w:rsidR="002F68EE">
        <w:rPr>
          <w:rFonts w:ascii="Times New Roman" w:hAnsi="Times New Roman" w:cs="Times New Roman"/>
        </w:rPr>
        <w:t xml:space="preserve"> negative </w:t>
      </w:r>
      <w:r w:rsidR="00D17113">
        <w:rPr>
          <w:rFonts w:ascii="Times New Roman" w:hAnsi="Times New Roman" w:cs="Times New Roman"/>
        </w:rPr>
        <w:t>responses</w:t>
      </w:r>
      <w:r w:rsidR="00332BC0">
        <w:rPr>
          <w:rFonts w:ascii="Times New Roman" w:hAnsi="Times New Roman" w:cs="Times New Roman"/>
        </w:rPr>
        <w:t xml:space="preserve">, although some reports did express neutral or positive </w:t>
      </w:r>
      <w:r w:rsidR="00D14268">
        <w:rPr>
          <w:rFonts w:ascii="Times New Roman" w:hAnsi="Times New Roman" w:cs="Times New Roman"/>
        </w:rPr>
        <w:t>perceptions indicating low concern of coyotes</w:t>
      </w:r>
      <w:r w:rsidR="002F68EE">
        <w:rPr>
          <w:rFonts w:ascii="Times New Roman" w:hAnsi="Times New Roman" w:cs="Times New Roman"/>
        </w:rPr>
        <w:t xml:space="preserve"> </w:t>
      </w:r>
      <w:r w:rsidR="007B0B87">
        <w:rPr>
          <w:rFonts w:ascii="Times New Roman" w:hAnsi="Times New Roman" w:cs="Times New Roman"/>
        </w:rPr>
        <w:t>(</w:t>
      </w:r>
      <w:r>
        <w:rPr>
          <w:rFonts w:ascii="Times New Roman" w:hAnsi="Times New Roman" w:cs="Times New Roman"/>
        </w:rPr>
        <w:t xml:space="preserve">Table 2). </w:t>
      </w:r>
      <w:r w:rsidR="00930EB7">
        <w:rPr>
          <w:rFonts w:ascii="Times New Roman" w:hAnsi="Times New Roman" w:cs="Times New Roman"/>
        </w:rPr>
        <w:t>Among the reports that permitted classification of both boldness and human concern</w:t>
      </w:r>
      <w:r w:rsidR="00D17113">
        <w:rPr>
          <w:rFonts w:ascii="Times New Roman" w:hAnsi="Times New Roman" w:cs="Times New Roman"/>
        </w:rPr>
        <w:t xml:space="preserve">, the two </w:t>
      </w:r>
      <w:r>
        <w:rPr>
          <w:rFonts w:ascii="Times New Roman" w:hAnsi="Times New Roman" w:cs="Times New Roman"/>
        </w:rPr>
        <w:t>were significantly related (</w:t>
      </w:r>
      <w:r w:rsidRPr="00CD49C1">
        <w:rPr>
          <w:rFonts w:ascii="Times New Roman" w:hAnsi="Times New Roman" w:cs="Times New Roman"/>
        </w:rPr>
        <w:t>χ</w:t>
      </w:r>
      <w:r w:rsidRPr="005D0B55">
        <w:rPr>
          <w:rFonts w:ascii="Times New Roman" w:hAnsi="Times New Roman" w:cs="Times New Roman"/>
          <w:vertAlign w:val="superscript"/>
        </w:rPr>
        <w:t>2</w:t>
      </w:r>
      <w:r>
        <w:rPr>
          <w:rFonts w:ascii="Times New Roman" w:hAnsi="Times New Roman" w:cs="Times New Roman"/>
          <w:vertAlign w:val="subscript"/>
        </w:rPr>
        <w:t>6</w:t>
      </w:r>
      <w:r>
        <w:rPr>
          <w:rFonts w:ascii="Times New Roman" w:hAnsi="Times New Roman" w:cs="Times New Roman"/>
        </w:rPr>
        <w:t xml:space="preserve"> = 56.3, P &lt; 0.001) with reports expressing negative perceptions of coyotes more likely to identify bold or aggressive behavior</w:t>
      </w:r>
      <w:r w:rsidR="002A4652">
        <w:rPr>
          <w:rFonts w:ascii="Times New Roman" w:hAnsi="Times New Roman" w:cs="Times New Roman"/>
        </w:rPr>
        <w:t xml:space="preserve"> </w:t>
      </w:r>
      <w:r>
        <w:rPr>
          <w:rFonts w:ascii="Times New Roman" w:hAnsi="Times New Roman" w:cs="Times New Roman"/>
        </w:rPr>
        <w:t>(</w:t>
      </w:r>
      <w:r w:rsidR="0081184D">
        <w:rPr>
          <w:rFonts w:ascii="Times New Roman" w:hAnsi="Times New Roman" w:cs="Times New Roman"/>
        </w:rPr>
        <w:t>Figure 1 in Appendix 3)</w:t>
      </w:r>
      <w:r w:rsidR="008D7E17">
        <w:rPr>
          <w:rFonts w:ascii="Times New Roman" w:hAnsi="Times New Roman" w:cs="Times New Roman"/>
        </w:rPr>
        <w:t>.</w:t>
      </w:r>
      <w:r>
        <w:rPr>
          <w:rFonts w:ascii="Times New Roman" w:hAnsi="Times New Roman" w:cs="Times New Roman"/>
        </w:rPr>
        <w:t xml:space="preserve"> </w:t>
      </w:r>
    </w:p>
    <w:p w14:paraId="5EB328CE" w14:textId="669BEBEA" w:rsidR="00576E80" w:rsidRDefault="00576E80" w:rsidP="00BA0A2E">
      <w:pPr>
        <w:spacing w:line="480" w:lineRule="auto"/>
        <w:rPr>
          <w:rFonts w:ascii="Times New Roman" w:hAnsi="Times New Roman" w:cs="Times New Roman"/>
          <w:lang w:val="en-CA"/>
        </w:rPr>
      </w:pPr>
    </w:p>
    <w:p w14:paraId="06EA5091" w14:textId="3A6BC018" w:rsidR="00FF5583" w:rsidRDefault="002B3FD6" w:rsidP="00BA0A2E">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Examining the distribution </w:t>
      </w:r>
      <w:r w:rsidR="006C146B">
        <w:rPr>
          <w:rFonts w:ascii="Times New Roman" w:hAnsi="Times New Roman" w:cs="Times New Roman"/>
          <w:lang w:val="en-CA"/>
        </w:rPr>
        <w:t xml:space="preserve">of coyote boldness and </w:t>
      </w:r>
      <w:r w:rsidR="00CD1C1F">
        <w:rPr>
          <w:rFonts w:ascii="Times New Roman" w:hAnsi="Times New Roman" w:cs="Times New Roman"/>
          <w:lang w:val="en-CA"/>
        </w:rPr>
        <w:t xml:space="preserve">human concern categories over time revealed </w:t>
      </w:r>
      <w:r w:rsidR="00FF5583">
        <w:rPr>
          <w:rFonts w:ascii="Times New Roman" w:hAnsi="Times New Roman" w:cs="Times New Roman"/>
          <w:lang w:val="en-CA"/>
        </w:rPr>
        <w:t xml:space="preserve">apparent increases in </w:t>
      </w:r>
      <w:r w:rsidR="00A20298">
        <w:rPr>
          <w:rFonts w:ascii="Times New Roman" w:hAnsi="Times New Roman" w:cs="Times New Roman"/>
          <w:lang w:val="en-CA"/>
        </w:rPr>
        <w:t>human-coyote conflict</w:t>
      </w:r>
      <w:r w:rsidR="00FF5583">
        <w:rPr>
          <w:rFonts w:ascii="Times New Roman" w:hAnsi="Times New Roman" w:cs="Times New Roman"/>
          <w:lang w:val="en-CA"/>
        </w:rPr>
        <w:t xml:space="preserve"> from 2012 to 2021 (Figure 4). The percentage of reports indicating bold behaviour increased significantly while avoidance behaviour decreased, but indifferent and aggressive behaviour did not significantly change. Similarly, within the reports where human concern was determined there was an increase in negative perceptions and a decrease in positive perceptions, but no change in neutral perceptions. </w:t>
      </w:r>
    </w:p>
    <w:p w14:paraId="7CD6468D" w14:textId="31F7A2EF" w:rsidR="00FF5583" w:rsidRDefault="00FF5583" w:rsidP="00BA0A2E">
      <w:pPr>
        <w:spacing w:line="480" w:lineRule="auto"/>
        <w:rPr>
          <w:rFonts w:ascii="Times New Roman" w:hAnsi="Times New Roman" w:cs="Times New Roman"/>
          <w:lang w:val="en-CA"/>
        </w:rPr>
      </w:pPr>
    </w:p>
    <w:p w14:paraId="1D2B1BD6" w14:textId="7B1FE883" w:rsidR="003B703F" w:rsidRDefault="007348C4" w:rsidP="00BA0A2E">
      <w:pPr>
        <w:spacing w:line="480" w:lineRule="auto"/>
        <w:rPr>
          <w:rFonts w:ascii="Times New Roman" w:hAnsi="Times New Roman" w:cs="Times New Roman"/>
          <w:lang w:val="en-CA"/>
        </w:rPr>
      </w:pPr>
      <w:r>
        <w:rPr>
          <w:rFonts w:ascii="Times New Roman" w:hAnsi="Times New Roman" w:cs="Times New Roman"/>
          <w:lang w:val="en-CA"/>
        </w:rPr>
        <w:t xml:space="preserve">Ordered logistic regression </w:t>
      </w:r>
      <w:r w:rsidR="00503258">
        <w:rPr>
          <w:rFonts w:ascii="Times New Roman" w:hAnsi="Times New Roman" w:cs="Times New Roman"/>
          <w:lang w:val="en-CA"/>
        </w:rPr>
        <w:t>analysis</w:t>
      </w:r>
      <w:r>
        <w:rPr>
          <w:rFonts w:ascii="Times New Roman" w:hAnsi="Times New Roman" w:cs="Times New Roman"/>
          <w:lang w:val="en-CA"/>
        </w:rPr>
        <w:t xml:space="preserve"> of coyote boldness and human concern </w:t>
      </w:r>
      <w:r w:rsidR="008C05A5">
        <w:rPr>
          <w:rFonts w:ascii="Times New Roman" w:hAnsi="Times New Roman" w:cs="Times New Roman"/>
          <w:lang w:val="en-CA"/>
        </w:rPr>
        <w:t>revealed 20 top models (</w:t>
      </w:r>
      <w:proofErr w:type="spellStart"/>
      <w:r w:rsidR="008C05A5" w:rsidRPr="00E36A85">
        <w:rPr>
          <w:rFonts w:ascii="Times New Roman" w:hAnsi="Times New Roman" w:cs="Times New Roman"/>
          <w:lang w:val="en-CA"/>
        </w:rPr>
        <w:t>Δ</w:t>
      </w:r>
      <w:r w:rsidR="008C05A5">
        <w:rPr>
          <w:rFonts w:ascii="Times New Roman" w:hAnsi="Times New Roman" w:cs="Times New Roman"/>
          <w:lang w:val="en-CA"/>
        </w:rPr>
        <w:t>AIC</w:t>
      </w:r>
      <w:r w:rsidR="008C05A5">
        <w:rPr>
          <w:rFonts w:ascii="Times New Roman" w:hAnsi="Times New Roman" w:cs="Times New Roman"/>
          <w:vertAlign w:val="subscript"/>
          <w:lang w:val="en-CA"/>
        </w:rPr>
        <w:t>c</w:t>
      </w:r>
      <w:proofErr w:type="spellEnd"/>
      <w:r w:rsidR="008C05A5">
        <w:rPr>
          <w:rFonts w:ascii="Times New Roman" w:hAnsi="Times New Roman" w:cs="Times New Roman"/>
          <w:lang w:val="en-CA"/>
        </w:rPr>
        <w:t xml:space="preserve"> &lt; 2) for each </w:t>
      </w:r>
      <w:r w:rsidR="00C83E8A">
        <w:rPr>
          <w:rFonts w:ascii="Times New Roman" w:hAnsi="Times New Roman" w:cs="Times New Roman"/>
          <w:lang w:val="en-CA"/>
        </w:rPr>
        <w:t>response variable</w:t>
      </w:r>
      <w:r w:rsidR="00B12DDF">
        <w:rPr>
          <w:rFonts w:ascii="Times New Roman" w:hAnsi="Times New Roman" w:cs="Times New Roman"/>
          <w:lang w:val="en-CA"/>
        </w:rPr>
        <w:t xml:space="preserve"> (Table</w:t>
      </w:r>
      <w:r w:rsidR="0081184D">
        <w:rPr>
          <w:rFonts w:ascii="Times New Roman" w:hAnsi="Times New Roman" w:cs="Times New Roman"/>
          <w:lang w:val="en-CA"/>
        </w:rPr>
        <w:t>s</w:t>
      </w:r>
      <w:r w:rsidR="00B12DDF">
        <w:rPr>
          <w:rFonts w:ascii="Times New Roman" w:hAnsi="Times New Roman" w:cs="Times New Roman"/>
          <w:lang w:val="en-CA"/>
        </w:rPr>
        <w:t xml:space="preserve"> </w:t>
      </w:r>
      <w:r w:rsidR="00F915C4">
        <w:rPr>
          <w:rFonts w:ascii="Times New Roman" w:hAnsi="Times New Roman" w:cs="Times New Roman"/>
          <w:lang w:val="en-CA"/>
        </w:rPr>
        <w:t>6</w:t>
      </w:r>
      <w:r w:rsidR="0081184D">
        <w:rPr>
          <w:rFonts w:ascii="Times New Roman" w:hAnsi="Times New Roman" w:cs="Times New Roman"/>
          <w:lang w:val="en-CA"/>
        </w:rPr>
        <w:t xml:space="preserve"> and </w:t>
      </w:r>
      <w:r w:rsidR="00F915C4">
        <w:rPr>
          <w:rFonts w:ascii="Times New Roman" w:hAnsi="Times New Roman" w:cs="Times New Roman"/>
          <w:lang w:val="en-CA"/>
        </w:rPr>
        <w:t>7</w:t>
      </w:r>
      <w:r w:rsidR="00A01953">
        <w:rPr>
          <w:rFonts w:ascii="Times New Roman" w:hAnsi="Times New Roman" w:cs="Times New Roman"/>
          <w:lang w:val="en-CA"/>
        </w:rPr>
        <w:t xml:space="preserve"> in</w:t>
      </w:r>
      <w:r w:rsidR="0081184D">
        <w:rPr>
          <w:rFonts w:ascii="Times New Roman" w:hAnsi="Times New Roman" w:cs="Times New Roman"/>
          <w:lang w:val="en-CA"/>
        </w:rPr>
        <w:t xml:space="preserve"> Appendix</w:t>
      </w:r>
      <w:r w:rsidR="00B12DDF">
        <w:rPr>
          <w:rFonts w:ascii="Times New Roman" w:hAnsi="Times New Roman" w:cs="Times New Roman"/>
          <w:lang w:val="en-CA"/>
        </w:rPr>
        <w:t xml:space="preserve"> 4)</w:t>
      </w:r>
      <w:r w:rsidR="00A00110">
        <w:rPr>
          <w:rFonts w:ascii="Times New Roman" w:hAnsi="Times New Roman" w:cs="Times New Roman"/>
          <w:lang w:val="en-CA"/>
        </w:rPr>
        <w:t xml:space="preserve">. </w:t>
      </w:r>
      <w:r w:rsidR="00BC3AA5">
        <w:rPr>
          <w:rFonts w:ascii="Times New Roman" w:hAnsi="Times New Roman" w:cs="Times New Roman"/>
          <w:lang w:val="en-CA"/>
        </w:rPr>
        <w:t>The top model</w:t>
      </w:r>
      <w:r w:rsidR="00793985">
        <w:rPr>
          <w:rFonts w:ascii="Times New Roman" w:hAnsi="Times New Roman" w:cs="Times New Roman"/>
          <w:lang w:val="en-CA"/>
        </w:rPr>
        <w:t xml:space="preserve"> </w:t>
      </w:r>
      <w:r w:rsidR="0082606E">
        <w:rPr>
          <w:rFonts w:ascii="Times New Roman" w:hAnsi="Times New Roman" w:cs="Times New Roman"/>
          <w:lang w:val="en-CA"/>
        </w:rPr>
        <w:t xml:space="preserve">for coyote boldness </w:t>
      </w:r>
      <w:r w:rsidR="004E778B">
        <w:rPr>
          <w:rFonts w:ascii="Times New Roman" w:hAnsi="Times New Roman" w:cs="Times New Roman"/>
          <w:lang w:val="en-CA"/>
        </w:rPr>
        <w:t xml:space="preserve">indicated a significantly </w:t>
      </w:r>
      <w:r w:rsidR="00344F09">
        <w:rPr>
          <w:rFonts w:ascii="Times New Roman" w:hAnsi="Times New Roman" w:cs="Times New Roman"/>
          <w:lang w:val="en-CA"/>
        </w:rPr>
        <w:t xml:space="preserve">higher log odds likelihood of </w:t>
      </w:r>
      <w:r w:rsidR="008D3B42">
        <w:rPr>
          <w:rFonts w:ascii="Times New Roman" w:hAnsi="Times New Roman" w:cs="Times New Roman"/>
          <w:lang w:val="en-CA"/>
        </w:rPr>
        <w:t>bolder behaviour</w:t>
      </w:r>
      <w:r w:rsidR="00344F09">
        <w:rPr>
          <w:rFonts w:ascii="Times New Roman" w:hAnsi="Times New Roman" w:cs="Times New Roman"/>
          <w:lang w:val="en-CA"/>
        </w:rPr>
        <w:t xml:space="preserve"> during the pup rearing season</w:t>
      </w:r>
      <w:r w:rsidR="00CA2BB1">
        <w:rPr>
          <w:rFonts w:ascii="Times New Roman" w:hAnsi="Times New Roman" w:cs="Times New Roman"/>
          <w:lang w:val="en-CA"/>
        </w:rPr>
        <w:t xml:space="preserve">, </w:t>
      </w:r>
      <w:r w:rsidR="00344F09">
        <w:rPr>
          <w:rFonts w:ascii="Times New Roman" w:hAnsi="Times New Roman" w:cs="Times New Roman"/>
          <w:lang w:val="en-CA"/>
        </w:rPr>
        <w:t>in areas with higher proportions of mowed land cover</w:t>
      </w:r>
      <w:r w:rsidR="009D38DF">
        <w:rPr>
          <w:rFonts w:ascii="Times New Roman" w:hAnsi="Times New Roman" w:cs="Times New Roman"/>
          <w:lang w:val="en-CA"/>
        </w:rPr>
        <w:t xml:space="preserve"> within </w:t>
      </w:r>
      <w:r w:rsidR="000F5AA0">
        <w:rPr>
          <w:rFonts w:ascii="Times New Roman" w:hAnsi="Times New Roman" w:cs="Times New Roman"/>
          <w:lang w:val="en-CA"/>
        </w:rPr>
        <w:t>100m</w:t>
      </w:r>
      <w:r w:rsidR="00CA2BB1">
        <w:rPr>
          <w:rFonts w:ascii="Times New Roman" w:hAnsi="Times New Roman" w:cs="Times New Roman"/>
          <w:lang w:val="en-CA"/>
        </w:rPr>
        <w:t xml:space="preserve">, </w:t>
      </w:r>
      <w:r w:rsidR="00344F09">
        <w:rPr>
          <w:rFonts w:ascii="Times New Roman" w:hAnsi="Times New Roman" w:cs="Times New Roman"/>
          <w:lang w:val="en-CA"/>
        </w:rPr>
        <w:t>and in areas with more modified open land cover</w:t>
      </w:r>
      <w:r w:rsidR="00213CD1">
        <w:rPr>
          <w:rFonts w:ascii="Times New Roman" w:hAnsi="Times New Roman" w:cs="Times New Roman"/>
          <w:lang w:val="en-CA"/>
        </w:rPr>
        <w:t xml:space="preserve"> within 400m</w:t>
      </w:r>
      <w:r w:rsidR="00344F09">
        <w:rPr>
          <w:rFonts w:ascii="Times New Roman" w:hAnsi="Times New Roman" w:cs="Times New Roman"/>
          <w:lang w:val="en-CA"/>
        </w:rPr>
        <w:t xml:space="preserve"> during the pup rearing season </w:t>
      </w:r>
      <w:r w:rsidR="00CA2BB1">
        <w:rPr>
          <w:rFonts w:ascii="Times New Roman" w:hAnsi="Times New Roman" w:cs="Times New Roman"/>
          <w:lang w:val="en-CA"/>
        </w:rPr>
        <w:t>(</w:t>
      </w:r>
      <w:r w:rsidR="00344F09">
        <w:rPr>
          <w:rFonts w:ascii="Times New Roman" w:hAnsi="Times New Roman" w:cs="Times New Roman"/>
          <w:lang w:val="en-CA"/>
        </w:rPr>
        <w:t xml:space="preserve">Figure </w:t>
      </w:r>
      <w:r w:rsidR="00E2387D">
        <w:rPr>
          <w:rFonts w:ascii="Times New Roman" w:hAnsi="Times New Roman" w:cs="Times New Roman"/>
          <w:lang w:val="en-CA"/>
        </w:rPr>
        <w:t>5</w:t>
      </w:r>
      <w:r w:rsidR="00344F09">
        <w:rPr>
          <w:rFonts w:ascii="Times New Roman" w:hAnsi="Times New Roman" w:cs="Times New Roman"/>
          <w:lang w:val="en-CA"/>
        </w:rPr>
        <w:t xml:space="preserve">). Lower coyote boldness was predicted by </w:t>
      </w:r>
      <w:r w:rsidR="00613060">
        <w:rPr>
          <w:rFonts w:ascii="Times New Roman" w:hAnsi="Times New Roman" w:cs="Times New Roman"/>
          <w:lang w:val="en-CA"/>
        </w:rPr>
        <w:t>closer proximity to roads</w:t>
      </w:r>
      <w:r w:rsidR="00344F09">
        <w:rPr>
          <w:rFonts w:ascii="Times New Roman" w:hAnsi="Times New Roman" w:cs="Times New Roman"/>
          <w:lang w:val="en-CA"/>
        </w:rPr>
        <w:t xml:space="preserve"> and</w:t>
      </w:r>
      <w:r w:rsidR="005B3089">
        <w:rPr>
          <w:rFonts w:ascii="Times New Roman" w:hAnsi="Times New Roman" w:cs="Times New Roman"/>
          <w:lang w:val="en-CA"/>
        </w:rPr>
        <w:t xml:space="preserve"> greater</w:t>
      </w:r>
      <w:r w:rsidR="00344F09">
        <w:rPr>
          <w:rFonts w:ascii="Times New Roman" w:hAnsi="Times New Roman" w:cs="Times New Roman"/>
          <w:lang w:val="en-CA"/>
        </w:rPr>
        <w:t xml:space="preserve"> building density</w:t>
      </w:r>
      <w:r w:rsidR="00B97179">
        <w:rPr>
          <w:rFonts w:ascii="Times New Roman" w:hAnsi="Times New Roman" w:cs="Times New Roman"/>
          <w:lang w:val="en-CA"/>
        </w:rPr>
        <w:t xml:space="preserve"> </w:t>
      </w:r>
      <w:r w:rsidR="00325272">
        <w:rPr>
          <w:rFonts w:ascii="Times New Roman" w:hAnsi="Times New Roman" w:cs="Times New Roman"/>
          <w:lang w:val="en-CA"/>
        </w:rPr>
        <w:t xml:space="preserve">within 200m </w:t>
      </w:r>
      <w:r w:rsidR="00B97179">
        <w:rPr>
          <w:rFonts w:ascii="Times New Roman" w:hAnsi="Times New Roman" w:cs="Times New Roman"/>
          <w:lang w:val="en-CA"/>
        </w:rPr>
        <w:t xml:space="preserve">(both of which </w:t>
      </w:r>
      <w:r w:rsidR="00EC3C90">
        <w:rPr>
          <w:rFonts w:ascii="Times New Roman" w:hAnsi="Times New Roman" w:cs="Times New Roman"/>
          <w:lang w:val="en-CA"/>
        </w:rPr>
        <w:t>were</w:t>
      </w:r>
      <w:r w:rsidR="00B97179">
        <w:rPr>
          <w:rFonts w:ascii="Times New Roman" w:hAnsi="Times New Roman" w:cs="Times New Roman"/>
          <w:lang w:val="en-CA"/>
        </w:rPr>
        <w:t xml:space="preserve"> correlated with</w:t>
      </w:r>
      <w:r w:rsidR="00305A71">
        <w:rPr>
          <w:rFonts w:ascii="Times New Roman" w:hAnsi="Times New Roman" w:cs="Times New Roman"/>
          <w:lang w:val="en-CA"/>
        </w:rPr>
        <w:t xml:space="preserve"> proportion of</w:t>
      </w:r>
      <w:r w:rsidR="00B97179">
        <w:rPr>
          <w:rFonts w:ascii="Times New Roman" w:hAnsi="Times New Roman" w:cs="Times New Roman"/>
          <w:lang w:val="en-CA"/>
        </w:rPr>
        <w:t xml:space="preserve"> </w:t>
      </w:r>
      <w:r w:rsidR="004031F2">
        <w:rPr>
          <w:rFonts w:ascii="Times New Roman" w:hAnsi="Times New Roman" w:cs="Times New Roman"/>
          <w:lang w:val="en-CA"/>
        </w:rPr>
        <w:t>residential area</w:t>
      </w:r>
      <w:r w:rsidR="000D3375">
        <w:rPr>
          <w:rFonts w:ascii="Times New Roman" w:hAnsi="Times New Roman" w:cs="Times New Roman"/>
          <w:lang w:val="en-CA"/>
        </w:rPr>
        <w:t>,</w:t>
      </w:r>
      <w:r w:rsidR="003E423D">
        <w:rPr>
          <w:rFonts w:ascii="Times New Roman" w:hAnsi="Times New Roman" w:cs="Times New Roman"/>
          <w:lang w:val="en-CA"/>
        </w:rPr>
        <w:t xml:space="preserve"> which was excluded from these models</w:t>
      </w:r>
      <w:r w:rsidR="004031F2">
        <w:rPr>
          <w:rFonts w:ascii="Times New Roman" w:hAnsi="Times New Roman" w:cs="Times New Roman"/>
          <w:lang w:val="en-CA"/>
        </w:rPr>
        <w:t>)</w:t>
      </w:r>
      <w:r w:rsidR="00CA2BB1">
        <w:rPr>
          <w:rFonts w:ascii="Times New Roman" w:hAnsi="Times New Roman" w:cs="Times New Roman"/>
          <w:lang w:val="en-CA"/>
        </w:rPr>
        <w:t xml:space="preserve">. </w:t>
      </w:r>
      <w:r w:rsidR="00823249">
        <w:rPr>
          <w:rFonts w:ascii="Times New Roman" w:hAnsi="Times New Roman" w:cs="Times New Roman"/>
          <w:lang w:val="en-CA"/>
        </w:rPr>
        <w:t>The top model for human concern indicated that</w:t>
      </w:r>
      <w:r w:rsidR="000D3375">
        <w:rPr>
          <w:rFonts w:ascii="Times New Roman" w:hAnsi="Times New Roman" w:cs="Times New Roman"/>
          <w:lang w:val="en-CA"/>
        </w:rPr>
        <w:t xml:space="preserve"> a</w:t>
      </w:r>
      <w:r w:rsidR="00B564E7">
        <w:rPr>
          <w:rFonts w:ascii="Times New Roman" w:hAnsi="Times New Roman" w:cs="Times New Roman"/>
          <w:lang w:val="en-CA"/>
        </w:rPr>
        <w:t xml:space="preserve"> </w:t>
      </w:r>
      <w:r w:rsidR="0044787F">
        <w:rPr>
          <w:rFonts w:ascii="Times New Roman" w:hAnsi="Times New Roman" w:cs="Times New Roman"/>
          <w:lang w:val="en-CA"/>
        </w:rPr>
        <w:t>higher</w:t>
      </w:r>
      <w:r w:rsidR="00B564E7">
        <w:rPr>
          <w:rFonts w:ascii="Times New Roman" w:hAnsi="Times New Roman" w:cs="Times New Roman"/>
          <w:lang w:val="en-CA"/>
        </w:rPr>
        <w:t xml:space="preserve"> likelihood of</w:t>
      </w:r>
      <w:r w:rsidR="0044787F">
        <w:rPr>
          <w:rFonts w:ascii="Times New Roman" w:hAnsi="Times New Roman" w:cs="Times New Roman"/>
          <w:lang w:val="en-CA"/>
        </w:rPr>
        <w:t xml:space="preserve"> more</w:t>
      </w:r>
      <w:r w:rsidR="00823249">
        <w:rPr>
          <w:rFonts w:ascii="Times New Roman" w:hAnsi="Times New Roman" w:cs="Times New Roman"/>
          <w:lang w:val="en-CA"/>
        </w:rPr>
        <w:t xml:space="preserve"> human concern of coyotes was associated with increases in the proportion of residential </w:t>
      </w:r>
      <w:r w:rsidR="00325272">
        <w:rPr>
          <w:rFonts w:ascii="Times New Roman" w:hAnsi="Times New Roman" w:cs="Times New Roman"/>
          <w:lang w:val="en-CA"/>
        </w:rPr>
        <w:t>are</w:t>
      </w:r>
      <w:r w:rsidR="004E2112">
        <w:rPr>
          <w:rFonts w:ascii="Times New Roman" w:hAnsi="Times New Roman" w:cs="Times New Roman"/>
          <w:lang w:val="en-CA"/>
        </w:rPr>
        <w:t>a</w:t>
      </w:r>
      <w:r w:rsidR="00325272">
        <w:rPr>
          <w:rFonts w:ascii="Times New Roman" w:hAnsi="Times New Roman" w:cs="Times New Roman"/>
          <w:lang w:val="en-CA"/>
        </w:rPr>
        <w:t xml:space="preserve"> within 800m </w:t>
      </w:r>
      <w:r w:rsidR="00823249">
        <w:rPr>
          <w:rFonts w:ascii="Times New Roman" w:hAnsi="Times New Roman" w:cs="Times New Roman"/>
          <w:lang w:val="en-CA"/>
        </w:rPr>
        <w:t>and modified open land cover</w:t>
      </w:r>
      <w:r w:rsidR="00325272">
        <w:rPr>
          <w:rFonts w:ascii="Times New Roman" w:hAnsi="Times New Roman" w:cs="Times New Roman"/>
          <w:lang w:val="en-CA"/>
        </w:rPr>
        <w:t xml:space="preserve"> (within 1600m)</w:t>
      </w:r>
      <w:r w:rsidR="00A1564D">
        <w:rPr>
          <w:rFonts w:ascii="Times New Roman" w:hAnsi="Times New Roman" w:cs="Times New Roman"/>
          <w:lang w:val="en-CA"/>
        </w:rPr>
        <w:t xml:space="preserve">, </w:t>
      </w:r>
      <w:r w:rsidR="00823249">
        <w:rPr>
          <w:rFonts w:ascii="Times New Roman" w:hAnsi="Times New Roman" w:cs="Times New Roman"/>
          <w:lang w:val="en-CA"/>
        </w:rPr>
        <w:t xml:space="preserve">and the dispersal season </w:t>
      </w:r>
      <w:r w:rsidR="00A1564D">
        <w:rPr>
          <w:rFonts w:ascii="Times New Roman" w:hAnsi="Times New Roman" w:cs="Times New Roman"/>
          <w:lang w:val="en-CA"/>
        </w:rPr>
        <w:t xml:space="preserve">(Figure </w:t>
      </w:r>
      <w:r w:rsidR="00206CEA">
        <w:rPr>
          <w:rFonts w:ascii="Times New Roman" w:hAnsi="Times New Roman" w:cs="Times New Roman"/>
          <w:lang w:val="en-CA"/>
        </w:rPr>
        <w:t>5</w:t>
      </w:r>
      <w:r w:rsidR="00A1564D">
        <w:rPr>
          <w:rFonts w:ascii="Times New Roman" w:hAnsi="Times New Roman" w:cs="Times New Roman"/>
          <w:lang w:val="en-CA"/>
        </w:rPr>
        <w:t>)</w:t>
      </w:r>
      <w:r w:rsidR="00D01390">
        <w:rPr>
          <w:rFonts w:ascii="Times New Roman" w:hAnsi="Times New Roman" w:cs="Times New Roman"/>
          <w:lang w:val="en-CA"/>
        </w:rPr>
        <w:t>.</w:t>
      </w:r>
      <w:r w:rsidR="000810FF">
        <w:rPr>
          <w:rFonts w:ascii="Times New Roman" w:hAnsi="Times New Roman" w:cs="Times New Roman"/>
          <w:lang w:val="en-CA"/>
        </w:rPr>
        <w:t xml:space="preserve"> The top models for both coyote boldness and human concern of coyotes indicated a significant increase in the likelihood of human-coyote conflict over time (Figure </w:t>
      </w:r>
      <w:r w:rsidR="00206CEA">
        <w:rPr>
          <w:rFonts w:ascii="Times New Roman" w:hAnsi="Times New Roman" w:cs="Times New Roman"/>
          <w:lang w:val="en-CA"/>
        </w:rPr>
        <w:t>5</w:t>
      </w:r>
      <w:r w:rsidR="000810FF">
        <w:rPr>
          <w:rFonts w:ascii="Times New Roman" w:hAnsi="Times New Roman" w:cs="Times New Roman"/>
          <w:lang w:val="en-CA"/>
        </w:rPr>
        <w:t xml:space="preserve">). </w:t>
      </w:r>
      <w:r w:rsidR="00344F09">
        <w:rPr>
          <w:rFonts w:ascii="Times New Roman" w:hAnsi="Times New Roman" w:cs="Times New Roman"/>
          <w:lang w:val="en-CA"/>
        </w:rPr>
        <w:t>Changes in boldness over time were not linked to any specific spatial variables as none of the interaction terms with year were significant in the top models (</w:t>
      </w:r>
      <w:r w:rsidR="00F915C4">
        <w:rPr>
          <w:rFonts w:ascii="Times New Roman" w:hAnsi="Times New Roman" w:cs="Times New Roman"/>
          <w:lang w:val="en-CA"/>
        </w:rPr>
        <w:t>Table 6 in Appendix 4</w:t>
      </w:r>
      <w:r w:rsidR="000810FF">
        <w:rPr>
          <w:rFonts w:ascii="Times New Roman" w:hAnsi="Times New Roman" w:cs="Times New Roman"/>
          <w:lang w:val="en-CA"/>
        </w:rPr>
        <w:t>), but</w:t>
      </w:r>
      <w:r w:rsidR="00687F0D">
        <w:rPr>
          <w:rFonts w:ascii="Times New Roman" w:hAnsi="Times New Roman" w:cs="Times New Roman"/>
          <w:lang w:val="en-CA"/>
        </w:rPr>
        <w:t xml:space="preserve"> in models of human concern</w:t>
      </w:r>
      <w:r w:rsidR="000810FF">
        <w:rPr>
          <w:rFonts w:ascii="Times New Roman" w:hAnsi="Times New Roman" w:cs="Times New Roman"/>
          <w:lang w:val="en-CA"/>
        </w:rPr>
        <w:t xml:space="preserve"> </w:t>
      </w:r>
      <w:r w:rsidR="00687F0D">
        <w:rPr>
          <w:rFonts w:ascii="Times New Roman" w:hAnsi="Times New Roman" w:cs="Times New Roman"/>
          <w:lang w:val="en-CA"/>
        </w:rPr>
        <w:t>the interaction term between residential</w:t>
      </w:r>
      <w:r w:rsidR="009B3CC2">
        <w:rPr>
          <w:rFonts w:ascii="Times New Roman" w:hAnsi="Times New Roman" w:cs="Times New Roman"/>
          <w:lang w:val="en-CA"/>
        </w:rPr>
        <w:t xml:space="preserve"> area</w:t>
      </w:r>
      <w:r w:rsidR="00687F0D">
        <w:rPr>
          <w:rFonts w:ascii="Times New Roman" w:hAnsi="Times New Roman" w:cs="Times New Roman"/>
          <w:lang w:val="en-CA"/>
        </w:rPr>
        <w:t xml:space="preserve"> and year was negative, </w:t>
      </w:r>
      <w:r w:rsidR="005A4B06">
        <w:rPr>
          <w:rFonts w:ascii="Times New Roman" w:hAnsi="Times New Roman" w:cs="Times New Roman"/>
          <w:lang w:val="en-CA"/>
        </w:rPr>
        <w:t>indicating</w:t>
      </w:r>
      <w:r w:rsidR="00687F0D">
        <w:rPr>
          <w:rFonts w:ascii="Times New Roman" w:hAnsi="Times New Roman" w:cs="Times New Roman"/>
          <w:lang w:val="en-CA"/>
        </w:rPr>
        <w:t xml:space="preserve"> decreased human concern of coyotes in residential areas over time</w:t>
      </w:r>
      <w:r w:rsidR="00C40F3A">
        <w:rPr>
          <w:rFonts w:ascii="Times New Roman" w:hAnsi="Times New Roman" w:cs="Times New Roman"/>
          <w:lang w:val="en-CA"/>
        </w:rPr>
        <w:t xml:space="preserve"> (</w:t>
      </w:r>
      <w:r w:rsidR="00F915C4">
        <w:rPr>
          <w:rFonts w:ascii="Times New Roman" w:hAnsi="Times New Roman" w:cs="Times New Roman"/>
          <w:lang w:val="en-CA"/>
        </w:rPr>
        <w:t xml:space="preserve">Table 7 </w:t>
      </w:r>
      <w:r w:rsidR="00F915C4">
        <w:rPr>
          <w:rFonts w:ascii="Times New Roman" w:hAnsi="Times New Roman" w:cs="Times New Roman"/>
          <w:lang w:val="en-CA"/>
        </w:rPr>
        <w:lastRenderedPageBreak/>
        <w:t>in Appendix 4</w:t>
      </w:r>
      <w:r w:rsidR="00C40F3A">
        <w:rPr>
          <w:rFonts w:ascii="Times New Roman" w:hAnsi="Times New Roman" w:cs="Times New Roman"/>
          <w:lang w:val="en-CA"/>
        </w:rPr>
        <w:t>)</w:t>
      </w:r>
      <w:r w:rsidR="00687F0D">
        <w:rPr>
          <w:rFonts w:ascii="Times New Roman" w:hAnsi="Times New Roman" w:cs="Times New Roman"/>
          <w:lang w:val="en-CA"/>
        </w:rPr>
        <w:t>.</w:t>
      </w:r>
      <w:r w:rsidR="00FB3DAE" w:rsidRPr="00FB3DAE">
        <w:rPr>
          <w:rFonts w:ascii="Times New Roman" w:hAnsi="Times New Roman" w:cs="Times New Roman"/>
          <w:lang w:val="en-CA"/>
        </w:rPr>
        <w:t xml:space="preserve"> </w:t>
      </w:r>
      <w:r w:rsidR="00FB3DAE">
        <w:rPr>
          <w:rFonts w:ascii="Times New Roman" w:hAnsi="Times New Roman" w:cs="Times New Roman"/>
          <w:lang w:val="en-CA"/>
        </w:rPr>
        <w:t xml:space="preserve">Although this effect was marginally insignificant in the top model (Figure </w:t>
      </w:r>
      <w:r w:rsidR="00B52B59">
        <w:rPr>
          <w:rFonts w:ascii="Times New Roman" w:hAnsi="Times New Roman" w:cs="Times New Roman"/>
          <w:lang w:val="en-CA"/>
        </w:rPr>
        <w:t>5</w:t>
      </w:r>
      <w:r w:rsidR="00FB3DAE">
        <w:rPr>
          <w:rFonts w:ascii="Times New Roman" w:hAnsi="Times New Roman" w:cs="Times New Roman"/>
          <w:lang w:val="en-CA"/>
        </w:rPr>
        <w:t>), it was retained in 19 of 20 top models, was significant in 13 of these, and was consistently negative.</w:t>
      </w:r>
      <w:r w:rsidR="00B061E2">
        <w:rPr>
          <w:rFonts w:ascii="Times New Roman" w:hAnsi="Times New Roman" w:cs="Times New Roman"/>
          <w:lang w:val="en-CA"/>
        </w:rPr>
        <w:t xml:space="preserve"> </w:t>
      </w:r>
      <w:r w:rsidR="002F485F">
        <w:rPr>
          <w:rFonts w:ascii="Times New Roman" w:hAnsi="Times New Roman" w:cs="Times New Roman"/>
          <w:lang w:val="en-CA"/>
        </w:rPr>
        <w:t>While several</w:t>
      </w:r>
      <w:r w:rsidR="00576E80">
        <w:rPr>
          <w:rFonts w:ascii="Times New Roman" w:hAnsi="Times New Roman" w:cs="Times New Roman"/>
          <w:lang w:val="en-CA"/>
        </w:rPr>
        <w:t xml:space="preserve"> other variables and interaction terms </w:t>
      </w:r>
      <w:r w:rsidR="002F485F">
        <w:rPr>
          <w:rFonts w:ascii="Times New Roman" w:hAnsi="Times New Roman" w:cs="Times New Roman"/>
          <w:lang w:val="en-CA"/>
        </w:rPr>
        <w:t xml:space="preserve">did </w:t>
      </w:r>
      <w:r w:rsidR="00576E80">
        <w:rPr>
          <w:rFonts w:ascii="Times New Roman" w:hAnsi="Times New Roman" w:cs="Times New Roman"/>
          <w:lang w:val="en-CA"/>
        </w:rPr>
        <w:t>appeared intermittently in the top models</w:t>
      </w:r>
      <w:r w:rsidR="00B061E2">
        <w:rPr>
          <w:rFonts w:ascii="Times New Roman" w:hAnsi="Times New Roman" w:cs="Times New Roman"/>
          <w:lang w:val="en-CA"/>
        </w:rPr>
        <w:t xml:space="preserve"> of boldness and concern</w:t>
      </w:r>
      <w:r w:rsidR="00576E80">
        <w:rPr>
          <w:rFonts w:ascii="Times New Roman" w:hAnsi="Times New Roman" w:cs="Times New Roman"/>
          <w:lang w:val="en-CA"/>
        </w:rPr>
        <w:t xml:space="preserve">, their effects were </w:t>
      </w:r>
      <w:r w:rsidR="00BF7992">
        <w:rPr>
          <w:rFonts w:ascii="Times New Roman" w:hAnsi="Times New Roman" w:cs="Times New Roman"/>
          <w:lang w:val="en-CA"/>
        </w:rPr>
        <w:t>not</w:t>
      </w:r>
      <w:r w:rsidR="003E11F4">
        <w:rPr>
          <w:rFonts w:ascii="Times New Roman" w:hAnsi="Times New Roman" w:cs="Times New Roman"/>
          <w:lang w:val="en-CA"/>
        </w:rPr>
        <w:t xml:space="preserve"> strongly directional or consistently</w:t>
      </w:r>
      <w:r w:rsidR="00BF7992">
        <w:rPr>
          <w:rFonts w:ascii="Times New Roman" w:hAnsi="Times New Roman" w:cs="Times New Roman"/>
          <w:lang w:val="en-CA"/>
        </w:rPr>
        <w:t xml:space="preserve"> </w:t>
      </w:r>
      <w:r w:rsidR="00576E80">
        <w:rPr>
          <w:rFonts w:ascii="Times New Roman" w:hAnsi="Times New Roman" w:cs="Times New Roman"/>
          <w:lang w:val="en-CA"/>
        </w:rPr>
        <w:t>significant (</w:t>
      </w:r>
      <w:r w:rsidR="008E1D27">
        <w:rPr>
          <w:rFonts w:ascii="Times New Roman" w:hAnsi="Times New Roman" w:cs="Times New Roman"/>
          <w:lang w:val="en-CA"/>
        </w:rPr>
        <w:t>Tables 6 and 7 in Appendix 4</w:t>
      </w:r>
      <w:r w:rsidR="00576E80">
        <w:rPr>
          <w:rFonts w:ascii="Times New Roman" w:hAnsi="Times New Roman" w:cs="Times New Roman"/>
          <w:lang w:val="en-CA"/>
        </w:rPr>
        <w:t>).</w:t>
      </w:r>
      <w:r w:rsidR="002F485F">
        <w:rPr>
          <w:rFonts w:ascii="Times New Roman" w:hAnsi="Times New Roman" w:cs="Times New Roman"/>
          <w:lang w:val="en-CA"/>
        </w:rPr>
        <w:t xml:space="preserve"> </w:t>
      </w:r>
    </w:p>
    <w:p w14:paraId="7BF5BD3F" w14:textId="77777777" w:rsidR="003B703F" w:rsidRDefault="003B703F" w:rsidP="00BA0A2E">
      <w:pPr>
        <w:spacing w:line="480" w:lineRule="auto"/>
        <w:rPr>
          <w:rFonts w:ascii="Times New Roman" w:hAnsi="Times New Roman" w:cs="Times New Roman"/>
          <w:lang w:val="en-CA"/>
        </w:rPr>
      </w:pPr>
    </w:p>
    <w:p w14:paraId="50E206B4" w14:textId="0E4334E9" w:rsidR="002274B6" w:rsidRPr="00CB3FCD" w:rsidRDefault="008437D2" w:rsidP="00BA0A2E">
      <w:pPr>
        <w:spacing w:line="480" w:lineRule="auto"/>
        <w:rPr>
          <w:rFonts w:ascii="Times New Roman" w:hAnsi="Times New Roman" w:cs="Times New Roman"/>
          <w:lang w:val="en-CA"/>
        </w:rPr>
      </w:pPr>
      <w:r>
        <w:rPr>
          <w:rFonts w:ascii="Times New Roman" w:hAnsi="Times New Roman" w:cs="Times New Roman"/>
          <w:lang w:val="en-CA"/>
        </w:rPr>
        <w:t>Analysis of diel patterns showed that t</w:t>
      </w:r>
      <w:r w:rsidR="002274B6">
        <w:rPr>
          <w:rFonts w:ascii="Times New Roman" w:hAnsi="Times New Roman" w:cs="Times New Roman"/>
          <w:lang w:val="en-CA"/>
        </w:rPr>
        <w:t xml:space="preserve">ime of day was significantly related to </w:t>
      </w:r>
      <w:r w:rsidR="0008158F">
        <w:rPr>
          <w:rFonts w:ascii="Times New Roman" w:hAnsi="Times New Roman" w:cs="Times New Roman"/>
          <w:lang w:val="en-CA"/>
        </w:rPr>
        <w:t>coyote boldness (</w:t>
      </w:r>
      <w:r w:rsidR="00CB3FCD" w:rsidRPr="00CD49C1">
        <w:rPr>
          <w:rFonts w:ascii="Times New Roman" w:hAnsi="Times New Roman" w:cs="Times New Roman"/>
        </w:rPr>
        <w:t>χ</w:t>
      </w:r>
      <w:r w:rsidR="00CB3FCD" w:rsidRPr="005D0B55">
        <w:rPr>
          <w:rFonts w:ascii="Times New Roman" w:hAnsi="Times New Roman" w:cs="Times New Roman"/>
          <w:vertAlign w:val="superscript"/>
        </w:rPr>
        <w:t>2</w:t>
      </w:r>
      <w:r w:rsidR="00CB3FCD">
        <w:rPr>
          <w:rFonts w:ascii="Times New Roman" w:hAnsi="Times New Roman" w:cs="Times New Roman"/>
          <w:vertAlign w:val="subscript"/>
        </w:rPr>
        <w:t>2</w:t>
      </w:r>
      <w:r w:rsidR="00CB3FCD">
        <w:rPr>
          <w:rFonts w:ascii="Times New Roman" w:hAnsi="Times New Roman" w:cs="Times New Roman"/>
        </w:rPr>
        <w:t xml:space="preserve"> = 30.1, P &lt; 0.001</w:t>
      </w:r>
      <w:r w:rsidR="0008158F">
        <w:rPr>
          <w:rFonts w:ascii="Times New Roman" w:hAnsi="Times New Roman" w:cs="Times New Roman"/>
          <w:lang w:val="en-CA"/>
        </w:rPr>
        <w:t>) with</w:t>
      </w:r>
      <w:r w:rsidR="00CB3FCD">
        <w:rPr>
          <w:rFonts w:ascii="Times New Roman" w:hAnsi="Times New Roman" w:cs="Times New Roman"/>
          <w:lang w:val="en-CA"/>
        </w:rPr>
        <w:t xml:space="preserve"> indifferent behaviour more common during the day and avoidance behaviour more common at night (</w:t>
      </w:r>
      <w:r w:rsidR="008E1D27">
        <w:rPr>
          <w:rFonts w:ascii="Times New Roman" w:hAnsi="Times New Roman" w:cs="Times New Roman"/>
          <w:lang w:val="en-CA"/>
        </w:rPr>
        <w:t>Figure 2 in Appendix 3</w:t>
      </w:r>
      <w:r w:rsidR="00CB3FCD">
        <w:rPr>
          <w:rFonts w:ascii="Times New Roman" w:hAnsi="Times New Roman" w:cs="Times New Roman"/>
          <w:lang w:val="en-CA"/>
        </w:rPr>
        <w:t>). However, human concern did not differ between day and night (</w:t>
      </w:r>
      <w:r w:rsidR="00CB3FCD" w:rsidRPr="00CD49C1">
        <w:rPr>
          <w:rFonts w:ascii="Times New Roman" w:hAnsi="Times New Roman" w:cs="Times New Roman"/>
        </w:rPr>
        <w:t>χ</w:t>
      </w:r>
      <w:r w:rsidR="00CB3FCD" w:rsidRPr="005D0B55">
        <w:rPr>
          <w:rFonts w:ascii="Times New Roman" w:hAnsi="Times New Roman" w:cs="Times New Roman"/>
          <w:vertAlign w:val="superscript"/>
        </w:rPr>
        <w:t>2</w:t>
      </w:r>
      <w:r w:rsidR="00CB3FCD">
        <w:rPr>
          <w:rFonts w:ascii="Times New Roman" w:hAnsi="Times New Roman" w:cs="Times New Roman"/>
          <w:vertAlign w:val="subscript"/>
        </w:rPr>
        <w:t>2</w:t>
      </w:r>
      <w:r w:rsidR="00CB3FCD">
        <w:rPr>
          <w:rFonts w:ascii="Times New Roman" w:hAnsi="Times New Roman" w:cs="Times New Roman"/>
        </w:rPr>
        <w:t xml:space="preserve"> = 1.09, P = 0.</w:t>
      </w:r>
      <w:r w:rsidR="00113F91">
        <w:rPr>
          <w:rFonts w:ascii="Times New Roman" w:hAnsi="Times New Roman" w:cs="Times New Roman"/>
        </w:rPr>
        <w:t>58)</w:t>
      </w:r>
      <w:r w:rsidR="003013ED">
        <w:rPr>
          <w:rFonts w:ascii="Times New Roman" w:hAnsi="Times New Roman" w:cs="Times New Roman"/>
        </w:rPr>
        <w:t xml:space="preserve">. </w:t>
      </w:r>
    </w:p>
    <w:p w14:paraId="3947A966" w14:textId="77777777" w:rsidR="002274B6" w:rsidRDefault="002274B6" w:rsidP="00BA0A2E">
      <w:pPr>
        <w:spacing w:line="480" w:lineRule="auto"/>
        <w:rPr>
          <w:rFonts w:ascii="Times New Roman" w:hAnsi="Times New Roman" w:cs="Times New Roman"/>
          <w:b/>
          <w:bCs/>
          <w:lang w:val="en-CA"/>
        </w:rPr>
      </w:pPr>
    </w:p>
    <w:p w14:paraId="4E577AB0" w14:textId="4988F93B" w:rsidR="00576E80" w:rsidRDefault="003013ED" w:rsidP="00BA0A2E">
      <w:pPr>
        <w:spacing w:line="480" w:lineRule="auto"/>
        <w:rPr>
          <w:rFonts w:ascii="Times New Roman" w:hAnsi="Times New Roman" w:cs="Times New Roman"/>
          <w:lang w:val="en-CA"/>
        </w:rPr>
      </w:pPr>
      <w:r>
        <w:rPr>
          <w:rFonts w:ascii="Times New Roman" w:hAnsi="Times New Roman" w:cs="Times New Roman"/>
          <w:lang w:val="en-CA"/>
        </w:rPr>
        <w:t>All</w:t>
      </w:r>
      <w:r w:rsidR="00576E80">
        <w:rPr>
          <w:rFonts w:ascii="Times New Roman" w:hAnsi="Times New Roman" w:cs="Times New Roman"/>
          <w:lang w:val="en-CA"/>
        </w:rPr>
        <w:t xml:space="preserve"> contextual variables were significantly related to coyote boldness (Figure </w:t>
      </w:r>
      <w:r w:rsidR="00ED0FDA">
        <w:rPr>
          <w:rFonts w:ascii="Times New Roman" w:hAnsi="Times New Roman" w:cs="Times New Roman"/>
          <w:lang w:val="en-CA"/>
        </w:rPr>
        <w:t>6</w:t>
      </w:r>
      <w:r w:rsidR="00C6022D">
        <w:rPr>
          <w:rFonts w:ascii="Times New Roman" w:hAnsi="Times New Roman" w:cs="Times New Roman"/>
          <w:lang w:val="en-CA"/>
        </w:rPr>
        <w:t>, Table 3 in Appendix 3</w:t>
      </w:r>
      <w:r w:rsidR="00576E80">
        <w:rPr>
          <w:rFonts w:ascii="Times New Roman" w:hAnsi="Times New Roman" w:cs="Times New Roman"/>
          <w:lang w:val="en-CA"/>
        </w:rPr>
        <w:t xml:space="preserve">). </w:t>
      </w:r>
      <w:r w:rsidR="00335A5C">
        <w:rPr>
          <w:rFonts w:ascii="Times New Roman" w:hAnsi="Times New Roman" w:cs="Times New Roman"/>
          <w:lang w:val="en-CA"/>
        </w:rPr>
        <w:t>Bold</w:t>
      </w:r>
      <w:r w:rsidR="00576E80">
        <w:rPr>
          <w:rFonts w:ascii="Times New Roman" w:hAnsi="Times New Roman" w:cs="Times New Roman"/>
          <w:lang w:val="en-CA"/>
        </w:rPr>
        <w:t xml:space="preserve"> coyote behaviour was significantly more </w:t>
      </w:r>
      <w:r w:rsidR="00335A5C">
        <w:rPr>
          <w:rFonts w:ascii="Times New Roman" w:hAnsi="Times New Roman" w:cs="Times New Roman"/>
          <w:lang w:val="en-CA"/>
        </w:rPr>
        <w:t>frequent</w:t>
      </w:r>
      <w:r w:rsidR="00576E80">
        <w:rPr>
          <w:rFonts w:ascii="Times New Roman" w:hAnsi="Times New Roman" w:cs="Times New Roman"/>
          <w:lang w:val="en-CA"/>
        </w:rPr>
        <w:t xml:space="preserve"> when </w:t>
      </w:r>
      <w:r w:rsidR="00335A5C">
        <w:rPr>
          <w:rFonts w:ascii="Times New Roman" w:hAnsi="Times New Roman" w:cs="Times New Roman"/>
          <w:lang w:val="en-CA"/>
        </w:rPr>
        <w:t xml:space="preserve">reporters were </w:t>
      </w:r>
      <w:r w:rsidR="00576E80">
        <w:rPr>
          <w:rFonts w:ascii="Times New Roman" w:hAnsi="Times New Roman" w:cs="Times New Roman"/>
          <w:lang w:val="en-CA"/>
        </w:rPr>
        <w:t>walking and significantly less</w:t>
      </w:r>
      <w:r w:rsidR="007F2C8F">
        <w:rPr>
          <w:rFonts w:ascii="Times New Roman" w:hAnsi="Times New Roman" w:cs="Times New Roman"/>
          <w:lang w:val="en-CA"/>
        </w:rPr>
        <w:t xml:space="preserve"> so</w:t>
      </w:r>
      <w:r w:rsidR="00576E80">
        <w:rPr>
          <w:rFonts w:ascii="Times New Roman" w:hAnsi="Times New Roman" w:cs="Times New Roman"/>
          <w:lang w:val="en-CA"/>
        </w:rPr>
        <w:t xml:space="preserve"> when cycling</w:t>
      </w:r>
      <w:r w:rsidR="00807653">
        <w:rPr>
          <w:rFonts w:ascii="Times New Roman" w:hAnsi="Times New Roman" w:cs="Times New Roman"/>
          <w:lang w:val="en-CA"/>
        </w:rPr>
        <w:t>, driving</w:t>
      </w:r>
      <w:r w:rsidR="00576E80">
        <w:rPr>
          <w:rFonts w:ascii="Times New Roman" w:hAnsi="Times New Roman" w:cs="Times New Roman"/>
          <w:lang w:val="en-CA"/>
        </w:rPr>
        <w:t xml:space="preserve">, or in </w:t>
      </w:r>
      <w:r w:rsidR="00807653">
        <w:rPr>
          <w:rFonts w:ascii="Times New Roman" w:hAnsi="Times New Roman" w:cs="Times New Roman"/>
          <w:lang w:val="en-CA"/>
        </w:rPr>
        <w:t xml:space="preserve">a </w:t>
      </w:r>
      <w:r w:rsidR="00576E80">
        <w:rPr>
          <w:rFonts w:ascii="Times New Roman" w:hAnsi="Times New Roman" w:cs="Times New Roman"/>
          <w:lang w:val="en-CA"/>
        </w:rPr>
        <w:t>home/yard. When reports mentioned cats there was a strong positive correlation with aggressive behaviour</w:t>
      </w:r>
      <w:r w:rsidR="00807653">
        <w:rPr>
          <w:rFonts w:ascii="Times New Roman" w:hAnsi="Times New Roman" w:cs="Times New Roman"/>
          <w:lang w:val="en-CA"/>
        </w:rPr>
        <w:t xml:space="preserve">, </w:t>
      </w:r>
      <w:r w:rsidR="00576E80">
        <w:rPr>
          <w:rFonts w:ascii="Times New Roman" w:hAnsi="Times New Roman" w:cs="Times New Roman"/>
          <w:lang w:val="en-CA"/>
        </w:rPr>
        <w:t xml:space="preserve">and dogs were significantly </w:t>
      </w:r>
      <w:r w:rsidR="00335A5C">
        <w:rPr>
          <w:rFonts w:ascii="Times New Roman" w:hAnsi="Times New Roman" w:cs="Times New Roman"/>
          <w:lang w:val="en-CA"/>
        </w:rPr>
        <w:t>related</w:t>
      </w:r>
      <w:r w:rsidR="00576E80">
        <w:rPr>
          <w:rFonts w:ascii="Times New Roman" w:hAnsi="Times New Roman" w:cs="Times New Roman"/>
          <w:lang w:val="en-CA"/>
        </w:rPr>
        <w:t xml:space="preserve"> </w:t>
      </w:r>
      <w:r w:rsidR="00335A5C">
        <w:rPr>
          <w:rFonts w:ascii="Times New Roman" w:hAnsi="Times New Roman" w:cs="Times New Roman"/>
          <w:lang w:val="en-CA"/>
        </w:rPr>
        <w:t>to</w:t>
      </w:r>
      <w:r w:rsidR="00576E80">
        <w:rPr>
          <w:rFonts w:ascii="Times New Roman" w:hAnsi="Times New Roman" w:cs="Times New Roman"/>
          <w:lang w:val="en-CA"/>
        </w:rPr>
        <w:t xml:space="preserve"> both bold and aggressive behaviour</w:t>
      </w:r>
      <w:r w:rsidR="006E67C3">
        <w:rPr>
          <w:rFonts w:ascii="Times New Roman" w:hAnsi="Times New Roman" w:cs="Times New Roman"/>
          <w:lang w:val="en-CA"/>
        </w:rPr>
        <w:t xml:space="preserve"> in coyotes</w:t>
      </w:r>
      <w:r w:rsidR="00807653">
        <w:rPr>
          <w:rFonts w:ascii="Times New Roman" w:hAnsi="Times New Roman" w:cs="Times New Roman"/>
          <w:lang w:val="en-CA"/>
        </w:rPr>
        <w:t xml:space="preserve">. </w:t>
      </w:r>
      <w:r w:rsidR="00335A5C">
        <w:rPr>
          <w:rFonts w:ascii="Times New Roman" w:hAnsi="Times New Roman" w:cs="Times New Roman"/>
          <w:lang w:val="en-CA"/>
        </w:rPr>
        <w:t xml:space="preserve">Coyote boldness was not significantly related to the </w:t>
      </w:r>
      <w:r w:rsidR="00576E80">
        <w:rPr>
          <w:rFonts w:ascii="Times New Roman" w:hAnsi="Times New Roman" w:cs="Times New Roman"/>
          <w:lang w:val="en-CA"/>
        </w:rPr>
        <w:t xml:space="preserve">presence or mention of children or multiple vulnerable individuals. </w:t>
      </w:r>
      <w:r w:rsidR="001D3EBF">
        <w:rPr>
          <w:rFonts w:ascii="Times New Roman" w:hAnsi="Times New Roman" w:cs="Times New Roman"/>
          <w:lang w:val="en-CA"/>
        </w:rPr>
        <w:t>O</w:t>
      </w:r>
      <w:r w:rsidR="00576E80">
        <w:rPr>
          <w:rFonts w:ascii="Times New Roman" w:hAnsi="Times New Roman" w:cs="Times New Roman"/>
          <w:lang w:val="en-CA"/>
        </w:rPr>
        <w:t xml:space="preserve">ff-leash dogs were </w:t>
      </w:r>
      <w:r w:rsidR="003D312D">
        <w:rPr>
          <w:rFonts w:ascii="Times New Roman" w:hAnsi="Times New Roman" w:cs="Times New Roman"/>
          <w:lang w:val="en-CA"/>
        </w:rPr>
        <w:t xml:space="preserve">more </w:t>
      </w:r>
      <w:r w:rsidR="001D3EBF">
        <w:rPr>
          <w:rFonts w:ascii="Times New Roman" w:hAnsi="Times New Roman" w:cs="Times New Roman"/>
          <w:lang w:val="en-CA"/>
        </w:rPr>
        <w:t>frequently associated</w:t>
      </w:r>
      <w:r w:rsidR="00576E80">
        <w:rPr>
          <w:rFonts w:ascii="Times New Roman" w:hAnsi="Times New Roman" w:cs="Times New Roman"/>
          <w:lang w:val="en-CA"/>
        </w:rPr>
        <w:t xml:space="preserve"> with aggressive coyote behaviour</w:t>
      </w:r>
      <w:r w:rsidR="00807653">
        <w:rPr>
          <w:rFonts w:ascii="Times New Roman" w:hAnsi="Times New Roman" w:cs="Times New Roman"/>
          <w:lang w:val="en-CA"/>
        </w:rPr>
        <w:t xml:space="preserve">. </w:t>
      </w:r>
      <w:r w:rsidR="00576E80">
        <w:rPr>
          <w:rFonts w:ascii="Times New Roman" w:hAnsi="Times New Roman" w:cs="Times New Roman"/>
          <w:lang w:val="en-CA"/>
        </w:rPr>
        <w:t xml:space="preserve">Reports with only one coyote were negatively </w:t>
      </w:r>
      <w:r w:rsidR="001602A6">
        <w:rPr>
          <w:rFonts w:ascii="Times New Roman" w:hAnsi="Times New Roman" w:cs="Times New Roman"/>
          <w:lang w:val="en-CA"/>
        </w:rPr>
        <w:t>related</w:t>
      </w:r>
      <w:r w:rsidR="00576E80">
        <w:rPr>
          <w:rFonts w:ascii="Times New Roman" w:hAnsi="Times New Roman" w:cs="Times New Roman"/>
          <w:lang w:val="en-CA"/>
        </w:rPr>
        <w:t xml:space="preserve"> with bold</w:t>
      </w:r>
      <w:r w:rsidR="00807653">
        <w:rPr>
          <w:rFonts w:ascii="Times New Roman" w:hAnsi="Times New Roman" w:cs="Times New Roman"/>
          <w:lang w:val="en-CA"/>
        </w:rPr>
        <w:t xml:space="preserve"> </w:t>
      </w:r>
      <w:r w:rsidR="00576E80">
        <w:rPr>
          <w:rFonts w:ascii="Times New Roman" w:hAnsi="Times New Roman" w:cs="Times New Roman"/>
          <w:lang w:val="en-CA"/>
        </w:rPr>
        <w:t xml:space="preserve">and aggressive behaviour, and </w:t>
      </w:r>
      <w:r w:rsidR="0096186C">
        <w:rPr>
          <w:rFonts w:ascii="Times New Roman" w:hAnsi="Times New Roman" w:cs="Times New Roman"/>
          <w:lang w:val="en-CA"/>
        </w:rPr>
        <w:t xml:space="preserve">more frequently involved </w:t>
      </w:r>
      <w:r w:rsidR="00576E80">
        <w:rPr>
          <w:rFonts w:ascii="Times New Roman" w:hAnsi="Times New Roman" w:cs="Times New Roman"/>
          <w:lang w:val="en-CA"/>
        </w:rPr>
        <w:t>avoidance</w:t>
      </w:r>
      <w:r w:rsidR="001578CB">
        <w:rPr>
          <w:rFonts w:ascii="Times New Roman" w:hAnsi="Times New Roman" w:cs="Times New Roman"/>
          <w:lang w:val="en-CA"/>
        </w:rPr>
        <w:t>, and b</w:t>
      </w:r>
      <w:r w:rsidR="00576E80">
        <w:rPr>
          <w:rFonts w:ascii="Times New Roman" w:hAnsi="Times New Roman" w:cs="Times New Roman"/>
          <w:lang w:val="en-CA"/>
        </w:rPr>
        <w:t xml:space="preserve">old coyote behaviour was significantly more prevalent in reports with </w:t>
      </w:r>
      <w:r w:rsidR="00807653">
        <w:rPr>
          <w:rFonts w:ascii="Times New Roman" w:hAnsi="Times New Roman" w:cs="Times New Roman"/>
          <w:lang w:val="en-CA"/>
        </w:rPr>
        <w:t xml:space="preserve">two </w:t>
      </w:r>
      <w:r w:rsidR="00576E80">
        <w:rPr>
          <w:rFonts w:ascii="Times New Roman" w:hAnsi="Times New Roman" w:cs="Times New Roman"/>
          <w:lang w:val="en-CA"/>
        </w:rPr>
        <w:t>or three coyotes</w:t>
      </w:r>
      <w:r w:rsidR="001578CB">
        <w:rPr>
          <w:rFonts w:ascii="Times New Roman" w:hAnsi="Times New Roman" w:cs="Times New Roman"/>
          <w:lang w:val="en-CA"/>
        </w:rPr>
        <w:t>. When reporters mentioned</w:t>
      </w:r>
      <w:r w:rsidR="00576E80">
        <w:rPr>
          <w:rFonts w:ascii="Times New Roman" w:hAnsi="Times New Roman" w:cs="Times New Roman"/>
          <w:lang w:val="en-CA"/>
        </w:rPr>
        <w:t xml:space="preserve"> </w:t>
      </w:r>
      <w:r w:rsidR="001578CB">
        <w:rPr>
          <w:rFonts w:ascii="Times New Roman" w:hAnsi="Times New Roman" w:cs="Times New Roman"/>
          <w:lang w:val="en-CA"/>
        </w:rPr>
        <w:t xml:space="preserve">more than </w:t>
      </w:r>
      <w:r w:rsidR="00576E80">
        <w:rPr>
          <w:rFonts w:ascii="Times New Roman" w:hAnsi="Times New Roman" w:cs="Times New Roman"/>
          <w:lang w:val="en-CA"/>
        </w:rPr>
        <w:t>three coyotes</w:t>
      </w:r>
      <w:r w:rsidR="007D574B">
        <w:rPr>
          <w:rFonts w:ascii="Times New Roman" w:hAnsi="Times New Roman" w:cs="Times New Roman"/>
          <w:lang w:val="en-CA"/>
        </w:rPr>
        <w:t>,</w:t>
      </w:r>
      <w:r w:rsidR="0096186C">
        <w:rPr>
          <w:rFonts w:ascii="Times New Roman" w:hAnsi="Times New Roman" w:cs="Times New Roman"/>
          <w:lang w:val="en-CA"/>
        </w:rPr>
        <w:t xml:space="preserve"> </w:t>
      </w:r>
      <w:r w:rsidR="00576E80">
        <w:rPr>
          <w:rFonts w:ascii="Times New Roman" w:hAnsi="Times New Roman" w:cs="Times New Roman"/>
          <w:lang w:val="en-CA"/>
        </w:rPr>
        <w:t>aggressive behaviour</w:t>
      </w:r>
      <w:r w:rsidR="007D574B">
        <w:rPr>
          <w:rFonts w:ascii="Times New Roman" w:hAnsi="Times New Roman" w:cs="Times New Roman"/>
          <w:lang w:val="en-CA"/>
        </w:rPr>
        <w:t xml:space="preserve"> was more frequently mentioned</w:t>
      </w:r>
      <w:r w:rsidR="00807653">
        <w:rPr>
          <w:rFonts w:ascii="Times New Roman" w:hAnsi="Times New Roman" w:cs="Times New Roman"/>
          <w:lang w:val="en-CA"/>
        </w:rPr>
        <w:t xml:space="preserve">. </w:t>
      </w:r>
      <w:r w:rsidR="00576E80">
        <w:rPr>
          <w:rFonts w:ascii="Times New Roman" w:hAnsi="Times New Roman" w:cs="Times New Roman"/>
          <w:lang w:val="en-CA"/>
        </w:rPr>
        <w:t xml:space="preserve">Healthy coyotes were </w:t>
      </w:r>
      <w:r w:rsidR="00807653">
        <w:rPr>
          <w:rFonts w:ascii="Times New Roman" w:hAnsi="Times New Roman" w:cs="Times New Roman"/>
          <w:lang w:val="en-CA"/>
        </w:rPr>
        <w:t>less frequently bold</w:t>
      </w:r>
      <w:r w:rsidR="00576E80">
        <w:rPr>
          <w:rFonts w:ascii="Times New Roman" w:hAnsi="Times New Roman" w:cs="Times New Roman"/>
          <w:lang w:val="en-CA"/>
        </w:rPr>
        <w:t xml:space="preserve"> or aggressive</w:t>
      </w:r>
      <w:r w:rsidR="00807653">
        <w:rPr>
          <w:rFonts w:ascii="Times New Roman" w:hAnsi="Times New Roman" w:cs="Times New Roman"/>
          <w:lang w:val="en-CA"/>
        </w:rPr>
        <w:t xml:space="preserve">, </w:t>
      </w:r>
      <w:r w:rsidR="00576E80">
        <w:rPr>
          <w:rFonts w:ascii="Times New Roman" w:hAnsi="Times New Roman" w:cs="Times New Roman"/>
          <w:lang w:val="en-CA"/>
        </w:rPr>
        <w:t xml:space="preserve">and </w:t>
      </w:r>
      <w:r w:rsidR="0096186C">
        <w:rPr>
          <w:rFonts w:ascii="Times New Roman" w:hAnsi="Times New Roman" w:cs="Times New Roman"/>
          <w:lang w:val="en-CA"/>
        </w:rPr>
        <w:t>positively</w:t>
      </w:r>
      <w:r w:rsidR="00576E80">
        <w:rPr>
          <w:rFonts w:ascii="Times New Roman" w:hAnsi="Times New Roman" w:cs="Times New Roman"/>
          <w:lang w:val="en-CA"/>
        </w:rPr>
        <w:t xml:space="preserve"> </w:t>
      </w:r>
      <w:r w:rsidR="00CC1A86">
        <w:rPr>
          <w:rFonts w:ascii="Times New Roman" w:hAnsi="Times New Roman" w:cs="Times New Roman"/>
          <w:lang w:val="en-CA"/>
        </w:rPr>
        <w:t>related</w:t>
      </w:r>
      <w:r w:rsidR="00576E80">
        <w:rPr>
          <w:rFonts w:ascii="Times New Roman" w:hAnsi="Times New Roman" w:cs="Times New Roman"/>
          <w:lang w:val="en-CA"/>
        </w:rPr>
        <w:t xml:space="preserve"> </w:t>
      </w:r>
      <w:r w:rsidR="00CC1A86">
        <w:rPr>
          <w:rFonts w:ascii="Times New Roman" w:hAnsi="Times New Roman" w:cs="Times New Roman"/>
          <w:lang w:val="en-CA"/>
        </w:rPr>
        <w:t>to</w:t>
      </w:r>
      <w:r w:rsidR="00576E80">
        <w:rPr>
          <w:rFonts w:ascii="Times New Roman" w:hAnsi="Times New Roman" w:cs="Times New Roman"/>
          <w:lang w:val="en-CA"/>
        </w:rPr>
        <w:t xml:space="preserve"> avoidance and indifference</w:t>
      </w:r>
      <w:r w:rsidR="00AC2AC8">
        <w:rPr>
          <w:rFonts w:ascii="Times New Roman" w:hAnsi="Times New Roman" w:cs="Times New Roman"/>
          <w:lang w:val="en-CA"/>
        </w:rPr>
        <w:t xml:space="preserve">. </w:t>
      </w:r>
    </w:p>
    <w:p w14:paraId="0D0A937F" w14:textId="77777777" w:rsidR="00576E80" w:rsidRDefault="00576E80" w:rsidP="00BA0A2E">
      <w:pPr>
        <w:spacing w:line="480" w:lineRule="auto"/>
        <w:rPr>
          <w:rFonts w:ascii="Times New Roman" w:hAnsi="Times New Roman" w:cs="Times New Roman"/>
          <w:lang w:val="en-CA"/>
        </w:rPr>
      </w:pPr>
    </w:p>
    <w:p w14:paraId="516B5407" w14:textId="127C26B3" w:rsidR="00A827BF" w:rsidRDefault="00576E80" w:rsidP="00BA0A2E">
      <w:pPr>
        <w:spacing w:line="480" w:lineRule="auto"/>
        <w:rPr>
          <w:rFonts w:ascii="Times New Roman" w:hAnsi="Times New Roman" w:cs="Times New Roman"/>
          <w:lang w:val="en-CA"/>
        </w:rPr>
      </w:pPr>
      <w:r>
        <w:rPr>
          <w:rFonts w:ascii="Times New Roman" w:hAnsi="Times New Roman" w:cs="Times New Roman"/>
          <w:lang w:val="en-CA"/>
        </w:rPr>
        <w:t xml:space="preserve">Human concern was significantly related to all contextual variables except dog leash status (Figure </w:t>
      </w:r>
      <w:r w:rsidR="00176E23">
        <w:rPr>
          <w:rFonts w:ascii="Times New Roman" w:hAnsi="Times New Roman" w:cs="Times New Roman"/>
          <w:lang w:val="en-CA"/>
        </w:rPr>
        <w:t>6</w:t>
      </w:r>
      <w:r>
        <w:rPr>
          <w:rFonts w:ascii="Times New Roman" w:hAnsi="Times New Roman" w:cs="Times New Roman"/>
          <w:lang w:val="en-CA"/>
        </w:rPr>
        <w:t xml:space="preserve">, </w:t>
      </w:r>
      <w:r w:rsidR="00176E23">
        <w:rPr>
          <w:rFonts w:ascii="Times New Roman" w:hAnsi="Times New Roman" w:cs="Times New Roman"/>
          <w:lang w:val="en-CA"/>
        </w:rPr>
        <w:t>Table 3 in Appendix 3</w:t>
      </w:r>
      <w:r>
        <w:rPr>
          <w:rFonts w:ascii="Times New Roman" w:hAnsi="Times New Roman" w:cs="Times New Roman"/>
          <w:lang w:val="en-CA"/>
        </w:rPr>
        <w:t>). When reporters were walking, they</w:t>
      </w:r>
      <w:r w:rsidR="00911EE8">
        <w:rPr>
          <w:rFonts w:ascii="Times New Roman" w:hAnsi="Times New Roman" w:cs="Times New Roman"/>
          <w:lang w:val="en-CA"/>
        </w:rPr>
        <w:t xml:space="preserve"> more frequently</w:t>
      </w:r>
      <w:r>
        <w:rPr>
          <w:rFonts w:ascii="Times New Roman" w:hAnsi="Times New Roman" w:cs="Times New Roman"/>
          <w:lang w:val="en-CA"/>
        </w:rPr>
        <w:t xml:space="preserve"> had greater concern of coyotes and </w:t>
      </w:r>
      <w:r w:rsidR="00911EE8">
        <w:rPr>
          <w:rFonts w:ascii="Times New Roman" w:hAnsi="Times New Roman" w:cs="Times New Roman"/>
          <w:lang w:val="en-CA"/>
        </w:rPr>
        <w:t xml:space="preserve">they had </w:t>
      </w:r>
      <w:r w:rsidR="0092620A">
        <w:rPr>
          <w:rFonts w:ascii="Times New Roman" w:hAnsi="Times New Roman" w:cs="Times New Roman"/>
          <w:lang w:val="en-CA"/>
        </w:rPr>
        <w:t>fewer</w:t>
      </w:r>
      <w:r w:rsidR="00911EE8">
        <w:rPr>
          <w:rFonts w:ascii="Times New Roman" w:hAnsi="Times New Roman" w:cs="Times New Roman"/>
          <w:lang w:val="en-CA"/>
        </w:rPr>
        <w:t xml:space="preserve"> </w:t>
      </w:r>
      <w:r>
        <w:rPr>
          <w:rFonts w:ascii="Times New Roman" w:hAnsi="Times New Roman" w:cs="Times New Roman"/>
          <w:lang w:val="en-CA"/>
        </w:rPr>
        <w:t>negative perceptions</w:t>
      </w:r>
      <w:r w:rsidR="0092620A">
        <w:rPr>
          <w:rFonts w:ascii="Times New Roman" w:hAnsi="Times New Roman" w:cs="Times New Roman"/>
          <w:lang w:val="en-CA"/>
        </w:rPr>
        <w:t xml:space="preserve"> when driving</w:t>
      </w:r>
      <w:r>
        <w:rPr>
          <w:rFonts w:ascii="Times New Roman" w:hAnsi="Times New Roman" w:cs="Times New Roman"/>
          <w:lang w:val="en-CA"/>
        </w:rPr>
        <w:t>. The presence or mention of dog</w:t>
      </w:r>
      <w:r w:rsidR="00AC2AC8">
        <w:rPr>
          <w:rFonts w:ascii="Times New Roman" w:hAnsi="Times New Roman" w:cs="Times New Roman"/>
          <w:lang w:val="en-CA"/>
        </w:rPr>
        <w:t xml:space="preserve">s, </w:t>
      </w:r>
      <w:r>
        <w:rPr>
          <w:rFonts w:ascii="Times New Roman" w:hAnsi="Times New Roman" w:cs="Times New Roman"/>
          <w:lang w:val="en-CA"/>
        </w:rPr>
        <w:t>children</w:t>
      </w:r>
      <w:r w:rsidR="00AC2AC8">
        <w:rPr>
          <w:rFonts w:ascii="Times New Roman" w:hAnsi="Times New Roman" w:cs="Times New Roman"/>
          <w:lang w:val="en-CA"/>
        </w:rPr>
        <w:t xml:space="preserve">, </w:t>
      </w:r>
      <w:r>
        <w:rPr>
          <w:rFonts w:ascii="Times New Roman" w:hAnsi="Times New Roman" w:cs="Times New Roman"/>
          <w:lang w:val="en-CA"/>
        </w:rPr>
        <w:t xml:space="preserve">or multiple vulnerable individuals were all strongly positively correlated to higher human concern as indicated by </w:t>
      </w:r>
      <w:r w:rsidR="0092620A">
        <w:rPr>
          <w:rFonts w:ascii="Times New Roman" w:hAnsi="Times New Roman" w:cs="Times New Roman"/>
          <w:lang w:val="en-CA"/>
        </w:rPr>
        <w:t xml:space="preserve">more frequent </w:t>
      </w:r>
      <w:r>
        <w:rPr>
          <w:rFonts w:ascii="Times New Roman" w:hAnsi="Times New Roman" w:cs="Times New Roman"/>
          <w:lang w:val="en-CA"/>
        </w:rPr>
        <w:t xml:space="preserve">negative </w:t>
      </w:r>
      <w:r w:rsidR="0092620A">
        <w:rPr>
          <w:rFonts w:ascii="Times New Roman" w:hAnsi="Times New Roman" w:cs="Times New Roman"/>
          <w:lang w:val="en-CA"/>
        </w:rPr>
        <w:t>responses</w:t>
      </w:r>
      <w:r>
        <w:rPr>
          <w:rFonts w:ascii="Times New Roman" w:hAnsi="Times New Roman" w:cs="Times New Roman"/>
          <w:lang w:val="en-CA"/>
        </w:rPr>
        <w:t>. Lower human concern as indicated by positive perceptions was more common in reports where no vulnerable individuals were mentioned</w:t>
      </w:r>
      <w:r w:rsidR="001E5B75">
        <w:rPr>
          <w:rFonts w:ascii="Times New Roman" w:hAnsi="Times New Roman" w:cs="Times New Roman"/>
          <w:lang w:val="en-CA"/>
        </w:rPr>
        <w:t xml:space="preserve">. </w:t>
      </w:r>
      <w:r>
        <w:rPr>
          <w:rFonts w:ascii="Times New Roman" w:hAnsi="Times New Roman" w:cs="Times New Roman"/>
          <w:lang w:val="en-CA"/>
        </w:rPr>
        <w:t>Human concern was lower when only one coyote was reported</w:t>
      </w:r>
      <w:r w:rsidR="001E5B75">
        <w:rPr>
          <w:rFonts w:ascii="Times New Roman" w:hAnsi="Times New Roman" w:cs="Times New Roman"/>
          <w:lang w:val="en-CA"/>
        </w:rPr>
        <w:t xml:space="preserve">. </w:t>
      </w:r>
      <w:r>
        <w:rPr>
          <w:rFonts w:ascii="Times New Roman" w:hAnsi="Times New Roman" w:cs="Times New Roman"/>
          <w:lang w:val="en-CA"/>
        </w:rPr>
        <w:t>Additionally, reports of healthy coyotes were significantly positively correlated with lower human concern</w:t>
      </w:r>
      <w:r w:rsidR="001E5B75">
        <w:rPr>
          <w:rFonts w:ascii="Times New Roman" w:hAnsi="Times New Roman" w:cs="Times New Roman"/>
          <w:lang w:val="en-CA"/>
        </w:rPr>
        <w:t xml:space="preserve">. </w:t>
      </w:r>
    </w:p>
    <w:p w14:paraId="45B0B1A0" w14:textId="77777777" w:rsidR="006D10B3" w:rsidRDefault="006D10B3" w:rsidP="00BA0A2E">
      <w:pPr>
        <w:spacing w:line="480" w:lineRule="auto"/>
        <w:rPr>
          <w:rFonts w:ascii="Times New Roman" w:hAnsi="Times New Roman" w:cs="Times New Roman"/>
          <w:lang w:val="en-CA"/>
        </w:rPr>
      </w:pPr>
    </w:p>
    <w:bookmarkEnd w:id="0"/>
    <w:p w14:paraId="138B5D13" w14:textId="7AA633B5" w:rsidR="00B14CC9" w:rsidRPr="00E36A85" w:rsidRDefault="00B14CC9" w:rsidP="00BA0A2E">
      <w:pPr>
        <w:spacing w:line="480" w:lineRule="auto"/>
        <w:rPr>
          <w:rFonts w:ascii="Times New Roman" w:hAnsi="Times New Roman" w:cs="Times New Roman"/>
          <w:lang w:val="en-CA"/>
        </w:rPr>
      </w:pPr>
      <w:r w:rsidRPr="00E36A85">
        <w:rPr>
          <w:rFonts w:ascii="Times New Roman" w:hAnsi="Times New Roman" w:cs="Times New Roman"/>
          <w:b/>
          <w:bCs/>
          <w:lang w:val="en-CA"/>
        </w:rPr>
        <w:t xml:space="preserve">DISCUSSION </w:t>
      </w:r>
    </w:p>
    <w:p w14:paraId="2CCA8AB4" w14:textId="73E70423" w:rsidR="00E24373" w:rsidRPr="00897C41" w:rsidRDefault="008B34D1" w:rsidP="00BA0A2E">
      <w:pPr>
        <w:spacing w:line="480" w:lineRule="auto"/>
        <w:rPr>
          <w:rFonts w:ascii="Times New Roman" w:hAnsi="Times New Roman" w:cs="Times New Roman"/>
          <w:lang w:val="en-CA"/>
        </w:rPr>
      </w:pPr>
      <w:r>
        <w:rPr>
          <w:rFonts w:ascii="Times New Roman" w:hAnsi="Times New Roman" w:cs="Times New Roman"/>
          <w:lang w:val="en-CA"/>
        </w:rPr>
        <w:t>H</w:t>
      </w:r>
      <w:r w:rsidR="001E503B">
        <w:rPr>
          <w:rFonts w:ascii="Times New Roman" w:hAnsi="Times New Roman" w:cs="Times New Roman"/>
          <w:lang w:val="en-CA"/>
        </w:rPr>
        <w:t>uman-coyote conflict</w:t>
      </w:r>
      <w:r>
        <w:rPr>
          <w:rFonts w:ascii="Times New Roman" w:hAnsi="Times New Roman" w:cs="Times New Roman"/>
          <w:lang w:val="en-CA"/>
        </w:rPr>
        <w:t xml:space="preserve"> is increasing</w:t>
      </w:r>
      <w:r w:rsidR="001E503B">
        <w:rPr>
          <w:rFonts w:ascii="Times New Roman" w:hAnsi="Times New Roman" w:cs="Times New Roman"/>
          <w:lang w:val="en-CA"/>
        </w:rPr>
        <w:t xml:space="preserve"> </w:t>
      </w:r>
      <w:r>
        <w:rPr>
          <w:rFonts w:ascii="Times New Roman" w:hAnsi="Times New Roman" w:cs="Times New Roman"/>
          <w:lang w:val="en-CA"/>
        </w:rPr>
        <w:t>in</w:t>
      </w:r>
      <w:r w:rsidR="001E503B">
        <w:rPr>
          <w:rFonts w:ascii="Times New Roman" w:hAnsi="Times New Roman" w:cs="Times New Roman"/>
          <w:lang w:val="en-CA"/>
        </w:rPr>
        <w:t xml:space="preserve"> urban areas throughout North America </w:t>
      </w:r>
      <w:r w:rsidR="00BE0A6A">
        <w:rPr>
          <w:rFonts w:ascii="Times New Roman" w:hAnsi="Times New Roman" w:cs="Times New Roman"/>
          <w:lang w:val="en-CA"/>
        </w:rPr>
        <w:fldChar w:fldCharType="begin">
          <w:fldData xml:space="preserve">PEVuZE5vdGU+PENpdGU+PEF1dGhvcj5Qb2Vzc2VsPC9BdXRob3I+PFllYXI+MjAxNzwvWWVhcj48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</w:fldData>
        </w:fldChar>
      </w:r>
      <w:r w:rsidR="00940651">
        <w:rPr>
          <w:rFonts w:ascii="Times New Roman" w:hAnsi="Times New Roman" w:cs="Times New Roman"/>
          <w:lang w:val="en-CA"/>
        </w:rPr>
        <w:instrText xml:space="preserve"> ADDIN EN.CITE </w:instrText>
      </w:r>
      <w:r w:rsidR="00940651">
        <w:rPr>
          <w:rFonts w:ascii="Times New Roman" w:hAnsi="Times New Roman" w:cs="Times New Roman"/>
          <w:lang w:val="en-CA"/>
        </w:rPr>
        <w:fldChar w:fldCharType="begin">
          <w:fldData xml:space="preserve">PEVuZE5vdGU+PENpdGU+PEF1dGhvcj5Qb2Vzc2VsPC9BdXRob3I+PFllYXI+MjAxNzwvWWVhcj48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</w:fldData>
        </w:fldChar>
      </w:r>
      <w:r w:rsidR="00940651">
        <w:rPr>
          <w:rFonts w:ascii="Times New Roman" w:hAnsi="Times New Roman" w:cs="Times New Roman"/>
          <w:lang w:val="en-CA"/>
        </w:rPr>
        <w:instrText xml:space="preserve"> ADDIN EN.CITE.DATA </w:instrText>
      </w:r>
      <w:r w:rsidR="00940651">
        <w:rPr>
          <w:rFonts w:ascii="Times New Roman" w:hAnsi="Times New Roman" w:cs="Times New Roman"/>
          <w:lang w:val="en-CA"/>
        </w:rPr>
      </w:r>
      <w:r w:rsidR="00940651">
        <w:rPr>
          <w:rFonts w:ascii="Times New Roman" w:hAnsi="Times New Roman" w:cs="Times New Roman"/>
          <w:lang w:val="en-CA"/>
        </w:rPr>
        <w:fldChar w:fldCharType="end"/>
      </w:r>
      <w:r w:rsidR="00BE0A6A">
        <w:rPr>
          <w:rFonts w:ascii="Times New Roman" w:hAnsi="Times New Roman" w:cs="Times New Roman"/>
          <w:lang w:val="en-CA"/>
        </w:rPr>
      </w:r>
      <w:r w:rsidR="00BE0A6A">
        <w:rPr>
          <w:rFonts w:ascii="Times New Roman" w:hAnsi="Times New Roman" w:cs="Times New Roman"/>
          <w:lang w:val="en-CA"/>
        </w:rPr>
        <w:fldChar w:fldCharType="separate"/>
      </w:r>
      <w:r w:rsidR="00940651">
        <w:rPr>
          <w:rFonts w:ascii="Times New Roman" w:hAnsi="Times New Roman" w:cs="Times New Roman"/>
          <w:noProof/>
          <w:lang w:val="en-CA"/>
        </w:rPr>
        <w:t>(Poessel et al., 2017, Baker and Timm, 2017)</w:t>
      </w:r>
      <w:r w:rsidR="00BE0A6A">
        <w:rPr>
          <w:rFonts w:ascii="Times New Roman" w:hAnsi="Times New Roman" w:cs="Times New Roman"/>
          <w:lang w:val="en-CA"/>
        </w:rPr>
        <w:fldChar w:fldCharType="end"/>
      </w:r>
      <w:r w:rsidR="001E503B">
        <w:rPr>
          <w:rFonts w:ascii="Times New Roman" w:hAnsi="Times New Roman" w:cs="Times New Roman"/>
          <w:lang w:val="en-CA"/>
        </w:rPr>
        <w:t xml:space="preserve">, creating a need to better understand the correlates of conflict that may result from spatial, temporal, and contextual variables that </w:t>
      </w:r>
      <w:r w:rsidR="00D86316">
        <w:rPr>
          <w:rFonts w:ascii="Times New Roman" w:hAnsi="Times New Roman" w:cs="Times New Roman"/>
          <w:lang w:val="en-CA"/>
        </w:rPr>
        <w:t>can inform future mitigation strategies</w:t>
      </w:r>
      <w:r w:rsidR="001E503B">
        <w:rPr>
          <w:rFonts w:ascii="Times New Roman" w:hAnsi="Times New Roman" w:cs="Times New Roman"/>
          <w:lang w:val="en-CA"/>
        </w:rPr>
        <w:t xml:space="preserve">. </w:t>
      </w:r>
      <w:r w:rsidR="000B28EB">
        <w:rPr>
          <w:rFonts w:ascii="Times New Roman" w:hAnsi="Times New Roman" w:cs="Times New Roman"/>
          <w:lang w:val="en-CA"/>
        </w:rPr>
        <w:t xml:space="preserve">We approached this goal using </w:t>
      </w:r>
      <w:r>
        <w:rPr>
          <w:rFonts w:ascii="Times New Roman" w:hAnsi="Times New Roman" w:cs="Times New Roman"/>
          <w:lang w:val="en-CA"/>
        </w:rPr>
        <w:t>over 9,000</w:t>
      </w:r>
      <w:r w:rsidR="000B28EB">
        <w:rPr>
          <w:rFonts w:ascii="Times New Roman" w:hAnsi="Times New Roman" w:cs="Times New Roman"/>
          <w:lang w:val="en-CA"/>
        </w:rPr>
        <w:t xml:space="preserve"> reports collected over 10 years </w:t>
      </w:r>
      <w:r w:rsidR="004E2F3A">
        <w:rPr>
          <w:rFonts w:ascii="Times New Roman" w:hAnsi="Times New Roman" w:cs="Times New Roman"/>
          <w:lang w:val="en-CA"/>
        </w:rPr>
        <w:t xml:space="preserve">on a </w:t>
      </w:r>
      <w:r>
        <w:rPr>
          <w:rFonts w:ascii="Times New Roman" w:hAnsi="Times New Roman" w:cs="Times New Roman"/>
          <w:lang w:val="en-CA"/>
        </w:rPr>
        <w:t>website-based</w:t>
      </w:r>
      <w:r w:rsidR="004E2F3A">
        <w:rPr>
          <w:rFonts w:ascii="Times New Roman" w:hAnsi="Times New Roman" w:cs="Times New Roman"/>
          <w:lang w:val="en-CA"/>
        </w:rPr>
        <w:t xml:space="preserve"> community reporting database</w:t>
      </w:r>
      <w:r w:rsidR="002409F4">
        <w:rPr>
          <w:rFonts w:ascii="Times New Roman" w:hAnsi="Times New Roman" w:cs="Times New Roman"/>
          <w:lang w:val="en-CA"/>
        </w:rPr>
        <w:t xml:space="preserve"> in Edmonton, Canada</w:t>
      </w:r>
      <w:r w:rsidR="004E2F3A">
        <w:rPr>
          <w:rFonts w:ascii="Times New Roman" w:hAnsi="Times New Roman" w:cs="Times New Roman"/>
          <w:lang w:val="en-CA"/>
        </w:rPr>
        <w:t xml:space="preserve">. </w:t>
      </w:r>
      <w:r w:rsidR="00544D11">
        <w:rPr>
          <w:rFonts w:ascii="Times New Roman" w:hAnsi="Times New Roman" w:cs="Times New Roman"/>
          <w:lang w:val="en-CA"/>
        </w:rPr>
        <w:t xml:space="preserve">By classifying report comments to describe coyote </w:t>
      </w:r>
      <w:r w:rsidR="00826C1B">
        <w:rPr>
          <w:rFonts w:ascii="Times New Roman" w:hAnsi="Times New Roman" w:cs="Times New Roman"/>
          <w:lang w:val="en-CA"/>
        </w:rPr>
        <w:t>boldness</w:t>
      </w:r>
      <w:r w:rsidR="00544D11">
        <w:rPr>
          <w:rFonts w:ascii="Times New Roman" w:hAnsi="Times New Roman" w:cs="Times New Roman"/>
          <w:lang w:val="en-CA"/>
        </w:rPr>
        <w:t xml:space="preserve"> and human </w:t>
      </w:r>
      <w:r w:rsidR="00826C1B">
        <w:rPr>
          <w:rFonts w:ascii="Times New Roman" w:hAnsi="Times New Roman" w:cs="Times New Roman"/>
          <w:lang w:val="en-CA"/>
        </w:rPr>
        <w:t>concern</w:t>
      </w:r>
      <w:r w:rsidR="00F854BA">
        <w:rPr>
          <w:rFonts w:ascii="Times New Roman" w:hAnsi="Times New Roman" w:cs="Times New Roman"/>
          <w:lang w:val="en-CA"/>
        </w:rPr>
        <w:t xml:space="preserve"> (Table 1, 2)</w:t>
      </w:r>
      <w:r w:rsidR="00544D11">
        <w:rPr>
          <w:rFonts w:ascii="Times New Roman" w:hAnsi="Times New Roman" w:cs="Times New Roman"/>
          <w:lang w:val="en-CA"/>
        </w:rPr>
        <w:t xml:space="preserve">, we </w:t>
      </w:r>
      <w:r w:rsidR="00F12863">
        <w:rPr>
          <w:rFonts w:ascii="Times New Roman" w:hAnsi="Times New Roman" w:cs="Times New Roman"/>
          <w:lang w:val="en-CA"/>
        </w:rPr>
        <w:t xml:space="preserve">identified an increase in </w:t>
      </w:r>
      <w:r w:rsidR="000D2AF3">
        <w:rPr>
          <w:rFonts w:ascii="Times New Roman" w:hAnsi="Times New Roman" w:cs="Times New Roman"/>
          <w:lang w:val="en-CA"/>
        </w:rPr>
        <w:t xml:space="preserve">reports with </w:t>
      </w:r>
      <w:r w:rsidR="008838F5">
        <w:rPr>
          <w:rFonts w:ascii="Times New Roman" w:hAnsi="Times New Roman" w:cs="Times New Roman"/>
          <w:lang w:val="en-CA"/>
        </w:rPr>
        <w:t xml:space="preserve">bold coyote behaviour and </w:t>
      </w:r>
      <w:r w:rsidR="00120175">
        <w:rPr>
          <w:rFonts w:ascii="Times New Roman" w:hAnsi="Times New Roman" w:cs="Times New Roman"/>
          <w:lang w:val="en-CA"/>
        </w:rPr>
        <w:t xml:space="preserve">negative perceptions of </w:t>
      </w:r>
      <w:r w:rsidR="00BE1EBD">
        <w:rPr>
          <w:rFonts w:ascii="Times New Roman" w:hAnsi="Times New Roman" w:cs="Times New Roman"/>
          <w:lang w:val="en-CA"/>
        </w:rPr>
        <w:t>coyotes</w:t>
      </w:r>
      <w:r w:rsidR="00F44403">
        <w:rPr>
          <w:rFonts w:ascii="Times New Roman" w:hAnsi="Times New Roman" w:cs="Times New Roman"/>
          <w:lang w:val="en-CA"/>
        </w:rPr>
        <w:t xml:space="preserve"> from 2012 to 2021</w:t>
      </w:r>
      <w:r w:rsidR="00935D6F">
        <w:rPr>
          <w:rFonts w:ascii="Times New Roman" w:hAnsi="Times New Roman" w:cs="Times New Roman"/>
          <w:lang w:val="en-CA"/>
        </w:rPr>
        <w:t xml:space="preserve"> (Figure 4). </w:t>
      </w:r>
      <w:r w:rsidR="004B3D63">
        <w:rPr>
          <w:rFonts w:ascii="Times New Roman" w:hAnsi="Times New Roman" w:cs="Times New Roman"/>
          <w:lang w:val="en-CA"/>
        </w:rPr>
        <w:t xml:space="preserve">Using </w:t>
      </w:r>
      <w:r w:rsidR="00897C41">
        <w:rPr>
          <w:rFonts w:ascii="Times New Roman" w:hAnsi="Times New Roman" w:cs="Times New Roman"/>
          <w:lang w:val="en-CA"/>
        </w:rPr>
        <w:t>ordered logistic regression</w:t>
      </w:r>
      <w:r w:rsidR="0071409E">
        <w:rPr>
          <w:rFonts w:ascii="Times New Roman" w:hAnsi="Times New Roman" w:cs="Times New Roman"/>
          <w:lang w:val="en-CA"/>
        </w:rPr>
        <w:t>,</w:t>
      </w:r>
      <w:r w:rsidR="004B3D63">
        <w:rPr>
          <w:rFonts w:ascii="Times New Roman" w:hAnsi="Times New Roman" w:cs="Times New Roman"/>
          <w:lang w:val="en-CA"/>
        </w:rPr>
        <w:t xml:space="preserve"> we also found that</w:t>
      </w:r>
      <w:r w:rsidR="0055421A">
        <w:rPr>
          <w:rFonts w:ascii="Times New Roman" w:hAnsi="Times New Roman" w:cs="Times New Roman"/>
          <w:lang w:val="en-CA"/>
        </w:rPr>
        <w:t xml:space="preserve"> coyote boldness </w:t>
      </w:r>
      <w:r w:rsidR="00A42AE6">
        <w:rPr>
          <w:rFonts w:ascii="Times New Roman" w:hAnsi="Times New Roman" w:cs="Times New Roman"/>
          <w:lang w:val="en-CA"/>
        </w:rPr>
        <w:t>was associated with increases i</w:t>
      </w:r>
      <w:r w:rsidR="003C1FB9">
        <w:rPr>
          <w:rFonts w:ascii="Times New Roman" w:hAnsi="Times New Roman" w:cs="Times New Roman"/>
          <w:lang w:val="en-CA"/>
        </w:rPr>
        <w:t>n</w:t>
      </w:r>
      <w:r w:rsidR="00557E0E">
        <w:rPr>
          <w:rFonts w:ascii="Times New Roman" w:hAnsi="Times New Roman" w:cs="Times New Roman"/>
          <w:lang w:val="en-CA"/>
        </w:rPr>
        <w:t xml:space="preserve"> </w:t>
      </w:r>
      <w:r w:rsidR="007F4DE5">
        <w:rPr>
          <w:rFonts w:ascii="Times New Roman" w:hAnsi="Times New Roman" w:cs="Times New Roman"/>
          <w:lang w:val="en-CA"/>
        </w:rPr>
        <w:t>mowed</w:t>
      </w:r>
      <w:r w:rsidR="00667A32">
        <w:rPr>
          <w:rFonts w:ascii="Times New Roman" w:hAnsi="Times New Roman" w:cs="Times New Roman"/>
          <w:lang w:val="en-CA"/>
        </w:rPr>
        <w:t xml:space="preserve"> </w:t>
      </w:r>
      <w:r w:rsidR="004B3D63">
        <w:rPr>
          <w:rFonts w:ascii="Times New Roman" w:hAnsi="Times New Roman" w:cs="Times New Roman"/>
          <w:lang w:val="en-CA"/>
        </w:rPr>
        <w:t>areas</w:t>
      </w:r>
      <w:r w:rsidR="00667A32">
        <w:rPr>
          <w:rFonts w:ascii="Times New Roman" w:hAnsi="Times New Roman" w:cs="Times New Roman"/>
          <w:lang w:val="en-CA"/>
        </w:rPr>
        <w:t xml:space="preserve"> </w:t>
      </w:r>
      <w:r w:rsidR="00AD4B2B">
        <w:rPr>
          <w:rFonts w:ascii="Times New Roman" w:hAnsi="Times New Roman" w:cs="Times New Roman"/>
          <w:lang w:val="en-CA"/>
        </w:rPr>
        <w:t>and</w:t>
      </w:r>
      <w:r w:rsidR="00667A32">
        <w:rPr>
          <w:rFonts w:ascii="Times New Roman" w:hAnsi="Times New Roman" w:cs="Times New Roman"/>
          <w:lang w:val="en-CA"/>
        </w:rPr>
        <w:t xml:space="preserve"> </w:t>
      </w:r>
      <w:r w:rsidR="007F4DE5">
        <w:rPr>
          <w:rFonts w:ascii="Times New Roman" w:hAnsi="Times New Roman" w:cs="Times New Roman"/>
          <w:lang w:val="en-CA"/>
        </w:rPr>
        <w:t xml:space="preserve">in modified open areas </w:t>
      </w:r>
      <w:r w:rsidR="00341853">
        <w:rPr>
          <w:rFonts w:ascii="Times New Roman" w:hAnsi="Times New Roman" w:cs="Times New Roman"/>
          <w:lang w:val="en-CA"/>
        </w:rPr>
        <w:t xml:space="preserve">during </w:t>
      </w:r>
      <w:r w:rsidR="00667A32">
        <w:rPr>
          <w:rFonts w:ascii="Times New Roman" w:hAnsi="Times New Roman" w:cs="Times New Roman"/>
          <w:lang w:val="en-CA"/>
        </w:rPr>
        <w:t>the pup rearing season</w:t>
      </w:r>
      <w:r w:rsidR="001E0D91">
        <w:rPr>
          <w:rFonts w:ascii="Times New Roman" w:hAnsi="Times New Roman" w:cs="Times New Roman"/>
          <w:lang w:val="en-CA"/>
        </w:rPr>
        <w:t>, while</w:t>
      </w:r>
      <w:r w:rsidR="00162B7B">
        <w:rPr>
          <w:rFonts w:ascii="Times New Roman" w:hAnsi="Times New Roman" w:cs="Times New Roman"/>
          <w:lang w:val="en-CA"/>
        </w:rPr>
        <w:t xml:space="preserve"> </w:t>
      </w:r>
      <w:r w:rsidR="001E0D91">
        <w:rPr>
          <w:rFonts w:ascii="Times New Roman" w:hAnsi="Times New Roman" w:cs="Times New Roman"/>
          <w:lang w:val="en-CA"/>
        </w:rPr>
        <w:t>declining</w:t>
      </w:r>
      <w:r w:rsidR="003110D6">
        <w:rPr>
          <w:rFonts w:ascii="Times New Roman" w:hAnsi="Times New Roman" w:cs="Times New Roman"/>
          <w:lang w:val="en-CA"/>
        </w:rPr>
        <w:t xml:space="preserve"> closer to roads </w:t>
      </w:r>
      <w:r w:rsidR="00162B7B">
        <w:rPr>
          <w:rFonts w:ascii="Times New Roman" w:hAnsi="Times New Roman" w:cs="Times New Roman"/>
          <w:lang w:val="en-CA"/>
        </w:rPr>
        <w:t>and</w:t>
      </w:r>
      <w:r w:rsidR="003110D6">
        <w:rPr>
          <w:rFonts w:ascii="Times New Roman" w:hAnsi="Times New Roman" w:cs="Times New Roman"/>
          <w:lang w:val="en-CA"/>
        </w:rPr>
        <w:t xml:space="preserve"> </w:t>
      </w:r>
      <w:r w:rsidR="00F30A0C">
        <w:rPr>
          <w:rFonts w:ascii="Times New Roman" w:hAnsi="Times New Roman" w:cs="Times New Roman"/>
          <w:lang w:val="en-CA"/>
        </w:rPr>
        <w:t xml:space="preserve">in areas </w:t>
      </w:r>
      <w:r w:rsidR="003110D6">
        <w:rPr>
          <w:rFonts w:ascii="Times New Roman" w:hAnsi="Times New Roman" w:cs="Times New Roman"/>
          <w:lang w:val="en-CA"/>
        </w:rPr>
        <w:t xml:space="preserve">with higher </w:t>
      </w:r>
      <w:r w:rsidR="007B243D">
        <w:rPr>
          <w:rFonts w:ascii="Times New Roman" w:hAnsi="Times New Roman" w:cs="Times New Roman"/>
          <w:lang w:val="en-CA"/>
        </w:rPr>
        <w:t>building densit</w:t>
      </w:r>
      <w:r w:rsidR="00AD4B2B">
        <w:rPr>
          <w:rFonts w:ascii="Times New Roman" w:hAnsi="Times New Roman" w:cs="Times New Roman"/>
          <w:lang w:val="en-CA"/>
        </w:rPr>
        <w:t xml:space="preserve">y. </w:t>
      </w:r>
      <w:r w:rsidR="00897C41">
        <w:rPr>
          <w:rFonts w:ascii="Times New Roman" w:hAnsi="Times New Roman" w:cs="Times New Roman"/>
          <w:lang w:val="en-CA"/>
        </w:rPr>
        <w:t>H</w:t>
      </w:r>
      <w:r w:rsidR="00162B7B">
        <w:rPr>
          <w:rFonts w:ascii="Times New Roman" w:hAnsi="Times New Roman" w:cs="Times New Roman"/>
          <w:lang w:val="en-CA"/>
        </w:rPr>
        <w:t>u</w:t>
      </w:r>
      <w:r w:rsidR="00AD4B2B">
        <w:rPr>
          <w:rFonts w:ascii="Times New Roman" w:hAnsi="Times New Roman" w:cs="Times New Roman"/>
          <w:lang w:val="en-CA"/>
        </w:rPr>
        <w:t xml:space="preserve">man concern was greater in </w:t>
      </w:r>
      <w:r w:rsidR="00346698">
        <w:rPr>
          <w:rFonts w:ascii="Times New Roman" w:hAnsi="Times New Roman" w:cs="Times New Roman"/>
          <w:lang w:val="en-CA"/>
        </w:rPr>
        <w:t xml:space="preserve">areas with more </w:t>
      </w:r>
      <w:r w:rsidR="00AD4B2B">
        <w:rPr>
          <w:rFonts w:ascii="Times New Roman" w:hAnsi="Times New Roman" w:cs="Times New Roman"/>
          <w:lang w:val="en-CA"/>
        </w:rPr>
        <w:t>residential</w:t>
      </w:r>
      <w:r w:rsidR="00346698">
        <w:rPr>
          <w:rFonts w:ascii="Times New Roman" w:hAnsi="Times New Roman" w:cs="Times New Roman"/>
          <w:lang w:val="en-CA"/>
        </w:rPr>
        <w:t xml:space="preserve"> land cover</w:t>
      </w:r>
      <w:r w:rsidR="00897C41">
        <w:rPr>
          <w:rFonts w:ascii="Times New Roman" w:hAnsi="Times New Roman" w:cs="Times New Roman"/>
          <w:lang w:val="en-CA"/>
        </w:rPr>
        <w:t xml:space="preserve"> but also areas with more modified open land cover</w:t>
      </w:r>
      <w:r w:rsidR="009D52CE">
        <w:rPr>
          <w:rFonts w:ascii="Times New Roman" w:hAnsi="Times New Roman" w:cs="Times New Roman"/>
          <w:lang w:val="en-CA"/>
        </w:rPr>
        <w:t xml:space="preserve"> and </w:t>
      </w:r>
      <w:r w:rsidR="009D52CE">
        <w:rPr>
          <w:rFonts w:ascii="Times New Roman" w:hAnsi="Times New Roman" w:cs="Times New Roman"/>
          <w:lang w:val="en-CA"/>
        </w:rPr>
        <w:lastRenderedPageBreak/>
        <w:t>during the dispersal season</w:t>
      </w:r>
      <w:r w:rsidR="007F1885">
        <w:rPr>
          <w:rFonts w:ascii="Times New Roman" w:hAnsi="Times New Roman" w:cs="Times New Roman"/>
          <w:lang w:val="en-CA"/>
        </w:rPr>
        <w:t xml:space="preserve">. </w:t>
      </w:r>
      <w:r w:rsidR="00515BA2">
        <w:rPr>
          <w:rFonts w:ascii="Times New Roman" w:hAnsi="Times New Roman" w:cs="Times New Roman"/>
          <w:lang w:val="en-CA"/>
        </w:rPr>
        <w:t>We also identified statistical support for th</w:t>
      </w:r>
      <w:r w:rsidR="00365A05">
        <w:rPr>
          <w:rFonts w:ascii="Times New Roman" w:hAnsi="Times New Roman" w:cs="Times New Roman"/>
          <w:lang w:val="en-CA"/>
        </w:rPr>
        <w:t xml:space="preserve">e </w:t>
      </w:r>
      <w:r w:rsidR="00A42AE6">
        <w:rPr>
          <w:rFonts w:ascii="Times New Roman" w:hAnsi="Times New Roman" w:cs="Times New Roman"/>
          <w:lang w:val="en-CA"/>
        </w:rPr>
        <w:t>aforementioned</w:t>
      </w:r>
      <w:r w:rsidR="00515BA2">
        <w:rPr>
          <w:rFonts w:ascii="Times New Roman" w:hAnsi="Times New Roman" w:cs="Times New Roman"/>
          <w:lang w:val="en-CA"/>
        </w:rPr>
        <w:t xml:space="preserve"> rise in human-coyote conflict</w:t>
      </w:r>
      <w:r w:rsidR="00B83BD0">
        <w:rPr>
          <w:rFonts w:ascii="Times New Roman" w:hAnsi="Times New Roman" w:cs="Times New Roman"/>
          <w:lang w:val="en-CA"/>
        </w:rPr>
        <w:t xml:space="preserve"> </w:t>
      </w:r>
      <w:r w:rsidR="00605B03">
        <w:rPr>
          <w:rFonts w:ascii="Times New Roman" w:hAnsi="Times New Roman" w:cs="Times New Roman"/>
          <w:lang w:val="en-CA"/>
        </w:rPr>
        <w:t>over years</w:t>
      </w:r>
      <w:r w:rsidR="00515BA2">
        <w:rPr>
          <w:rFonts w:ascii="Times New Roman" w:hAnsi="Times New Roman" w:cs="Times New Roman"/>
          <w:lang w:val="en-CA"/>
        </w:rPr>
        <w:t xml:space="preserve"> (Figure 5)</w:t>
      </w:r>
      <w:r w:rsidR="0056712D">
        <w:rPr>
          <w:rFonts w:ascii="Times New Roman" w:hAnsi="Times New Roman" w:cs="Times New Roman"/>
          <w:lang w:val="en-CA"/>
        </w:rPr>
        <w:t>, but</w:t>
      </w:r>
      <w:r w:rsidR="00B4102E">
        <w:rPr>
          <w:rFonts w:ascii="Times New Roman" w:hAnsi="Times New Roman" w:cs="Times New Roman"/>
          <w:lang w:val="en-CA"/>
        </w:rPr>
        <w:t xml:space="preserve"> found evidence, although marginally non-significant, </w:t>
      </w:r>
      <w:r w:rsidR="00CA5245">
        <w:rPr>
          <w:rFonts w:ascii="Times New Roman" w:hAnsi="Times New Roman" w:cs="Times New Roman"/>
          <w:lang w:val="en-CA"/>
        </w:rPr>
        <w:t>that</w:t>
      </w:r>
      <w:r w:rsidR="00043658">
        <w:rPr>
          <w:rFonts w:ascii="Times New Roman" w:hAnsi="Times New Roman" w:cs="Times New Roman"/>
          <w:lang w:val="en-CA"/>
        </w:rPr>
        <w:t xml:space="preserve"> </w:t>
      </w:r>
      <w:r w:rsidR="00DD66F1">
        <w:rPr>
          <w:rFonts w:ascii="Times New Roman" w:hAnsi="Times New Roman" w:cs="Times New Roman"/>
          <w:lang w:val="en-CA"/>
        </w:rPr>
        <w:t xml:space="preserve">concern </w:t>
      </w:r>
      <w:r w:rsidR="00511A8E">
        <w:rPr>
          <w:rFonts w:ascii="Times New Roman" w:hAnsi="Times New Roman" w:cs="Times New Roman"/>
          <w:lang w:val="en-CA"/>
        </w:rPr>
        <w:t xml:space="preserve">of coyotes in </w:t>
      </w:r>
      <w:r w:rsidR="00B4102E">
        <w:rPr>
          <w:rFonts w:ascii="Times New Roman" w:hAnsi="Times New Roman" w:cs="Times New Roman"/>
          <w:lang w:val="en-CA"/>
        </w:rPr>
        <w:t xml:space="preserve">residential areas </w:t>
      </w:r>
      <w:r w:rsidR="00CA5245">
        <w:rPr>
          <w:rFonts w:ascii="Times New Roman" w:hAnsi="Times New Roman" w:cs="Times New Roman"/>
          <w:lang w:val="en-CA"/>
        </w:rPr>
        <w:t xml:space="preserve">is decreasing over </w:t>
      </w:r>
      <w:r w:rsidR="0071409E">
        <w:rPr>
          <w:rFonts w:ascii="Times New Roman" w:hAnsi="Times New Roman" w:cs="Times New Roman"/>
          <w:lang w:val="en-CA"/>
        </w:rPr>
        <w:t>time</w:t>
      </w:r>
      <w:r w:rsidR="00AD4B2B">
        <w:rPr>
          <w:rFonts w:ascii="Times New Roman" w:hAnsi="Times New Roman" w:cs="Times New Roman"/>
          <w:lang w:val="en-CA"/>
        </w:rPr>
        <w:t xml:space="preserve">. </w:t>
      </w:r>
      <w:r w:rsidR="00201862">
        <w:rPr>
          <w:rFonts w:ascii="Times New Roman" w:hAnsi="Times New Roman" w:cs="Times New Roman"/>
          <w:lang w:val="en-CA"/>
        </w:rPr>
        <w:t xml:space="preserve">Lastly, </w:t>
      </w:r>
      <w:r w:rsidR="004B3D63">
        <w:rPr>
          <w:rFonts w:ascii="Times New Roman" w:hAnsi="Times New Roman" w:cs="Times New Roman"/>
          <w:lang w:val="en-CA"/>
        </w:rPr>
        <w:t xml:space="preserve">we </w:t>
      </w:r>
      <w:r w:rsidR="0071409E">
        <w:rPr>
          <w:rFonts w:ascii="Times New Roman" w:hAnsi="Times New Roman" w:cs="Times New Roman"/>
          <w:lang w:val="en-CA"/>
        </w:rPr>
        <w:t xml:space="preserve">found that contextual variables </w:t>
      </w:r>
      <w:r w:rsidR="00A11274">
        <w:rPr>
          <w:rFonts w:ascii="Times New Roman" w:hAnsi="Times New Roman" w:cs="Times New Roman"/>
          <w:lang w:val="en-CA"/>
        </w:rPr>
        <w:t>were strongly related</w:t>
      </w:r>
      <w:r w:rsidR="00EE5B46">
        <w:rPr>
          <w:rFonts w:ascii="Times New Roman" w:hAnsi="Times New Roman" w:cs="Times New Roman"/>
          <w:lang w:val="en-CA"/>
        </w:rPr>
        <w:t xml:space="preserve"> </w:t>
      </w:r>
      <w:r w:rsidR="00A11274">
        <w:rPr>
          <w:rFonts w:ascii="Times New Roman" w:hAnsi="Times New Roman" w:cs="Times New Roman"/>
          <w:lang w:val="en-CA"/>
        </w:rPr>
        <w:t>to</w:t>
      </w:r>
      <w:r w:rsidR="006D3757">
        <w:rPr>
          <w:rFonts w:ascii="Times New Roman" w:hAnsi="Times New Roman" w:cs="Times New Roman"/>
          <w:lang w:val="en-CA"/>
        </w:rPr>
        <w:t xml:space="preserve"> human-coyote conf</w:t>
      </w:r>
      <w:r w:rsidR="00C5057C">
        <w:rPr>
          <w:rFonts w:ascii="Times New Roman" w:hAnsi="Times New Roman" w:cs="Times New Roman"/>
          <w:lang w:val="en-CA"/>
        </w:rPr>
        <w:t>lict</w:t>
      </w:r>
      <w:r w:rsidR="007422D9">
        <w:rPr>
          <w:rFonts w:ascii="Times New Roman" w:hAnsi="Times New Roman" w:cs="Times New Roman"/>
          <w:lang w:val="en-CA"/>
        </w:rPr>
        <w:t xml:space="preserve"> (Figure 6)</w:t>
      </w:r>
      <w:r w:rsidR="008C6961">
        <w:rPr>
          <w:rFonts w:ascii="Times New Roman" w:hAnsi="Times New Roman" w:cs="Times New Roman"/>
          <w:lang w:val="en-CA"/>
        </w:rPr>
        <w:t>.</w:t>
      </w:r>
      <w:r w:rsidR="008A01A8">
        <w:rPr>
          <w:rFonts w:ascii="Times New Roman" w:hAnsi="Times New Roman" w:cs="Times New Roman"/>
          <w:lang w:val="en-CA"/>
        </w:rPr>
        <w:t xml:space="preserve"> </w:t>
      </w:r>
      <w:r w:rsidR="00BC75E4">
        <w:rPr>
          <w:rFonts w:ascii="Times New Roman" w:hAnsi="Times New Roman" w:cs="Times New Roman"/>
          <w:lang w:val="en-CA"/>
        </w:rPr>
        <w:t xml:space="preserve">Aggressive coyote behaviour was </w:t>
      </w:r>
      <w:r w:rsidR="00915DC0">
        <w:rPr>
          <w:rFonts w:ascii="Times New Roman" w:hAnsi="Times New Roman" w:cs="Times New Roman"/>
          <w:lang w:val="en-CA"/>
        </w:rPr>
        <w:t>more frequent when reports mentioned f</w:t>
      </w:r>
      <w:r w:rsidR="00411634">
        <w:rPr>
          <w:rFonts w:ascii="Times New Roman" w:hAnsi="Times New Roman" w:cs="Times New Roman"/>
          <w:lang w:val="en-CA"/>
        </w:rPr>
        <w:t>ree-roaming cats and off-leash dogs</w:t>
      </w:r>
      <w:r w:rsidR="00915DC0">
        <w:rPr>
          <w:rFonts w:ascii="Times New Roman" w:hAnsi="Times New Roman" w:cs="Times New Roman"/>
          <w:lang w:val="en-CA"/>
        </w:rPr>
        <w:t>,</w:t>
      </w:r>
      <w:r w:rsidR="009F6828">
        <w:rPr>
          <w:rFonts w:ascii="Times New Roman" w:hAnsi="Times New Roman" w:cs="Times New Roman"/>
          <w:lang w:val="en-CA"/>
        </w:rPr>
        <w:t xml:space="preserve"> </w:t>
      </w:r>
      <w:r w:rsidR="00721796">
        <w:rPr>
          <w:rFonts w:ascii="Times New Roman" w:hAnsi="Times New Roman" w:cs="Times New Roman"/>
          <w:lang w:val="en-CA"/>
        </w:rPr>
        <w:t>and</w:t>
      </w:r>
      <w:r w:rsidR="0055421A">
        <w:rPr>
          <w:rFonts w:ascii="Times New Roman" w:hAnsi="Times New Roman" w:cs="Times New Roman"/>
          <w:lang w:val="en-CA"/>
        </w:rPr>
        <w:t xml:space="preserve"> </w:t>
      </w:r>
      <w:r w:rsidR="00CB102E">
        <w:rPr>
          <w:rFonts w:ascii="Times New Roman" w:hAnsi="Times New Roman" w:cs="Times New Roman"/>
          <w:lang w:val="en-CA"/>
        </w:rPr>
        <w:t>while</w:t>
      </w:r>
      <w:r w:rsidR="00601024">
        <w:rPr>
          <w:rFonts w:ascii="Times New Roman" w:hAnsi="Times New Roman" w:cs="Times New Roman"/>
          <w:lang w:val="en-CA"/>
        </w:rPr>
        <w:t xml:space="preserve"> </w:t>
      </w:r>
      <w:r w:rsidR="00D561BA">
        <w:rPr>
          <w:rFonts w:ascii="Times New Roman" w:hAnsi="Times New Roman" w:cs="Times New Roman"/>
          <w:lang w:val="en-CA"/>
        </w:rPr>
        <w:t xml:space="preserve">children </w:t>
      </w:r>
      <w:r w:rsidR="00601024">
        <w:rPr>
          <w:rFonts w:ascii="Times New Roman" w:hAnsi="Times New Roman" w:cs="Times New Roman"/>
          <w:lang w:val="en-CA"/>
        </w:rPr>
        <w:t>were</w:t>
      </w:r>
      <w:r w:rsidR="00586AF2">
        <w:rPr>
          <w:rFonts w:ascii="Times New Roman" w:hAnsi="Times New Roman" w:cs="Times New Roman"/>
          <w:lang w:val="en-CA"/>
        </w:rPr>
        <w:t xml:space="preserve"> </w:t>
      </w:r>
      <w:r w:rsidR="00CB102E">
        <w:rPr>
          <w:rFonts w:ascii="Times New Roman" w:hAnsi="Times New Roman" w:cs="Times New Roman"/>
          <w:lang w:val="en-CA"/>
        </w:rPr>
        <w:t xml:space="preserve">not </w:t>
      </w:r>
      <w:r w:rsidR="00586AF2">
        <w:rPr>
          <w:rFonts w:ascii="Times New Roman" w:hAnsi="Times New Roman" w:cs="Times New Roman"/>
          <w:lang w:val="en-CA"/>
        </w:rPr>
        <w:t xml:space="preserve">related to </w:t>
      </w:r>
      <w:r w:rsidR="00D96FAA">
        <w:rPr>
          <w:rFonts w:ascii="Times New Roman" w:hAnsi="Times New Roman" w:cs="Times New Roman"/>
          <w:lang w:val="en-CA"/>
        </w:rPr>
        <w:t>coyote boldness</w:t>
      </w:r>
      <w:r w:rsidR="00315DF6">
        <w:rPr>
          <w:rFonts w:ascii="Times New Roman" w:hAnsi="Times New Roman" w:cs="Times New Roman"/>
          <w:lang w:val="en-CA"/>
        </w:rPr>
        <w:t>,</w:t>
      </w:r>
      <w:r w:rsidR="00CB102E">
        <w:rPr>
          <w:rFonts w:ascii="Times New Roman" w:hAnsi="Times New Roman" w:cs="Times New Roman"/>
          <w:lang w:val="en-CA"/>
        </w:rPr>
        <w:t xml:space="preserve"> the level of</w:t>
      </w:r>
      <w:r w:rsidR="0055421A">
        <w:rPr>
          <w:rFonts w:ascii="Times New Roman" w:hAnsi="Times New Roman" w:cs="Times New Roman"/>
          <w:lang w:val="en-CA"/>
        </w:rPr>
        <w:t xml:space="preserve"> human concern was greatest when </w:t>
      </w:r>
      <w:r w:rsidR="006C5940">
        <w:rPr>
          <w:rFonts w:ascii="Times New Roman" w:hAnsi="Times New Roman" w:cs="Times New Roman"/>
          <w:lang w:val="en-CA"/>
        </w:rPr>
        <w:t>children</w:t>
      </w:r>
      <w:r w:rsidR="009F6828">
        <w:rPr>
          <w:rFonts w:ascii="Times New Roman" w:hAnsi="Times New Roman" w:cs="Times New Roman"/>
          <w:lang w:val="en-CA"/>
        </w:rPr>
        <w:t xml:space="preserve"> or </w:t>
      </w:r>
      <w:r w:rsidR="00D732D9">
        <w:rPr>
          <w:rFonts w:ascii="Times New Roman" w:hAnsi="Times New Roman" w:cs="Times New Roman"/>
          <w:lang w:val="en-CA"/>
        </w:rPr>
        <w:t>dogs</w:t>
      </w:r>
      <w:r w:rsidR="0055421A">
        <w:rPr>
          <w:rFonts w:ascii="Times New Roman" w:hAnsi="Times New Roman" w:cs="Times New Roman"/>
          <w:lang w:val="en-CA"/>
        </w:rPr>
        <w:t xml:space="preserve"> were mentioned in reports. </w:t>
      </w:r>
    </w:p>
    <w:p w14:paraId="04446A63" w14:textId="21DDC0FF" w:rsidR="002A2406" w:rsidRDefault="002A2406" w:rsidP="00BA0A2E">
      <w:pPr>
        <w:spacing w:line="480" w:lineRule="auto"/>
        <w:rPr>
          <w:rFonts w:ascii="Times New Roman" w:hAnsi="Times New Roman" w:cs="Times New Roman"/>
          <w:lang w:val="en-CA"/>
        </w:rPr>
      </w:pPr>
    </w:p>
    <w:p w14:paraId="5341AE4F" w14:textId="7F962784" w:rsidR="00C45854" w:rsidRPr="00C45854" w:rsidRDefault="00C45854" w:rsidP="00BA0A2E">
      <w:pPr>
        <w:spacing w:line="480" w:lineRule="auto"/>
        <w:rPr>
          <w:rFonts w:ascii="Times New Roman" w:hAnsi="Times New Roman" w:cs="Times New Roman"/>
          <w:b/>
          <w:bCs/>
          <w:lang w:val="en-CA"/>
        </w:rPr>
      </w:pPr>
      <w:r>
        <w:rPr>
          <w:rFonts w:ascii="Times New Roman" w:hAnsi="Times New Roman" w:cs="Times New Roman"/>
          <w:b/>
          <w:bCs/>
          <w:lang w:val="en-CA"/>
        </w:rPr>
        <w:t>Spatiotemporal patterns in coyote boldness and human concern</w:t>
      </w:r>
    </w:p>
    <w:p w14:paraId="46392ABD" w14:textId="2B874532" w:rsidR="00A55948" w:rsidRPr="001E30C0" w:rsidRDefault="00A012B4" w:rsidP="00BA0A2E">
      <w:pPr>
        <w:spacing w:line="480" w:lineRule="auto"/>
        <w:rPr>
          <w:rFonts w:ascii="Times New Roman" w:hAnsi="Times New Roman" w:cs="Times New Roman"/>
          <w:lang w:val="en-CA"/>
        </w:rPr>
      </w:pPr>
      <w:r>
        <w:rPr>
          <w:rFonts w:ascii="Times New Roman" w:hAnsi="Times New Roman" w:cs="Times New Roman"/>
          <w:lang w:val="en-CA"/>
        </w:rPr>
        <w:t xml:space="preserve">We predicted that </w:t>
      </w:r>
      <w:r w:rsidR="00E559FB">
        <w:rPr>
          <w:rFonts w:ascii="Times New Roman" w:hAnsi="Times New Roman" w:cs="Times New Roman"/>
          <w:lang w:val="en-CA"/>
        </w:rPr>
        <w:t xml:space="preserve">coyotes </w:t>
      </w:r>
      <w:r w:rsidR="00700F22">
        <w:rPr>
          <w:rFonts w:ascii="Times New Roman" w:hAnsi="Times New Roman" w:cs="Times New Roman"/>
          <w:lang w:val="en-CA"/>
        </w:rPr>
        <w:t xml:space="preserve">would exhibit bolder </w:t>
      </w:r>
      <w:r w:rsidR="00DC12FE">
        <w:rPr>
          <w:rFonts w:ascii="Times New Roman" w:hAnsi="Times New Roman" w:cs="Times New Roman"/>
          <w:lang w:val="en-CA"/>
        </w:rPr>
        <w:t xml:space="preserve">behaviour in natural or open areas because they </w:t>
      </w:r>
      <w:r>
        <w:rPr>
          <w:rFonts w:ascii="Times New Roman" w:hAnsi="Times New Roman" w:cs="Times New Roman"/>
          <w:lang w:val="en-CA"/>
        </w:rPr>
        <w:t xml:space="preserve">are more likely to have territories and dens in </w:t>
      </w:r>
      <w:r w:rsidR="00DC12FE">
        <w:rPr>
          <w:rFonts w:ascii="Times New Roman" w:hAnsi="Times New Roman" w:cs="Times New Roman"/>
          <w:lang w:val="en-CA"/>
        </w:rPr>
        <w:t>these</w:t>
      </w:r>
      <w:r>
        <w:rPr>
          <w:rFonts w:ascii="Times New Roman" w:hAnsi="Times New Roman" w:cs="Times New Roman"/>
          <w:lang w:val="en-CA"/>
        </w:rPr>
        <w:t xml:space="preserve"> areas </w:t>
      </w:r>
      <w:r w:rsidRPr="00E36A85">
        <w:rPr>
          <w:rFonts w:ascii="Times New Roman" w:hAnsi="Times New Roman" w:cs="Times New Roman"/>
          <w:lang w:val="en-CA"/>
        </w:rPr>
        <w:fldChar w:fldCharType="begin">
          <w:fldData xml:space="preserve">PEVuZE5vdGU+PENpdGU+PEF1dGhvcj5Eb2RnZTwvQXV0aG9yPjxZZWFyPjIwMTM8L1llYXI+PElE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Eb2RnZTwvQXV0aG9yPjxZZWFyPjIwMTM8L1llYXI+PElE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Pr>
          <w:rFonts w:ascii="Times New Roman" w:hAnsi="Times New Roman" w:cs="Times New Roman"/>
          <w:noProof/>
          <w:lang w:val="en-CA"/>
        </w:rPr>
        <w:t>(Dodge and Kashian, 2013, Gehrt et al., 2009)</w:t>
      </w:r>
      <w:r w:rsidRPr="00E36A85">
        <w:rPr>
          <w:rFonts w:ascii="Times New Roman" w:hAnsi="Times New Roman" w:cs="Times New Roman"/>
          <w:lang w:val="en-CA"/>
        </w:rPr>
        <w:fldChar w:fldCharType="end"/>
      </w:r>
      <w:r w:rsidR="00DC12FE">
        <w:rPr>
          <w:rFonts w:ascii="Times New Roman" w:hAnsi="Times New Roman" w:cs="Times New Roman"/>
          <w:lang w:val="en-CA"/>
        </w:rPr>
        <w:t xml:space="preserve">. </w:t>
      </w:r>
      <w:r>
        <w:rPr>
          <w:rFonts w:ascii="Times New Roman" w:hAnsi="Times New Roman" w:cs="Times New Roman"/>
          <w:lang w:val="en-CA"/>
        </w:rPr>
        <w:t xml:space="preserve">We found partial support for this prediction; </w:t>
      </w:r>
      <w:r w:rsidR="00DC12FE">
        <w:rPr>
          <w:rFonts w:ascii="Times New Roman" w:hAnsi="Times New Roman" w:cs="Times New Roman"/>
          <w:lang w:val="en-CA"/>
        </w:rPr>
        <w:t xml:space="preserve">natural </w:t>
      </w:r>
      <w:r w:rsidR="00F36BEF">
        <w:rPr>
          <w:rFonts w:ascii="Times New Roman" w:hAnsi="Times New Roman" w:cs="Times New Roman"/>
          <w:lang w:val="en-CA"/>
        </w:rPr>
        <w:t xml:space="preserve">land cover was excluded from our top models </w:t>
      </w:r>
      <w:r w:rsidR="009B07AA">
        <w:rPr>
          <w:rFonts w:ascii="Times New Roman" w:hAnsi="Times New Roman" w:cs="Times New Roman"/>
          <w:lang w:val="en-CA"/>
        </w:rPr>
        <w:t xml:space="preserve">and instead, the inverse relationship between boldness and higher building density and road proximity suggested that less developed </w:t>
      </w:r>
      <w:r w:rsidR="00977ABD">
        <w:rPr>
          <w:rFonts w:ascii="Times New Roman" w:hAnsi="Times New Roman" w:cs="Times New Roman"/>
          <w:lang w:val="en-CA"/>
        </w:rPr>
        <w:t>open</w:t>
      </w:r>
      <w:r w:rsidR="009B07AA">
        <w:rPr>
          <w:rFonts w:ascii="Times New Roman" w:hAnsi="Times New Roman" w:cs="Times New Roman"/>
          <w:lang w:val="en-CA"/>
        </w:rPr>
        <w:t xml:space="preserve"> areas are where coyotes behave most antagonistically. </w:t>
      </w:r>
      <w:r w:rsidR="00FF542A">
        <w:rPr>
          <w:rFonts w:ascii="Times New Roman" w:hAnsi="Times New Roman" w:cs="Times New Roman"/>
          <w:lang w:val="en-CA"/>
        </w:rPr>
        <w:t xml:space="preserve">This </w:t>
      </w:r>
      <w:r w:rsidR="005D6C31">
        <w:rPr>
          <w:rFonts w:ascii="Times New Roman" w:hAnsi="Times New Roman" w:cs="Times New Roman"/>
          <w:lang w:val="en-CA"/>
        </w:rPr>
        <w:t>relationship</w:t>
      </w:r>
      <w:r w:rsidR="001722F8">
        <w:rPr>
          <w:rFonts w:ascii="Times New Roman" w:hAnsi="Times New Roman" w:cs="Times New Roman"/>
          <w:lang w:val="en-CA"/>
        </w:rPr>
        <w:t xml:space="preserve"> is further</w:t>
      </w:r>
      <w:r w:rsidR="005D6C31">
        <w:rPr>
          <w:rFonts w:ascii="Times New Roman" w:hAnsi="Times New Roman" w:cs="Times New Roman"/>
          <w:lang w:val="en-CA"/>
        </w:rPr>
        <w:t xml:space="preserve"> supported by the positive </w:t>
      </w:r>
      <w:r w:rsidR="00DB30B3">
        <w:rPr>
          <w:rFonts w:ascii="Times New Roman" w:hAnsi="Times New Roman" w:cs="Times New Roman"/>
          <w:lang w:val="en-CA"/>
        </w:rPr>
        <w:t xml:space="preserve">effect </w:t>
      </w:r>
      <w:r w:rsidR="00094E1E">
        <w:rPr>
          <w:rFonts w:ascii="Times New Roman" w:hAnsi="Times New Roman" w:cs="Times New Roman"/>
          <w:lang w:val="en-CA"/>
        </w:rPr>
        <w:t>of</w:t>
      </w:r>
      <w:r w:rsidR="00DB30B3">
        <w:rPr>
          <w:rFonts w:ascii="Times New Roman" w:hAnsi="Times New Roman" w:cs="Times New Roman"/>
          <w:lang w:val="en-CA"/>
        </w:rPr>
        <w:t xml:space="preserve"> mowed </w:t>
      </w:r>
      <w:r w:rsidR="00786A7D">
        <w:rPr>
          <w:rFonts w:ascii="Times New Roman" w:hAnsi="Times New Roman" w:cs="Times New Roman"/>
          <w:lang w:val="en-CA"/>
        </w:rPr>
        <w:t xml:space="preserve">land cover </w:t>
      </w:r>
      <w:r w:rsidR="00F83C84">
        <w:rPr>
          <w:rFonts w:ascii="Times New Roman" w:hAnsi="Times New Roman" w:cs="Times New Roman"/>
          <w:lang w:val="en-CA"/>
        </w:rPr>
        <w:t>on boldness</w:t>
      </w:r>
      <w:r w:rsidR="00637F0C">
        <w:rPr>
          <w:rFonts w:ascii="Times New Roman" w:hAnsi="Times New Roman" w:cs="Times New Roman"/>
          <w:lang w:val="en-CA"/>
        </w:rPr>
        <w:t xml:space="preserve">. </w:t>
      </w:r>
      <w:proofErr w:type="spellStart"/>
      <w:r w:rsidR="00637F0C" w:rsidRPr="00E36A85">
        <w:rPr>
          <w:rFonts w:ascii="Times New Roman" w:hAnsi="Times New Roman" w:cs="Times New Roman"/>
          <w:lang w:val="en-CA"/>
        </w:rPr>
        <w:t>Poessel</w:t>
      </w:r>
      <w:proofErr w:type="spellEnd"/>
      <w:r w:rsidR="00637F0C" w:rsidRPr="00E36A85">
        <w:rPr>
          <w:rFonts w:ascii="Times New Roman" w:hAnsi="Times New Roman" w:cs="Times New Roman"/>
          <w:lang w:val="en-CA"/>
        </w:rPr>
        <w:t xml:space="preserve"> et al. </w:t>
      </w:r>
      <w:r w:rsidR="00637F0C" w:rsidRPr="00E36A85">
        <w:rPr>
          <w:rFonts w:ascii="Times New Roman" w:hAnsi="Times New Roman" w:cs="Times New Roman"/>
          <w:lang w:val="en-CA"/>
        </w:rPr>
        <w:fldChar w:fldCharType="begin">
          <w:fldData xml:space="preserve">PEVuZE5vdGU+PENpdGUgRXhjbHVkZUF1dGg9IjEiPjxBdXRob3I+UG9lc3NlbDwvQXV0aG9yPjxZ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</w:fldData>
        </w:fldChar>
      </w:r>
      <w:r w:rsidR="00637F0C" w:rsidRPr="00E36A85">
        <w:rPr>
          <w:rFonts w:ascii="Times New Roman" w:hAnsi="Times New Roman" w:cs="Times New Roman"/>
          <w:lang w:val="en-CA"/>
        </w:rPr>
        <w:instrText xml:space="preserve"> ADDIN EN.CITE </w:instrText>
      </w:r>
      <w:r w:rsidR="00637F0C" w:rsidRPr="00E36A85">
        <w:rPr>
          <w:rFonts w:ascii="Times New Roman" w:hAnsi="Times New Roman" w:cs="Times New Roman"/>
          <w:lang w:val="en-CA"/>
        </w:rPr>
        <w:fldChar w:fldCharType="begin">
          <w:fldData xml:space="preserve">PEVuZE5vdGU+PENpdGUgRXhjbHVkZUF1dGg9IjEiPjxBdXRob3I+UG9lc3NlbDwvQXV0aG9yPjxZ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</w:fldData>
        </w:fldChar>
      </w:r>
      <w:r w:rsidR="00637F0C" w:rsidRPr="00E36A85">
        <w:rPr>
          <w:rFonts w:ascii="Times New Roman" w:hAnsi="Times New Roman" w:cs="Times New Roman"/>
          <w:lang w:val="en-CA"/>
        </w:rPr>
        <w:instrText xml:space="preserve"> ADDIN EN.CITE.DATA </w:instrText>
      </w:r>
      <w:r w:rsidR="00637F0C" w:rsidRPr="00E36A85">
        <w:rPr>
          <w:rFonts w:ascii="Times New Roman" w:hAnsi="Times New Roman" w:cs="Times New Roman"/>
          <w:lang w:val="en-CA"/>
        </w:rPr>
      </w:r>
      <w:r w:rsidR="00637F0C" w:rsidRPr="00E36A85">
        <w:rPr>
          <w:rFonts w:ascii="Times New Roman" w:hAnsi="Times New Roman" w:cs="Times New Roman"/>
          <w:lang w:val="en-CA"/>
        </w:rPr>
        <w:fldChar w:fldCharType="end"/>
      </w:r>
      <w:r w:rsidR="00637F0C" w:rsidRPr="00E36A85">
        <w:rPr>
          <w:rFonts w:ascii="Times New Roman" w:hAnsi="Times New Roman" w:cs="Times New Roman"/>
          <w:lang w:val="en-CA"/>
        </w:rPr>
      </w:r>
      <w:r w:rsidR="00637F0C" w:rsidRPr="00E36A85">
        <w:rPr>
          <w:rFonts w:ascii="Times New Roman" w:hAnsi="Times New Roman" w:cs="Times New Roman"/>
          <w:lang w:val="en-CA"/>
        </w:rPr>
        <w:fldChar w:fldCharType="separate"/>
      </w:r>
      <w:r w:rsidR="00637F0C" w:rsidRPr="00E36A85">
        <w:rPr>
          <w:rFonts w:ascii="Times New Roman" w:hAnsi="Times New Roman" w:cs="Times New Roman"/>
          <w:noProof/>
          <w:lang w:val="en-CA"/>
        </w:rPr>
        <w:t>(2013)</w:t>
      </w:r>
      <w:r w:rsidR="00637F0C" w:rsidRPr="00E36A85">
        <w:rPr>
          <w:rFonts w:ascii="Times New Roman" w:hAnsi="Times New Roman" w:cs="Times New Roman"/>
          <w:lang w:val="en-CA"/>
        </w:rPr>
        <w:fldChar w:fldCharType="end"/>
      </w:r>
      <w:r w:rsidR="00EF3E47">
        <w:rPr>
          <w:rFonts w:ascii="Times New Roman" w:hAnsi="Times New Roman" w:cs="Times New Roman"/>
          <w:lang w:val="en-CA"/>
        </w:rPr>
        <w:t xml:space="preserve"> </w:t>
      </w:r>
      <w:r w:rsidR="00637F0C" w:rsidRPr="00E36A85">
        <w:rPr>
          <w:rFonts w:ascii="Times New Roman" w:hAnsi="Times New Roman" w:cs="Times New Roman"/>
          <w:lang w:val="en-CA"/>
        </w:rPr>
        <w:t xml:space="preserve">also reported increased negative encounters in open but not natural areas in Denver, Colorado, and Wine et al. </w:t>
      </w:r>
      <w:r w:rsidR="00637F0C" w:rsidRPr="00E36A85">
        <w:rPr>
          <w:rFonts w:ascii="Times New Roman" w:hAnsi="Times New Roman" w:cs="Times New Roman"/>
          <w:lang w:val="en-CA"/>
        </w:rPr>
        <w:fldChar w:fldCharType="begin">
          <w:fldData xml:space="preserve">PEVuZE5vdGU+PENpdGUgRXhjbHVkZUF1dGg9IjEiPjxBdXRob3I+V2luZTwvQXV0aG9yPjxZZWFy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</w:fldData>
        </w:fldChar>
      </w:r>
      <w:r w:rsidR="00637F0C" w:rsidRPr="00E36A85">
        <w:rPr>
          <w:rFonts w:ascii="Times New Roman" w:hAnsi="Times New Roman" w:cs="Times New Roman"/>
          <w:lang w:val="en-CA"/>
        </w:rPr>
        <w:instrText xml:space="preserve"> ADDIN EN.CITE </w:instrText>
      </w:r>
      <w:r w:rsidR="00637F0C" w:rsidRPr="00E36A85">
        <w:rPr>
          <w:rFonts w:ascii="Times New Roman" w:hAnsi="Times New Roman" w:cs="Times New Roman"/>
          <w:lang w:val="en-CA"/>
        </w:rPr>
        <w:fldChar w:fldCharType="begin">
          <w:fldData xml:space="preserve">PEVuZE5vdGU+PENpdGUgRXhjbHVkZUF1dGg9IjEiPjxBdXRob3I+V2luZTwvQXV0aG9yPjxZZWFy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</w:fldData>
        </w:fldChar>
      </w:r>
      <w:r w:rsidR="00637F0C" w:rsidRPr="00E36A85">
        <w:rPr>
          <w:rFonts w:ascii="Times New Roman" w:hAnsi="Times New Roman" w:cs="Times New Roman"/>
          <w:lang w:val="en-CA"/>
        </w:rPr>
        <w:instrText xml:space="preserve"> ADDIN EN.CITE.DATA </w:instrText>
      </w:r>
      <w:r w:rsidR="00637F0C" w:rsidRPr="00E36A85">
        <w:rPr>
          <w:rFonts w:ascii="Times New Roman" w:hAnsi="Times New Roman" w:cs="Times New Roman"/>
          <w:lang w:val="en-CA"/>
        </w:rPr>
      </w:r>
      <w:r w:rsidR="00637F0C" w:rsidRPr="00E36A85">
        <w:rPr>
          <w:rFonts w:ascii="Times New Roman" w:hAnsi="Times New Roman" w:cs="Times New Roman"/>
          <w:lang w:val="en-CA"/>
        </w:rPr>
        <w:fldChar w:fldCharType="end"/>
      </w:r>
      <w:r w:rsidR="00637F0C" w:rsidRPr="00E36A85">
        <w:rPr>
          <w:rFonts w:ascii="Times New Roman" w:hAnsi="Times New Roman" w:cs="Times New Roman"/>
          <w:lang w:val="en-CA"/>
        </w:rPr>
      </w:r>
      <w:r w:rsidR="00637F0C" w:rsidRPr="00E36A85">
        <w:rPr>
          <w:rFonts w:ascii="Times New Roman" w:hAnsi="Times New Roman" w:cs="Times New Roman"/>
          <w:lang w:val="en-CA"/>
        </w:rPr>
        <w:fldChar w:fldCharType="separate"/>
      </w:r>
      <w:r w:rsidR="00637F0C" w:rsidRPr="00E36A85">
        <w:rPr>
          <w:rFonts w:ascii="Times New Roman" w:hAnsi="Times New Roman" w:cs="Times New Roman"/>
          <w:noProof/>
          <w:lang w:val="en-CA"/>
        </w:rPr>
        <w:t>(2015)</w:t>
      </w:r>
      <w:r w:rsidR="00637F0C" w:rsidRPr="00E36A85">
        <w:rPr>
          <w:rFonts w:ascii="Times New Roman" w:hAnsi="Times New Roman" w:cs="Times New Roman"/>
          <w:lang w:val="en-CA"/>
        </w:rPr>
        <w:fldChar w:fldCharType="end"/>
      </w:r>
      <w:r w:rsidR="00637F0C" w:rsidRPr="00E36A85">
        <w:rPr>
          <w:rFonts w:ascii="Times New Roman" w:hAnsi="Times New Roman" w:cs="Times New Roman"/>
          <w:lang w:val="en-CA"/>
        </w:rPr>
        <w:t xml:space="preserve"> found that coyote encounters were more likely in managed clearings in Mecklenburg County, North Carolina.</w:t>
      </w:r>
      <w:r w:rsidR="00EF3E47">
        <w:rPr>
          <w:rFonts w:ascii="Times New Roman" w:hAnsi="Times New Roman" w:cs="Times New Roman"/>
          <w:lang w:val="en-CA"/>
        </w:rPr>
        <w:t xml:space="preserve"> </w:t>
      </w:r>
      <w:r w:rsidR="004263F7">
        <w:rPr>
          <w:rFonts w:ascii="Times New Roman" w:hAnsi="Times New Roman" w:cs="Times New Roman"/>
          <w:lang w:val="en-CA"/>
        </w:rPr>
        <w:t xml:space="preserve">This pattern may occur because coyotes are visible for longer, thus appearing to be bolder, in open areas or because bolder animals are more likely to occupy areas with less vegetation cover, as has been reported in brown bears </w:t>
      </w:r>
      <w:r w:rsidR="004263F7" w:rsidRPr="00E36A85">
        <w:rPr>
          <w:rFonts w:ascii="Times New Roman" w:hAnsi="Times New Roman" w:cs="Times New Roman"/>
          <w:lang w:val="en-CA"/>
        </w:rPr>
        <w:fldChar w:fldCharType="begin"/>
      </w:r>
      <w:r w:rsidR="004263F7">
        <w:rPr>
          <w:rFonts w:ascii="Times New Roman" w:hAnsi="Times New Roman" w:cs="Times New Roman"/>
          <w:lang w:val="en-CA"/>
        </w:rPr>
        <w:instrText xml:space="preserve"> ADDIN EN.CITE &lt;EndNote&gt;&lt;Cite&gt;&lt;Author&gt;Bombieri&lt;/Author&gt;&lt;Year&gt;2021&lt;/Year&gt;&lt;IDText&gt;Towards understanding bold behaviour of large carnivores: the case of brown bears in human‐modified landscapes&lt;/IDText&gt;&lt;Prefix&gt;Ursus arctos`; &lt;/Prefix&gt;&lt;DisplayText&gt;(Ursus arctos; Bombieri et al., 2021)&lt;/DisplayText&gt;&lt;record&gt;&lt;dates&gt;&lt;pub-dates&gt;&lt;date&gt;2021-03-27&lt;/date&gt;&lt;/pub-dates&gt;&lt;year&gt;2021&lt;/year&gt;&lt;/dates&gt;&lt;isbn&gt;1367-9430&lt;/isbn&gt;&lt;titles&gt;&lt;title&gt;Towards understanding bold behaviour of large carnivores: the case of brown bears in human‐modified landscapes&lt;/title&gt;&lt;secondary-title&gt;Animal Conservation&lt;/secondary-title&gt;&lt;/titles&gt;&lt;access-date&gt;2021-04-23T01:40:55&lt;/access-date&gt;&lt;contributors&gt;&lt;authors&gt;&lt;author&gt;Bombieri, G.&lt;/author&gt;&lt;author&gt;Penteriani, V&lt;/author&gt;&lt;author&gt;Delgado, M. Del Mar&lt;/author&gt;&lt;author&gt;Groff, C.&lt;/author&gt;&lt;author&gt;Pedrotti, L.&lt;/author&gt;&lt;author&gt;Jerina, K.&lt;/author&gt;&lt;/authors&gt;&lt;/contributors&gt;&lt;added-date format="utc"&gt;1619142376&lt;/added-date&gt;&lt;ref-type name="Journal Article"&gt;17&lt;/ref-type&gt;&lt;rec-number&gt;859&lt;/rec-number&gt;&lt;publisher&gt;Wiley&lt;/publisher&gt;&lt;last-updated-date format="utc"&gt;1619142377&lt;/last-updated-date&gt;&lt;electronic-resource-num&gt;10.1111/acv.12680&lt;/electronic-resource-num&gt;&lt;/record&gt;&lt;/Cite&gt;&lt;/EndNote&gt;</w:instrText>
      </w:r>
      <w:r w:rsidR="004263F7" w:rsidRPr="00E36A85">
        <w:rPr>
          <w:rFonts w:ascii="Times New Roman" w:hAnsi="Times New Roman" w:cs="Times New Roman"/>
          <w:lang w:val="en-CA"/>
        </w:rPr>
        <w:fldChar w:fldCharType="separate"/>
      </w:r>
      <w:r w:rsidR="004263F7">
        <w:rPr>
          <w:rFonts w:ascii="Times New Roman" w:hAnsi="Times New Roman" w:cs="Times New Roman"/>
          <w:noProof/>
          <w:lang w:val="en-CA"/>
        </w:rPr>
        <w:t>(Ursus arctos; Bombieri et al., 2021)</w:t>
      </w:r>
      <w:r w:rsidR="004263F7" w:rsidRPr="00E36A85">
        <w:rPr>
          <w:rFonts w:ascii="Times New Roman" w:hAnsi="Times New Roman" w:cs="Times New Roman"/>
          <w:lang w:val="en-CA"/>
        </w:rPr>
        <w:fldChar w:fldCharType="end"/>
      </w:r>
      <w:r w:rsidR="004263F7">
        <w:rPr>
          <w:rFonts w:ascii="Times New Roman" w:hAnsi="Times New Roman" w:cs="Times New Roman"/>
          <w:lang w:val="en-CA"/>
        </w:rPr>
        <w:t xml:space="preserve">. </w:t>
      </w:r>
      <w:r w:rsidR="002E2864">
        <w:rPr>
          <w:rFonts w:ascii="Times New Roman" w:hAnsi="Times New Roman" w:cs="Times New Roman"/>
          <w:lang w:val="en-CA"/>
        </w:rPr>
        <w:t>T</w:t>
      </w:r>
      <w:r w:rsidR="00765B06">
        <w:rPr>
          <w:rFonts w:ascii="Times New Roman" w:hAnsi="Times New Roman" w:cs="Times New Roman"/>
          <w:lang w:val="en-CA"/>
        </w:rPr>
        <w:t>he higher explanatory value of small</w:t>
      </w:r>
      <w:r w:rsidR="007422D9">
        <w:rPr>
          <w:rFonts w:ascii="Times New Roman" w:hAnsi="Times New Roman" w:cs="Times New Roman"/>
          <w:lang w:val="en-CA"/>
        </w:rPr>
        <w:t>er</w:t>
      </w:r>
      <w:r w:rsidR="00765B06">
        <w:rPr>
          <w:rFonts w:ascii="Times New Roman" w:hAnsi="Times New Roman" w:cs="Times New Roman"/>
          <w:lang w:val="en-CA"/>
        </w:rPr>
        <w:t xml:space="preserve"> scales</w:t>
      </w:r>
      <w:r w:rsidR="007422D9">
        <w:rPr>
          <w:rFonts w:ascii="Times New Roman" w:hAnsi="Times New Roman" w:cs="Times New Roman"/>
          <w:lang w:val="en-CA"/>
        </w:rPr>
        <w:t xml:space="preserve"> (Table 2 in Appendix 4)</w:t>
      </w:r>
      <w:r w:rsidR="00765B06">
        <w:rPr>
          <w:rFonts w:ascii="Times New Roman" w:hAnsi="Times New Roman" w:cs="Times New Roman"/>
          <w:lang w:val="en-CA"/>
        </w:rPr>
        <w:t xml:space="preserve"> </w:t>
      </w:r>
      <w:r w:rsidR="002E2864">
        <w:rPr>
          <w:rFonts w:ascii="Times New Roman" w:hAnsi="Times New Roman" w:cs="Times New Roman"/>
          <w:lang w:val="en-CA"/>
        </w:rPr>
        <w:t>further</w:t>
      </w:r>
      <w:r w:rsidR="00765B06">
        <w:rPr>
          <w:rFonts w:ascii="Times New Roman" w:hAnsi="Times New Roman" w:cs="Times New Roman"/>
          <w:lang w:val="en-CA"/>
        </w:rPr>
        <w:t xml:space="preserve"> suggests that boldness is driven by site-specific </w:t>
      </w:r>
      <w:r w:rsidR="00765B06">
        <w:rPr>
          <w:rFonts w:ascii="Times New Roman" w:hAnsi="Times New Roman" w:cs="Times New Roman"/>
          <w:lang w:val="en-CA"/>
        </w:rPr>
        <w:lastRenderedPageBreak/>
        <w:t>factors like the proximity to vegetation cover</w:t>
      </w:r>
      <w:r w:rsidR="008D554A">
        <w:rPr>
          <w:rFonts w:ascii="Times New Roman" w:hAnsi="Times New Roman" w:cs="Times New Roman"/>
          <w:lang w:val="en-CA"/>
        </w:rPr>
        <w:t>, territorial boundaries</w:t>
      </w:r>
      <w:r w:rsidR="00A55948">
        <w:rPr>
          <w:rFonts w:ascii="Times New Roman" w:hAnsi="Times New Roman" w:cs="Times New Roman"/>
          <w:lang w:val="en-CA"/>
        </w:rPr>
        <w:t>,</w:t>
      </w:r>
      <w:r w:rsidR="00765B06">
        <w:rPr>
          <w:rFonts w:ascii="Times New Roman" w:hAnsi="Times New Roman" w:cs="Times New Roman"/>
          <w:lang w:val="en-CA"/>
        </w:rPr>
        <w:t xml:space="preserve"> or dens</w:t>
      </w:r>
      <w:r w:rsidR="006C743A">
        <w:rPr>
          <w:rFonts w:ascii="Times New Roman" w:hAnsi="Times New Roman" w:cs="Times New Roman"/>
          <w:lang w:val="en-CA"/>
        </w:rPr>
        <w:t xml:space="preserve"> during the pup rearing season</w:t>
      </w:r>
      <w:r w:rsidR="00765B06">
        <w:rPr>
          <w:rFonts w:ascii="Times New Roman" w:hAnsi="Times New Roman" w:cs="Times New Roman"/>
          <w:lang w:val="en-CA"/>
        </w:rPr>
        <w:t>.</w:t>
      </w:r>
    </w:p>
    <w:p w14:paraId="0AAA0268" w14:textId="77777777" w:rsidR="00A55948" w:rsidRDefault="00A55948" w:rsidP="00BA0A2E">
      <w:pPr>
        <w:spacing w:line="480" w:lineRule="auto"/>
      </w:pPr>
    </w:p>
    <w:p w14:paraId="0C11921A" w14:textId="681F5CF8" w:rsidR="00B7753B" w:rsidRDefault="00C2584B" w:rsidP="00C7636A">
      <w:pPr>
        <w:spacing w:line="480" w:lineRule="auto"/>
        <w:rPr>
          <w:rFonts w:ascii="Times New Roman" w:hAnsi="Times New Roman" w:cs="Times New Roman"/>
          <w:lang w:val="en-CA"/>
        </w:rPr>
      </w:pPr>
      <w:r>
        <w:rPr>
          <w:rFonts w:ascii="Times New Roman" w:hAnsi="Times New Roman" w:cs="Times New Roman"/>
          <w:lang w:val="en-CA"/>
        </w:rPr>
        <w:t>Boldness</w:t>
      </w:r>
      <w:r w:rsidR="00D37B08">
        <w:rPr>
          <w:rFonts w:ascii="Times New Roman" w:hAnsi="Times New Roman" w:cs="Times New Roman"/>
          <w:lang w:val="en-CA"/>
        </w:rPr>
        <w:t xml:space="preserve"> was significantly </w:t>
      </w:r>
      <w:r w:rsidR="005702ED">
        <w:rPr>
          <w:rFonts w:ascii="Times New Roman" w:hAnsi="Times New Roman" w:cs="Times New Roman"/>
          <w:lang w:val="en-CA"/>
        </w:rPr>
        <w:t xml:space="preserve">more </w:t>
      </w:r>
      <w:r w:rsidR="00315DF6">
        <w:rPr>
          <w:rFonts w:ascii="Times New Roman" w:hAnsi="Times New Roman" w:cs="Times New Roman"/>
          <w:lang w:val="en-CA"/>
        </w:rPr>
        <w:t>likely</w:t>
      </w:r>
      <w:r w:rsidR="00034AE0">
        <w:rPr>
          <w:rFonts w:ascii="Times New Roman" w:hAnsi="Times New Roman" w:cs="Times New Roman"/>
          <w:lang w:val="en-CA"/>
        </w:rPr>
        <w:t xml:space="preserve"> </w:t>
      </w:r>
      <w:r w:rsidR="00EE5F63">
        <w:rPr>
          <w:rFonts w:ascii="Times New Roman" w:hAnsi="Times New Roman" w:cs="Times New Roman"/>
          <w:lang w:val="en-CA"/>
        </w:rPr>
        <w:t>during the pup rearing season</w:t>
      </w:r>
      <w:r w:rsidR="009D624F">
        <w:rPr>
          <w:rFonts w:ascii="Times New Roman" w:hAnsi="Times New Roman" w:cs="Times New Roman"/>
          <w:lang w:val="en-CA"/>
        </w:rPr>
        <w:t>, which supports our initial hypothesis and the findings of similar studies</w:t>
      </w:r>
      <w:r>
        <w:rPr>
          <w:rFonts w:ascii="Times New Roman" w:hAnsi="Times New Roman" w:cs="Times New Roman"/>
          <w:lang w:val="en-CA"/>
        </w:rPr>
        <w:t xml:space="preserve"> </w:t>
      </w:r>
      <w:r w:rsidR="008E1CEB" w:rsidRPr="00E36A85">
        <w:rPr>
          <w:rFonts w:ascii="Times New Roman" w:hAnsi="Times New Roman" w:cs="Times New Roman"/>
          <w:lang w:val="en-CA"/>
        </w:rPr>
        <w:fldChar w:fldCharType="begin"/>
      </w:r>
      <w:r w:rsidR="00751E65">
        <w:rPr>
          <w:rFonts w:ascii="Times New Roman" w:hAnsi="Times New Roman" w:cs="Times New Roman"/>
          <w:lang w:val="en-CA"/>
        </w:rPr>
        <w:instrText xml:space="preserve"> ADDIN EN.CITE &lt;EndNote&gt;&lt;Cite&gt;&lt;Author&gt;White&lt;/Author&gt;&lt;Year&gt;2009&lt;/Year&gt;&lt;IDText&gt;Coyote Attacks on Humans in the United States and Canada&lt;/IDText&gt;&lt;DisplayText&gt;(White and Gehrt, 2009, Lukasik and Alexander, 2011)&lt;/DisplayText&gt;&lt;record&gt;&lt;titles&gt;&lt;title&gt;Coyote Attacks on Humans in the United States and Canada&lt;/title&gt;&lt;/titles&gt;&lt;pages&gt;419-432&lt;/pages&gt;&lt;contributors&gt;&lt;authors&gt;&lt;author&gt;White, Lynsey A&lt;/author&gt;&lt;author&gt;Gehrt, Stanley D&lt;/author&gt;&lt;/authors&gt;&lt;/contributors&gt;&lt;added-date format="utc"&gt;1600220305&lt;/added-date&gt;&lt;ref-type name="Generic"&gt;13&lt;/ref-type&gt;&lt;dates&gt;&lt;year&gt;2009&lt;/year&gt;&lt;/dates&gt;&lt;rec-number&gt;365&lt;/rec-number&gt;&lt;publisher&gt;Human Dimensions of Wildlife&lt;/publisher&gt;&lt;last-updated-date format="utc"&gt;1600220346&lt;/last-updated-date&gt;&lt;volume&gt;14&lt;/volume&gt;&lt;/record&gt;&lt;/Cite&gt;&lt;Cite&gt;&lt;Author&gt;Lukasik&lt;/Author&gt;&lt;Year&gt;2011&lt;/Year&gt;&lt;IDText&gt;Human–Coyote Interactions in Calgary, Alberta&lt;/IDText&gt;&lt;record&gt;&lt;dates&gt;&lt;pub-dates&gt;&lt;date&gt;2011-03-29&lt;/date&gt;&lt;/pub-dates&gt;&lt;year&gt;2011&lt;/year&gt;&lt;/dates&gt;&lt;isbn&gt;1087-1209&lt;/isbn&gt;&lt;titles&gt;&lt;title&gt;Human–Coyote Interactions in Calgary, Alberta&lt;/title&gt;&lt;secondary-title&gt;Human Dimensions of Wildlife&lt;/secondary-title&gt;&lt;/titles&gt;&lt;pages&gt;114-127&lt;/pages&gt;&lt;number&gt;2&lt;/number&gt;&lt;access-date&gt;2020-09-13T02:57:40&lt;/access-date&gt;&lt;contributors&gt;&lt;authors&gt;&lt;author&gt;Lukasik, Victoria M.&lt;/author&gt;&lt;author&gt;Alexander, Shelley M.&lt;/author&gt;&lt;/authors&gt;&lt;/contributors&gt;&lt;added-date format="utc"&gt;1599966020&lt;/added-date&gt;&lt;ref-type name="Journal Article"&gt;17&lt;/ref-type&gt;&lt;rec-number&gt;353&lt;/rec-number&gt;&lt;publisher&gt;Informa UK Limited&lt;/publisher&gt;&lt;last-updated-date format="utc"&gt;1599966021&lt;/last-updated-date&gt;&lt;electronic-resource-num&gt;10.1080/10871209.2011.544014&lt;/electronic-resource-num&gt;&lt;volume&gt;16&lt;/volume&gt;&lt;/record&gt;&lt;/Cite&gt;&lt;/EndNote&gt;</w:instrText>
      </w:r>
      <w:r w:rsidR="008E1CEB" w:rsidRPr="00E36A85">
        <w:rPr>
          <w:rFonts w:ascii="Times New Roman" w:hAnsi="Times New Roman" w:cs="Times New Roman"/>
          <w:lang w:val="en-CA"/>
        </w:rPr>
        <w:fldChar w:fldCharType="separate"/>
      </w:r>
      <w:r w:rsidR="00751E65">
        <w:rPr>
          <w:rFonts w:ascii="Times New Roman" w:hAnsi="Times New Roman" w:cs="Times New Roman"/>
          <w:noProof/>
          <w:lang w:val="en-CA"/>
        </w:rPr>
        <w:t>(White and Gehrt, 2009, Lukasik and Alexander, 2011)</w:t>
      </w:r>
      <w:r w:rsidR="008E1CEB" w:rsidRPr="00E36A85">
        <w:rPr>
          <w:rFonts w:ascii="Times New Roman" w:hAnsi="Times New Roman" w:cs="Times New Roman"/>
          <w:lang w:val="en-CA"/>
        </w:rPr>
        <w:fldChar w:fldCharType="end"/>
      </w:r>
      <w:r>
        <w:rPr>
          <w:rFonts w:ascii="Times New Roman" w:hAnsi="Times New Roman" w:cs="Times New Roman"/>
          <w:lang w:val="en-CA"/>
        </w:rPr>
        <w:t>, especially in modified open areas</w:t>
      </w:r>
      <w:r w:rsidR="003D5826">
        <w:rPr>
          <w:rFonts w:ascii="Times New Roman" w:hAnsi="Times New Roman" w:cs="Times New Roman"/>
          <w:lang w:val="en-CA"/>
        </w:rPr>
        <w:t xml:space="preserve">. </w:t>
      </w:r>
      <w:r w:rsidR="005A15CC">
        <w:rPr>
          <w:rFonts w:ascii="Times New Roman" w:hAnsi="Times New Roman" w:cs="Times New Roman"/>
          <w:lang w:val="en-CA"/>
        </w:rPr>
        <w:t>Of note, r</w:t>
      </w:r>
      <w:r w:rsidR="00136187">
        <w:rPr>
          <w:rFonts w:ascii="Times New Roman" w:hAnsi="Times New Roman" w:cs="Times New Roman"/>
          <w:lang w:val="en-CA"/>
        </w:rPr>
        <w:t xml:space="preserve">eporting was lowest during this period (Figure 2), indicating that coyotes </w:t>
      </w:r>
      <w:r w:rsidR="00912566">
        <w:rPr>
          <w:rFonts w:ascii="Times New Roman" w:hAnsi="Times New Roman" w:cs="Times New Roman"/>
          <w:lang w:val="en-CA"/>
        </w:rPr>
        <w:t>likely avoid humans and pets</w:t>
      </w:r>
      <w:r w:rsidR="00175C37">
        <w:rPr>
          <w:rFonts w:ascii="Times New Roman" w:hAnsi="Times New Roman" w:cs="Times New Roman"/>
          <w:lang w:val="en-CA"/>
        </w:rPr>
        <w:t xml:space="preserve"> most strongly during this season</w:t>
      </w:r>
      <w:r w:rsidR="007E2EBA">
        <w:rPr>
          <w:rFonts w:ascii="Times New Roman" w:hAnsi="Times New Roman" w:cs="Times New Roman"/>
          <w:lang w:val="en-CA"/>
        </w:rPr>
        <w:t xml:space="preserve"> </w:t>
      </w:r>
      <w:r w:rsidR="00A62F08">
        <w:rPr>
          <w:rFonts w:ascii="Times New Roman" w:hAnsi="Times New Roman" w:cs="Times New Roman"/>
          <w:lang w:val="en-CA"/>
        </w:rPr>
        <w:t xml:space="preserve">but </w:t>
      </w:r>
      <w:r w:rsidR="003256E8">
        <w:rPr>
          <w:rFonts w:ascii="Times New Roman" w:hAnsi="Times New Roman" w:cs="Times New Roman"/>
          <w:lang w:val="en-CA"/>
        </w:rPr>
        <w:t xml:space="preserve">behave more aggressively when </w:t>
      </w:r>
      <w:r w:rsidR="00175C37">
        <w:rPr>
          <w:rFonts w:ascii="Times New Roman" w:hAnsi="Times New Roman" w:cs="Times New Roman"/>
          <w:lang w:val="en-CA"/>
        </w:rPr>
        <w:t>interactions do occur.</w:t>
      </w:r>
      <w:r w:rsidR="00A27058">
        <w:rPr>
          <w:rFonts w:ascii="Times New Roman" w:hAnsi="Times New Roman" w:cs="Times New Roman"/>
          <w:lang w:val="en-CA"/>
        </w:rPr>
        <w:t xml:space="preserve"> </w:t>
      </w:r>
      <w:r w:rsidR="005A15CC">
        <w:rPr>
          <w:rFonts w:ascii="Times New Roman" w:hAnsi="Times New Roman" w:cs="Times New Roman"/>
          <w:lang w:val="en-CA"/>
        </w:rPr>
        <w:t>Th</w:t>
      </w:r>
      <w:r w:rsidR="00621522">
        <w:rPr>
          <w:rFonts w:ascii="Times New Roman" w:hAnsi="Times New Roman" w:cs="Times New Roman"/>
          <w:lang w:val="en-CA"/>
        </w:rPr>
        <w:t>e increase</w:t>
      </w:r>
      <w:r w:rsidR="00E31AF3">
        <w:rPr>
          <w:rFonts w:ascii="Times New Roman" w:hAnsi="Times New Roman" w:cs="Times New Roman"/>
          <w:lang w:val="en-CA"/>
        </w:rPr>
        <w:t>d</w:t>
      </w:r>
      <w:r w:rsidR="00621522">
        <w:rPr>
          <w:rFonts w:ascii="Times New Roman" w:hAnsi="Times New Roman" w:cs="Times New Roman"/>
          <w:lang w:val="en-CA"/>
        </w:rPr>
        <w:t xml:space="preserve"> probability of bold</w:t>
      </w:r>
      <w:r w:rsidR="00E31AF3">
        <w:rPr>
          <w:rFonts w:ascii="Times New Roman" w:hAnsi="Times New Roman" w:cs="Times New Roman"/>
          <w:lang w:val="en-CA"/>
        </w:rPr>
        <w:t>ness</w:t>
      </w:r>
      <w:r w:rsidR="002568B3">
        <w:rPr>
          <w:rFonts w:ascii="Times New Roman" w:hAnsi="Times New Roman" w:cs="Times New Roman"/>
          <w:lang w:val="en-CA"/>
        </w:rPr>
        <w:t xml:space="preserve"> when human-coyote interactions occur</w:t>
      </w:r>
      <w:r w:rsidR="005A15CC">
        <w:rPr>
          <w:rFonts w:ascii="Times New Roman" w:hAnsi="Times New Roman" w:cs="Times New Roman"/>
          <w:lang w:val="en-CA"/>
        </w:rPr>
        <w:t xml:space="preserve"> is likely attributed to defense of </w:t>
      </w:r>
      <w:r w:rsidR="004B343C">
        <w:rPr>
          <w:rFonts w:ascii="Times New Roman" w:hAnsi="Times New Roman" w:cs="Times New Roman"/>
          <w:lang w:val="en-CA"/>
        </w:rPr>
        <w:t>young</w:t>
      </w:r>
      <w:r w:rsidR="005A15CC">
        <w:rPr>
          <w:rFonts w:ascii="Times New Roman" w:hAnsi="Times New Roman" w:cs="Times New Roman"/>
          <w:lang w:val="en-CA"/>
        </w:rPr>
        <w:t xml:space="preserve"> from perceived threats posed by humans or dogs </w:t>
      </w:r>
      <w:r w:rsidR="005A15CC">
        <w:rPr>
          <w:rFonts w:ascii="Times New Roman" w:hAnsi="Times New Roman" w:cs="Times New Roman"/>
          <w:lang w:val="en-CA"/>
        </w:rPr>
        <w:fldChar w:fldCharType="begin">
          <w:fldData xml:space="preserve">PEVuZE5vdGU+PENpdGU+PEF1dGhvcj5Cb21iaWVyaTwvQXV0aG9yPjxZZWFyPjIwMTg8L1llYXI+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</w:fldData>
        </w:fldChar>
      </w:r>
      <w:r w:rsidR="005A15CC">
        <w:rPr>
          <w:rFonts w:ascii="Times New Roman" w:hAnsi="Times New Roman" w:cs="Times New Roman"/>
          <w:lang w:val="en-CA"/>
        </w:rPr>
        <w:instrText xml:space="preserve"> ADDIN EN.CITE </w:instrText>
      </w:r>
      <w:r w:rsidR="005A15CC">
        <w:rPr>
          <w:rFonts w:ascii="Times New Roman" w:hAnsi="Times New Roman" w:cs="Times New Roman"/>
          <w:lang w:val="en-CA"/>
        </w:rPr>
        <w:fldChar w:fldCharType="begin">
          <w:fldData xml:space="preserve">PEVuZE5vdGU+PENpdGU+PEF1dGhvcj5Cb21iaWVyaTwvQXV0aG9yPjxZZWFyPjIwMTg8L1llYXI+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</w:fldData>
        </w:fldChar>
      </w:r>
      <w:r w:rsidR="005A15CC">
        <w:rPr>
          <w:rFonts w:ascii="Times New Roman" w:hAnsi="Times New Roman" w:cs="Times New Roman"/>
          <w:lang w:val="en-CA"/>
        </w:rPr>
        <w:instrText xml:space="preserve"> ADDIN EN.CITE.DATA </w:instrText>
      </w:r>
      <w:r w:rsidR="005A15CC">
        <w:rPr>
          <w:rFonts w:ascii="Times New Roman" w:hAnsi="Times New Roman" w:cs="Times New Roman"/>
          <w:lang w:val="en-CA"/>
        </w:rPr>
      </w:r>
      <w:r w:rsidR="005A15CC">
        <w:rPr>
          <w:rFonts w:ascii="Times New Roman" w:hAnsi="Times New Roman" w:cs="Times New Roman"/>
          <w:lang w:val="en-CA"/>
        </w:rPr>
        <w:fldChar w:fldCharType="end"/>
      </w:r>
      <w:r w:rsidR="005A15CC">
        <w:rPr>
          <w:rFonts w:ascii="Times New Roman" w:hAnsi="Times New Roman" w:cs="Times New Roman"/>
          <w:lang w:val="en-CA"/>
        </w:rPr>
      </w:r>
      <w:r w:rsidR="005A15CC">
        <w:rPr>
          <w:rFonts w:ascii="Times New Roman" w:hAnsi="Times New Roman" w:cs="Times New Roman"/>
          <w:lang w:val="en-CA"/>
        </w:rPr>
        <w:fldChar w:fldCharType="separate"/>
      </w:r>
      <w:r w:rsidR="005A15CC">
        <w:rPr>
          <w:rFonts w:ascii="Times New Roman" w:hAnsi="Times New Roman" w:cs="Times New Roman"/>
          <w:noProof/>
          <w:lang w:val="en-CA"/>
        </w:rPr>
        <w:t>(Bombieri et al., 2018)</w:t>
      </w:r>
      <w:r w:rsidR="005A15CC">
        <w:rPr>
          <w:rFonts w:ascii="Times New Roman" w:hAnsi="Times New Roman" w:cs="Times New Roman"/>
          <w:lang w:val="en-CA"/>
        </w:rPr>
        <w:fldChar w:fldCharType="end"/>
      </w:r>
      <w:r w:rsidR="005A15CC">
        <w:rPr>
          <w:rFonts w:ascii="Times New Roman" w:hAnsi="Times New Roman" w:cs="Times New Roman"/>
          <w:lang w:val="en-CA"/>
        </w:rPr>
        <w:t>.</w:t>
      </w:r>
      <w:r w:rsidR="00E31AF3">
        <w:rPr>
          <w:rFonts w:ascii="Times New Roman" w:hAnsi="Times New Roman" w:cs="Times New Roman"/>
          <w:lang w:val="en-CA"/>
        </w:rPr>
        <w:t xml:space="preserve"> </w:t>
      </w:r>
      <w:r w:rsidR="00560F2F">
        <w:rPr>
          <w:rFonts w:ascii="Times New Roman" w:hAnsi="Times New Roman" w:cs="Times New Roman"/>
          <w:lang w:val="en-CA"/>
        </w:rPr>
        <w:t>During this season, reporters were more frequently walking (</w:t>
      </w:r>
      <w:r w:rsidR="009731D0">
        <w:rPr>
          <w:rFonts w:ascii="Times New Roman" w:hAnsi="Times New Roman" w:cs="Times New Roman"/>
          <w:lang w:val="en-CA"/>
        </w:rPr>
        <w:t>Figure 1 in Appendix 4</w:t>
      </w:r>
      <w:r w:rsidR="00560F2F">
        <w:rPr>
          <w:rFonts w:ascii="Times New Roman" w:hAnsi="Times New Roman" w:cs="Times New Roman"/>
          <w:lang w:val="en-CA"/>
        </w:rPr>
        <w:t xml:space="preserve">), which also may have contributed to higher boldness (Figure 5). </w:t>
      </w:r>
      <w:r w:rsidR="00D2336D">
        <w:rPr>
          <w:rFonts w:ascii="Times New Roman" w:hAnsi="Times New Roman" w:cs="Times New Roman"/>
          <w:lang w:val="en-CA"/>
        </w:rPr>
        <w:t>There were also more</w:t>
      </w:r>
      <w:r w:rsidR="00D315D8">
        <w:rPr>
          <w:rFonts w:ascii="Times New Roman" w:hAnsi="Times New Roman" w:cs="Times New Roman"/>
          <w:lang w:val="en-CA"/>
        </w:rPr>
        <w:t xml:space="preserve"> reports of</w:t>
      </w:r>
      <w:r w:rsidR="00E31AF3">
        <w:rPr>
          <w:rFonts w:ascii="Times New Roman" w:hAnsi="Times New Roman" w:cs="Times New Roman"/>
          <w:lang w:val="en-CA"/>
        </w:rPr>
        <w:t xml:space="preserve"> cat depredations during the pup rearing season (29 of 50</w:t>
      </w:r>
      <w:r w:rsidR="00D2336D">
        <w:rPr>
          <w:rFonts w:ascii="Times New Roman" w:hAnsi="Times New Roman" w:cs="Times New Roman"/>
          <w:lang w:val="en-CA"/>
        </w:rPr>
        <w:t xml:space="preserve"> total</w:t>
      </w:r>
      <w:r w:rsidR="00E31AF3">
        <w:rPr>
          <w:rFonts w:ascii="Times New Roman" w:hAnsi="Times New Roman" w:cs="Times New Roman"/>
          <w:lang w:val="en-CA"/>
        </w:rPr>
        <w:t>),</w:t>
      </w:r>
      <w:r w:rsidR="00F072C9">
        <w:rPr>
          <w:rFonts w:ascii="Times New Roman" w:hAnsi="Times New Roman" w:cs="Times New Roman"/>
          <w:lang w:val="en-CA"/>
        </w:rPr>
        <w:t xml:space="preserve"> </w:t>
      </w:r>
      <w:r w:rsidR="00D2336D">
        <w:rPr>
          <w:rFonts w:ascii="Times New Roman" w:hAnsi="Times New Roman" w:cs="Times New Roman"/>
          <w:lang w:val="en-CA"/>
        </w:rPr>
        <w:t xml:space="preserve">probably </w:t>
      </w:r>
      <w:r w:rsidR="00624B19">
        <w:rPr>
          <w:rFonts w:ascii="Times New Roman" w:hAnsi="Times New Roman" w:cs="Times New Roman"/>
          <w:lang w:val="en-CA"/>
        </w:rPr>
        <w:t>caused by both</w:t>
      </w:r>
      <w:r w:rsidR="00E31AF3">
        <w:rPr>
          <w:rFonts w:ascii="Times New Roman" w:hAnsi="Times New Roman" w:cs="Times New Roman"/>
          <w:lang w:val="en-CA"/>
        </w:rPr>
        <w:t xml:space="preserve"> </w:t>
      </w:r>
      <w:r w:rsidR="00DF40F3">
        <w:rPr>
          <w:rFonts w:ascii="Times New Roman" w:hAnsi="Times New Roman" w:cs="Times New Roman"/>
          <w:lang w:val="en-CA"/>
        </w:rPr>
        <w:t>greater numbers of</w:t>
      </w:r>
      <w:r w:rsidR="00E31AF3">
        <w:rPr>
          <w:rFonts w:ascii="Times New Roman" w:hAnsi="Times New Roman" w:cs="Times New Roman"/>
          <w:lang w:val="en-CA"/>
        </w:rPr>
        <w:t xml:space="preserve"> free-roaming cats </w:t>
      </w:r>
      <w:r w:rsidR="001065C9">
        <w:rPr>
          <w:rFonts w:ascii="Times New Roman" w:hAnsi="Times New Roman" w:cs="Times New Roman"/>
          <w:lang w:val="en-CA"/>
        </w:rPr>
        <w:t>in this season</w:t>
      </w:r>
      <w:r w:rsidR="00E31AF3">
        <w:rPr>
          <w:rFonts w:ascii="Times New Roman" w:hAnsi="Times New Roman" w:cs="Times New Roman"/>
          <w:lang w:val="en-CA"/>
        </w:rPr>
        <w:t xml:space="preserve"> and provisioning behaviour of coyotes </w:t>
      </w:r>
      <w:r w:rsidR="00E31AF3">
        <w:rPr>
          <w:rFonts w:ascii="Times New Roman" w:hAnsi="Times New Roman" w:cs="Times New Roman"/>
          <w:lang w:val="en-CA"/>
        </w:rPr>
        <w:fldChar w:fldCharType="begin"/>
      </w:r>
      <w:r w:rsidR="00E31AF3">
        <w:rPr>
          <w:rFonts w:ascii="Times New Roman" w:hAnsi="Times New Roman" w:cs="Times New Roman"/>
          <w:lang w:val="en-CA"/>
        </w:rPr>
        <w:instrText xml:space="preserve"> ADDIN EN.CITE &lt;EndNote&gt;&lt;Cite&gt;&lt;Author&gt;Nation&lt;/Author&gt;&lt;Year&gt;2019&lt;/Year&gt;&lt;IDText&gt;A Forensic Pathology Investigation of Dismembered Domestic Cats: Coyotes or Cults?&lt;/IDText&gt;&lt;DisplayText&gt;(Nation and St. Clair, 2019)&lt;/DisplayText&gt;&lt;record&gt;&lt;dates&gt;&lt;pub-dates&gt;&lt;date&gt;May&lt;/date&gt;&lt;/pub-dates&gt;&lt;year&gt;2019&lt;/year&gt;&lt;/dates&gt;&lt;keywords&gt;&lt;keyword&gt;Canis latrans&lt;/keyword&gt;&lt;keyword&gt;Felis catus&lt;/keyword&gt;&lt;keyword&gt;mutilation&lt;/keyword&gt;&lt;keyword&gt;predation&lt;/keyword&gt;&lt;keyword&gt;ritual&lt;/keyword&gt;&lt;keyword&gt;scavenging&lt;/keyword&gt;&lt;keyword&gt;&lt;/keyword&gt;&lt;keyword&gt;species interaction&lt;/keyword&gt;&lt;keyword&gt;veterinary forensics&lt;/keyword&gt;&lt;keyword&gt;forensic pathology&lt;/keyword&gt;&lt;keyword&gt;patterns&lt;/keyword&gt;&lt;keyword&gt;food&lt;/keyword&gt;&lt;keyword&gt;Pathology&lt;/keyword&gt;&lt;keyword&gt;Veterinary Sciences&lt;/keyword&gt;&lt;/keywords&gt;&lt;urls&gt;&lt;related-urls&gt;&lt;url&gt;&amp;lt;Go to ISI&amp;gt;://WOS:000465430000014&lt;/url&gt;&lt;/related-urls&gt;&lt;/urls&gt;&lt;isbn&gt;0300-9858&lt;/isbn&gt;&lt;work-type&gt;Article&lt;/work-type&gt;&lt;titles&gt;&lt;title&gt;A Forensic Pathology Investigation of Dismembered Domestic Cats: Coyotes or Cults?&lt;/title&gt;&lt;secondary-title&gt;Veterinary Pathology&lt;/secondary-title&gt;&lt;alt-title&gt;Vet. Pathol.&lt;/alt-title&gt;&lt;/titles&gt;&lt;pages&gt;444-451&lt;/pages&gt;&lt;number&gt;3&lt;/number&gt;&lt;contributors&gt;&lt;authors&gt;&lt;author&gt;Nation, P. N.&lt;/author&gt;&lt;author&gt;St. Clair, C. C.&lt;/author&gt;&lt;/authors&gt;&lt;/contributors&gt;&lt;language&gt;English&lt;/language&gt;&lt;added-date format="utc"&gt;1600219822&lt;/added-date&gt;&lt;ref-type name="Journal Article"&gt;17&lt;/ref-type&gt;&lt;auth-address&gt;[Nation, P. Nick] APS Ltd, Edmonton, AB T6W 1A5, Canada. [St Clair, Colleen Cassady] Univ Alberta, Dept Biol Sci, Edmonton, AB, Canada.&amp;#xD;Nation, PN (corresponding author), APS Ltd, Edmonton, AB T6W 1A5, Canada.&amp;#xD;drnation@telus.net&lt;/auth-address&gt;&lt;rec-number&gt;360&lt;/rec-number&gt;&lt;last-updated-date format="utc"&gt;1618973964&lt;/last-updated-date&gt;&lt;accession-num&gt;WOS:000465430000014&lt;/accession-num&gt;&lt;electronic-resource-num&gt;10.1177/0300985819827968&lt;/electronic-resource-num&gt;&lt;volume&gt;56&lt;/volume&gt;&lt;/record&gt;&lt;/Cite&gt;&lt;/EndNote&gt;</w:instrText>
      </w:r>
      <w:r w:rsidR="00E31AF3">
        <w:rPr>
          <w:rFonts w:ascii="Times New Roman" w:hAnsi="Times New Roman" w:cs="Times New Roman"/>
          <w:lang w:val="en-CA"/>
        </w:rPr>
        <w:fldChar w:fldCharType="separate"/>
      </w:r>
      <w:r w:rsidR="00E31AF3">
        <w:rPr>
          <w:rFonts w:ascii="Times New Roman" w:hAnsi="Times New Roman" w:cs="Times New Roman"/>
          <w:noProof/>
          <w:lang w:val="en-CA"/>
        </w:rPr>
        <w:t>(Nation and St. Clair, 2019)</w:t>
      </w:r>
      <w:r w:rsidR="00E31AF3">
        <w:rPr>
          <w:rFonts w:ascii="Times New Roman" w:hAnsi="Times New Roman" w:cs="Times New Roman"/>
          <w:lang w:val="en-CA"/>
        </w:rPr>
        <w:fldChar w:fldCharType="end"/>
      </w:r>
      <w:r w:rsidR="00E31AF3">
        <w:rPr>
          <w:rFonts w:ascii="Times New Roman" w:hAnsi="Times New Roman" w:cs="Times New Roman"/>
          <w:lang w:val="en-CA"/>
        </w:rPr>
        <w:t>.</w:t>
      </w:r>
      <w:r w:rsidR="005A15CC">
        <w:rPr>
          <w:rFonts w:ascii="Times New Roman" w:hAnsi="Times New Roman" w:cs="Times New Roman"/>
          <w:lang w:val="en-CA"/>
        </w:rPr>
        <w:t xml:space="preserve"> </w:t>
      </w:r>
      <w:r w:rsidR="00867DCC">
        <w:rPr>
          <w:rFonts w:ascii="Times New Roman" w:hAnsi="Times New Roman" w:cs="Times New Roman"/>
          <w:lang w:val="en-CA"/>
        </w:rPr>
        <w:t>Modified open area</w:t>
      </w:r>
      <w:r w:rsidR="00D2336D">
        <w:rPr>
          <w:rFonts w:ascii="Times New Roman" w:hAnsi="Times New Roman" w:cs="Times New Roman"/>
          <w:lang w:val="en-CA"/>
        </w:rPr>
        <w:t>s</w:t>
      </w:r>
      <w:r w:rsidR="00867DCC">
        <w:rPr>
          <w:rFonts w:ascii="Times New Roman" w:hAnsi="Times New Roman" w:cs="Times New Roman"/>
          <w:lang w:val="en-CA"/>
        </w:rPr>
        <w:t xml:space="preserve"> were strongly related to higher boldness during the pup rearing season</w:t>
      </w:r>
      <w:r w:rsidR="009731D0">
        <w:rPr>
          <w:rFonts w:ascii="Times New Roman" w:hAnsi="Times New Roman" w:cs="Times New Roman"/>
          <w:lang w:val="en-CA"/>
        </w:rPr>
        <w:t xml:space="preserve"> (Figure 5)</w:t>
      </w:r>
      <w:r w:rsidR="00867DCC">
        <w:rPr>
          <w:rFonts w:ascii="Times New Roman" w:hAnsi="Times New Roman" w:cs="Times New Roman"/>
          <w:lang w:val="en-CA"/>
        </w:rPr>
        <w:t xml:space="preserve">, </w:t>
      </w:r>
      <w:r w:rsidR="00C45854">
        <w:rPr>
          <w:rFonts w:ascii="Times New Roman" w:hAnsi="Times New Roman" w:cs="Times New Roman"/>
          <w:lang w:val="en-CA"/>
        </w:rPr>
        <w:t>suggesting</w:t>
      </w:r>
      <w:r w:rsidR="00C7636A">
        <w:rPr>
          <w:rFonts w:ascii="Times New Roman" w:hAnsi="Times New Roman" w:cs="Times New Roman"/>
          <w:lang w:val="en-CA"/>
        </w:rPr>
        <w:t xml:space="preserve"> that the</w:t>
      </w:r>
      <w:r w:rsidR="006F2B22">
        <w:rPr>
          <w:rFonts w:ascii="Times New Roman" w:hAnsi="Times New Roman" w:cs="Times New Roman"/>
          <w:lang w:val="en-CA"/>
        </w:rPr>
        <w:t xml:space="preserve"> denning behaviour </w:t>
      </w:r>
      <w:r w:rsidR="004A561C">
        <w:rPr>
          <w:rFonts w:ascii="Times New Roman" w:hAnsi="Times New Roman" w:cs="Times New Roman"/>
          <w:lang w:val="en-CA"/>
        </w:rPr>
        <w:t>of</w:t>
      </w:r>
      <w:r w:rsidR="006F2B22">
        <w:rPr>
          <w:rFonts w:ascii="Times New Roman" w:hAnsi="Times New Roman" w:cs="Times New Roman"/>
          <w:lang w:val="en-CA"/>
        </w:rPr>
        <w:t xml:space="preserve"> coyotes in these areas</w:t>
      </w:r>
      <w:r w:rsidR="005B1A28">
        <w:rPr>
          <w:rFonts w:ascii="Times New Roman" w:hAnsi="Times New Roman" w:cs="Times New Roman"/>
          <w:lang w:val="en-CA"/>
        </w:rPr>
        <w:t xml:space="preserve"> is especially problematic for human-coyote coexistence. </w:t>
      </w:r>
      <w:r w:rsidR="002B2925">
        <w:rPr>
          <w:rFonts w:ascii="Times New Roman" w:hAnsi="Times New Roman" w:cs="Times New Roman"/>
          <w:lang w:val="en-CA"/>
        </w:rPr>
        <w:t xml:space="preserve">We </w:t>
      </w:r>
      <w:r w:rsidR="00C45854">
        <w:rPr>
          <w:rFonts w:ascii="Times New Roman" w:hAnsi="Times New Roman" w:cs="Times New Roman"/>
          <w:lang w:val="en-CA"/>
        </w:rPr>
        <w:t>attribute</w:t>
      </w:r>
      <w:r w:rsidR="00136347">
        <w:rPr>
          <w:rFonts w:ascii="Times New Roman" w:hAnsi="Times New Roman" w:cs="Times New Roman"/>
          <w:lang w:val="en-CA"/>
        </w:rPr>
        <w:t xml:space="preserve"> </w:t>
      </w:r>
      <w:r w:rsidR="003E73DD">
        <w:rPr>
          <w:rFonts w:ascii="Times New Roman" w:hAnsi="Times New Roman" w:cs="Times New Roman"/>
          <w:lang w:val="en-CA"/>
        </w:rPr>
        <w:t xml:space="preserve">this </w:t>
      </w:r>
      <w:r w:rsidR="00DA2AD3">
        <w:rPr>
          <w:rFonts w:ascii="Times New Roman" w:hAnsi="Times New Roman" w:cs="Times New Roman"/>
          <w:lang w:val="en-CA"/>
        </w:rPr>
        <w:t xml:space="preserve">to lower levels of </w:t>
      </w:r>
      <w:r w:rsidR="006055B0">
        <w:rPr>
          <w:rFonts w:ascii="Times New Roman" w:hAnsi="Times New Roman" w:cs="Times New Roman"/>
          <w:lang w:val="en-CA"/>
        </w:rPr>
        <w:t xml:space="preserve">vegetative cover for dens in modified open areas </w:t>
      </w:r>
      <w:r w:rsidR="00AF3F0A">
        <w:rPr>
          <w:rFonts w:ascii="Times New Roman" w:hAnsi="Times New Roman" w:cs="Times New Roman"/>
          <w:lang w:val="en-CA"/>
        </w:rPr>
        <w:t>compared to natural areas</w:t>
      </w:r>
      <w:r w:rsidR="00D1719B">
        <w:rPr>
          <w:rFonts w:ascii="Times New Roman" w:hAnsi="Times New Roman" w:cs="Times New Roman"/>
          <w:lang w:val="en-CA"/>
        </w:rPr>
        <w:t xml:space="preserve">, which may predispose </w:t>
      </w:r>
      <w:r w:rsidR="00555974">
        <w:rPr>
          <w:rFonts w:ascii="Times New Roman" w:hAnsi="Times New Roman" w:cs="Times New Roman"/>
          <w:lang w:val="en-CA"/>
        </w:rPr>
        <w:t xml:space="preserve">coyotes </w:t>
      </w:r>
      <w:r w:rsidR="00197086">
        <w:rPr>
          <w:rFonts w:ascii="Times New Roman" w:hAnsi="Times New Roman" w:cs="Times New Roman"/>
          <w:lang w:val="en-CA"/>
        </w:rPr>
        <w:t xml:space="preserve">in these areas </w:t>
      </w:r>
      <w:r w:rsidR="00555974">
        <w:rPr>
          <w:rFonts w:ascii="Times New Roman" w:hAnsi="Times New Roman" w:cs="Times New Roman"/>
          <w:lang w:val="en-CA"/>
        </w:rPr>
        <w:t>to</w:t>
      </w:r>
      <w:r w:rsidR="00C45854">
        <w:rPr>
          <w:rFonts w:ascii="Times New Roman" w:hAnsi="Times New Roman" w:cs="Times New Roman"/>
          <w:lang w:val="en-CA"/>
        </w:rPr>
        <w:t>ward</w:t>
      </w:r>
      <w:r w:rsidR="00555974">
        <w:rPr>
          <w:rFonts w:ascii="Times New Roman" w:hAnsi="Times New Roman" w:cs="Times New Roman"/>
          <w:lang w:val="en-CA"/>
        </w:rPr>
        <w:t xml:space="preserve"> aggression rather than avoidance</w:t>
      </w:r>
      <w:r w:rsidR="008029DC">
        <w:rPr>
          <w:rFonts w:ascii="Times New Roman" w:hAnsi="Times New Roman" w:cs="Times New Roman"/>
          <w:lang w:val="en-CA"/>
        </w:rPr>
        <w:t xml:space="preserve"> behaviour</w:t>
      </w:r>
      <w:r w:rsidR="00B7753B">
        <w:rPr>
          <w:rFonts w:ascii="Times New Roman" w:hAnsi="Times New Roman" w:cs="Times New Roman"/>
          <w:lang w:val="en-CA"/>
        </w:rPr>
        <w:t xml:space="preserve">. </w:t>
      </w:r>
      <w:r w:rsidR="001E30C0">
        <w:rPr>
          <w:rFonts w:ascii="Times New Roman" w:hAnsi="Times New Roman" w:cs="Times New Roman"/>
          <w:lang w:val="en-CA"/>
        </w:rPr>
        <w:t xml:space="preserve">This is supported by </w:t>
      </w:r>
      <w:r w:rsidR="00386EDF">
        <w:rPr>
          <w:rFonts w:ascii="Times New Roman" w:hAnsi="Times New Roman" w:cs="Times New Roman"/>
          <w:lang w:val="en-CA"/>
        </w:rPr>
        <w:t xml:space="preserve">reports </w:t>
      </w:r>
      <w:r w:rsidR="003F3D8E">
        <w:rPr>
          <w:rFonts w:ascii="Times New Roman" w:hAnsi="Times New Roman" w:cs="Times New Roman"/>
          <w:lang w:val="en-CA"/>
        </w:rPr>
        <w:t xml:space="preserve">in natural areas </w:t>
      </w:r>
      <w:r w:rsidR="00386EDF">
        <w:rPr>
          <w:rFonts w:ascii="Times New Roman" w:hAnsi="Times New Roman" w:cs="Times New Roman"/>
          <w:lang w:val="en-CA"/>
        </w:rPr>
        <w:t xml:space="preserve">containing </w:t>
      </w:r>
      <w:r w:rsidR="00674060">
        <w:rPr>
          <w:rFonts w:ascii="Times New Roman" w:hAnsi="Times New Roman" w:cs="Times New Roman"/>
          <w:lang w:val="en-CA"/>
        </w:rPr>
        <w:t>more</w:t>
      </w:r>
      <w:r w:rsidR="001E30C0">
        <w:rPr>
          <w:rFonts w:ascii="Times New Roman" w:hAnsi="Times New Roman" w:cs="Times New Roman"/>
          <w:lang w:val="en-CA"/>
        </w:rPr>
        <w:t xml:space="preserve"> avoidance</w:t>
      </w:r>
      <w:r w:rsidR="007E796D">
        <w:rPr>
          <w:rFonts w:ascii="Times New Roman" w:hAnsi="Times New Roman" w:cs="Times New Roman"/>
          <w:lang w:val="en-CA"/>
        </w:rPr>
        <w:t xml:space="preserve"> (28.9%)</w:t>
      </w:r>
      <w:r w:rsidR="001E30C0">
        <w:rPr>
          <w:rFonts w:ascii="Times New Roman" w:hAnsi="Times New Roman" w:cs="Times New Roman"/>
          <w:lang w:val="en-CA"/>
        </w:rPr>
        <w:t xml:space="preserve"> </w:t>
      </w:r>
      <w:r w:rsidR="003F3D8E">
        <w:rPr>
          <w:rFonts w:ascii="Times New Roman" w:hAnsi="Times New Roman" w:cs="Times New Roman"/>
          <w:lang w:val="en-CA"/>
        </w:rPr>
        <w:t>and less ag</w:t>
      </w:r>
      <w:r w:rsidR="007E796D">
        <w:rPr>
          <w:rFonts w:ascii="Times New Roman" w:hAnsi="Times New Roman" w:cs="Times New Roman"/>
          <w:lang w:val="en-CA"/>
        </w:rPr>
        <w:t>gressi</w:t>
      </w:r>
      <w:r w:rsidR="00415C3F">
        <w:rPr>
          <w:rFonts w:ascii="Times New Roman" w:hAnsi="Times New Roman" w:cs="Times New Roman"/>
          <w:lang w:val="en-CA"/>
        </w:rPr>
        <w:t>ve behaviour</w:t>
      </w:r>
      <w:r w:rsidR="007E796D">
        <w:rPr>
          <w:rFonts w:ascii="Times New Roman" w:hAnsi="Times New Roman" w:cs="Times New Roman"/>
          <w:lang w:val="en-CA"/>
        </w:rPr>
        <w:t xml:space="preserve"> (12.9 %) </w:t>
      </w:r>
      <w:r w:rsidR="00455F63">
        <w:rPr>
          <w:rFonts w:ascii="Times New Roman" w:hAnsi="Times New Roman" w:cs="Times New Roman"/>
          <w:lang w:val="en-CA"/>
        </w:rPr>
        <w:t>compared to</w:t>
      </w:r>
      <w:r w:rsidR="001E30C0">
        <w:rPr>
          <w:rFonts w:ascii="Times New Roman" w:hAnsi="Times New Roman" w:cs="Times New Roman"/>
          <w:lang w:val="en-CA"/>
        </w:rPr>
        <w:t xml:space="preserve"> modified open areas</w:t>
      </w:r>
      <w:r w:rsidR="004044F0">
        <w:rPr>
          <w:rFonts w:ascii="Times New Roman" w:hAnsi="Times New Roman" w:cs="Times New Roman"/>
          <w:lang w:val="en-CA"/>
        </w:rPr>
        <w:t xml:space="preserve"> (20.3% avoidance and 20.7% aggression)</w:t>
      </w:r>
      <w:r w:rsidR="00780D11">
        <w:rPr>
          <w:rFonts w:ascii="Times New Roman" w:hAnsi="Times New Roman" w:cs="Times New Roman"/>
          <w:lang w:val="en-CA"/>
        </w:rPr>
        <w:t xml:space="preserve">, </w:t>
      </w:r>
      <w:r w:rsidR="002F26E8">
        <w:rPr>
          <w:rFonts w:ascii="Times New Roman" w:hAnsi="Times New Roman" w:cs="Times New Roman"/>
          <w:lang w:val="en-CA"/>
        </w:rPr>
        <w:t>despite</w:t>
      </w:r>
      <w:r w:rsidR="007A6FE4">
        <w:rPr>
          <w:rFonts w:ascii="Times New Roman" w:hAnsi="Times New Roman" w:cs="Times New Roman"/>
          <w:lang w:val="en-CA"/>
        </w:rPr>
        <w:t xml:space="preserve"> off-leash dogs being </w:t>
      </w:r>
      <w:r w:rsidR="0028284C">
        <w:rPr>
          <w:rFonts w:ascii="Times New Roman" w:hAnsi="Times New Roman" w:cs="Times New Roman"/>
          <w:lang w:val="en-CA"/>
        </w:rPr>
        <w:t>frequent in both areas (</w:t>
      </w:r>
      <w:r w:rsidR="004B6C2A">
        <w:rPr>
          <w:rFonts w:ascii="Times New Roman" w:hAnsi="Times New Roman" w:cs="Times New Roman"/>
          <w:lang w:val="en-CA"/>
        </w:rPr>
        <w:t>Figure 2 in Appendix 4</w:t>
      </w:r>
      <w:r w:rsidR="0028284C">
        <w:rPr>
          <w:rFonts w:ascii="Times New Roman" w:hAnsi="Times New Roman" w:cs="Times New Roman"/>
          <w:lang w:val="en-CA"/>
        </w:rPr>
        <w:t>)</w:t>
      </w:r>
      <w:r w:rsidR="004044F0">
        <w:rPr>
          <w:rFonts w:ascii="Times New Roman" w:hAnsi="Times New Roman" w:cs="Times New Roman"/>
          <w:lang w:val="en-CA"/>
        </w:rPr>
        <w:t xml:space="preserve">. </w:t>
      </w:r>
      <w:r w:rsidR="00B7753B">
        <w:rPr>
          <w:rFonts w:ascii="Times New Roman" w:hAnsi="Times New Roman" w:cs="Times New Roman"/>
          <w:lang w:val="en-CA"/>
        </w:rPr>
        <w:t xml:space="preserve">Alternatively, </w:t>
      </w:r>
      <w:r w:rsidR="00350FA2">
        <w:rPr>
          <w:rFonts w:ascii="Times New Roman" w:hAnsi="Times New Roman" w:cs="Times New Roman"/>
          <w:lang w:val="en-CA"/>
        </w:rPr>
        <w:t xml:space="preserve">coyotes denning in </w:t>
      </w:r>
      <w:r w:rsidR="0090776D">
        <w:rPr>
          <w:rFonts w:ascii="Times New Roman" w:hAnsi="Times New Roman" w:cs="Times New Roman"/>
          <w:lang w:val="en-CA"/>
        </w:rPr>
        <w:t xml:space="preserve">more disturbed modified open </w:t>
      </w:r>
      <w:r w:rsidR="001714E1">
        <w:rPr>
          <w:rFonts w:ascii="Times New Roman" w:hAnsi="Times New Roman" w:cs="Times New Roman"/>
          <w:lang w:val="en-CA"/>
        </w:rPr>
        <w:t xml:space="preserve">areas </w:t>
      </w:r>
      <w:r w:rsidR="001714E1">
        <w:rPr>
          <w:rFonts w:ascii="Times New Roman" w:hAnsi="Times New Roman" w:cs="Times New Roman"/>
          <w:lang w:val="en-CA"/>
        </w:rPr>
        <w:lastRenderedPageBreak/>
        <w:t xml:space="preserve">may be </w:t>
      </w:r>
      <w:r w:rsidR="0048324B">
        <w:rPr>
          <w:rFonts w:ascii="Times New Roman" w:hAnsi="Times New Roman" w:cs="Times New Roman"/>
          <w:lang w:val="en-CA"/>
        </w:rPr>
        <w:t>more prone to</w:t>
      </w:r>
      <w:r w:rsidR="009B058D">
        <w:rPr>
          <w:rFonts w:ascii="Times New Roman" w:hAnsi="Times New Roman" w:cs="Times New Roman"/>
          <w:lang w:val="en-CA"/>
        </w:rPr>
        <w:t xml:space="preserve"> bold behaviour </w:t>
      </w:r>
      <w:r w:rsidR="00FD732C">
        <w:rPr>
          <w:rFonts w:ascii="Times New Roman" w:hAnsi="Times New Roman" w:cs="Times New Roman"/>
          <w:lang w:val="en-CA"/>
        </w:rPr>
        <w:t xml:space="preserve">because </w:t>
      </w:r>
      <w:r w:rsidR="008A7867">
        <w:rPr>
          <w:rFonts w:ascii="Times New Roman" w:hAnsi="Times New Roman" w:cs="Times New Roman"/>
          <w:lang w:val="en-CA"/>
        </w:rPr>
        <w:t xml:space="preserve">of </w:t>
      </w:r>
      <w:r w:rsidR="00FD732C">
        <w:rPr>
          <w:rFonts w:ascii="Times New Roman" w:hAnsi="Times New Roman" w:cs="Times New Roman"/>
          <w:lang w:val="en-CA"/>
        </w:rPr>
        <w:t xml:space="preserve">repeated exposure to humans </w:t>
      </w:r>
      <w:r w:rsidR="002E40E8">
        <w:rPr>
          <w:rFonts w:ascii="Times New Roman" w:hAnsi="Times New Roman" w:cs="Times New Roman"/>
          <w:lang w:val="en-CA"/>
        </w:rPr>
        <w:t xml:space="preserve">and their pets </w:t>
      </w:r>
      <w:r w:rsidR="00445678">
        <w:rPr>
          <w:rFonts w:ascii="Times New Roman" w:hAnsi="Times New Roman" w:cs="Times New Roman"/>
          <w:lang w:val="en-CA"/>
        </w:rPr>
        <w:t>in these areas</w:t>
      </w:r>
      <w:r w:rsidR="001A696A">
        <w:rPr>
          <w:rFonts w:ascii="Times New Roman" w:hAnsi="Times New Roman" w:cs="Times New Roman"/>
          <w:lang w:val="en-CA"/>
        </w:rPr>
        <w:t xml:space="preserve"> </w:t>
      </w:r>
      <w:r w:rsidR="00CC4C5E">
        <w:rPr>
          <w:rFonts w:ascii="Times New Roman" w:hAnsi="Times New Roman" w:cs="Times New Roman"/>
          <w:lang w:val="en-CA"/>
        </w:rPr>
        <w:fldChar w:fldCharType="begin"/>
      </w:r>
      <w:r w:rsidR="00CC4C5E">
        <w:rPr>
          <w:rFonts w:ascii="Times New Roman" w:hAnsi="Times New Roman" w:cs="Times New Roman"/>
          <w:lang w:val="en-CA"/>
        </w:rPr>
        <w:instrText xml:space="preserve"> ADDIN EN.CITE &lt;EndNote&gt;&lt;Cite&gt;&lt;Author&gt;Young&lt;/Author&gt;&lt;Year&gt;2019&lt;/Year&gt;&lt;IDText&gt;Interactions with humans shape coyote responses to hazing&lt;/IDText&gt;&lt;DisplayText&gt;(Young et al., 2019)&lt;/DisplayText&gt;&lt;record&gt;&lt;dates&gt;&lt;pub-dates&gt;&lt;date&gt;Dec&lt;/date&gt;&lt;/pub-dates&gt;&lt;year&gt;2019&lt;/year&gt;&lt;/dates&gt;&lt;keywords&gt;&lt;keyword&gt;canis-latrans&lt;/keyword&gt;&lt;keyword&gt;urban areas&lt;/keyword&gt;&lt;keyword&gt;attacks&lt;/keyword&gt;&lt;keyword&gt;carnivores&lt;/keyword&gt;&lt;keyword&gt;management&lt;/keyword&gt;&lt;keyword&gt;conflicts&lt;/keyword&gt;&lt;keyword&gt;&lt;/keyword&gt;&lt;keyword&gt;food&lt;/keyword&gt;&lt;keyword&gt;Science &amp;amp; Technology - Other Topics&lt;/keyword&gt;&lt;/keywords&gt;&lt;urls&gt;&lt;related-urls&gt;&lt;url&gt;&amp;lt;Go to ISI&amp;gt;://WOS:000509327400001&lt;/url&gt;&lt;/related-urls&gt;&lt;/urls&gt;&lt;isbn&gt;2045-2322&lt;/isbn&gt;&lt;work-type&gt;Article&lt;/work-type&gt;&lt;titles&gt;&lt;title&gt;Interactions with humans shape coyote responses to hazing&lt;/title&gt;&lt;secondary-title&gt;Scientific Reports&lt;/secondary-title&gt;&lt;alt-title&gt;Sci Rep&lt;/alt-title&gt;&lt;/titles&gt;&lt;pages&gt;9&lt;/pages&gt;&lt;contributors&gt;&lt;authors&gt;&lt;author&gt;Young, J. K.&lt;/author&gt;&lt;author&gt;Hammill, E.&lt;/author&gt;&lt;author&gt;Breck, S. W.&lt;/author&gt;&lt;/authors&gt;&lt;/contributors&gt;&lt;custom7&gt;20046&lt;/custom7&gt;&lt;language&gt;English&lt;/language&gt;&lt;added-date format="utc"&gt;1599960807&lt;/added-date&gt;&lt;ref-type name="Journal Article"&gt;17&lt;/ref-type&gt;&lt;auth-address&gt;[Young, Julie K.&amp;#xD;Breck, Stewart W.] Utah State Univ, Dept Wildland Resources, Predator Res Facil, USDA WS Nat Wildlife Res Ctr, 5230 Old Main Hill, Logan, UT 84322 USA. [Hammill, Edd] Utah State Univ, Dept Watershed Resources, 5230 Old Main Hill, Logan, UT 84322 USA. [Breck, Stewart W.] USDA WS Natl Wildlife Res Ctr, 4101 Laporte Ave, Ft Collins, CO 80521 USA.&amp;#xD;Young, JK (corresponding author), Utah State Univ, Dept Wildland Resources, Predator Res Facil, USDA WS Nat Wildlife Res Ctr, 5230 Old Main Hill, Logan, UT 84322 USA.&amp;#xD;julie.k.young@usda.gov&lt;/auth-address&gt;&lt;rec-number&gt;330&lt;/rec-number&gt;&lt;last-updated-date format="utc"&gt;1599960807&lt;/last-updated-date&gt;&lt;accession-num&gt;WOS:000509327400001&lt;/accession-num&gt;&lt;electronic-resource-num&gt;10.1038/s41598-019-56524-6&lt;/electronic-resource-num&gt;&lt;volume&gt;9&lt;/volume&gt;&lt;/record&gt;&lt;/Cite&gt;&lt;/EndNote&gt;</w:instrText>
      </w:r>
      <w:r w:rsidR="00CC4C5E">
        <w:rPr>
          <w:rFonts w:ascii="Times New Roman" w:hAnsi="Times New Roman" w:cs="Times New Roman"/>
          <w:lang w:val="en-CA"/>
        </w:rPr>
        <w:fldChar w:fldCharType="separate"/>
      </w:r>
      <w:r w:rsidR="00CC4C5E">
        <w:rPr>
          <w:rFonts w:ascii="Times New Roman" w:hAnsi="Times New Roman" w:cs="Times New Roman"/>
          <w:noProof/>
          <w:lang w:val="en-CA"/>
        </w:rPr>
        <w:t>(Young et al., 2019)</w:t>
      </w:r>
      <w:r w:rsidR="00CC4C5E">
        <w:rPr>
          <w:rFonts w:ascii="Times New Roman" w:hAnsi="Times New Roman" w:cs="Times New Roman"/>
          <w:lang w:val="en-CA"/>
        </w:rPr>
        <w:fldChar w:fldCharType="end"/>
      </w:r>
      <w:r w:rsidR="00CC4C5E">
        <w:rPr>
          <w:rFonts w:ascii="Times New Roman" w:hAnsi="Times New Roman" w:cs="Times New Roman"/>
          <w:lang w:val="en-CA"/>
        </w:rPr>
        <w:t xml:space="preserve">. </w:t>
      </w:r>
    </w:p>
    <w:p w14:paraId="3CE171CD" w14:textId="77777777" w:rsidR="00CC4C5E" w:rsidRDefault="00CC4C5E" w:rsidP="00BA0A2E">
      <w:pPr>
        <w:spacing w:line="480" w:lineRule="auto"/>
        <w:rPr>
          <w:rFonts w:ascii="Times New Roman" w:hAnsi="Times New Roman" w:cs="Times New Roman"/>
          <w:lang w:val="en-CA"/>
        </w:rPr>
      </w:pPr>
    </w:p>
    <w:p w14:paraId="4275B140" w14:textId="671A4106" w:rsidR="00CF4957" w:rsidRDefault="00524378" w:rsidP="00872F4C">
      <w:pPr>
        <w:spacing w:line="480" w:lineRule="auto"/>
        <w:rPr>
          <w:rFonts w:ascii="Times New Roman" w:hAnsi="Times New Roman" w:cs="Times New Roman"/>
          <w:lang w:val="en-CA"/>
        </w:rPr>
      </w:pPr>
      <w:r>
        <w:rPr>
          <w:rFonts w:ascii="Times New Roman" w:hAnsi="Times New Roman" w:cs="Times New Roman"/>
          <w:lang w:val="en-CA"/>
        </w:rPr>
        <w:t>We found that</w:t>
      </w:r>
      <w:r w:rsidR="00143FB6">
        <w:rPr>
          <w:rFonts w:ascii="Times New Roman" w:hAnsi="Times New Roman" w:cs="Times New Roman"/>
          <w:lang w:val="en-CA"/>
        </w:rPr>
        <w:t xml:space="preserve"> human </w:t>
      </w:r>
      <w:r>
        <w:rPr>
          <w:rFonts w:ascii="Times New Roman" w:hAnsi="Times New Roman" w:cs="Times New Roman"/>
          <w:lang w:val="en-CA"/>
        </w:rPr>
        <w:t>concern</w:t>
      </w:r>
      <w:r w:rsidR="00143FB6">
        <w:rPr>
          <w:rFonts w:ascii="Times New Roman" w:hAnsi="Times New Roman" w:cs="Times New Roman"/>
          <w:lang w:val="en-CA"/>
        </w:rPr>
        <w:t xml:space="preserve"> of coyotes was stronger in residential areas</w:t>
      </w:r>
      <w:r w:rsidR="00797568">
        <w:rPr>
          <w:rFonts w:ascii="Times New Roman" w:hAnsi="Times New Roman" w:cs="Times New Roman"/>
          <w:lang w:val="en-CA"/>
        </w:rPr>
        <w:t xml:space="preserve"> (Figure 5)</w:t>
      </w:r>
      <w:r w:rsidR="00570C80">
        <w:rPr>
          <w:rFonts w:ascii="Times New Roman" w:hAnsi="Times New Roman" w:cs="Times New Roman"/>
          <w:lang w:val="en-CA"/>
        </w:rPr>
        <w:t>, which supported</w:t>
      </w:r>
      <w:r w:rsidR="00143FB6">
        <w:rPr>
          <w:rFonts w:ascii="Times New Roman" w:hAnsi="Times New Roman" w:cs="Times New Roman"/>
          <w:lang w:val="en-CA"/>
        </w:rPr>
        <w:t xml:space="preserve"> </w:t>
      </w:r>
      <w:r w:rsidR="00570C80">
        <w:rPr>
          <w:rFonts w:ascii="Times New Roman" w:hAnsi="Times New Roman" w:cs="Times New Roman"/>
          <w:lang w:val="en-CA"/>
        </w:rPr>
        <w:t>our</w:t>
      </w:r>
      <w:r w:rsidR="00143FB6">
        <w:rPr>
          <w:rFonts w:ascii="Times New Roman" w:hAnsi="Times New Roman" w:cs="Times New Roman"/>
          <w:lang w:val="en-CA"/>
        </w:rPr>
        <w:t xml:space="preserve"> initial prediction that human tolerance for coyotes would </w:t>
      </w:r>
      <w:r w:rsidR="00C45854">
        <w:rPr>
          <w:rFonts w:ascii="Times New Roman" w:hAnsi="Times New Roman" w:cs="Times New Roman"/>
          <w:lang w:val="en-CA"/>
        </w:rPr>
        <w:t>be lowest</w:t>
      </w:r>
      <w:r w:rsidR="00143FB6">
        <w:rPr>
          <w:rFonts w:ascii="Times New Roman" w:hAnsi="Times New Roman" w:cs="Times New Roman"/>
          <w:lang w:val="en-CA"/>
        </w:rPr>
        <w:t xml:space="preserve"> in this context. This result supports similar findings by others that people </w:t>
      </w:r>
      <w:r w:rsidR="00143FB6" w:rsidRPr="00E36A85">
        <w:rPr>
          <w:rFonts w:ascii="Times New Roman" w:hAnsi="Times New Roman" w:cs="Times New Roman"/>
          <w:lang w:val="en-CA"/>
        </w:rPr>
        <w:t xml:space="preserve">are less tolerant of urban coyotes near their homes </w:t>
      </w:r>
      <w:r w:rsidR="00C45854">
        <w:rPr>
          <w:rFonts w:ascii="Times New Roman" w:hAnsi="Times New Roman" w:cs="Times New Roman"/>
          <w:lang w:val="en-CA"/>
        </w:rPr>
        <w:t>although</w:t>
      </w:r>
      <w:r w:rsidR="00143FB6" w:rsidRPr="00E36A85">
        <w:rPr>
          <w:rFonts w:ascii="Times New Roman" w:hAnsi="Times New Roman" w:cs="Times New Roman"/>
          <w:lang w:val="en-CA"/>
        </w:rPr>
        <w:t xml:space="preserve"> toleran</w:t>
      </w:r>
      <w:r w:rsidR="00C45854">
        <w:rPr>
          <w:rFonts w:ascii="Times New Roman" w:hAnsi="Times New Roman" w:cs="Times New Roman"/>
          <w:lang w:val="en-CA"/>
        </w:rPr>
        <w:t>t</w:t>
      </w:r>
      <w:r w:rsidR="00143FB6" w:rsidRPr="00E36A85">
        <w:rPr>
          <w:rFonts w:ascii="Times New Roman" w:hAnsi="Times New Roman" w:cs="Times New Roman"/>
          <w:lang w:val="en-CA"/>
        </w:rPr>
        <w:t xml:space="preserve"> </w:t>
      </w:r>
      <w:r w:rsidR="00C45854">
        <w:rPr>
          <w:rFonts w:ascii="Times New Roman" w:hAnsi="Times New Roman" w:cs="Times New Roman"/>
          <w:lang w:val="en-CA"/>
        </w:rPr>
        <w:t>of</w:t>
      </w:r>
      <w:r w:rsidR="00143FB6" w:rsidRPr="00E36A85">
        <w:rPr>
          <w:rFonts w:ascii="Times New Roman" w:hAnsi="Times New Roman" w:cs="Times New Roman"/>
          <w:lang w:val="en-CA"/>
        </w:rPr>
        <w:t xml:space="preserve"> their broader presence in cities </w:t>
      </w:r>
      <w:r w:rsidR="00143FB6" w:rsidRPr="00E36A85">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RGlz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</w:fldData>
        </w:fldChar>
      </w:r>
      <w:r w:rsidR="00143FB6">
        <w:rPr>
          <w:rFonts w:ascii="Times New Roman" w:hAnsi="Times New Roman" w:cs="Times New Roman"/>
          <w:lang w:val="en-CA"/>
        </w:rPr>
        <w:instrText xml:space="preserve"> ADDIN EN.CITE </w:instrText>
      </w:r>
      <w:r w:rsidR="00143FB6">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RGlz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</w:fldData>
        </w:fldChar>
      </w:r>
      <w:r w:rsidR="00143FB6">
        <w:rPr>
          <w:rFonts w:ascii="Times New Roman" w:hAnsi="Times New Roman" w:cs="Times New Roman"/>
          <w:lang w:val="en-CA"/>
        </w:rPr>
        <w:instrText xml:space="preserve"> ADDIN EN.CITE.DATA </w:instrText>
      </w:r>
      <w:r w:rsidR="00143FB6">
        <w:rPr>
          <w:rFonts w:ascii="Times New Roman" w:hAnsi="Times New Roman" w:cs="Times New Roman"/>
          <w:lang w:val="en-CA"/>
        </w:rPr>
      </w:r>
      <w:r w:rsidR="00143FB6">
        <w:rPr>
          <w:rFonts w:ascii="Times New Roman" w:hAnsi="Times New Roman" w:cs="Times New Roman"/>
          <w:lang w:val="en-CA"/>
        </w:rPr>
        <w:fldChar w:fldCharType="end"/>
      </w:r>
      <w:r w:rsidR="00143FB6" w:rsidRPr="00E36A85">
        <w:rPr>
          <w:rFonts w:ascii="Times New Roman" w:hAnsi="Times New Roman" w:cs="Times New Roman"/>
          <w:lang w:val="en-CA"/>
        </w:rPr>
      </w:r>
      <w:r w:rsidR="00143FB6" w:rsidRPr="00E36A85">
        <w:rPr>
          <w:rFonts w:ascii="Times New Roman" w:hAnsi="Times New Roman" w:cs="Times New Roman"/>
          <w:lang w:val="en-CA"/>
        </w:rPr>
        <w:fldChar w:fldCharType="separate"/>
      </w:r>
      <w:r w:rsidR="00143FB6">
        <w:rPr>
          <w:rFonts w:ascii="Times New Roman" w:hAnsi="Times New Roman" w:cs="Times New Roman"/>
          <w:noProof/>
          <w:lang w:val="en-CA"/>
        </w:rPr>
        <w:t>(Drake et al., 2020, Bonnell and Breck, 2017)</w:t>
      </w:r>
      <w:r w:rsidR="00143FB6" w:rsidRPr="00E36A85">
        <w:rPr>
          <w:rFonts w:ascii="Times New Roman" w:hAnsi="Times New Roman" w:cs="Times New Roman"/>
          <w:lang w:val="en-CA"/>
        </w:rPr>
        <w:fldChar w:fldCharType="end"/>
      </w:r>
      <w:r w:rsidR="00143FB6" w:rsidRPr="00E36A85">
        <w:rPr>
          <w:rFonts w:ascii="Times New Roman" w:hAnsi="Times New Roman" w:cs="Times New Roman"/>
          <w:lang w:val="en-CA"/>
        </w:rPr>
        <w:t>.</w:t>
      </w:r>
      <w:r w:rsidR="00DD40E7">
        <w:rPr>
          <w:rFonts w:ascii="Times New Roman" w:hAnsi="Times New Roman" w:cs="Times New Roman"/>
          <w:lang w:val="en-CA"/>
        </w:rPr>
        <w:t xml:space="preserve"> </w:t>
      </w:r>
      <w:r w:rsidR="00324159">
        <w:rPr>
          <w:rFonts w:ascii="Times New Roman" w:hAnsi="Times New Roman" w:cs="Times New Roman"/>
          <w:lang w:val="en-CA"/>
        </w:rPr>
        <w:t xml:space="preserve">This </w:t>
      </w:r>
      <w:r w:rsidR="0086544A">
        <w:rPr>
          <w:rFonts w:ascii="Times New Roman" w:hAnsi="Times New Roman" w:cs="Times New Roman"/>
          <w:lang w:val="en-CA"/>
        </w:rPr>
        <w:t>effect</w:t>
      </w:r>
      <w:r w:rsidR="00324159">
        <w:rPr>
          <w:rFonts w:ascii="Times New Roman" w:hAnsi="Times New Roman" w:cs="Times New Roman"/>
          <w:lang w:val="en-CA"/>
        </w:rPr>
        <w:t xml:space="preserve"> </w:t>
      </w:r>
      <w:r w:rsidR="00C45854">
        <w:rPr>
          <w:rFonts w:ascii="Times New Roman" w:hAnsi="Times New Roman" w:cs="Times New Roman"/>
          <w:lang w:val="en-CA"/>
        </w:rPr>
        <w:t>also h</w:t>
      </w:r>
      <w:r w:rsidR="00324159">
        <w:rPr>
          <w:rFonts w:ascii="Times New Roman" w:hAnsi="Times New Roman" w:cs="Times New Roman"/>
          <w:lang w:val="en-CA"/>
        </w:rPr>
        <w:t xml:space="preserve">ighlights how </w:t>
      </w:r>
      <w:r w:rsidR="000D23B0">
        <w:rPr>
          <w:rFonts w:ascii="Times New Roman" w:hAnsi="Times New Roman" w:cs="Times New Roman"/>
          <w:lang w:val="en-CA"/>
        </w:rPr>
        <w:t xml:space="preserve">human concern may not </w:t>
      </w:r>
      <w:r w:rsidR="00991DC8">
        <w:rPr>
          <w:rFonts w:ascii="Times New Roman" w:hAnsi="Times New Roman" w:cs="Times New Roman"/>
          <w:lang w:val="en-CA"/>
        </w:rPr>
        <w:t xml:space="preserve">align with </w:t>
      </w:r>
      <w:r w:rsidR="00872F4C">
        <w:rPr>
          <w:rFonts w:ascii="Times New Roman" w:hAnsi="Times New Roman" w:cs="Times New Roman"/>
          <w:lang w:val="en-CA"/>
        </w:rPr>
        <w:t xml:space="preserve">the actual </w:t>
      </w:r>
      <w:r w:rsidR="00C214FE">
        <w:rPr>
          <w:rFonts w:ascii="Times New Roman" w:hAnsi="Times New Roman" w:cs="Times New Roman"/>
          <w:lang w:val="en-CA"/>
        </w:rPr>
        <w:t>probability</w:t>
      </w:r>
      <w:r w:rsidR="00872F4C">
        <w:rPr>
          <w:rFonts w:ascii="Times New Roman" w:hAnsi="Times New Roman" w:cs="Times New Roman"/>
          <w:lang w:val="en-CA"/>
        </w:rPr>
        <w:t xml:space="preserve"> of bold or aggressive coyote behaviour, which was </w:t>
      </w:r>
      <w:r w:rsidR="00D20F02">
        <w:rPr>
          <w:rFonts w:ascii="Times New Roman" w:hAnsi="Times New Roman" w:cs="Times New Roman"/>
          <w:lang w:val="en-CA"/>
        </w:rPr>
        <w:t>negatively associated with building density and road proximity</w:t>
      </w:r>
      <w:r w:rsidR="00872F4C">
        <w:rPr>
          <w:rFonts w:ascii="Times New Roman" w:hAnsi="Times New Roman" w:cs="Times New Roman"/>
          <w:lang w:val="en-CA"/>
        </w:rPr>
        <w:t xml:space="preserve"> (which </w:t>
      </w:r>
      <w:r w:rsidR="00C45854">
        <w:rPr>
          <w:rFonts w:ascii="Times New Roman" w:hAnsi="Times New Roman" w:cs="Times New Roman"/>
          <w:lang w:val="en-CA"/>
        </w:rPr>
        <w:t>are</w:t>
      </w:r>
      <w:r w:rsidR="00872F4C">
        <w:rPr>
          <w:rFonts w:ascii="Times New Roman" w:hAnsi="Times New Roman" w:cs="Times New Roman"/>
          <w:lang w:val="en-CA"/>
        </w:rPr>
        <w:t xml:space="preserve"> correlated with residential area)</w:t>
      </w:r>
      <w:r w:rsidR="00D20F02">
        <w:rPr>
          <w:rFonts w:ascii="Times New Roman" w:hAnsi="Times New Roman" w:cs="Times New Roman"/>
          <w:lang w:val="en-CA"/>
        </w:rPr>
        <w:t>.</w:t>
      </w:r>
      <w:r w:rsidR="00ED7C23">
        <w:rPr>
          <w:rFonts w:ascii="Times New Roman" w:hAnsi="Times New Roman" w:cs="Times New Roman"/>
          <w:lang w:val="en-CA"/>
        </w:rPr>
        <w:t xml:space="preserve"> </w:t>
      </w:r>
      <w:r w:rsidR="000A08E1">
        <w:rPr>
          <w:rFonts w:ascii="Times New Roman" w:hAnsi="Times New Roman" w:cs="Times New Roman"/>
          <w:lang w:val="en-CA"/>
        </w:rPr>
        <w:t>However</w:t>
      </w:r>
      <w:r w:rsidR="00460A9E">
        <w:rPr>
          <w:rFonts w:ascii="Times New Roman" w:hAnsi="Times New Roman" w:cs="Times New Roman"/>
          <w:lang w:val="en-CA"/>
        </w:rPr>
        <w:t xml:space="preserve">, </w:t>
      </w:r>
      <w:r w:rsidR="00F44064">
        <w:rPr>
          <w:rFonts w:ascii="Times New Roman" w:hAnsi="Times New Roman" w:cs="Times New Roman"/>
          <w:lang w:val="en-CA"/>
        </w:rPr>
        <w:t xml:space="preserve">human concern was also </w:t>
      </w:r>
      <w:r w:rsidR="002739A9">
        <w:rPr>
          <w:rFonts w:ascii="Times New Roman" w:hAnsi="Times New Roman" w:cs="Times New Roman"/>
          <w:lang w:val="en-CA"/>
        </w:rPr>
        <w:t>related to</w:t>
      </w:r>
      <w:r w:rsidR="00C67CB9">
        <w:rPr>
          <w:rFonts w:ascii="Times New Roman" w:hAnsi="Times New Roman" w:cs="Times New Roman"/>
          <w:lang w:val="en-CA"/>
        </w:rPr>
        <w:t xml:space="preserve"> </w:t>
      </w:r>
      <w:r w:rsidR="00EC0DA1">
        <w:rPr>
          <w:rFonts w:ascii="Times New Roman" w:hAnsi="Times New Roman" w:cs="Times New Roman"/>
          <w:lang w:val="en-CA"/>
        </w:rPr>
        <w:t>modified open land cover</w:t>
      </w:r>
      <w:r w:rsidR="00144119">
        <w:rPr>
          <w:rFonts w:ascii="Times New Roman" w:hAnsi="Times New Roman" w:cs="Times New Roman"/>
          <w:lang w:val="en-CA"/>
        </w:rPr>
        <w:t xml:space="preserve"> (Figure 5)</w:t>
      </w:r>
      <w:r w:rsidR="005F1C8B">
        <w:rPr>
          <w:rFonts w:ascii="Times New Roman" w:hAnsi="Times New Roman" w:cs="Times New Roman"/>
          <w:lang w:val="en-CA"/>
        </w:rPr>
        <w:t>,</w:t>
      </w:r>
      <w:r w:rsidR="00EC0DA1">
        <w:rPr>
          <w:rFonts w:ascii="Times New Roman" w:hAnsi="Times New Roman" w:cs="Times New Roman"/>
          <w:lang w:val="en-CA"/>
        </w:rPr>
        <w:t xml:space="preserve"> </w:t>
      </w:r>
      <w:r w:rsidR="00AE0C82">
        <w:rPr>
          <w:rFonts w:ascii="Times New Roman" w:hAnsi="Times New Roman" w:cs="Times New Roman"/>
          <w:lang w:val="en-CA"/>
        </w:rPr>
        <w:t xml:space="preserve">where bold </w:t>
      </w:r>
      <w:r w:rsidR="00272EC4">
        <w:rPr>
          <w:rFonts w:ascii="Times New Roman" w:hAnsi="Times New Roman" w:cs="Times New Roman"/>
          <w:lang w:val="en-CA"/>
        </w:rPr>
        <w:t xml:space="preserve">interactions were more </w:t>
      </w:r>
      <w:r w:rsidR="00DD3D1C">
        <w:rPr>
          <w:rFonts w:ascii="Times New Roman" w:hAnsi="Times New Roman" w:cs="Times New Roman"/>
          <w:lang w:val="en-CA"/>
        </w:rPr>
        <w:t>common</w:t>
      </w:r>
      <w:r w:rsidR="00272EC4">
        <w:rPr>
          <w:rFonts w:ascii="Times New Roman" w:hAnsi="Times New Roman" w:cs="Times New Roman"/>
          <w:lang w:val="en-CA"/>
        </w:rPr>
        <w:t xml:space="preserve"> during the pup rearing season</w:t>
      </w:r>
      <w:r w:rsidR="00EC0DA1">
        <w:rPr>
          <w:rFonts w:ascii="Times New Roman" w:hAnsi="Times New Roman" w:cs="Times New Roman"/>
          <w:lang w:val="en-CA"/>
        </w:rPr>
        <w:t xml:space="preserve">. </w:t>
      </w:r>
      <w:r w:rsidR="00D57F33">
        <w:rPr>
          <w:rFonts w:ascii="Times New Roman" w:hAnsi="Times New Roman" w:cs="Times New Roman"/>
          <w:lang w:val="en-CA"/>
        </w:rPr>
        <w:t xml:space="preserve">We </w:t>
      </w:r>
      <w:r w:rsidR="004C4996">
        <w:rPr>
          <w:rFonts w:ascii="Times New Roman" w:hAnsi="Times New Roman" w:cs="Times New Roman"/>
          <w:lang w:val="en-CA"/>
        </w:rPr>
        <w:t xml:space="preserve">surmise that this could be </w:t>
      </w:r>
      <w:r w:rsidR="00FA1E4F">
        <w:rPr>
          <w:rFonts w:ascii="Times New Roman" w:hAnsi="Times New Roman" w:cs="Times New Roman"/>
          <w:lang w:val="en-CA"/>
        </w:rPr>
        <w:t xml:space="preserve">because </w:t>
      </w:r>
      <w:r w:rsidR="0033453F">
        <w:rPr>
          <w:rFonts w:ascii="Times New Roman" w:hAnsi="Times New Roman" w:cs="Times New Roman"/>
          <w:lang w:val="en-CA"/>
        </w:rPr>
        <w:t xml:space="preserve">reports of </w:t>
      </w:r>
      <w:r w:rsidR="0027005F">
        <w:rPr>
          <w:rFonts w:ascii="Times New Roman" w:hAnsi="Times New Roman" w:cs="Times New Roman"/>
          <w:lang w:val="en-CA"/>
        </w:rPr>
        <w:t xml:space="preserve">more bold coyote behaviour </w:t>
      </w:r>
      <w:r w:rsidR="0033453F">
        <w:rPr>
          <w:rFonts w:ascii="Times New Roman" w:hAnsi="Times New Roman" w:cs="Times New Roman"/>
          <w:lang w:val="en-CA"/>
        </w:rPr>
        <w:t>are</w:t>
      </w:r>
      <w:r w:rsidR="0027005F">
        <w:rPr>
          <w:rFonts w:ascii="Times New Roman" w:hAnsi="Times New Roman" w:cs="Times New Roman"/>
          <w:lang w:val="en-CA"/>
        </w:rPr>
        <w:t xml:space="preserve"> </w:t>
      </w:r>
      <w:r w:rsidR="005F1C8B">
        <w:rPr>
          <w:rFonts w:ascii="Times New Roman" w:hAnsi="Times New Roman" w:cs="Times New Roman"/>
          <w:lang w:val="en-CA"/>
        </w:rPr>
        <w:t xml:space="preserve">also </w:t>
      </w:r>
      <w:r w:rsidR="0033453F">
        <w:rPr>
          <w:rFonts w:ascii="Times New Roman" w:hAnsi="Times New Roman" w:cs="Times New Roman"/>
          <w:lang w:val="en-CA"/>
        </w:rPr>
        <w:t>likely to have</w:t>
      </w:r>
      <w:r w:rsidR="00F03681">
        <w:rPr>
          <w:rFonts w:ascii="Times New Roman" w:hAnsi="Times New Roman" w:cs="Times New Roman"/>
          <w:lang w:val="en-CA"/>
        </w:rPr>
        <w:t xml:space="preserve"> more human concern </w:t>
      </w:r>
      <w:r w:rsidR="00931700">
        <w:rPr>
          <w:rFonts w:ascii="Times New Roman" w:hAnsi="Times New Roman" w:cs="Times New Roman"/>
          <w:lang w:val="en-CA"/>
        </w:rPr>
        <w:t>(</w:t>
      </w:r>
      <w:r w:rsidR="008D33DD">
        <w:rPr>
          <w:rFonts w:ascii="Times New Roman" w:hAnsi="Times New Roman" w:cs="Times New Roman"/>
          <w:lang w:val="en-CA"/>
        </w:rPr>
        <w:t>Figure 1 in Appendix 3</w:t>
      </w:r>
      <w:r w:rsidR="00931700">
        <w:rPr>
          <w:rFonts w:ascii="Times New Roman" w:hAnsi="Times New Roman" w:cs="Times New Roman"/>
          <w:lang w:val="en-CA"/>
        </w:rPr>
        <w:t>)</w:t>
      </w:r>
      <w:r w:rsidR="0090667F">
        <w:rPr>
          <w:rFonts w:ascii="Times New Roman" w:hAnsi="Times New Roman" w:cs="Times New Roman"/>
          <w:lang w:val="en-CA"/>
        </w:rPr>
        <w:t xml:space="preserve">, </w:t>
      </w:r>
      <w:r w:rsidR="00C45854">
        <w:rPr>
          <w:rFonts w:ascii="Times New Roman" w:hAnsi="Times New Roman" w:cs="Times New Roman"/>
          <w:lang w:val="en-CA"/>
        </w:rPr>
        <w:t>and</w:t>
      </w:r>
      <w:r w:rsidR="0090667F">
        <w:rPr>
          <w:rFonts w:ascii="Times New Roman" w:hAnsi="Times New Roman" w:cs="Times New Roman"/>
          <w:lang w:val="en-CA"/>
        </w:rPr>
        <w:t xml:space="preserve"> because</w:t>
      </w:r>
      <w:r w:rsidR="0033453F">
        <w:rPr>
          <w:rFonts w:ascii="Times New Roman" w:hAnsi="Times New Roman" w:cs="Times New Roman"/>
          <w:lang w:val="en-CA"/>
        </w:rPr>
        <w:t xml:space="preserve"> </w:t>
      </w:r>
      <w:r w:rsidR="0090667F">
        <w:rPr>
          <w:rFonts w:ascii="Times New Roman" w:hAnsi="Times New Roman" w:cs="Times New Roman"/>
          <w:lang w:val="en-CA"/>
        </w:rPr>
        <w:t>p</w:t>
      </w:r>
      <w:r w:rsidR="008446B5">
        <w:rPr>
          <w:rFonts w:ascii="Times New Roman" w:hAnsi="Times New Roman" w:cs="Times New Roman"/>
          <w:lang w:val="en-CA"/>
        </w:rPr>
        <w:t xml:space="preserve">eople reporting from areas </w:t>
      </w:r>
      <w:r w:rsidR="00C45854">
        <w:rPr>
          <w:rFonts w:ascii="Times New Roman" w:hAnsi="Times New Roman" w:cs="Times New Roman"/>
          <w:lang w:val="en-CA"/>
        </w:rPr>
        <w:t>with</w:t>
      </w:r>
      <w:r w:rsidR="003B4691">
        <w:rPr>
          <w:rFonts w:ascii="Times New Roman" w:hAnsi="Times New Roman" w:cs="Times New Roman"/>
          <w:lang w:val="en-CA"/>
        </w:rPr>
        <w:t xml:space="preserve">in the vicinity of </w:t>
      </w:r>
      <w:r w:rsidR="00793D44">
        <w:rPr>
          <w:rFonts w:ascii="Times New Roman" w:hAnsi="Times New Roman" w:cs="Times New Roman"/>
          <w:lang w:val="en-CA"/>
        </w:rPr>
        <w:t xml:space="preserve">modified open </w:t>
      </w:r>
      <w:r w:rsidR="001D32D9">
        <w:rPr>
          <w:rFonts w:ascii="Times New Roman" w:hAnsi="Times New Roman" w:cs="Times New Roman"/>
          <w:lang w:val="en-CA"/>
        </w:rPr>
        <w:t xml:space="preserve">areas </w:t>
      </w:r>
      <w:r w:rsidR="00223840">
        <w:rPr>
          <w:rFonts w:ascii="Times New Roman" w:hAnsi="Times New Roman" w:cs="Times New Roman"/>
          <w:lang w:val="en-CA"/>
        </w:rPr>
        <w:t>are</w:t>
      </w:r>
      <w:r w:rsidR="00793D44">
        <w:rPr>
          <w:rFonts w:ascii="Times New Roman" w:hAnsi="Times New Roman" w:cs="Times New Roman"/>
          <w:lang w:val="en-CA"/>
        </w:rPr>
        <w:t xml:space="preserve"> aware of </w:t>
      </w:r>
      <w:r w:rsidR="003510C1">
        <w:rPr>
          <w:rFonts w:ascii="Times New Roman" w:hAnsi="Times New Roman" w:cs="Times New Roman"/>
          <w:lang w:val="en-CA"/>
        </w:rPr>
        <w:t>bold or aggressive encounters</w:t>
      </w:r>
      <w:r w:rsidR="00D548D4">
        <w:rPr>
          <w:rFonts w:ascii="Times New Roman" w:hAnsi="Times New Roman" w:cs="Times New Roman"/>
          <w:lang w:val="en-CA"/>
        </w:rPr>
        <w:t xml:space="preserve"> </w:t>
      </w:r>
      <w:r w:rsidR="006B32DC">
        <w:rPr>
          <w:rFonts w:ascii="Times New Roman" w:hAnsi="Times New Roman" w:cs="Times New Roman"/>
          <w:lang w:val="en-CA"/>
        </w:rPr>
        <w:t>occurring nearby</w:t>
      </w:r>
      <w:r w:rsidR="00E14F61">
        <w:rPr>
          <w:rFonts w:ascii="Times New Roman" w:hAnsi="Times New Roman" w:cs="Times New Roman"/>
          <w:lang w:val="en-CA"/>
        </w:rPr>
        <w:t xml:space="preserve">, </w:t>
      </w:r>
      <w:r w:rsidR="00580B27">
        <w:rPr>
          <w:rFonts w:ascii="Times New Roman" w:hAnsi="Times New Roman" w:cs="Times New Roman"/>
          <w:lang w:val="en-CA"/>
        </w:rPr>
        <w:t>causing</w:t>
      </w:r>
      <w:r w:rsidR="004154E7">
        <w:rPr>
          <w:rFonts w:ascii="Times New Roman" w:hAnsi="Times New Roman" w:cs="Times New Roman"/>
          <w:lang w:val="en-CA"/>
        </w:rPr>
        <w:t xml:space="preserve"> higher perceived risk </w:t>
      </w:r>
      <w:r w:rsidR="002244D9">
        <w:rPr>
          <w:rFonts w:ascii="Times New Roman" w:hAnsi="Times New Roman" w:cs="Times New Roman"/>
          <w:lang w:val="en-CA"/>
        </w:rPr>
        <w:t xml:space="preserve">of </w:t>
      </w:r>
      <w:r w:rsidR="00CD7B0E">
        <w:rPr>
          <w:rFonts w:ascii="Times New Roman" w:hAnsi="Times New Roman" w:cs="Times New Roman"/>
          <w:lang w:val="en-CA"/>
        </w:rPr>
        <w:t xml:space="preserve">coyotes </w:t>
      </w:r>
      <w:r w:rsidR="00223840">
        <w:rPr>
          <w:rFonts w:ascii="Times New Roman" w:hAnsi="Times New Roman" w:cs="Times New Roman"/>
          <w:lang w:val="en-CA"/>
        </w:rPr>
        <w:t xml:space="preserve">that can </w:t>
      </w:r>
      <w:r w:rsidR="004154E7">
        <w:rPr>
          <w:rFonts w:ascii="Times New Roman" w:hAnsi="Times New Roman" w:cs="Times New Roman"/>
          <w:lang w:val="en-CA"/>
        </w:rPr>
        <w:t>decrease</w:t>
      </w:r>
      <w:r w:rsidR="00375E92">
        <w:rPr>
          <w:rFonts w:ascii="Times New Roman" w:hAnsi="Times New Roman" w:cs="Times New Roman"/>
          <w:lang w:val="en-CA"/>
        </w:rPr>
        <w:t xml:space="preserve"> tolerance </w:t>
      </w:r>
      <w:r w:rsidR="00335CEB">
        <w:rPr>
          <w:rFonts w:ascii="Times New Roman" w:hAnsi="Times New Roman" w:cs="Times New Roman"/>
          <w:lang w:val="en-CA"/>
        </w:rPr>
        <w:fldChar w:fldCharType="begin"/>
      </w:r>
      <w:r w:rsidR="00335CEB">
        <w:rPr>
          <w:rFonts w:ascii="Times New Roman" w:hAnsi="Times New Roman" w:cs="Times New Roman"/>
          <w:lang w:val="en-CA"/>
        </w:rPr>
        <w:instrText xml:space="preserve"> ADDIN EN.CITE &lt;EndNote&gt;&lt;Cite&gt;&lt;Author&gt;Sponarski&lt;/Author&gt;&lt;Year&gt;2018&lt;/Year&gt;&lt;IDText&gt;Perceived risks and coyote management in an urban setting&lt;/IDText&gt;&lt;DisplayText&gt;(Sponarski et al., 2018, Draheim et al., 2019)&lt;/DisplayText&gt;&lt;record&gt;&lt;dates&gt;&lt;pub-dates&gt;&lt;date&gt;2018-01-01&lt;/date&gt;&lt;/pub-dates&gt;&lt;year&gt;2018&lt;/year&gt;&lt;/dates&gt;&lt;isbn&gt;2058-5543&lt;/isbn&gt;&lt;titles&gt;&lt;title&gt;Perceived risks and coyote management in an urban setting&lt;/title&gt;&lt;secondary-title&gt;Journal of Urban Ecology&lt;/secondary-title&gt;&lt;/titles&gt;&lt;number&gt;1&lt;/number&gt;&lt;access-date&gt;2021-03-14T17:18:02&lt;/access-date&gt;&lt;contributors&gt;&lt;authors&gt;&lt;author&gt;Sponarski, Carly C&lt;/author&gt;&lt;author&gt;Miller, Craig&lt;/author&gt;&lt;author&gt;Vaske, Jerry J&lt;/author&gt;&lt;/authors&gt;&lt;/contributors&gt;&lt;added-date format="utc"&gt;1615742285&lt;/added-date&gt;&lt;ref-type name="Journal Article"&gt;17&lt;/ref-type&gt;&lt;rec-number&gt;639&lt;/rec-number&gt;&lt;publisher&gt;Oxford University Press (OUP)&lt;/publisher&gt;&lt;last-updated-date format="utc"&gt;1615742286&lt;/last-updated-date&gt;&lt;electronic-resource-num&gt;10.1093/jue/juy025&lt;/electronic-resource-num&gt;&lt;volume&gt;4&lt;/volume&gt;&lt;/record&gt;&lt;/Cite&gt;&lt;Cite&gt;&lt;Author&gt;Draheim&lt;/Author&gt;&lt;Year&gt;2019&lt;/Year&gt;&lt;IDText&gt;Public perspectives on the management of urban coyotes&lt;/ID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335CEB">
        <w:rPr>
          <w:rFonts w:ascii="Times New Roman" w:hAnsi="Times New Roman" w:cs="Times New Roman"/>
          <w:lang w:val="en-CA"/>
        </w:rPr>
        <w:fldChar w:fldCharType="separate"/>
      </w:r>
      <w:r w:rsidR="00335CEB">
        <w:rPr>
          <w:rFonts w:ascii="Times New Roman" w:hAnsi="Times New Roman" w:cs="Times New Roman"/>
          <w:noProof/>
          <w:lang w:val="en-CA"/>
        </w:rPr>
        <w:t>(Sponarski et al., 2018, Draheim et al., 2019)</w:t>
      </w:r>
      <w:r w:rsidR="00335CEB">
        <w:rPr>
          <w:rFonts w:ascii="Times New Roman" w:hAnsi="Times New Roman" w:cs="Times New Roman"/>
          <w:lang w:val="en-CA"/>
        </w:rPr>
        <w:fldChar w:fldCharType="end"/>
      </w:r>
      <w:r w:rsidR="004154E7">
        <w:rPr>
          <w:rFonts w:ascii="Times New Roman" w:hAnsi="Times New Roman" w:cs="Times New Roman"/>
          <w:lang w:val="en-CA"/>
        </w:rPr>
        <w:t xml:space="preserve">. </w:t>
      </w:r>
      <w:r w:rsidR="00A62F05">
        <w:rPr>
          <w:rFonts w:ascii="Times New Roman" w:hAnsi="Times New Roman" w:cs="Times New Roman"/>
          <w:lang w:val="en-CA"/>
        </w:rPr>
        <w:t xml:space="preserve">We </w:t>
      </w:r>
      <w:r w:rsidR="00EB0408">
        <w:rPr>
          <w:rFonts w:ascii="Times New Roman" w:hAnsi="Times New Roman" w:cs="Times New Roman"/>
          <w:lang w:val="en-CA"/>
        </w:rPr>
        <w:t xml:space="preserve">also expect that </w:t>
      </w:r>
      <w:r w:rsidR="005F610A">
        <w:rPr>
          <w:rFonts w:ascii="Times New Roman" w:hAnsi="Times New Roman" w:cs="Times New Roman"/>
          <w:lang w:val="en-CA"/>
        </w:rPr>
        <w:t xml:space="preserve">higher </w:t>
      </w:r>
      <w:r w:rsidR="00AD0E10">
        <w:rPr>
          <w:rFonts w:ascii="Times New Roman" w:hAnsi="Times New Roman" w:cs="Times New Roman"/>
          <w:lang w:val="en-CA"/>
        </w:rPr>
        <w:t xml:space="preserve">perceived risk was </w:t>
      </w:r>
      <w:r w:rsidR="006E6DE0">
        <w:rPr>
          <w:rFonts w:ascii="Times New Roman" w:hAnsi="Times New Roman" w:cs="Times New Roman"/>
          <w:lang w:val="en-CA"/>
        </w:rPr>
        <w:t xml:space="preserve">indicated by </w:t>
      </w:r>
      <w:r w:rsidR="008D2CBE">
        <w:rPr>
          <w:rFonts w:ascii="Times New Roman" w:hAnsi="Times New Roman" w:cs="Times New Roman"/>
          <w:lang w:val="en-CA"/>
        </w:rPr>
        <w:t xml:space="preserve">the </w:t>
      </w:r>
      <w:r w:rsidR="008E07EA">
        <w:rPr>
          <w:rFonts w:ascii="Times New Roman" w:hAnsi="Times New Roman" w:cs="Times New Roman"/>
          <w:lang w:val="en-CA"/>
        </w:rPr>
        <w:t>elevated total number of reports</w:t>
      </w:r>
      <w:r w:rsidR="005D331A">
        <w:rPr>
          <w:rFonts w:ascii="Times New Roman" w:hAnsi="Times New Roman" w:cs="Times New Roman"/>
          <w:lang w:val="en-CA"/>
        </w:rPr>
        <w:t xml:space="preserve"> </w:t>
      </w:r>
      <w:r w:rsidR="00017BAB">
        <w:rPr>
          <w:rFonts w:ascii="Times New Roman" w:hAnsi="Times New Roman" w:cs="Times New Roman"/>
          <w:lang w:val="en-CA"/>
        </w:rPr>
        <w:t xml:space="preserve">in the dispersal season and residential areas, </w:t>
      </w:r>
      <w:r w:rsidR="00FD5E72">
        <w:rPr>
          <w:rFonts w:ascii="Times New Roman" w:hAnsi="Times New Roman" w:cs="Times New Roman"/>
          <w:lang w:val="en-CA"/>
        </w:rPr>
        <w:t xml:space="preserve">as these both accumulated more reports than expected </w:t>
      </w:r>
      <w:r w:rsidR="00410EE7">
        <w:rPr>
          <w:rFonts w:ascii="Times New Roman" w:hAnsi="Times New Roman" w:cs="Times New Roman"/>
          <w:lang w:val="en-CA"/>
        </w:rPr>
        <w:t xml:space="preserve">(Figure 1, 2), </w:t>
      </w:r>
      <w:r w:rsidR="00681454">
        <w:rPr>
          <w:rFonts w:ascii="Times New Roman" w:hAnsi="Times New Roman" w:cs="Times New Roman"/>
          <w:lang w:val="en-CA"/>
        </w:rPr>
        <w:t xml:space="preserve">and had higher human concern </w:t>
      </w:r>
      <w:r w:rsidR="00FD5E72">
        <w:rPr>
          <w:rFonts w:ascii="Times New Roman" w:hAnsi="Times New Roman" w:cs="Times New Roman"/>
          <w:lang w:val="en-CA"/>
        </w:rPr>
        <w:t xml:space="preserve">despite </w:t>
      </w:r>
      <w:r w:rsidR="00410EE7">
        <w:rPr>
          <w:rFonts w:ascii="Times New Roman" w:hAnsi="Times New Roman" w:cs="Times New Roman"/>
          <w:lang w:val="en-CA"/>
        </w:rPr>
        <w:t xml:space="preserve">having </w:t>
      </w:r>
      <w:r w:rsidR="00EF2AA6">
        <w:rPr>
          <w:rFonts w:ascii="Times New Roman" w:hAnsi="Times New Roman" w:cs="Times New Roman"/>
          <w:lang w:val="en-CA"/>
        </w:rPr>
        <w:t xml:space="preserve">lower </w:t>
      </w:r>
      <w:r w:rsidR="0022685F">
        <w:rPr>
          <w:rFonts w:ascii="Times New Roman" w:hAnsi="Times New Roman" w:cs="Times New Roman"/>
          <w:lang w:val="en-CA"/>
        </w:rPr>
        <w:t xml:space="preserve">associated </w:t>
      </w:r>
      <w:r w:rsidR="00EF2AA6">
        <w:rPr>
          <w:rFonts w:ascii="Times New Roman" w:hAnsi="Times New Roman" w:cs="Times New Roman"/>
          <w:lang w:val="en-CA"/>
        </w:rPr>
        <w:t>probabilities of coyote boldness</w:t>
      </w:r>
      <w:r w:rsidR="00681454">
        <w:rPr>
          <w:rFonts w:ascii="Times New Roman" w:hAnsi="Times New Roman" w:cs="Times New Roman"/>
          <w:lang w:val="en-CA"/>
        </w:rPr>
        <w:t xml:space="preserve"> (Figure 5)</w:t>
      </w:r>
      <w:r w:rsidR="00EF2AA6">
        <w:rPr>
          <w:rFonts w:ascii="Times New Roman" w:hAnsi="Times New Roman" w:cs="Times New Roman"/>
          <w:lang w:val="en-CA"/>
        </w:rPr>
        <w:t xml:space="preserve">. </w:t>
      </w:r>
      <w:r w:rsidR="004154E7">
        <w:rPr>
          <w:rFonts w:ascii="Times New Roman" w:hAnsi="Times New Roman" w:cs="Times New Roman"/>
          <w:lang w:val="en-CA"/>
        </w:rPr>
        <w:t xml:space="preserve">Both </w:t>
      </w:r>
      <w:r w:rsidR="007A3D88">
        <w:rPr>
          <w:rFonts w:ascii="Times New Roman" w:hAnsi="Times New Roman" w:cs="Times New Roman"/>
          <w:lang w:val="en-CA"/>
        </w:rPr>
        <w:t xml:space="preserve">residential and modified open land cover were </w:t>
      </w:r>
      <w:r w:rsidR="000734C0">
        <w:rPr>
          <w:rFonts w:ascii="Times New Roman" w:hAnsi="Times New Roman" w:cs="Times New Roman"/>
          <w:lang w:val="en-CA"/>
        </w:rPr>
        <w:t xml:space="preserve">most explanatory at larger scales (Appendix </w:t>
      </w:r>
      <w:r w:rsidR="008D33DD">
        <w:rPr>
          <w:rFonts w:ascii="Times New Roman" w:hAnsi="Times New Roman" w:cs="Times New Roman"/>
          <w:lang w:val="en-CA"/>
        </w:rPr>
        <w:t>2 in Appendix 4</w:t>
      </w:r>
      <w:r w:rsidR="000734C0">
        <w:rPr>
          <w:rFonts w:ascii="Times New Roman" w:hAnsi="Times New Roman" w:cs="Times New Roman"/>
          <w:lang w:val="en-CA"/>
        </w:rPr>
        <w:t>), indicating</w:t>
      </w:r>
      <w:r w:rsidR="001431B2">
        <w:rPr>
          <w:rFonts w:ascii="Times New Roman" w:hAnsi="Times New Roman" w:cs="Times New Roman"/>
          <w:lang w:val="en-CA"/>
        </w:rPr>
        <w:t xml:space="preserve"> that </w:t>
      </w:r>
      <w:r w:rsidR="003662EB">
        <w:rPr>
          <w:rFonts w:ascii="Times New Roman" w:hAnsi="Times New Roman" w:cs="Times New Roman"/>
          <w:lang w:val="en-CA"/>
        </w:rPr>
        <w:t xml:space="preserve">broader </w:t>
      </w:r>
      <w:r w:rsidR="00DA7857">
        <w:rPr>
          <w:rFonts w:ascii="Times New Roman" w:hAnsi="Times New Roman" w:cs="Times New Roman"/>
          <w:lang w:val="en-CA"/>
        </w:rPr>
        <w:t xml:space="preserve">landscape </w:t>
      </w:r>
      <w:r w:rsidR="00645FB8">
        <w:rPr>
          <w:rFonts w:ascii="Times New Roman" w:hAnsi="Times New Roman" w:cs="Times New Roman"/>
          <w:lang w:val="en-CA"/>
        </w:rPr>
        <w:t xml:space="preserve">characteristics were more important for human concern than site specific </w:t>
      </w:r>
      <w:r w:rsidR="00810B20">
        <w:rPr>
          <w:rFonts w:ascii="Times New Roman" w:hAnsi="Times New Roman" w:cs="Times New Roman"/>
          <w:lang w:val="en-CA"/>
        </w:rPr>
        <w:t xml:space="preserve">factors. </w:t>
      </w:r>
    </w:p>
    <w:p w14:paraId="7960DA06" w14:textId="1576C41F" w:rsidR="00FE01FD" w:rsidRDefault="00FE01FD" w:rsidP="00BA0A2E">
      <w:pPr>
        <w:spacing w:line="480" w:lineRule="auto"/>
        <w:rPr>
          <w:rFonts w:ascii="Times New Roman" w:hAnsi="Times New Roman" w:cs="Times New Roman"/>
          <w:lang w:val="en-CA"/>
        </w:rPr>
      </w:pPr>
    </w:p>
    <w:p w14:paraId="084E8ED7" w14:textId="65AEE8C4" w:rsidR="00CD3591" w:rsidRPr="00CD3591" w:rsidRDefault="00CD3591" w:rsidP="00BA0A2E">
      <w:pPr>
        <w:spacing w:line="480" w:lineRule="auto"/>
        <w:rPr>
          <w:rFonts w:ascii="Times New Roman" w:hAnsi="Times New Roman" w:cs="Times New Roman"/>
          <w:b/>
          <w:bCs/>
          <w:lang w:val="en-CA"/>
        </w:rPr>
      </w:pPr>
      <w:r>
        <w:rPr>
          <w:rFonts w:ascii="Times New Roman" w:hAnsi="Times New Roman" w:cs="Times New Roman"/>
          <w:b/>
          <w:bCs/>
          <w:lang w:val="en-CA"/>
        </w:rPr>
        <w:lastRenderedPageBreak/>
        <w:t>Increases in coyote boldness and human concern over time</w:t>
      </w:r>
    </w:p>
    <w:p w14:paraId="2E3C3581" w14:textId="60E95B73" w:rsidR="003E119D" w:rsidRDefault="003E119D" w:rsidP="003E119D">
      <w:pPr>
        <w:spacing w:line="480" w:lineRule="auto"/>
        <w:rPr>
          <w:rFonts w:ascii="Times New Roman" w:hAnsi="Times New Roman" w:cs="Times New Roman"/>
          <w:lang w:val="en-CA"/>
        </w:rPr>
      </w:pPr>
      <w:r>
        <w:rPr>
          <w:rFonts w:ascii="Times New Roman" w:hAnsi="Times New Roman" w:cs="Times New Roman"/>
          <w:lang w:val="en-CA"/>
        </w:rPr>
        <w:t>Over the 10 years in which we collected reports</w:t>
      </w:r>
      <w:r w:rsidR="000837B2">
        <w:rPr>
          <w:rFonts w:ascii="Times New Roman" w:hAnsi="Times New Roman" w:cs="Times New Roman"/>
          <w:lang w:val="en-CA"/>
        </w:rPr>
        <w:t>,</w:t>
      </w:r>
      <w:r>
        <w:rPr>
          <w:rFonts w:ascii="Times New Roman" w:hAnsi="Times New Roman" w:cs="Times New Roman"/>
          <w:lang w:val="en-CA"/>
        </w:rPr>
        <w:t xml:space="preserve"> coyote boldness increased as we expected</w:t>
      </w:r>
      <w:r w:rsidR="008D33DD">
        <w:rPr>
          <w:rFonts w:ascii="Times New Roman" w:hAnsi="Times New Roman" w:cs="Times New Roman"/>
          <w:lang w:val="en-CA"/>
        </w:rPr>
        <w:t xml:space="preserve"> (Figure 4, 5)</w:t>
      </w:r>
      <w:r>
        <w:rPr>
          <w:rFonts w:ascii="Times New Roman" w:hAnsi="Times New Roman" w:cs="Times New Roman"/>
          <w:lang w:val="en-CA"/>
        </w:rPr>
        <w:t xml:space="preserve">, supporting conclusions by others that human-coyote conflict is increasing </w:t>
      </w:r>
      <w:r w:rsidRPr="00E36A85">
        <w:rPr>
          <w:rFonts w:ascii="Times New Roman" w:hAnsi="Times New Roman" w:cs="Times New Roman"/>
          <w:lang w:val="en-CA"/>
        </w:rPr>
        <w:t xml:space="preserve">across North America </w:t>
      </w:r>
      <w:r w:rsidRPr="00E36A8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LCAyMDE3LCBXaGl0ZSBhbmQgR2VocnQsIDIwMDkpPC9EaXNwbGF5VGV4dD48cmVjb3JkPjxkYXRl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LCAyMDE3LCBXaGl0ZSBhbmQgR2VocnQsIDIwMDkpPC9EaXNwbGF5VGV4dD48cmVjb3JkPjxkYXRl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Pr>
          <w:rFonts w:ascii="Times New Roman" w:hAnsi="Times New Roman" w:cs="Times New Roman"/>
          <w:noProof/>
          <w:lang w:val="en-CA"/>
        </w:rPr>
        <w:t>(Baker and Timm, 2017, White and Gehrt, 2009)</w:t>
      </w:r>
      <w:r w:rsidRPr="00E36A85">
        <w:rPr>
          <w:rFonts w:ascii="Times New Roman" w:hAnsi="Times New Roman" w:cs="Times New Roman"/>
          <w:lang w:val="en-CA"/>
        </w:rPr>
        <w:fldChar w:fldCharType="end"/>
      </w:r>
      <w:r w:rsidRPr="00E36A85">
        <w:rPr>
          <w:rFonts w:ascii="Times New Roman" w:hAnsi="Times New Roman" w:cs="Times New Roman"/>
          <w:lang w:val="en-CA"/>
        </w:rPr>
        <w:t>.</w:t>
      </w:r>
      <w:r>
        <w:rPr>
          <w:rFonts w:ascii="Times New Roman" w:hAnsi="Times New Roman" w:cs="Times New Roman"/>
          <w:lang w:val="en-CA"/>
        </w:rPr>
        <w:t xml:space="preserve"> The top models did not include any interactions between land cover and years, suggesting that changes in boldness were </w:t>
      </w:r>
      <w:r w:rsidR="006D09E3">
        <w:rPr>
          <w:rFonts w:ascii="Times New Roman" w:hAnsi="Times New Roman" w:cs="Times New Roman"/>
          <w:lang w:val="en-CA"/>
        </w:rPr>
        <w:t xml:space="preserve">most </w:t>
      </w:r>
      <w:r>
        <w:rPr>
          <w:rFonts w:ascii="Times New Roman" w:hAnsi="Times New Roman" w:cs="Times New Roman"/>
          <w:lang w:val="en-CA"/>
        </w:rPr>
        <w:t>likely attributed to changes in urban coyote behaviour. These finding</w:t>
      </w:r>
      <w:r w:rsidR="000837B2">
        <w:rPr>
          <w:rFonts w:ascii="Times New Roman" w:hAnsi="Times New Roman" w:cs="Times New Roman"/>
          <w:lang w:val="en-CA"/>
        </w:rPr>
        <w:t>s</w:t>
      </w:r>
      <w:r>
        <w:rPr>
          <w:rFonts w:ascii="Times New Roman" w:hAnsi="Times New Roman" w:cs="Times New Roman"/>
          <w:lang w:val="en-CA"/>
        </w:rPr>
        <w:t xml:space="preserve"> align with recent studies that </w:t>
      </w:r>
      <w:r w:rsidRPr="00E36A85">
        <w:rPr>
          <w:rFonts w:ascii="Times New Roman" w:hAnsi="Times New Roman" w:cs="Times New Roman"/>
          <w:lang w:val="en-CA"/>
        </w:rPr>
        <w:t xml:space="preserve">have identified greater boldness in urban coyotes compared to rural conspecifics, </w:t>
      </w:r>
      <w:r>
        <w:rPr>
          <w:rFonts w:ascii="Times New Roman" w:hAnsi="Times New Roman" w:cs="Times New Roman"/>
          <w:lang w:val="en-CA"/>
        </w:rPr>
        <w:t>possibly because of a</w:t>
      </w:r>
      <w:r w:rsidRPr="00E36A85">
        <w:rPr>
          <w:rFonts w:ascii="Times New Roman" w:hAnsi="Times New Roman" w:cs="Times New Roman"/>
          <w:lang w:val="en-CA"/>
        </w:rPr>
        <w:t xml:space="preserve"> reduction in human persecution, repeated benign interactions with humans, and an increase in access to anthropogenic food </w:t>
      </w:r>
      <w:r w:rsidRPr="00E36A85">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RGlzcGxheVRleHQ+KEJyZWNrIGV0IGFsLiwgMjAxOSwgWW91bmcg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=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RGlzcGxheVRleHQ+KEJyZWNrIGV0IGFsLiwgMjAxOSwgWW91bmcg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=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Pr>
          <w:rFonts w:ascii="Times New Roman" w:hAnsi="Times New Roman" w:cs="Times New Roman"/>
          <w:noProof/>
          <w:lang w:val="en-CA"/>
        </w:rPr>
        <w:t>(Breck et al., 2019, Young et al., 2019, Brooks et al., 2020)</w:t>
      </w:r>
      <w:r w:rsidRPr="00E36A85">
        <w:rPr>
          <w:rFonts w:ascii="Times New Roman" w:hAnsi="Times New Roman" w:cs="Times New Roman"/>
          <w:lang w:val="en-CA"/>
        </w:rPr>
        <w:fldChar w:fldCharType="end"/>
      </w:r>
      <w:r w:rsidRPr="00E36A85">
        <w:rPr>
          <w:rFonts w:ascii="Times New Roman" w:hAnsi="Times New Roman" w:cs="Times New Roman"/>
          <w:lang w:val="en-CA"/>
        </w:rPr>
        <w:t>. There is also evidence that coyote boldness towards humans is passed from parents to offspring</w:t>
      </w:r>
      <w:r>
        <w:rPr>
          <w:rFonts w:ascii="Times New Roman" w:hAnsi="Times New Roman" w:cs="Times New Roman"/>
          <w:lang w:val="en-CA"/>
        </w:rPr>
        <w:t xml:space="preserve"> </w:t>
      </w:r>
      <w:r w:rsidRPr="00E36A85">
        <w:rPr>
          <w:rFonts w:ascii="Times New Roman" w:hAnsi="Times New Roman" w:cs="Times New Roman"/>
          <w:lang w:val="en-CA"/>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wgMjAxOCk8L0Rpc3BsYXlUZXh0PjxyZWNvcmQ+PGRhdGVz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wgMjAxOCk8L0Rpc3BsYXlUZXh0PjxyZWNvcmQ+PGRhdGVz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Pr>
          <w:rFonts w:ascii="Times New Roman" w:hAnsi="Times New Roman" w:cs="Times New Roman"/>
          <w:noProof/>
          <w:lang w:val="en-CA"/>
        </w:rPr>
        <w:t>(Schell et al., 2018)</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which </w:t>
      </w:r>
      <w:r>
        <w:rPr>
          <w:rFonts w:ascii="Times New Roman" w:hAnsi="Times New Roman" w:cs="Times New Roman"/>
          <w:lang w:val="en-CA"/>
        </w:rPr>
        <w:t>c</w:t>
      </w:r>
      <w:r w:rsidRPr="00E36A85">
        <w:rPr>
          <w:rFonts w:ascii="Times New Roman" w:hAnsi="Times New Roman" w:cs="Times New Roman"/>
          <w:lang w:val="en-CA"/>
        </w:rPr>
        <w:t>ould further accelerate the increase in boldness-driven conflic</w:t>
      </w:r>
      <w:r>
        <w:rPr>
          <w:rFonts w:ascii="Times New Roman" w:hAnsi="Times New Roman" w:cs="Times New Roman"/>
          <w:lang w:val="en-CA"/>
        </w:rPr>
        <w:t xml:space="preserve">t. Furthermore, higher coyote population density within cities may cause more intraspecific competition that favours bolder individuals </w:t>
      </w:r>
      <w:r>
        <w:rPr>
          <w:rFonts w:ascii="Times New Roman" w:hAnsi="Times New Roman" w:cs="Times New Roman"/>
          <w:lang w:val="en-CA"/>
        </w:rPr>
        <w:fldChar w:fldCharType="begin">
          <w:fldData xml:space="preserve">PEVuZE5vdGU+PENpdGU+PEF1dGhvcj5CYXRlbWFuPC9BdXRob3I+PFllYXI+MjAxMjwvWWVhcj48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CYXRlbWFuPC9BdXRob3I+PFllYXI+MjAxMjwvWWVhcj48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Pr>
          <w:rFonts w:ascii="Times New Roman" w:hAnsi="Times New Roman" w:cs="Times New Roman"/>
          <w:lang w:val="en-CA"/>
        </w:rPr>
      </w:r>
      <w:r>
        <w:rPr>
          <w:rFonts w:ascii="Times New Roman" w:hAnsi="Times New Roman" w:cs="Times New Roman"/>
          <w:lang w:val="en-CA"/>
        </w:rPr>
        <w:fldChar w:fldCharType="separate"/>
      </w:r>
      <w:r>
        <w:rPr>
          <w:rFonts w:ascii="Times New Roman" w:hAnsi="Times New Roman" w:cs="Times New Roman"/>
          <w:noProof/>
          <w:lang w:val="en-CA"/>
        </w:rPr>
        <w:t>(Bateman and Fleming, 2012)</w:t>
      </w:r>
      <w:r>
        <w:rPr>
          <w:rFonts w:ascii="Times New Roman" w:hAnsi="Times New Roman" w:cs="Times New Roman"/>
          <w:lang w:val="en-CA"/>
        </w:rPr>
        <w:fldChar w:fldCharType="end"/>
      </w:r>
      <w:r>
        <w:rPr>
          <w:rFonts w:ascii="Times New Roman" w:hAnsi="Times New Roman" w:cs="Times New Roman"/>
          <w:lang w:val="en-CA"/>
        </w:rPr>
        <w:t xml:space="preserve">. Of note, we found that aggressive behaviour towards humans and pets did not exhibit the same increase over time, possibly because aggressive individuals were targeted for removal by city managers. </w:t>
      </w:r>
      <w:r w:rsidRPr="00E36A85">
        <w:rPr>
          <w:rFonts w:ascii="Times New Roman" w:hAnsi="Times New Roman" w:cs="Times New Roman"/>
          <w:lang w:val="en-CA"/>
        </w:rPr>
        <w:t xml:space="preserve">We believe that our study is the first to measure </w:t>
      </w:r>
      <w:r>
        <w:rPr>
          <w:rFonts w:ascii="Times New Roman" w:hAnsi="Times New Roman" w:cs="Times New Roman"/>
          <w:lang w:val="en-CA"/>
        </w:rPr>
        <w:t>an</w:t>
      </w:r>
      <w:r w:rsidRPr="00E36A85">
        <w:rPr>
          <w:rFonts w:ascii="Times New Roman" w:hAnsi="Times New Roman" w:cs="Times New Roman"/>
          <w:lang w:val="en-CA"/>
        </w:rPr>
        <w:t xml:space="preserve"> increase in </w:t>
      </w:r>
      <w:r>
        <w:rPr>
          <w:rFonts w:ascii="Times New Roman" w:hAnsi="Times New Roman" w:cs="Times New Roman"/>
          <w:lang w:val="en-CA"/>
        </w:rPr>
        <w:t xml:space="preserve">coyote boldness without focusing explicitly on attacks </w:t>
      </w:r>
      <w:r>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Baker&lt;/Author&gt;&lt;Year&gt;2017&lt;/Year&gt;&lt;IDText&gt;Coyote attacks on humans, 1970-2015: implications for reducing the risks&lt;/IDText&gt;&lt;DisplayText&gt;(Baker and Timm, 2017)&lt;/DisplayText&gt;&lt;record&gt;&lt;dates&gt;&lt;pub-dates&gt;&lt;date&gt;Fal&lt;/date&gt;&lt;/pub-dates&gt;&lt;year&gt;2017&lt;/year&gt;&lt;/dates&gt;&lt;keywords&gt;&lt;keyword&gt;canid behavior&lt;/keyword&gt;&lt;keyword&gt;Canis latrans&lt;/keyword&gt;&lt;keyword&gt;coyote-human attacks&lt;/keyword&gt;&lt;keyword&gt;habituation&lt;/keyword&gt;&lt;keyword&gt;&lt;/keyword&gt;&lt;keyword&gt;history&lt;/keyword&gt;&lt;keyword&gt;human safety&lt;/keyword&gt;&lt;keyword&gt;pets&lt;/keyword&gt;&lt;keyword&gt;predator management&lt;/keyword&gt;&lt;keyword&gt;canis-latrans&lt;/keyword&gt;&lt;keyword&gt;Biodiversity &amp;amp; Conservation&lt;/keyword&gt;&lt;keyword&gt;Environmental Sciences &amp;amp; Ecology&lt;/keyword&gt;&lt;/keywords&gt;&lt;urls&gt;&lt;related-urls&gt;&lt;url&gt;&amp;lt;Go to ISI&amp;gt;://WOS:000415063700009&lt;/url&gt;&lt;/related-urls&gt;&lt;/urls&gt;&lt;isbn&gt;1934-4392&lt;/isbn&gt;&lt;work-type&gt;Article&lt;/work-type&gt;&lt;titles&gt;&lt;title&gt;Coyote attacks on humans, 1970-2015: implications for reducing the risks&lt;/title&gt;&lt;secondary-title&gt;Human-Wildlife Interactions&lt;/secondary-title&gt;&lt;alt-title&gt;Hum.-Wildl. Interact.&lt;/alt-title&gt;&lt;/titles&gt;&lt;pages&gt;120-132&lt;/pages&gt;&lt;number&gt;2&lt;/number&gt;&lt;contributors&gt;&lt;authors&gt;&lt;author&gt;Baker, R. O.&lt;/author&gt;&lt;author&gt;Timm, R. M.&lt;/author&gt;&lt;/authors&gt;&lt;/contributors&gt;&lt;language&gt;English&lt;/language&gt;&lt;added-date format="utc"&gt;1600220100&lt;/added-date&gt;&lt;ref-type name="Journal Article"&gt;17&lt;/ref-type&gt;&lt;auth-address&gt;[Baker, Rex O.] Calif State Polytech Univ Pomona, 24652 Gleneagles Dr, Corona, CA 92883 USA. [Timm, Robert M.] Univ Calif, Hopland Res &amp;amp; Extens Ctr, 4070 Univ Rd, Hopland, CA 95449 USA.&amp;#xD;Baker, RO (corresponding author), Calif State Polytech Univ Pomona, 24652 Gleneagles Dr, Corona, CA 92883 USA.&amp;#xD;RBakerVertIPM@aol.com&amp;#xD;rmtimm@ucanr.edu&lt;/auth-address&gt;&lt;rec-number&gt;363&lt;/rec-number&gt;&lt;last-updated-date format="utc"&gt;1600220100&lt;/last-updated-date&gt;&lt;accession-num&gt;WOS:000415063700009&lt;/accession-num&gt;&lt;volume&gt;11&lt;/volume&gt;&lt;/record&gt;&lt;/Cite&gt;&lt;/EndNote&gt;</w:instrText>
      </w:r>
      <w:r>
        <w:rPr>
          <w:rFonts w:ascii="Times New Roman" w:hAnsi="Times New Roman" w:cs="Times New Roman"/>
          <w:lang w:val="en-CA"/>
        </w:rPr>
        <w:fldChar w:fldCharType="separate"/>
      </w:r>
      <w:r>
        <w:rPr>
          <w:rFonts w:ascii="Times New Roman" w:hAnsi="Times New Roman" w:cs="Times New Roman"/>
          <w:noProof/>
          <w:lang w:val="en-CA"/>
        </w:rPr>
        <w:t>(Baker and Timm, 2017)</w:t>
      </w:r>
      <w:r>
        <w:rPr>
          <w:rFonts w:ascii="Times New Roman" w:hAnsi="Times New Roman" w:cs="Times New Roman"/>
          <w:lang w:val="en-CA"/>
        </w:rPr>
        <w:fldChar w:fldCharType="end"/>
      </w:r>
      <w:r w:rsidRPr="00E36A85">
        <w:rPr>
          <w:rFonts w:ascii="Times New Roman" w:hAnsi="Times New Roman" w:cs="Times New Roman"/>
          <w:lang w:val="en-CA"/>
        </w:rPr>
        <w:t xml:space="preserve">, </w:t>
      </w:r>
      <w:r w:rsidR="000655EA">
        <w:rPr>
          <w:rFonts w:ascii="Times New Roman" w:hAnsi="Times New Roman" w:cs="Times New Roman"/>
          <w:lang w:val="en-CA"/>
        </w:rPr>
        <w:t>but rather</w:t>
      </w:r>
      <w:r w:rsidRPr="00E36A85">
        <w:rPr>
          <w:rFonts w:ascii="Times New Roman" w:hAnsi="Times New Roman" w:cs="Times New Roman"/>
          <w:lang w:val="en-CA"/>
        </w:rPr>
        <w:t xml:space="preserve"> indirectly through public reports of coyotes.</w:t>
      </w:r>
    </w:p>
    <w:p w14:paraId="56DD5E2B" w14:textId="77777777" w:rsidR="003E119D" w:rsidRDefault="003E119D" w:rsidP="003E119D">
      <w:pPr>
        <w:spacing w:line="480" w:lineRule="auto"/>
        <w:rPr>
          <w:rFonts w:ascii="Times New Roman" w:hAnsi="Times New Roman" w:cs="Times New Roman"/>
          <w:lang w:val="en-CA"/>
        </w:rPr>
      </w:pPr>
    </w:p>
    <w:p w14:paraId="05727C54" w14:textId="64F26FB8" w:rsidR="003E119D" w:rsidRDefault="003E119D" w:rsidP="003E119D">
      <w:pPr>
        <w:spacing w:line="480" w:lineRule="auto"/>
        <w:rPr>
          <w:rFonts w:ascii="Times New Roman" w:hAnsi="Times New Roman" w:cs="Times New Roman"/>
          <w:lang w:val="en-CA"/>
        </w:rPr>
      </w:pPr>
      <w:r>
        <w:rPr>
          <w:rFonts w:ascii="Times New Roman" w:hAnsi="Times New Roman" w:cs="Times New Roman"/>
          <w:lang w:val="en-CA"/>
        </w:rPr>
        <w:t>Human concern of coyotes also increased over the duration of report collection</w:t>
      </w:r>
      <w:r w:rsidR="006D09E3">
        <w:rPr>
          <w:rFonts w:ascii="Times New Roman" w:hAnsi="Times New Roman" w:cs="Times New Roman"/>
          <w:lang w:val="en-CA"/>
        </w:rPr>
        <w:t xml:space="preserve"> in opposition</w:t>
      </w:r>
      <w:r w:rsidR="00B6574B">
        <w:rPr>
          <w:rFonts w:ascii="Times New Roman" w:hAnsi="Times New Roman" w:cs="Times New Roman"/>
          <w:lang w:val="en-CA"/>
        </w:rPr>
        <w:t xml:space="preserve"> to</w:t>
      </w:r>
      <w:r>
        <w:rPr>
          <w:rFonts w:ascii="Times New Roman" w:hAnsi="Times New Roman" w:cs="Times New Roman"/>
          <w:lang w:val="en-CA"/>
        </w:rPr>
        <w:t xml:space="preserve"> our expectations</w:t>
      </w:r>
      <w:r w:rsidR="00C13283">
        <w:rPr>
          <w:rFonts w:ascii="Times New Roman" w:hAnsi="Times New Roman" w:cs="Times New Roman"/>
          <w:lang w:val="en-CA"/>
        </w:rPr>
        <w:t xml:space="preserve"> (Figure 4, 5)</w:t>
      </w:r>
      <w:r>
        <w:rPr>
          <w:rFonts w:ascii="Times New Roman" w:hAnsi="Times New Roman" w:cs="Times New Roman"/>
          <w:lang w:val="en-CA"/>
        </w:rPr>
        <w:t>. We propose that the overall increase in human concern was connected to the rise in bold coyote behaviour</w:t>
      </w:r>
      <w:r w:rsidR="00FA6A0C">
        <w:rPr>
          <w:rFonts w:ascii="Times New Roman" w:hAnsi="Times New Roman" w:cs="Times New Roman"/>
          <w:lang w:val="en-CA"/>
        </w:rPr>
        <w:t xml:space="preserve"> and also to </w:t>
      </w:r>
      <w:r w:rsidR="0094146B">
        <w:rPr>
          <w:rFonts w:ascii="Times New Roman" w:hAnsi="Times New Roman" w:cs="Times New Roman"/>
          <w:lang w:val="en-CA"/>
        </w:rPr>
        <w:t>increased awareness of bold or aggressive interactions experienced by others</w:t>
      </w:r>
      <w:r w:rsidR="00CD63AF">
        <w:rPr>
          <w:rFonts w:ascii="Times New Roman" w:hAnsi="Times New Roman" w:cs="Times New Roman"/>
          <w:lang w:val="en-CA"/>
        </w:rPr>
        <w:t xml:space="preserve">, as </w:t>
      </w:r>
      <w:r w:rsidR="001F12C9">
        <w:rPr>
          <w:rFonts w:ascii="Times New Roman" w:hAnsi="Times New Roman" w:cs="Times New Roman"/>
          <w:lang w:val="en-CA"/>
        </w:rPr>
        <w:t>previous work</w:t>
      </w:r>
      <w:r w:rsidR="00CD63AF">
        <w:rPr>
          <w:rFonts w:ascii="Times New Roman" w:hAnsi="Times New Roman" w:cs="Times New Roman"/>
          <w:lang w:val="en-CA"/>
        </w:rPr>
        <w:t xml:space="preserve"> ha</w:t>
      </w:r>
      <w:r w:rsidR="001F12C9">
        <w:rPr>
          <w:rFonts w:ascii="Times New Roman" w:hAnsi="Times New Roman" w:cs="Times New Roman"/>
          <w:lang w:val="en-CA"/>
        </w:rPr>
        <w:t>s</w:t>
      </w:r>
      <w:r w:rsidR="00CD63AF">
        <w:rPr>
          <w:rFonts w:ascii="Times New Roman" w:hAnsi="Times New Roman" w:cs="Times New Roman"/>
          <w:lang w:val="en-CA"/>
        </w:rPr>
        <w:t xml:space="preserve"> shown </w:t>
      </w:r>
      <w:r w:rsidR="006A3FA6">
        <w:rPr>
          <w:rFonts w:ascii="Times New Roman" w:hAnsi="Times New Roman" w:cs="Times New Roman"/>
          <w:lang w:val="en-CA"/>
        </w:rPr>
        <w:t xml:space="preserve">that tolerance may be </w:t>
      </w:r>
      <w:r w:rsidR="006A3FA6">
        <w:rPr>
          <w:rFonts w:ascii="Times New Roman" w:hAnsi="Times New Roman" w:cs="Times New Roman"/>
          <w:lang w:val="en-CA"/>
        </w:rPr>
        <w:lastRenderedPageBreak/>
        <w:t xml:space="preserve">degraded by </w:t>
      </w:r>
      <w:r w:rsidR="000B6C64">
        <w:rPr>
          <w:rFonts w:ascii="Times New Roman" w:hAnsi="Times New Roman" w:cs="Times New Roman"/>
          <w:lang w:val="en-CA"/>
        </w:rPr>
        <w:t>stronger</w:t>
      </w:r>
      <w:r>
        <w:rPr>
          <w:rFonts w:ascii="Times New Roman" w:hAnsi="Times New Roman" w:cs="Times New Roman"/>
          <w:lang w:val="en-CA"/>
        </w:rPr>
        <w:t xml:space="preserve"> perceived risk </w:t>
      </w:r>
      <w:r w:rsidR="00F84DE4">
        <w:rPr>
          <w:rFonts w:ascii="Times New Roman" w:hAnsi="Times New Roman" w:cs="Times New Roman"/>
          <w:lang w:val="en-CA"/>
        </w:rPr>
        <w:t xml:space="preserve">from knowledge </w:t>
      </w:r>
      <w:r>
        <w:rPr>
          <w:rFonts w:ascii="Times New Roman" w:hAnsi="Times New Roman" w:cs="Times New Roman"/>
          <w:lang w:val="en-CA"/>
        </w:rPr>
        <w:t xml:space="preserve">of pet and human attacks </w:t>
      </w:r>
      <w:r>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Sponarski&lt;/Author&gt;&lt;Year&gt;2018&lt;/Year&gt;&lt;IDText&gt;Perceived risks and coyote management in an urban setting&lt;/IDText&gt;&lt;DisplayText&gt;(Sponarski et al., 2018, Draheim et al., 2019)&lt;/DisplayText&gt;&lt;record&gt;&lt;dates&gt;&lt;pub-dates&gt;&lt;date&gt;2018-01-01&lt;/date&gt;&lt;/pub-dates&gt;&lt;year&gt;2018&lt;/year&gt;&lt;/dates&gt;&lt;isbn&gt;2058-5543&lt;/isbn&gt;&lt;titles&gt;&lt;title&gt;Perceived risks and coyote management in an urban setting&lt;/title&gt;&lt;secondary-title&gt;Journal of Urban Ecology&lt;/secondary-title&gt;&lt;/titles&gt;&lt;number&gt;1&lt;/number&gt;&lt;access-date&gt;2021-03-14T17:18:02&lt;/access-date&gt;&lt;contributors&gt;&lt;authors&gt;&lt;author&gt;Sponarski, Carly C&lt;/author&gt;&lt;author&gt;Miller, Craig&lt;/author&gt;&lt;author&gt;Vaske, Jerry J&lt;/author&gt;&lt;/authors&gt;&lt;/contributors&gt;&lt;added-date format="utc"&gt;1615742285&lt;/added-date&gt;&lt;ref-type name="Journal Article"&gt;17&lt;/ref-type&gt;&lt;rec-number&gt;639&lt;/rec-number&gt;&lt;publisher&gt;Oxford University Press (OUP)&lt;/publisher&gt;&lt;last-updated-date format="utc"&gt;1615742286&lt;/last-updated-date&gt;&lt;electronic-resource-num&gt;10.1093/jue/juy025&lt;/electronic-resource-num&gt;&lt;volume&gt;4&lt;/volume&gt;&lt;/record&gt;&lt;/Cite&gt;&lt;Cite&gt;&lt;Author&gt;Draheim&lt;/Author&gt;&lt;Year&gt;2019&lt;/Year&gt;&lt;IDText&gt;Public perspectives on the management of urban coyotes&lt;/ID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Pr>
          <w:rFonts w:ascii="Times New Roman" w:hAnsi="Times New Roman" w:cs="Times New Roman"/>
          <w:lang w:val="en-CA"/>
        </w:rPr>
        <w:fldChar w:fldCharType="separate"/>
      </w:r>
      <w:r>
        <w:rPr>
          <w:rFonts w:ascii="Times New Roman" w:hAnsi="Times New Roman" w:cs="Times New Roman"/>
          <w:noProof/>
          <w:lang w:val="en-CA"/>
        </w:rPr>
        <w:t>(Sponarski et al., 2018, Draheim et al., 2019)</w:t>
      </w:r>
      <w:r>
        <w:rPr>
          <w:rFonts w:ascii="Times New Roman" w:hAnsi="Times New Roman" w:cs="Times New Roman"/>
          <w:lang w:val="en-CA"/>
        </w:rPr>
        <w:fldChar w:fldCharType="end"/>
      </w:r>
      <w:r>
        <w:rPr>
          <w:rFonts w:ascii="Times New Roman" w:hAnsi="Times New Roman" w:cs="Times New Roman"/>
          <w:lang w:val="en-CA"/>
        </w:rPr>
        <w:t xml:space="preserve">, or sensationalized media reports </w:t>
      </w:r>
      <w:r>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Alexander&lt;/Author&gt;&lt;Year&gt;2011&lt;/Year&gt;&lt;IDText&gt;Coyote (Canis latrans) Interactions With Humans and Pets Reported in the Canadian Print Media (1995–2010)&lt;/IDText&gt;&lt;DisplayText&gt;(Alexander and Quinn 2011)&lt;/DisplayText&gt;&lt;record&gt;&lt;titles&gt;&lt;title&gt;Coyote (Canis latrans) Interactions With Humans and Pets Reported in the Canadian Print Media (1995–2010)&lt;/title&gt;&lt;/titles&gt;&lt;pages&gt;16:5, 345-359&lt;/pages&gt;&lt;contributors&gt;&lt;authors&gt;&lt;author&gt;Alexander, Shelley M&lt;/author&gt;&lt;author&gt;&lt;/author&gt;&lt;author&gt;Quinn ,  Michael S&lt;/author&gt;&lt;/authors&gt;&lt;/contributors&gt;&lt;added-date format="utc"&gt;1600219187&lt;/added-date&gt;&lt;ref-type name="Generic"&gt;13&lt;/ref-type&gt;&lt;dates&gt;&lt;year&gt;2011&lt;/year&gt;&lt;/dates&gt;&lt;rec-number&gt;354&lt;/rec-number&gt;&lt;publisher&gt;Human Dimensions of Wildlife&lt;/publisher&gt;&lt;last-updated-date format="utc"&gt;1600219288&lt;/last-updated-date&gt;&lt;/record&gt;&lt;/Cite&gt;&lt;/EndNote&gt;</w:instrText>
      </w:r>
      <w:r>
        <w:rPr>
          <w:rFonts w:ascii="Times New Roman" w:hAnsi="Times New Roman" w:cs="Times New Roman"/>
          <w:lang w:val="en-CA"/>
        </w:rPr>
        <w:fldChar w:fldCharType="separate"/>
      </w:r>
      <w:r>
        <w:rPr>
          <w:rFonts w:ascii="Times New Roman" w:hAnsi="Times New Roman" w:cs="Times New Roman"/>
          <w:noProof/>
          <w:lang w:val="en-CA"/>
        </w:rPr>
        <w:t>(Alexander and Quinn 2011)</w:t>
      </w:r>
      <w:r>
        <w:rPr>
          <w:rFonts w:ascii="Times New Roman" w:hAnsi="Times New Roman" w:cs="Times New Roman"/>
          <w:lang w:val="en-CA"/>
        </w:rPr>
        <w:fldChar w:fldCharType="end"/>
      </w:r>
      <w:r>
        <w:rPr>
          <w:rFonts w:ascii="Times New Roman" w:hAnsi="Times New Roman" w:cs="Times New Roman"/>
          <w:lang w:val="en-CA"/>
        </w:rPr>
        <w:t>. Others have predicted that public acceptance of coyote presence in cities will grow over time</w:t>
      </w:r>
      <w:r w:rsidRPr="00E36A85">
        <w:rPr>
          <w:rFonts w:ascii="Times New Roman" w:hAnsi="Times New Roman" w:cs="Times New Roman"/>
          <w:lang w:val="en-CA"/>
        </w:rPr>
        <w:t xml:space="preserve"> </w:t>
      </w:r>
      <w:r>
        <w:rPr>
          <w:rFonts w:ascii="Times New Roman" w:hAnsi="Times New Roman" w:cs="Times New Roman"/>
          <w:lang w:val="en-CA"/>
        </w:rPr>
        <w:t xml:space="preserve">even if bold and aggressive encounter continue to occur </w:t>
      </w:r>
      <w:r w:rsidRPr="00E36A85">
        <w:rPr>
          <w:rFonts w:ascii="Times New Roman" w:hAnsi="Times New Roman" w:cs="Times New Roman"/>
          <w:lang w:val="en-CA"/>
        </w:rPr>
        <w:fldChar w:fldCharType="begin">
          <w:fldData xml:space="preserve">PEVuZE5vdGU+PENpdGU+PEF1dGhvcj5KYWNrbWFuPC9BdXRob3I+PFllYXI+MjAxNTwvWWVhcj48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==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KYWNrbWFuPC9BdXRob3I+PFllYXI+MjAxNTwvWWVhcj48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==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Pr>
          <w:rFonts w:ascii="Times New Roman" w:hAnsi="Times New Roman" w:cs="Times New Roman"/>
          <w:noProof/>
          <w:lang w:val="en-CA"/>
        </w:rPr>
        <w:t>(Jackman and Rutberg, 2015, Lawrence and Krausman, 2011)</w:t>
      </w:r>
      <w:r w:rsidRPr="00E36A85">
        <w:rPr>
          <w:rFonts w:ascii="Times New Roman" w:hAnsi="Times New Roman" w:cs="Times New Roman"/>
          <w:lang w:val="en-CA"/>
        </w:rPr>
        <w:fldChar w:fldCharType="end"/>
      </w:r>
      <w:r>
        <w:rPr>
          <w:rFonts w:ascii="Times New Roman" w:hAnsi="Times New Roman" w:cs="Times New Roman"/>
          <w:lang w:val="en-CA"/>
        </w:rPr>
        <w:t>, but our findings suggest that</w:t>
      </w:r>
      <w:r w:rsidR="00967222">
        <w:rPr>
          <w:rFonts w:ascii="Times New Roman" w:hAnsi="Times New Roman" w:cs="Times New Roman"/>
          <w:lang w:val="en-CA"/>
        </w:rPr>
        <w:t xml:space="preserve"> </w:t>
      </w:r>
      <w:r>
        <w:rPr>
          <w:rFonts w:ascii="Times New Roman" w:hAnsi="Times New Roman" w:cs="Times New Roman"/>
          <w:lang w:val="en-CA"/>
        </w:rPr>
        <w:t>increased coyote boldness</w:t>
      </w:r>
      <w:r w:rsidR="00967222">
        <w:rPr>
          <w:rFonts w:ascii="Times New Roman" w:hAnsi="Times New Roman" w:cs="Times New Roman"/>
          <w:lang w:val="en-CA"/>
        </w:rPr>
        <w:t xml:space="preserve"> and </w:t>
      </w:r>
      <w:r w:rsidR="00946BAC">
        <w:rPr>
          <w:rFonts w:ascii="Times New Roman" w:hAnsi="Times New Roman" w:cs="Times New Roman"/>
          <w:lang w:val="en-CA"/>
        </w:rPr>
        <w:t xml:space="preserve">public awareness of </w:t>
      </w:r>
      <w:r w:rsidR="007E25F1">
        <w:rPr>
          <w:rFonts w:ascii="Times New Roman" w:hAnsi="Times New Roman" w:cs="Times New Roman"/>
          <w:lang w:val="en-CA"/>
        </w:rPr>
        <w:t xml:space="preserve">this trend </w:t>
      </w:r>
      <w:r>
        <w:rPr>
          <w:rFonts w:ascii="Times New Roman" w:hAnsi="Times New Roman" w:cs="Times New Roman"/>
          <w:lang w:val="en-CA"/>
        </w:rPr>
        <w:t xml:space="preserve">may mitigate this effect. </w:t>
      </w:r>
    </w:p>
    <w:p w14:paraId="14185ACA" w14:textId="77777777" w:rsidR="003E119D" w:rsidRDefault="003E119D" w:rsidP="003E119D">
      <w:pPr>
        <w:spacing w:line="480" w:lineRule="auto"/>
        <w:rPr>
          <w:rFonts w:ascii="Times New Roman" w:hAnsi="Times New Roman" w:cs="Times New Roman"/>
          <w:lang w:val="en-CA"/>
        </w:rPr>
      </w:pPr>
    </w:p>
    <w:p w14:paraId="055FBAAC" w14:textId="00DF461D" w:rsidR="003E119D" w:rsidRDefault="003E119D" w:rsidP="003E119D">
      <w:pPr>
        <w:spacing w:line="480" w:lineRule="auto"/>
        <w:rPr>
          <w:rFonts w:ascii="Times New Roman" w:hAnsi="Times New Roman" w:cs="Times New Roman"/>
          <w:lang w:val="en-CA"/>
        </w:rPr>
      </w:pPr>
      <w:r>
        <w:rPr>
          <w:rFonts w:ascii="Times New Roman" w:hAnsi="Times New Roman" w:cs="Times New Roman"/>
          <w:lang w:val="en-CA"/>
        </w:rPr>
        <w:t>In contrast to the overall increas</w:t>
      </w:r>
      <w:r w:rsidR="00800194">
        <w:rPr>
          <w:rFonts w:ascii="Times New Roman" w:hAnsi="Times New Roman" w:cs="Times New Roman"/>
          <w:lang w:val="en-CA"/>
        </w:rPr>
        <w:t>e in</w:t>
      </w:r>
      <w:r>
        <w:rPr>
          <w:rFonts w:ascii="Times New Roman" w:hAnsi="Times New Roman" w:cs="Times New Roman"/>
          <w:lang w:val="en-CA"/>
        </w:rPr>
        <w:t xml:space="preserve"> concern, we found evidence that public tolerance in coyotes in residential areas had increased over time (Figure 5). Although this effect was marginally insignificant in the top model, it was retained in 19 of 20 top models and was significant in 13 of these, and was consistently negative (</w:t>
      </w:r>
      <w:r w:rsidR="00BE7317">
        <w:rPr>
          <w:rFonts w:ascii="Times New Roman" w:hAnsi="Times New Roman" w:cs="Times New Roman"/>
          <w:lang w:val="en-CA"/>
        </w:rPr>
        <w:t>Table 7 in Appendix 4</w:t>
      </w:r>
      <w:r>
        <w:rPr>
          <w:rFonts w:ascii="Times New Roman" w:hAnsi="Times New Roman" w:cs="Times New Roman"/>
          <w:lang w:val="en-CA"/>
        </w:rPr>
        <w:t xml:space="preserve">). We propose that the reduced concern of coyotes in urban neighborhoods has occurred because the majority of human-coyote interactions in residential areas involve avoidant (30.4%) or indifferent (44.6%) coyote behaviour. As long as coyote boldness remains inversely related with building density and road proximity (i.e., outside of residential areas), we expect that human concern of coyotes in these areas will continue to decrease. This relationship in residential neighborhoods may be similar to one described in brown bears where both humans and bears are capable to habituating to the presence of the other </w:t>
      </w:r>
      <w:r>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Smith&lt;/Author&gt;&lt;Year&gt;2005&lt;/Year&gt;&lt;IDText&gt;Alaskan brown bars, humans, and habituation&lt;/IDText&gt;&lt;DisplayText&gt;(Smith et al., 2005)&lt;/DisplayText&gt;&lt;record&gt;&lt;keywords&gt;&lt;keyword&gt;Alaska&lt;/keyword&gt;&lt;keyword&gt;bear-human interactions&lt;/keyword&gt;&lt;keyword&gt;bear viewing&lt;/keyword&gt;&lt;keyword&gt;Brooks Camp&lt;/keyword&gt;&lt;keyword&gt;brown bears&lt;/keyword&gt;&lt;keyword&gt;&lt;/keyword&gt;&lt;keyword&gt;habituation&lt;/keyword&gt;&lt;keyword&gt;individual distance&lt;/keyword&gt;&lt;keyword&gt;Katmai National Park&lt;/keyword&gt;&lt;keyword&gt;McNeil River&lt;/keyword&gt;&lt;keyword&gt;&lt;/keyword&gt;&lt;keyword&gt;overt reaction distance&lt;/keyword&gt;&lt;keyword&gt;personal space&lt;/keyword&gt;&lt;keyword&gt;Ursus arctos&lt;/keyword&gt;&lt;keyword&gt;bears&lt;/keyword&gt;&lt;keyword&gt;Zoology&lt;/keyword&gt;&lt;/keywords&gt;&lt;urls&gt;&lt;related-urls&gt;&lt;url&gt;&amp;lt;Go to ISI&amp;gt;://WOS:000229228000001&lt;/url&gt;&lt;/related-urls&gt;&lt;/urls&gt;&lt;isbn&gt;1537-6176&lt;/isbn&gt;&lt;work-type&gt;Article&lt;/work-type&gt;&lt;titles&gt;&lt;title&gt;Alaskan brown bars, humans, and habituation&lt;/title&gt;&lt;secondary-title&gt;Ursus&lt;/secondary-title&gt;&lt;alt-title&gt;Ursus&lt;/alt-title&gt;&lt;/titles&gt;&lt;pages&gt;1-10&lt;/pages&gt;&lt;number&gt;1&lt;/number&gt;&lt;contributors&gt;&lt;authors&gt;&lt;author&gt;Smith, T. S.&lt;/author&gt;&lt;author&gt;Herrero, S.&lt;/author&gt;&lt;author&gt;DeBruyn, T. D.&lt;/author&gt;&lt;/authors&gt;&lt;/contributors&gt;&lt;language&gt;English&lt;/language&gt;&lt;added-date format="utc"&gt;1623516821&lt;/added-date&gt;&lt;ref-type name="Journal Article"&gt;17&lt;/ref-type&gt;&lt;auth-address&gt;US Geol Survey, Alaska Sci Ctr, Anchorage, AK 99503 USA. Univ Calgary, Fac Env Design, Env Sci Program, Calgary, AB T2N 1N4, Canada. US Natl Park Serv, Alaska Reg Off, Anchorage, AK 99501 USA.&amp;#xD;Smith, TS (corresponding author), US Geol Survey, Alaska Sci Ctr, 1011 E Tudor Rd, Anchorage, AK 99503 USA.&amp;#xD;tom_smith@usgs.gov&amp;#xD;herrero@ucalgary.ca&amp;#xD;terry_debruyn@nps.gov&lt;/auth-address&gt;&lt;dates&gt;&lt;year&gt;2005&lt;/year&gt;&lt;/dates&gt;&lt;rec-number&gt;874&lt;/rec-number&gt;&lt;last-updated-date format="utc"&gt;1623516821&lt;/last-updated-date&gt;&lt;accession-num&gt;WOS:000229228000001&lt;/accession-num&gt;&lt;electronic-resource-num&gt;10.2192/1537-6176(2005)016[0001:abbhah]2.0.co;2&lt;/electronic-resource-num&gt;&lt;volume&gt;16&lt;/volume&gt;&lt;/record&gt;&lt;/Cite&gt;&lt;/EndNote&gt;</w:instrText>
      </w:r>
      <w:r>
        <w:rPr>
          <w:rFonts w:ascii="Times New Roman" w:hAnsi="Times New Roman" w:cs="Times New Roman"/>
          <w:lang w:val="en-CA"/>
        </w:rPr>
        <w:fldChar w:fldCharType="separate"/>
      </w:r>
      <w:r>
        <w:rPr>
          <w:rFonts w:ascii="Times New Roman" w:hAnsi="Times New Roman" w:cs="Times New Roman"/>
          <w:noProof/>
          <w:lang w:val="en-CA"/>
        </w:rPr>
        <w:t>(Smith et al., 2005)</w:t>
      </w:r>
      <w:r>
        <w:rPr>
          <w:rFonts w:ascii="Times New Roman" w:hAnsi="Times New Roman" w:cs="Times New Roman"/>
          <w:lang w:val="en-CA"/>
        </w:rPr>
        <w:fldChar w:fldCharType="end"/>
      </w:r>
      <w:r>
        <w:rPr>
          <w:rFonts w:ascii="Times New Roman" w:hAnsi="Times New Roman" w:cs="Times New Roman"/>
          <w:lang w:val="en-CA"/>
        </w:rPr>
        <w:t>. Our study demonstrates that even if tolerance of coyotes in residential neighborhoods increases over time, rising boldness in less-developed areas of the urban environment may prevent improvements in the public tolerance of urban coyotes.</w:t>
      </w:r>
    </w:p>
    <w:p w14:paraId="6C57BA70" w14:textId="1BFF944C" w:rsidR="00927025" w:rsidRDefault="00927025" w:rsidP="00BA0A2E">
      <w:pPr>
        <w:spacing w:line="480" w:lineRule="auto"/>
        <w:rPr>
          <w:rFonts w:ascii="Times New Roman" w:hAnsi="Times New Roman" w:cs="Times New Roman"/>
          <w:lang w:val="en-CA"/>
        </w:rPr>
      </w:pPr>
    </w:p>
    <w:p w14:paraId="123C39F4" w14:textId="19314294" w:rsidR="00FE01FD" w:rsidRPr="00CD3591" w:rsidRDefault="00CD3591" w:rsidP="00BA0A2E">
      <w:pPr>
        <w:spacing w:line="480" w:lineRule="auto"/>
        <w:rPr>
          <w:rFonts w:ascii="Times New Roman" w:hAnsi="Times New Roman" w:cs="Times New Roman"/>
          <w:b/>
          <w:bCs/>
          <w:lang w:val="en-CA"/>
        </w:rPr>
      </w:pPr>
      <w:r>
        <w:rPr>
          <w:rFonts w:ascii="Times New Roman" w:hAnsi="Times New Roman" w:cs="Times New Roman"/>
          <w:b/>
          <w:bCs/>
          <w:lang w:val="en-CA"/>
        </w:rPr>
        <w:t xml:space="preserve">Contextual factors </w:t>
      </w:r>
      <w:r w:rsidR="00E97473">
        <w:rPr>
          <w:rFonts w:ascii="Times New Roman" w:hAnsi="Times New Roman" w:cs="Times New Roman"/>
          <w:b/>
          <w:bCs/>
          <w:lang w:val="en-CA"/>
        </w:rPr>
        <w:t xml:space="preserve">affect </w:t>
      </w:r>
      <w:r w:rsidR="002E4919">
        <w:rPr>
          <w:rFonts w:ascii="Times New Roman" w:hAnsi="Times New Roman" w:cs="Times New Roman"/>
          <w:b/>
          <w:bCs/>
          <w:lang w:val="en-CA"/>
        </w:rPr>
        <w:t>coyote boldness and human concern</w:t>
      </w:r>
      <w:r>
        <w:rPr>
          <w:rFonts w:ascii="Times New Roman" w:hAnsi="Times New Roman" w:cs="Times New Roman"/>
          <w:b/>
          <w:bCs/>
          <w:lang w:val="en-CA"/>
        </w:rPr>
        <w:t xml:space="preserve"> </w:t>
      </w:r>
    </w:p>
    <w:p w14:paraId="5A1BB761" w14:textId="238A5928" w:rsidR="0081292B" w:rsidRDefault="00736FCF" w:rsidP="0081292B">
      <w:pPr>
        <w:spacing w:line="480" w:lineRule="auto"/>
        <w:rPr>
          <w:rFonts w:ascii="Times New Roman" w:hAnsi="Times New Roman" w:cs="Times New Roman"/>
          <w:lang w:val="en-CA"/>
        </w:rPr>
      </w:pPr>
      <w:r>
        <w:rPr>
          <w:rFonts w:ascii="Times New Roman" w:hAnsi="Times New Roman" w:cs="Times New Roman"/>
          <w:lang w:val="en-CA"/>
        </w:rPr>
        <w:lastRenderedPageBreak/>
        <w:t>We found evidence tha</w:t>
      </w:r>
      <w:r w:rsidR="004E5043">
        <w:rPr>
          <w:rFonts w:ascii="Times New Roman" w:hAnsi="Times New Roman" w:cs="Times New Roman"/>
          <w:lang w:val="en-CA"/>
        </w:rPr>
        <w:t xml:space="preserve">t </w:t>
      </w:r>
      <w:r w:rsidR="00D01BEE">
        <w:rPr>
          <w:rFonts w:ascii="Times New Roman" w:hAnsi="Times New Roman" w:cs="Times New Roman"/>
          <w:lang w:val="en-CA"/>
        </w:rPr>
        <w:t xml:space="preserve">the presence or mention of vulnerable individuals </w:t>
      </w:r>
      <w:r w:rsidR="00643185">
        <w:rPr>
          <w:rFonts w:ascii="Times New Roman" w:hAnsi="Times New Roman" w:cs="Times New Roman"/>
          <w:lang w:val="en-CA"/>
        </w:rPr>
        <w:t xml:space="preserve">was strongly correlated with increased </w:t>
      </w:r>
      <w:r w:rsidR="00B07DD0">
        <w:rPr>
          <w:rFonts w:ascii="Times New Roman" w:hAnsi="Times New Roman" w:cs="Times New Roman"/>
          <w:lang w:val="en-CA"/>
        </w:rPr>
        <w:t>coyote boldness and human concern</w:t>
      </w:r>
      <w:r w:rsidR="00BE7317">
        <w:rPr>
          <w:rFonts w:ascii="Times New Roman" w:hAnsi="Times New Roman" w:cs="Times New Roman"/>
          <w:lang w:val="en-CA"/>
        </w:rPr>
        <w:t xml:space="preserve"> (Figure 6)</w:t>
      </w:r>
      <w:r w:rsidR="00B07DD0">
        <w:rPr>
          <w:rFonts w:ascii="Times New Roman" w:hAnsi="Times New Roman" w:cs="Times New Roman"/>
          <w:lang w:val="en-CA"/>
        </w:rPr>
        <w:t xml:space="preserve">. </w:t>
      </w:r>
      <w:r w:rsidR="00FF106D">
        <w:rPr>
          <w:rFonts w:ascii="Times New Roman" w:hAnsi="Times New Roman" w:cs="Times New Roman"/>
          <w:lang w:val="en-CA"/>
        </w:rPr>
        <w:t xml:space="preserve">Dogs and cats were </w:t>
      </w:r>
      <w:r w:rsidR="00BE02E7">
        <w:rPr>
          <w:rFonts w:ascii="Times New Roman" w:hAnsi="Times New Roman" w:cs="Times New Roman"/>
          <w:lang w:val="en-CA"/>
        </w:rPr>
        <w:t xml:space="preserve">associated </w:t>
      </w:r>
      <w:r w:rsidR="00813D6E">
        <w:rPr>
          <w:rFonts w:ascii="Times New Roman" w:hAnsi="Times New Roman" w:cs="Times New Roman"/>
          <w:lang w:val="en-CA"/>
        </w:rPr>
        <w:t xml:space="preserve">with more </w:t>
      </w:r>
      <w:r w:rsidR="0087357E">
        <w:rPr>
          <w:rFonts w:ascii="Times New Roman" w:hAnsi="Times New Roman" w:cs="Times New Roman"/>
          <w:lang w:val="en-CA"/>
        </w:rPr>
        <w:t xml:space="preserve">bold and aggressive coyote behaviour, supporting our predictions and the </w:t>
      </w:r>
      <w:r w:rsidR="00EF49DE">
        <w:rPr>
          <w:rFonts w:ascii="Times New Roman" w:hAnsi="Times New Roman" w:cs="Times New Roman"/>
          <w:lang w:val="en-CA"/>
        </w:rPr>
        <w:t>findings of</w:t>
      </w:r>
      <w:r w:rsidR="0087357E">
        <w:rPr>
          <w:rFonts w:ascii="Times New Roman" w:hAnsi="Times New Roman" w:cs="Times New Roman"/>
          <w:lang w:val="en-CA"/>
        </w:rPr>
        <w:t xml:space="preserve"> others that more negative </w:t>
      </w:r>
      <w:r w:rsidR="00EF49DE">
        <w:rPr>
          <w:rFonts w:ascii="Times New Roman" w:hAnsi="Times New Roman" w:cs="Times New Roman"/>
          <w:lang w:val="en-CA"/>
        </w:rPr>
        <w:t>human-coyote interactions</w:t>
      </w:r>
      <w:r w:rsidR="0087357E">
        <w:rPr>
          <w:rFonts w:ascii="Times New Roman" w:hAnsi="Times New Roman" w:cs="Times New Roman"/>
          <w:lang w:val="en-CA"/>
        </w:rPr>
        <w:t xml:space="preserve"> </w:t>
      </w:r>
      <w:r w:rsidR="00197059">
        <w:rPr>
          <w:rFonts w:ascii="Times New Roman" w:hAnsi="Times New Roman" w:cs="Times New Roman"/>
          <w:lang w:val="en-CA"/>
        </w:rPr>
        <w:t>involve</w:t>
      </w:r>
      <w:r w:rsidR="00EF49DE">
        <w:rPr>
          <w:rFonts w:ascii="Times New Roman" w:hAnsi="Times New Roman" w:cs="Times New Roman"/>
          <w:lang w:val="en-CA"/>
        </w:rPr>
        <w:t xml:space="preserve"> </w:t>
      </w:r>
      <w:r w:rsidR="0087357E">
        <w:rPr>
          <w:rFonts w:ascii="Times New Roman" w:hAnsi="Times New Roman" w:cs="Times New Roman"/>
          <w:lang w:val="en-CA"/>
        </w:rPr>
        <w:t xml:space="preserve">pets </w:t>
      </w:r>
      <w:r w:rsidR="00EF49DE" w:rsidRPr="00E36A85">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sIDIw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</w:fldData>
        </w:fldChar>
      </w:r>
      <w:r w:rsidR="00EF49DE">
        <w:rPr>
          <w:rFonts w:ascii="Times New Roman" w:hAnsi="Times New Roman" w:cs="Times New Roman"/>
          <w:lang w:val="en-CA"/>
        </w:rPr>
        <w:instrText xml:space="preserve"> ADDIN EN.CITE </w:instrText>
      </w:r>
      <w:r w:rsidR="00EF49DE">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sIDIw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</w:fldData>
        </w:fldChar>
      </w:r>
      <w:r w:rsidR="00EF49DE">
        <w:rPr>
          <w:rFonts w:ascii="Times New Roman" w:hAnsi="Times New Roman" w:cs="Times New Roman"/>
          <w:lang w:val="en-CA"/>
        </w:rPr>
        <w:instrText xml:space="preserve"> ADDIN EN.CITE.DATA </w:instrText>
      </w:r>
      <w:r w:rsidR="00EF49DE">
        <w:rPr>
          <w:rFonts w:ascii="Times New Roman" w:hAnsi="Times New Roman" w:cs="Times New Roman"/>
          <w:lang w:val="en-CA"/>
        </w:rPr>
      </w:r>
      <w:r w:rsidR="00EF49DE">
        <w:rPr>
          <w:rFonts w:ascii="Times New Roman" w:hAnsi="Times New Roman" w:cs="Times New Roman"/>
          <w:lang w:val="en-CA"/>
        </w:rPr>
        <w:fldChar w:fldCharType="end"/>
      </w:r>
      <w:r w:rsidR="00EF49DE" w:rsidRPr="00E36A85">
        <w:rPr>
          <w:rFonts w:ascii="Times New Roman" w:hAnsi="Times New Roman" w:cs="Times New Roman"/>
          <w:lang w:val="en-CA"/>
        </w:rPr>
      </w:r>
      <w:r w:rsidR="00EF49DE" w:rsidRPr="00E36A85">
        <w:rPr>
          <w:rFonts w:ascii="Times New Roman" w:hAnsi="Times New Roman" w:cs="Times New Roman"/>
          <w:lang w:val="en-CA"/>
        </w:rPr>
        <w:fldChar w:fldCharType="separate"/>
      </w:r>
      <w:r w:rsidR="00EF49DE">
        <w:rPr>
          <w:rFonts w:ascii="Times New Roman" w:hAnsi="Times New Roman" w:cs="Times New Roman"/>
          <w:noProof/>
          <w:lang w:val="en-CA"/>
        </w:rPr>
        <w:t>(Poessel et al., 2013, Baker and Timm, 2017)</w:t>
      </w:r>
      <w:r w:rsidR="00EF49DE" w:rsidRPr="00E36A85">
        <w:rPr>
          <w:rFonts w:ascii="Times New Roman" w:hAnsi="Times New Roman" w:cs="Times New Roman"/>
          <w:lang w:val="en-CA"/>
        </w:rPr>
        <w:fldChar w:fldCharType="end"/>
      </w:r>
      <w:r>
        <w:rPr>
          <w:rFonts w:ascii="Times New Roman" w:hAnsi="Times New Roman" w:cs="Times New Roman"/>
          <w:lang w:val="en-CA"/>
        </w:rPr>
        <w:t xml:space="preserve">. </w:t>
      </w:r>
      <w:r w:rsidR="00B377E2">
        <w:rPr>
          <w:rFonts w:ascii="Times New Roman" w:hAnsi="Times New Roman" w:cs="Times New Roman"/>
          <w:lang w:val="en-CA"/>
        </w:rPr>
        <w:t>Aggressive</w:t>
      </w:r>
      <w:r w:rsidR="005A334B">
        <w:rPr>
          <w:rFonts w:ascii="Times New Roman" w:hAnsi="Times New Roman" w:cs="Times New Roman"/>
          <w:lang w:val="en-CA"/>
        </w:rPr>
        <w:t xml:space="preserve"> coyote behaviour occurred in 32.5% of reports</w:t>
      </w:r>
      <w:r w:rsidR="00B377E2">
        <w:rPr>
          <w:rFonts w:ascii="Times New Roman" w:hAnsi="Times New Roman" w:cs="Times New Roman"/>
          <w:lang w:val="en-CA"/>
        </w:rPr>
        <w:t xml:space="preserve"> with off leash dogs</w:t>
      </w:r>
      <w:r w:rsidR="003560F2">
        <w:rPr>
          <w:rFonts w:ascii="Times New Roman" w:hAnsi="Times New Roman" w:cs="Times New Roman"/>
          <w:lang w:val="en-CA"/>
        </w:rPr>
        <w:t xml:space="preserve">, </w:t>
      </w:r>
      <w:r w:rsidR="00D43D0E">
        <w:rPr>
          <w:rFonts w:ascii="Times New Roman" w:hAnsi="Times New Roman" w:cs="Times New Roman"/>
          <w:lang w:val="en-CA"/>
        </w:rPr>
        <w:t xml:space="preserve">but </w:t>
      </w:r>
      <w:r w:rsidR="00B377E2">
        <w:rPr>
          <w:rFonts w:ascii="Times New Roman" w:hAnsi="Times New Roman" w:cs="Times New Roman"/>
          <w:lang w:val="en-CA"/>
        </w:rPr>
        <w:t xml:space="preserve">bold behaviour remained common </w:t>
      </w:r>
      <w:r w:rsidR="003E50AC">
        <w:rPr>
          <w:rFonts w:ascii="Times New Roman" w:hAnsi="Times New Roman" w:cs="Times New Roman"/>
          <w:lang w:val="en-CA"/>
        </w:rPr>
        <w:t xml:space="preserve">when dogs were leashed </w:t>
      </w:r>
      <w:r w:rsidR="002C6926">
        <w:rPr>
          <w:rFonts w:ascii="Times New Roman" w:hAnsi="Times New Roman" w:cs="Times New Roman"/>
          <w:lang w:val="en-CA"/>
        </w:rPr>
        <w:t>(</w:t>
      </w:r>
      <w:r w:rsidR="006C20E2">
        <w:rPr>
          <w:rFonts w:ascii="Times New Roman" w:hAnsi="Times New Roman" w:cs="Times New Roman"/>
          <w:lang w:val="en-CA"/>
        </w:rPr>
        <w:t>33.5% of reports</w:t>
      </w:r>
      <w:r w:rsidR="002C6926">
        <w:rPr>
          <w:rFonts w:ascii="Times New Roman" w:hAnsi="Times New Roman" w:cs="Times New Roman"/>
          <w:lang w:val="en-CA"/>
        </w:rPr>
        <w:t>)</w:t>
      </w:r>
      <w:r w:rsidR="003E50AC">
        <w:rPr>
          <w:rFonts w:ascii="Times New Roman" w:hAnsi="Times New Roman" w:cs="Times New Roman"/>
          <w:lang w:val="en-CA"/>
        </w:rPr>
        <w:t xml:space="preserve">, suggesting that </w:t>
      </w:r>
      <w:r w:rsidR="009B1B81">
        <w:rPr>
          <w:rFonts w:ascii="Times New Roman" w:hAnsi="Times New Roman" w:cs="Times New Roman"/>
          <w:lang w:val="en-CA"/>
        </w:rPr>
        <w:t>leashed</w:t>
      </w:r>
      <w:r w:rsidR="003E50AC">
        <w:rPr>
          <w:rFonts w:ascii="Times New Roman" w:hAnsi="Times New Roman" w:cs="Times New Roman"/>
          <w:lang w:val="en-CA"/>
        </w:rPr>
        <w:t xml:space="preserve"> </w:t>
      </w:r>
      <w:r w:rsidR="004D1425">
        <w:rPr>
          <w:rFonts w:ascii="Times New Roman" w:hAnsi="Times New Roman" w:cs="Times New Roman"/>
          <w:lang w:val="en-CA"/>
        </w:rPr>
        <w:t>dogs may</w:t>
      </w:r>
      <w:r w:rsidR="003001D4">
        <w:rPr>
          <w:rFonts w:ascii="Times New Roman" w:hAnsi="Times New Roman" w:cs="Times New Roman"/>
          <w:lang w:val="en-CA"/>
        </w:rPr>
        <w:t xml:space="preserve"> still</w:t>
      </w:r>
      <w:r w:rsidR="004D1425">
        <w:rPr>
          <w:rFonts w:ascii="Times New Roman" w:hAnsi="Times New Roman" w:cs="Times New Roman"/>
          <w:lang w:val="en-CA"/>
        </w:rPr>
        <w:t xml:space="preserve"> be </w:t>
      </w:r>
      <w:r w:rsidR="00101F7C">
        <w:rPr>
          <w:rFonts w:ascii="Times New Roman" w:hAnsi="Times New Roman" w:cs="Times New Roman"/>
          <w:lang w:val="en-CA"/>
        </w:rPr>
        <w:t xml:space="preserve">subject to antagonistic coyote </w:t>
      </w:r>
      <w:r w:rsidR="001002CC">
        <w:rPr>
          <w:rFonts w:ascii="Times New Roman" w:hAnsi="Times New Roman" w:cs="Times New Roman"/>
          <w:lang w:val="en-CA"/>
        </w:rPr>
        <w:t>behaviour,</w:t>
      </w:r>
      <w:r w:rsidR="003001D4">
        <w:rPr>
          <w:rFonts w:ascii="Times New Roman" w:hAnsi="Times New Roman" w:cs="Times New Roman"/>
          <w:lang w:val="en-CA"/>
        </w:rPr>
        <w:t xml:space="preserve"> </w:t>
      </w:r>
      <w:r w:rsidR="002C6926">
        <w:rPr>
          <w:rFonts w:ascii="Times New Roman" w:hAnsi="Times New Roman" w:cs="Times New Roman"/>
          <w:lang w:val="en-CA"/>
        </w:rPr>
        <w:t>but they</w:t>
      </w:r>
      <w:r w:rsidR="003001D4">
        <w:rPr>
          <w:rFonts w:ascii="Times New Roman" w:hAnsi="Times New Roman" w:cs="Times New Roman"/>
          <w:lang w:val="en-CA"/>
        </w:rPr>
        <w:t xml:space="preserve"> are less likely to be attacked.</w:t>
      </w:r>
      <w:r w:rsidR="001002CC">
        <w:rPr>
          <w:rFonts w:ascii="Times New Roman" w:hAnsi="Times New Roman" w:cs="Times New Roman"/>
          <w:lang w:val="en-CA"/>
        </w:rPr>
        <w:t xml:space="preserve"> </w:t>
      </w:r>
      <w:r w:rsidR="000924B9">
        <w:rPr>
          <w:rFonts w:ascii="Times New Roman" w:hAnsi="Times New Roman" w:cs="Times New Roman"/>
          <w:lang w:val="en-CA"/>
        </w:rPr>
        <w:t xml:space="preserve">Although </w:t>
      </w:r>
      <w:r w:rsidR="00D56BD2">
        <w:rPr>
          <w:rFonts w:ascii="Times New Roman" w:hAnsi="Times New Roman" w:cs="Times New Roman"/>
          <w:lang w:val="en-CA"/>
        </w:rPr>
        <w:t xml:space="preserve">predatory coyote attacks on children are </w:t>
      </w:r>
      <w:r w:rsidR="009F0034">
        <w:rPr>
          <w:rFonts w:ascii="Times New Roman" w:hAnsi="Times New Roman" w:cs="Times New Roman"/>
          <w:lang w:val="en-CA"/>
        </w:rPr>
        <w:t>well-publicized</w:t>
      </w:r>
      <w:r w:rsidR="00500AAE">
        <w:rPr>
          <w:rFonts w:ascii="Times New Roman" w:hAnsi="Times New Roman" w:cs="Times New Roman"/>
          <w:lang w:val="en-CA"/>
        </w:rPr>
        <w:t xml:space="preserve"> </w:t>
      </w:r>
      <w:r w:rsidR="009F0034">
        <w:rPr>
          <w:rFonts w:ascii="Times New Roman" w:hAnsi="Times New Roman" w:cs="Times New Roman"/>
          <w:lang w:val="en-CA"/>
        </w:rPr>
        <w:t xml:space="preserve">and can lead to serious injury </w:t>
      </w:r>
      <w:r w:rsidR="009F0034">
        <w:rPr>
          <w:rFonts w:ascii="Times New Roman" w:hAnsi="Times New Roman" w:cs="Times New Roman"/>
          <w:lang w:val="en-CA"/>
        </w:rPr>
        <w:fldChar w:fldCharType="begin">
          <w:fldData xml:space="preserve">PEVuZE5vdGU+PENpdGU+PEF1dGhvcj5DYXJieW48L0F1dGhvcj48WWVhcj4xOTg5PC9ZZWFyPjxJ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</w:fldData>
        </w:fldChar>
      </w:r>
      <w:r w:rsidR="009F0034">
        <w:rPr>
          <w:rFonts w:ascii="Times New Roman" w:hAnsi="Times New Roman" w:cs="Times New Roman"/>
          <w:lang w:val="en-CA"/>
        </w:rPr>
        <w:instrText xml:space="preserve"> ADDIN EN.CITE </w:instrText>
      </w:r>
      <w:r w:rsidR="009F0034">
        <w:rPr>
          <w:rFonts w:ascii="Times New Roman" w:hAnsi="Times New Roman" w:cs="Times New Roman"/>
          <w:lang w:val="en-CA"/>
        </w:rPr>
        <w:fldChar w:fldCharType="begin">
          <w:fldData xml:space="preserve">PEVuZE5vdGU+PENpdGU+PEF1dGhvcj5DYXJieW48L0F1dGhvcj48WWVhcj4xOTg5PC9ZZWFyPjxJ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</w:fldData>
        </w:fldChar>
      </w:r>
      <w:r w:rsidR="009F0034">
        <w:rPr>
          <w:rFonts w:ascii="Times New Roman" w:hAnsi="Times New Roman" w:cs="Times New Roman"/>
          <w:lang w:val="en-CA"/>
        </w:rPr>
        <w:instrText xml:space="preserve"> ADDIN EN.CITE.DATA </w:instrText>
      </w:r>
      <w:r w:rsidR="009F0034">
        <w:rPr>
          <w:rFonts w:ascii="Times New Roman" w:hAnsi="Times New Roman" w:cs="Times New Roman"/>
          <w:lang w:val="en-CA"/>
        </w:rPr>
      </w:r>
      <w:r w:rsidR="009F0034">
        <w:rPr>
          <w:rFonts w:ascii="Times New Roman" w:hAnsi="Times New Roman" w:cs="Times New Roman"/>
          <w:lang w:val="en-CA"/>
        </w:rPr>
        <w:fldChar w:fldCharType="end"/>
      </w:r>
      <w:r w:rsidR="009F0034">
        <w:rPr>
          <w:rFonts w:ascii="Times New Roman" w:hAnsi="Times New Roman" w:cs="Times New Roman"/>
          <w:lang w:val="en-CA"/>
        </w:rPr>
      </w:r>
      <w:r w:rsidR="009F0034">
        <w:rPr>
          <w:rFonts w:ascii="Times New Roman" w:hAnsi="Times New Roman" w:cs="Times New Roman"/>
          <w:lang w:val="en-CA"/>
        </w:rPr>
        <w:fldChar w:fldCharType="separate"/>
      </w:r>
      <w:r w:rsidR="009F0034">
        <w:rPr>
          <w:rFonts w:ascii="Times New Roman" w:hAnsi="Times New Roman" w:cs="Times New Roman"/>
          <w:noProof/>
          <w:lang w:val="en-CA"/>
        </w:rPr>
        <w:t>(Carbyn, 1989, Alexander and Quinn 2011, White and Gehrt, 2009)</w:t>
      </w:r>
      <w:r w:rsidR="009F0034">
        <w:rPr>
          <w:rFonts w:ascii="Times New Roman" w:hAnsi="Times New Roman" w:cs="Times New Roman"/>
          <w:lang w:val="en-CA"/>
        </w:rPr>
        <w:fldChar w:fldCharType="end"/>
      </w:r>
      <w:r w:rsidR="00356DCF">
        <w:rPr>
          <w:rFonts w:ascii="Times New Roman" w:hAnsi="Times New Roman" w:cs="Times New Roman"/>
          <w:lang w:val="en-CA"/>
        </w:rPr>
        <w:t xml:space="preserve">, </w:t>
      </w:r>
      <w:r w:rsidR="007A1B89">
        <w:rPr>
          <w:rFonts w:ascii="Times New Roman" w:hAnsi="Times New Roman" w:cs="Times New Roman"/>
          <w:lang w:val="en-CA"/>
        </w:rPr>
        <w:t xml:space="preserve">we did not find a significant relationship between the presence or mention of children and </w:t>
      </w:r>
      <w:r w:rsidR="00BE5D3A">
        <w:rPr>
          <w:rFonts w:ascii="Times New Roman" w:hAnsi="Times New Roman" w:cs="Times New Roman"/>
          <w:lang w:val="en-CA"/>
        </w:rPr>
        <w:t xml:space="preserve">coyote </w:t>
      </w:r>
      <w:r w:rsidR="007A1B89">
        <w:rPr>
          <w:rFonts w:ascii="Times New Roman" w:hAnsi="Times New Roman" w:cs="Times New Roman"/>
          <w:lang w:val="en-CA"/>
        </w:rPr>
        <w:t>boldness</w:t>
      </w:r>
      <w:r w:rsidR="00BE5D3A">
        <w:rPr>
          <w:rFonts w:ascii="Times New Roman" w:hAnsi="Times New Roman" w:cs="Times New Roman"/>
          <w:lang w:val="en-CA"/>
        </w:rPr>
        <w:t xml:space="preserve"> or aggression</w:t>
      </w:r>
      <w:r w:rsidR="007A1B89">
        <w:rPr>
          <w:rFonts w:ascii="Times New Roman" w:hAnsi="Times New Roman" w:cs="Times New Roman"/>
          <w:lang w:val="en-CA"/>
        </w:rPr>
        <w:t xml:space="preserve">. </w:t>
      </w:r>
      <w:r w:rsidR="000D1580">
        <w:rPr>
          <w:rFonts w:ascii="Times New Roman" w:hAnsi="Times New Roman" w:cs="Times New Roman"/>
          <w:lang w:val="en-CA"/>
        </w:rPr>
        <w:t xml:space="preserve">In contrast, </w:t>
      </w:r>
      <w:r w:rsidR="00385A78">
        <w:rPr>
          <w:rFonts w:ascii="Times New Roman" w:hAnsi="Times New Roman" w:cs="Times New Roman"/>
          <w:lang w:val="en-CA"/>
        </w:rPr>
        <w:t xml:space="preserve">human concern was significantly higher when </w:t>
      </w:r>
      <w:r w:rsidR="00AD50A1">
        <w:rPr>
          <w:rFonts w:ascii="Times New Roman" w:hAnsi="Times New Roman" w:cs="Times New Roman"/>
          <w:lang w:val="en-CA"/>
        </w:rPr>
        <w:t xml:space="preserve">dogs, children, or multiple vulnerable individuals were mentioned in reports. Again, this demonstrates that </w:t>
      </w:r>
      <w:r w:rsidR="00D32B6D">
        <w:rPr>
          <w:rFonts w:ascii="Times New Roman" w:hAnsi="Times New Roman" w:cs="Times New Roman"/>
          <w:lang w:val="en-CA"/>
        </w:rPr>
        <w:t xml:space="preserve">a </w:t>
      </w:r>
      <w:r w:rsidR="00AD50A1">
        <w:rPr>
          <w:rFonts w:ascii="Times New Roman" w:hAnsi="Times New Roman" w:cs="Times New Roman"/>
          <w:lang w:val="en-CA"/>
        </w:rPr>
        <w:t xml:space="preserve">higher perceived risk of coyote attacks </w:t>
      </w:r>
      <w:r w:rsidR="00423356">
        <w:rPr>
          <w:rFonts w:ascii="Times New Roman" w:hAnsi="Times New Roman" w:cs="Times New Roman"/>
          <w:lang w:val="en-CA"/>
        </w:rPr>
        <w:t>on</w:t>
      </w:r>
      <w:r w:rsidR="00EB62DD">
        <w:rPr>
          <w:rFonts w:ascii="Times New Roman" w:hAnsi="Times New Roman" w:cs="Times New Roman"/>
          <w:lang w:val="en-CA"/>
        </w:rPr>
        <w:t xml:space="preserve"> pet and child</w:t>
      </w:r>
      <w:r w:rsidR="00423356">
        <w:rPr>
          <w:rFonts w:ascii="Times New Roman" w:hAnsi="Times New Roman" w:cs="Times New Roman"/>
          <w:lang w:val="en-CA"/>
        </w:rPr>
        <w:t>ren</w:t>
      </w:r>
      <w:r w:rsidR="00EB62DD">
        <w:rPr>
          <w:rFonts w:ascii="Times New Roman" w:hAnsi="Times New Roman" w:cs="Times New Roman"/>
          <w:lang w:val="en-CA"/>
        </w:rPr>
        <w:t xml:space="preserve"> </w:t>
      </w:r>
      <w:r w:rsidR="003366EC">
        <w:rPr>
          <w:rFonts w:ascii="Times New Roman" w:hAnsi="Times New Roman" w:cs="Times New Roman"/>
          <w:lang w:val="en-CA"/>
        </w:rPr>
        <w:t>likely leads to lower tolerance of coyote</w:t>
      </w:r>
      <w:r w:rsidR="006730F8">
        <w:rPr>
          <w:rFonts w:ascii="Times New Roman" w:hAnsi="Times New Roman" w:cs="Times New Roman"/>
          <w:lang w:val="en-CA"/>
        </w:rPr>
        <w:t xml:space="preserve"> presence in cities</w:t>
      </w:r>
      <w:r w:rsidR="00E61522">
        <w:rPr>
          <w:rFonts w:ascii="Times New Roman" w:hAnsi="Times New Roman" w:cs="Times New Roman"/>
          <w:lang w:val="en-CA"/>
        </w:rPr>
        <w:t xml:space="preserve"> </w:t>
      </w:r>
      <w:r w:rsidR="00423356">
        <w:rPr>
          <w:rFonts w:ascii="Times New Roman" w:hAnsi="Times New Roman" w:cs="Times New Roman"/>
          <w:lang w:val="en-CA"/>
        </w:rPr>
        <w:fldChar w:fldCharType="begin"/>
      </w:r>
      <w:r w:rsidR="00423356">
        <w:rPr>
          <w:rFonts w:ascii="Times New Roman" w:hAnsi="Times New Roman" w:cs="Times New Roman"/>
          <w:lang w:val="en-CA"/>
        </w:rPr>
        <w:instrText xml:space="preserve"> ADDIN EN.CITE &lt;EndNote&gt;&lt;Cite&gt;&lt;Author&gt;Draheim&lt;/Author&gt;&lt;Year&gt;2019&lt;/Year&gt;&lt;IDText&gt;Public perspectives on the management of urban coyotes&lt;/IDText&gt;&lt;DisplayText&gt;(Draheim et al., 2019)&lt;/Display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423356">
        <w:rPr>
          <w:rFonts w:ascii="Times New Roman" w:hAnsi="Times New Roman" w:cs="Times New Roman"/>
          <w:lang w:val="en-CA"/>
        </w:rPr>
        <w:fldChar w:fldCharType="separate"/>
      </w:r>
      <w:r w:rsidR="00423356">
        <w:rPr>
          <w:rFonts w:ascii="Times New Roman" w:hAnsi="Times New Roman" w:cs="Times New Roman"/>
          <w:noProof/>
          <w:lang w:val="en-CA"/>
        </w:rPr>
        <w:t>(Draheim et al., 2019)</w:t>
      </w:r>
      <w:r w:rsidR="00423356">
        <w:rPr>
          <w:rFonts w:ascii="Times New Roman" w:hAnsi="Times New Roman" w:cs="Times New Roman"/>
          <w:lang w:val="en-CA"/>
        </w:rPr>
        <w:fldChar w:fldCharType="end"/>
      </w:r>
      <w:r w:rsidR="006730F8">
        <w:rPr>
          <w:rFonts w:ascii="Times New Roman" w:hAnsi="Times New Roman" w:cs="Times New Roman"/>
          <w:lang w:val="en-CA"/>
        </w:rPr>
        <w:t xml:space="preserve">. </w:t>
      </w:r>
    </w:p>
    <w:p w14:paraId="1F465298" w14:textId="77777777" w:rsidR="0081292B" w:rsidRDefault="0081292B" w:rsidP="0081292B">
      <w:pPr>
        <w:spacing w:line="480" w:lineRule="auto"/>
        <w:rPr>
          <w:rFonts w:ascii="Times New Roman" w:hAnsi="Times New Roman" w:cs="Times New Roman"/>
          <w:lang w:val="en-CA"/>
        </w:rPr>
      </w:pPr>
    </w:p>
    <w:p w14:paraId="6F256C75" w14:textId="51E27B14" w:rsidR="0081292B" w:rsidRPr="00E36A85" w:rsidRDefault="00982855" w:rsidP="0081292B">
      <w:pPr>
        <w:spacing w:line="480" w:lineRule="auto"/>
        <w:rPr>
          <w:rFonts w:ascii="Times New Roman" w:hAnsi="Times New Roman" w:cs="Times New Roman"/>
          <w:lang w:val="en-CA"/>
        </w:rPr>
      </w:pPr>
      <w:r>
        <w:rPr>
          <w:rFonts w:ascii="Times New Roman" w:hAnsi="Times New Roman" w:cs="Times New Roman"/>
          <w:lang w:val="en-CA"/>
        </w:rPr>
        <w:t xml:space="preserve">Other contextual variables showed that </w:t>
      </w:r>
      <w:r w:rsidR="00D61A0B">
        <w:rPr>
          <w:rFonts w:ascii="Times New Roman" w:hAnsi="Times New Roman" w:cs="Times New Roman"/>
          <w:lang w:val="en-CA"/>
        </w:rPr>
        <w:t xml:space="preserve">coyotes </w:t>
      </w:r>
      <w:r w:rsidR="00DE591E">
        <w:rPr>
          <w:rFonts w:ascii="Times New Roman" w:hAnsi="Times New Roman" w:cs="Times New Roman"/>
          <w:lang w:val="en-CA"/>
        </w:rPr>
        <w:t>exhibited bolder behaviour when people were walking and when more coyotes were observed</w:t>
      </w:r>
      <w:r w:rsidR="00C873F1">
        <w:rPr>
          <w:rFonts w:ascii="Times New Roman" w:hAnsi="Times New Roman" w:cs="Times New Roman"/>
          <w:lang w:val="en-CA"/>
        </w:rPr>
        <w:t xml:space="preserve">, and that </w:t>
      </w:r>
      <w:r w:rsidR="00B72AD5">
        <w:rPr>
          <w:rFonts w:ascii="Times New Roman" w:hAnsi="Times New Roman" w:cs="Times New Roman"/>
          <w:lang w:val="en-CA"/>
        </w:rPr>
        <w:t>human concern was lower</w:t>
      </w:r>
      <w:r w:rsidR="00C12648">
        <w:rPr>
          <w:rFonts w:ascii="Times New Roman" w:hAnsi="Times New Roman" w:cs="Times New Roman"/>
          <w:lang w:val="en-CA"/>
        </w:rPr>
        <w:t xml:space="preserve"> in reports when people were driving </w:t>
      </w:r>
      <w:r w:rsidR="00E91813">
        <w:rPr>
          <w:rFonts w:ascii="Times New Roman" w:hAnsi="Times New Roman" w:cs="Times New Roman"/>
          <w:lang w:val="en-CA"/>
        </w:rPr>
        <w:t xml:space="preserve">or when a single coyote was mentioned. </w:t>
      </w:r>
      <w:r w:rsidR="00E30DEF">
        <w:rPr>
          <w:rFonts w:ascii="Times New Roman" w:hAnsi="Times New Roman" w:cs="Times New Roman"/>
          <w:lang w:val="en-CA"/>
        </w:rPr>
        <w:t>T</w:t>
      </w:r>
      <w:r w:rsidR="000049EF">
        <w:rPr>
          <w:rFonts w:ascii="Times New Roman" w:hAnsi="Times New Roman" w:cs="Times New Roman"/>
          <w:lang w:val="en-CA"/>
        </w:rPr>
        <w:t>hese results further provide evidence tha</w:t>
      </w:r>
      <w:r w:rsidR="00827DCF">
        <w:rPr>
          <w:rFonts w:ascii="Times New Roman" w:hAnsi="Times New Roman" w:cs="Times New Roman"/>
          <w:lang w:val="en-CA"/>
        </w:rPr>
        <w:t xml:space="preserve">t people were less worried about coyotes in situations where they logically felt more secure. </w:t>
      </w:r>
      <w:r w:rsidR="0081292B">
        <w:rPr>
          <w:rFonts w:ascii="Times New Roman" w:hAnsi="Times New Roman" w:cs="Times New Roman"/>
          <w:lang w:val="en-CA"/>
        </w:rPr>
        <w:t xml:space="preserve">Although coyotes in poor health may be more conflict-prone </w:t>
      </w:r>
      <w:r w:rsidR="0081292B">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RGlzcGxheVRleHQ+KE11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</w:fldData>
        </w:fldChar>
      </w:r>
      <w:r w:rsidR="0081292B">
        <w:rPr>
          <w:rFonts w:ascii="Times New Roman" w:hAnsi="Times New Roman" w:cs="Times New Roman"/>
          <w:lang w:val="en-CA"/>
        </w:rPr>
        <w:instrText xml:space="preserve"> ADDIN EN.CITE </w:instrText>
      </w:r>
      <w:r w:rsidR="0081292B">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RGlzcGxheVRleHQ+KE11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</w:fldData>
        </w:fldChar>
      </w:r>
      <w:r w:rsidR="0081292B">
        <w:rPr>
          <w:rFonts w:ascii="Times New Roman" w:hAnsi="Times New Roman" w:cs="Times New Roman"/>
          <w:lang w:val="en-CA"/>
        </w:rPr>
        <w:instrText xml:space="preserve"> ADDIN EN.CITE.DATA </w:instrText>
      </w:r>
      <w:r w:rsidR="0081292B">
        <w:rPr>
          <w:rFonts w:ascii="Times New Roman" w:hAnsi="Times New Roman" w:cs="Times New Roman"/>
          <w:lang w:val="en-CA"/>
        </w:rPr>
      </w:r>
      <w:r w:rsidR="0081292B">
        <w:rPr>
          <w:rFonts w:ascii="Times New Roman" w:hAnsi="Times New Roman" w:cs="Times New Roman"/>
          <w:lang w:val="en-CA"/>
        </w:rPr>
        <w:fldChar w:fldCharType="end"/>
      </w:r>
      <w:r w:rsidR="0081292B">
        <w:rPr>
          <w:rFonts w:ascii="Times New Roman" w:hAnsi="Times New Roman" w:cs="Times New Roman"/>
          <w:lang w:val="en-CA"/>
        </w:rPr>
      </w:r>
      <w:r w:rsidR="0081292B">
        <w:rPr>
          <w:rFonts w:ascii="Times New Roman" w:hAnsi="Times New Roman" w:cs="Times New Roman"/>
          <w:lang w:val="en-CA"/>
        </w:rPr>
        <w:fldChar w:fldCharType="separate"/>
      </w:r>
      <w:r w:rsidR="0081292B">
        <w:rPr>
          <w:rFonts w:ascii="Times New Roman" w:hAnsi="Times New Roman" w:cs="Times New Roman"/>
          <w:noProof/>
          <w:lang w:val="en-CA"/>
        </w:rPr>
        <w:t>(Murray et al., 2015b)</w:t>
      </w:r>
      <w:r w:rsidR="0081292B">
        <w:rPr>
          <w:rFonts w:ascii="Times New Roman" w:hAnsi="Times New Roman" w:cs="Times New Roman"/>
          <w:lang w:val="en-CA"/>
        </w:rPr>
        <w:fldChar w:fldCharType="end"/>
      </w:r>
      <w:r w:rsidR="0081292B">
        <w:rPr>
          <w:rFonts w:ascii="Times New Roman" w:hAnsi="Times New Roman" w:cs="Times New Roman"/>
          <w:lang w:val="en-CA"/>
        </w:rPr>
        <w:t xml:space="preserve">, </w:t>
      </w:r>
      <w:r w:rsidR="009775C9">
        <w:rPr>
          <w:rFonts w:ascii="Times New Roman" w:hAnsi="Times New Roman" w:cs="Times New Roman"/>
          <w:lang w:val="en-CA"/>
        </w:rPr>
        <w:t>this was</w:t>
      </w:r>
      <w:r w:rsidR="00D568F5">
        <w:rPr>
          <w:rFonts w:ascii="Times New Roman" w:hAnsi="Times New Roman" w:cs="Times New Roman"/>
          <w:lang w:val="en-CA"/>
        </w:rPr>
        <w:t xml:space="preserve"> not </w:t>
      </w:r>
      <w:r w:rsidR="009775C9">
        <w:rPr>
          <w:rFonts w:ascii="Times New Roman" w:hAnsi="Times New Roman" w:cs="Times New Roman"/>
          <w:lang w:val="en-CA"/>
        </w:rPr>
        <w:t xml:space="preserve">demonstrated in our study even though healthy coyotes were </w:t>
      </w:r>
      <w:r w:rsidR="00886A54">
        <w:rPr>
          <w:rFonts w:ascii="Times New Roman" w:hAnsi="Times New Roman" w:cs="Times New Roman"/>
          <w:lang w:val="en-CA"/>
        </w:rPr>
        <w:t xml:space="preserve">correlated with </w:t>
      </w:r>
      <w:r w:rsidR="000A3740">
        <w:rPr>
          <w:rFonts w:ascii="Times New Roman" w:hAnsi="Times New Roman" w:cs="Times New Roman"/>
          <w:lang w:val="en-CA"/>
        </w:rPr>
        <w:t xml:space="preserve">avoidance and indifference (Figure </w:t>
      </w:r>
      <w:r w:rsidR="00DD65B8">
        <w:rPr>
          <w:rFonts w:ascii="Times New Roman" w:hAnsi="Times New Roman" w:cs="Times New Roman"/>
          <w:lang w:val="en-CA"/>
        </w:rPr>
        <w:t>6</w:t>
      </w:r>
      <w:r w:rsidR="000A3740">
        <w:rPr>
          <w:rFonts w:ascii="Times New Roman" w:hAnsi="Times New Roman" w:cs="Times New Roman"/>
          <w:lang w:val="en-CA"/>
        </w:rPr>
        <w:t xml:space="preserve">). </w:t>
      </w:r>
      <w:r w:rsidR="00A83F28">
        <w:rPr>
          <w:rFonts w:ascii="Times New Roman" w:hAnsi="Times New Roman" w:cs="Times New Roman"/>
          <w:lang w:val="en-CA"/>
        </w:rPr>
        <w:t xml:space="preserve">We expect </w:t>
      </w:r>
      <w:r w:rsidR="0081292B">
        <w:rPr>
          <w:rFonts w:ascii="Times New Roman" w:hAnsi="Times New Roman" w:cs="Times New Roman"/>
          <w:lang w:val="en-CA"/>
        </w:rPr>
        <w:t xml:space="preserve">this could be caused by reporting bias as reporters may be </w:t>
      </w:r>
      <w:r w:rsidR="0081292B" w:rsidRPr="00E36A85">
        <w:rPr>
          <w:rFonts w:ascii="Times New Roman" w:hAnsi="Times New Roman" w:cs="Times New Roman"/>
          <w:lang w:val="en-CA"/>
        </w:rPr>
        <w:lastRenderedPageBreak/>
        <w:t>more likely to notice and characterise a coyote’s health in encounters where they are not preoccupied with potential risk (</w:t>
      </w:r>
      <w:r w:rsidR="00D43631" w:rsidRPr="00E36A85">
        <w:rPr>
          <w:rFonts w:ascii="Times New Roman" w:hAnsi="Times New Roman" w:cs="Times New Roman"/>
          <w:lang w:val="en-CA"/>
        </w:rPr>
        <w:t>i.e.,</w:t>
      </w:r>
      <w:r w:rsidR="0081292B" w:rsidRPr="00E36A85">
        <w:rPr>
          <w:rFonts w:ascii="Times New Roman" w:hAnsi="Times New Roman" w:cs="Times New Roman"/>
          <w:lang w:val="en-CA"/>
        </w:rPr>
        <w:t xml:space="preserve"> when coyotes were not behaving boldly or aggressively). </w:t>
      </w:r>
    </w:p>
    <w:p w14:paraId="64ACA9EE" w14:textId="67A7DA42" w:rsidR="005730D5" w:rsidRDefault="005730D5" w:rsidP="00BA0A2E">
      <w:pPr>
        <w:spacing w:line="480" w:lineRule="auto"/>
        <w:rPr>
          <w:rFonts w:ascii="Times New Roman" w:hAnsi="Times New Roman" w:cs="Times New Roman"/>
          <w:lang w:val="en-CA"/>
        </w:rPr>
      </w:pPr>
    </w:p>
    <w:p w14:paraId="461A7A03" w14:textId="17FA4500" w:rsidR="0056712D" w:rsidRPr="00140721" w:rsidRDefault="001C54B0" w:rsidP="0056712D">
      <w:pPr>
        <w:spacing w:line="480" w:lineRule="auto"/>
        <w:rPr>
          <w:rFonts w:ascii="Times New Roman" w:hAnsi="Times New Roman" w:cs="Times New Roman"/>
          <w:b/>
          <w:bCs/>
          <w:lang w:val="en-CA"/>
        </w:rPr>
      </w:pPr>
      <w:r>
        <w:rPr>
          <w:rFonts w:ascii="Times New Roman" w:hAnsi="Times New Roman" w:cs="Times New Roman"/>
          <w:b/>
          <w:bCs/>
          <w:lang w:val="en-CA"/>
        </w:rPr>
        <w:t>Limitations</w:t>
      </w:r>
    </w:p>
    <w:p w14:paraId="51808DC0" w14:textId="72946B5A" w:rsidR="00E61B63" w:rsidRDefault="001A18E4" w:rsidP="008A7EF1">
      <w:pPr>
        <w:spacing w:line="480" w:lineRule="auto"/>
        <w:rPr>
          <w:rFonts w:ascii="Times New Roman" w:hAnsi="Times New Roman" w:cs="Times New Roman"/>
          <w:lang w:val="en-CA"/>
        </w:rPr>
      </w:pPr>
      <w:r w:rsidRPr="00E36A85">
        <w:rPr>
          <w:rFonts w:ascii="Times New Roman" w:hAnsi="Times New Roman" w:cs="Times New Roman"/>
          <w:lang w:val="en-CA"/>
        </w:rPr>
        <w:t>Our study ha</w:t>
      </w:r>
      <w:r w:rsidR="005C6C0C">
        <w:rPr>
          <w:rFonts w:ascii="Times New Roman" w:hAnsi="Times New Roman" w:cs="Times New Roman"/>
          <w:lang w:val="en-CA"/>
        </w:rPr>
        <w:t>d</w:t>
      </w:r>
      <w:r w:rsidRPr="00E36A85">
        <w:rPr>
          <w:rFonts w:ascii="Times New Roman" w:hAnsi="Times New Roman" w:cs="Times New Roman"/>
          <w:lang w:val="en-CA"/>
        </w:rPr>
        <w:t xml:space="preserve"> several limitations that are important to note </w:t>
      </w:r>
      <w:r w:rsidR="00F14F37" w:rsidRPr="00E36A85">
        <w:rPr>
          <w:rFonts w:ascii="Times New Roman" w:hAnsi="Times New Roman" w:cs="Times New Roman"/>
          <w:lang w:val="en-CA"/>
        </w:rPr>
        <w:t xml:space="preserve">when interpreting our results. </w:t>
      </w:r>
      <w:r w:rsidR="00453B76" w:rsidRPr="00E36A85">
        <w:rPr>
          <w:rFonts w:ascii="Times New Roman" w:hAnsi="Times New Roman" w:cs="Times New Roman"/>
          <w:lang w:val="en-CA"/>
        </w:rPr>
        <w:t>First,</w:t>
      </w:r>
      <w:r w:rsidR="00A85851" w:rsidRPr="00E36A85">
        <w:rPr>
          <w:rFonts w:ascii="Times New Roman" w:hAnsi="Times New Roman" w:cs="Times New Roman"/>
          <w:lang w:val="en-CA"/>
        </w:rPr>
        <w:t xml:space="preserve"> public</w:t>
      </w:r>
      <w:r w:rsidR="00453B76" w:rsidRPr="00E36A85">
        <w:rPr>
          <w:rFonts w:ascii="Times New Roman" w:hAnsi="Times New Roman" w:cs="Times New Roman"/>
          <w:lang w:val="en-CA"/>
        </w:rPr>
        <w:t xml:space="preserve"> reports </w:t>
      </w:r>
      <w:r w:rsidR="00CF661D" w:rsidRPr="00E36A85">
        <w:rPr>
          <w:rFonts w:ascii="Times New Roman" w:hAnsi="Times New Roman" w:cs="Times New Roman"/>
          <w:lang w:val="en-CA"/>
        </w:rPr>
        <w:t>were</w:t>
      </w:r>
      <w:r w:rsidR="00453B76" w:rsidRPr="00E36A85">
        <w:rPr>
          <w:rFonts w:ascii="Times New Roman" w:hAnsi="Times New Roman" w:cs="Times New Roman"/>
          <w:lang w:val="en-CA"/>
        </w:rPr>
        <w:t xml:space="preserve"> non-randomly</w:t>
      </w:r>
      <w:r w:rsidR="00C82EE0" w:rsidRPr="00E36A85">
        <w:rPr>
          <w:rFonts w:ascii="Times New Roman" w:hAnsi="Times New Roman" w:cs="Times New Roman"/>
          <w:lang w:val="en-CA"/>
        </w:rPr>
        <w:t xml:space="preserve"> and non-independently</w:t>
      </w:r>
      <w:r w:rsidR="00453B76" w:rsidRPr="00E36A85">
        <w:rPr>
          <w:rFonts w:ascii="Times New Roman" w:hAnsi="Times New Roman" w:cs="Times New Roman"/>
          <w:lang w:val="en-CA"/>
        </w:rPr>
        <w:t xml:space="preserve"> collected</w:t>
      </w:r>
      <w:r w:rsidR="00FA633E">
        <w:rPr>
          <w:rFonts w:ascii="Times New Roman" w:hAnsi="Times New Roman" w:cs="Times New Roman"/>
          <w:lang w:val="en-CA"/>
        </w:rPr>
        <w:t>,</w:t>
      </w:r>
      <w:r w:rsidR="004D7693">
        <w:rPr>
          <w:rFonts w:ascii="Times New Roman" w:hAnsi="Times New Roman" w:cs="Times New Roman"/>
          <w:lang w:val="en-CA"/>
        </w:rPr>
        <w:t xml:space="preserve"> which</w:t>
      </w:r>
      <w:r w:rsidR="00453B76" w:rsidRPr="00E36A85">
        <w:rPr>
          <w:rFonts w:ascii="Times New Roman" w:hAnsi="Times New Roman" w:cs="Times New Roman"/>
          <w:lang w:val="en-CA"/>
        </w:rPr>
        <w:t xml:space="preserve"> introduces </w:t>
      </w:r>
      <w:r w:rsidR="0056712D">
        <w:rPr>
          <w:rFonts w:ascii="Times New Roman" w:hAnsi="Times New Roman" w:cs="Times New Roman"/>
          <w:lang w:val="en-CA"/>
        </w:rPr>
        <w:t>potential</w:t>
      </w:r>
      <w:r w:rsidR="00453B76" w:rsidRPr="00E36A85">
        <w:rPr>
          <w:rFonts w:ascii="Times New Roman" w:hAnsi="Times New Roman" w:cs="Times New Roman"/>
          <w:lang w:val="en-CA"/>
        </w:rPr>
        <w:t xml:space="preserve"> bias commonly associated with community reporting databases </w:t>
      </w:r>
      <w:r w:rsidR="00453B76" w:rsidRPr="00E36A85">
        <w:rPr>
          <w:rFonts w:ascii="Times New Roman" w:hAnsi="Times New Roman" w:cs="Times New Roman"/>
          <w:lang w:val="en-CA"/>
        </w:rPr>
        <w:fldChar w:fldCharType="begin">
          <w:fldData xml:space="preserve">PEVuZE5vdGU+PENpdGU+PEF1dGhvcj5EaWNraW5zb248L0F1dGhvcj48WWVhcj4yMDEwPC9ZZWFy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</w:fldData>
        </w:fldChar>
      </w:r>
      <w:r w:rsidR="0005139D">
        <w:rPr>
          <w:rFonts w:ascii="Times New Roman" w:hAnsi="Times New Roman" w:cs="Times New Roman"/>
          <w:lang w:val="en-CA"/>
        </w:rPr>
        <w:instrText xml:space="preserve"> ADDIN EN.CITE </w:instrText>
      </w:r>
      <w:r w:rsidR="0005139D">
        <w:rPr>
          <w:rFonts w:ascii="Times New Roman" w:hAnsi="Times New Roman" w:cs="Times New Roman"/>
          <w:lang w:val="en-CA"/>
        </w:rPr>
        <w:fldChar w:fldCharType="begin">
          <w:fldData xml:space="preserve">PEVuZE5vdGU+PENpdGU+PEF1dGhvcj5EaWNraW5zb248L0F1dGhvcj48WWVhcj4yMDEwPC9ZZWFy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</w:fldData>
        </w:fldChar>
      </w:r>
      <w:r w:rsidR="0005139D">
        <w:rPr>
          <w:rFonts w:ascii="Times New Roman" w:hAnsi="Times New Roman" w:cs="Times New Roman"/>
          <w:lang w:val="en-CA"/>
        </w:rPr>
        <w:instrText xml:space="preserve"> ADDIN EN.CITE.DATA </w:instrText>
      </w:r>
      <w:r w:rsidR="0005139D">
        <w:rPr>
          <w:rFonts w:ascii="Times New Roman" w:hAnsi="Times New Roman" w:cs="Times New Roman"/>
          <w:lang w:val="en-CA"/>
        </w:rPr>
      </w:r>
      <w:r w:rsidR="0005139D">
        <w:rPr>
          <w:rFonts w:ascii="Times New Roman" w:hAnsi="Times New Roman" w:cs="Times New Roman"/>
          <w:lang w:val="en-CA"/>
        </w:rPr>
        <w:fldChar w:fldCharType="end"/>
      </w:r>
      <w:r w:rsidR="00453B76" w:rsidRPr="00E36A85">
        <w:rPr>
          <w:rFonts w:ascii="Times New Roman" w:hAnsi="Times New Roman" w:cs="Times New Roman"/>
          <w:lang w:val="en-CA"/>
        </w:rPr>
      </w:r>
      <w:r w:rsidR="00453B76" w:rsidRPr="00E36A85">
        <w:rPr>
          <w:rFonts w:ascii="Times New Roman" w:hAnsi="Times New Roman" w:cs="Times New Roman"/>
          <w:lang w:val="en-CA"/>
        </w:rPr>
        <w:fldChar w:fldCharType="separate"/>
      </w:r>
      <w:r w:rsidR="0005139D">
        <w:rPr>
          <w:rFonts w:ascii="Times New Roman" w:hAnsi="Times New Roman" w:cs="Times New Roman"/>
          <w:noProof/>
          <w:lang w:val="en-CA"/>
        </w:rPr>
        <w:t>(Dickinson et al., 2010, Sullivan et al., 2014, Poessel et al., 2013)</w:t>
      </w:r>
      <w:r w:rsidR="00453B76" w:rsidRPr="00E36A85">
        <w:rPr>
          <w:rFonts w:ascii="Times New Roman" w:hAnsi="Times New Roman" w:cs="Times New Roman"/>
          <w:lang w:val="en-CA"/>
        </w:rPr>
        <w:fldChar w:fldCharType="end"/>
      </w:r>
      <w:r w:rsidR="0056712D">
        <w:rPr>
          <w:rFonts w:ascii="Times New Roman" w:hAnsi="Times New Roman" w:cs="Times New Roman"/>
          <w:lang w:val="en-CA"/>
        </w:rPr>
        <w:t>.</w:t>
      </w:r>
      <w:r w:rsidR="00453B76" w:rsidRPr="00E36A85">
        <w:rPr>
          <w:rFonts w:ascii="Times New Roman" w:hAnsi="Times New Roman" w:cs="Times New Roman"/>
          <w:lang w:val="en-CA"/>
        </w:rPr>
        <w:t xml:space="preserve"> </w:t>
      </w:r>
      <w:r w:rsidR="000350FB">
        <w:rPr>
          <w:rFonts w:ascii="Times New Roman" w:hAnsi="Times New Roman" w:cs="Times New Roman"/>
          <w:lang w:val="en-CA"/>
        </w:rPr>
        <w:t xml:space="preserve">Sources of bias include </w:t>
      </w:r>
      <w:r w:rsidR="002320E5">
        <w:rPr>
          <w:rFonts w:ascii="Times New Roman" w:hAnsi="Times New Roman" w:cs="Times New Roman"/>
          <w:lang w:val="en-CA"/>
        </w:rPr>
        <w:t>repeat reporting by some residents</w:t>
      </w:r>
      <w:r w:rsidR="00B61CC2">
        <w:rPr>
          <w:rFonts w:ascii="Times New Roman" w:hAnsi="Times New Roman" w:cs="Times New Roman"/>
          <w:lang w:val="en-CA"/>
        </w:rPr>
        <w:t xml:space="preserve"> but not others</w:t>
      </w:r>
      <w:r w:rsidR="000350FB">
        <w:rPr>
          <w:rFonts w:ascii="Times New Roman" w:hAnsi="Times New Roman" w:cs="Times New Roman"/>
          <w:lang w:val="en-CA"/>
        </w:rPr>
        <w:t>, uneven advertising of the reporting database across neighborhoods or over years,</w:t>
      </w:r>
      <w:r w:rsidR="00477219">
        <w:rPr>
          <w:rFonts w:ascii="Times New Roman" w:hAnsi="Times New Roman" w:cs="Times New Roman"/>
          <w:lang w:val="en-CA"/>
        </w:rPr>
        <w:t xml:space="preserve"> potentially higher reporting from</w:t>
      </w:r>
      <w:r w:rsidR="00340331" w:rsidRPr="00E36A85">
        <w:rPr>
          <w:rFonts w:ascii="Times New Roman" w:hAnsi="Times New Roman" w:cs="Times New Roman"/>
          <w:lang w:val="en-CA"/>
        </w:rPr>
        <w:t xml:space="preserve"> affluent neighborhoods with higher education levels</w:t>
      </w:r>
      <w:r w:rsidR="005833ED">
        <w:rPr>
          <w:rFonts w:ascii="Times New Roman" w:hAnsi="Times New Roman" w:cs="Times New Roman"/>
          <w:lang w:val="en-CA"/>
        </w:rPr>
        <w:t xml:space="preserve"> </w:t>
      </w:r>
      <w:r w:rsidR="00EF5E95" w:rsidRPr="00E36A85">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sIDIwMTUsIE1vd3J5IGV0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</w:fldData>
        </w:fldChar>
      </w:r>
      <w:r w:rsidR="0005139D">
        <w:rPr>
          <w:rFonts w:ascii="Times New Roman" w:hAnsi="Times New Roman" w:cs="Times New Roman"/>
          <w:lang w:val="en-CA"/>
        </w:rPr>
        <w:instrText xml:space="preserve"> ADDIN EN.CITE </w:instrText>
      </w:r>
      <w:r w:rsidR="0005139D">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sIDIwMTUsIE1vd3J5IGV0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</w:fldData>
        </w:fldChar>
      </w:r>
      <w:r w:rsidR="0005139D">
        <w:rPr>
          <w:rFonts w:ascii="Times New Roman" w:hAnsi="Times New Roman" w:cs="Times New Roman"/>
          <w:lang w:val="en-CA"/>
        </w:rPr>
        <w:instrText xml:space="preserve"> ADDIN EN.CITE.DATA </w:instrText>
      </w:r>
      <w:r w:rsidR="0005139D">
        <w:rPr>
          <w:rFonts w:ascii="Times New Roman" w:hAnsi="Times New Roman" w:cs="Times New Roman"/>
          <w:lang w:val="en-CA"/>
        </w:rPr>
      </w:r>
      <w:r w:rsidR="0005139D">
        <w:rPr>
          <w:rFonts w:ascii="Times New Roman" w:hAnsi="Times New Roman" w:cs="Times New Roman"/>
          <w:lang w:val="en-CA"/>
        </w:rPr>
        <w:fldChar w:fldCharType="end"/>
      </w:r>
      <w:r w:rsidR="00EF5E95" w:rsidRPr="00E36A85">
        <w:rPr>
          <w:rFonts w:ascii="Times New Roman" w:hAnsi="Times New Roman" w:cs="Times New Roman"/>
          <w:lang w:val="en-CA"/>
        </w:rPr>
      </w:r>
      <w:r w:rsidR="00EF5E95" w:rsidRPr="00E36A85">
        <w:rPr>
          <w:rFonts w:ascii="Times New Roman" w:hAnsi="Times New Roman" w:cs="Times New Roman"/>
          <w:lang w:val="en-CA"/>
        </w:rPr>
        <w:fldChar w:fldCharType="separate"/>
      </w:r>
      <w:r w:rsidR="0005139D">
        <w:rPr>
          <w:rFonts w:ascii="Times New Roman" w:hAnsi="Times New Roman" w:cs="Times New Roman"/>
          <w:noProof/>
          <w:lang w:val="en-CA"/>
        </w:rPr>
        <w:t>(Wine et al., 2015, Mowry et al., 2020)</w:t>
      </w:r>
      <w:r w:rsidR="00EF5E95" w:rsidRPr="00E36A85">
        <w:rPr>
          <w:rFonts w:ascii="Times New Roman" w:hAnsi="Times New Roman" w:cs="Times New Roman"/>
          <w:lang w:val="en-CA"/>
        </w:rPr>
        <w:fldChar w:fldCharType="end"/>
      </w:r>
      <w:r w:rsidR="00477219">
        <w:rPr>
          <w:rFonts w:ascii="Times New Roman" w:hAnsi="Times New Roman" w:cs="Times New Roman"/>
          <w:lang w:val="en-CA"/>
        </w:rPr>
        <w:t>,</w:t>
      </w:r>
      <w:r w:rsidR="009F0111">
        <w:rPr>
          <w:rFonts w:ascii="Times New Roman" w:hAnsi="Times New Roman" w:cs="Times New Roman"/>
          <w:lang w:val="en-CA"/>
        </w:rPr>
        <w:t xml:space="preserve"> and</w:t>
      </w:r>
      <w:r w:rsidR="00575BDA" w:rsidRPr="00E36A85">
        <w:rPr>
          <w:rFonts w:ascii="Times New Roman" w:hAnsi="Times New Roman" w:cs="Times New Roman"/>
          <w:lang w:val="en-CA"/>
        </w:rPr>
        <w:t xml:space="preserve"> </w:t>
      </w:r>
      <w:r w:rsidR="005C236B">
        <w:rPr>
          <w:rFonts w:ascii="Times New Roman" w:hAnsi="Times New Roman" w:cs="Times New Roman"/>
          <w:lang w:val="en-CA"/>
        </w:rPr>
        <w:t xml:space="preserve">varying visibility of coyotes across seasons, time of day or land cover types due to differences in vegetative cover, human activity and daylight </w:t>
      </w:r>
      <w:r w:rsidR="005C236B">
        <w:rPr>
          <w:rFonts w:ascii="Times New Roman" w:hAnsi="Times New Roman" w:cs="Times New Roman"/>
          <w:lang w:val="en-CA"/>
        </w:rPr>
        <w:fldChar w:fldCharType="begin">
          <w:fldData xml:space="preserve">PEVuZE5vdGU+PENpdGU+PEF1dGhvcj5RdWlubjwvQXV0aG9yPjxZZWFyPjE5OTU8L1llYXI+PElE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</w:fldData>
        </w:fldChar>
      </w:r>
      <w:r w:rsidR="005C236B">
        <w:rPr>
          <w:rFonts w:ascii="Times New Roman" w:hAnsi="Times New Roman" w:cs="Times New Roman"/>
          <w:lang w:val="en-CA"/>
        </w:rPr>
        <w:instrText xml:space="preserve"> ADDIN EN.CITE </w:instrText>
      </w:r>
      <w:r w:rsidR="005C236B">
        <w:rPr>
          <w:rFonts w:ascii="Times New Roman" w:hAnsi="Times New Roman" w:cs="Times New Roman"/>
          <w:lang w:val="en-CA"/>
        </w:rPr>
        <w:fldChar w:fldCharType="begin">
          <w:fldData xml:space="preserve">PEVuZE5vdGU+PENpdGU+PEF1dGhvcj5RdWlubjwvQXV0aG9yPjxZZWFyPjE5OTU8L1llYXI+PElE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</w:fldData>
        </w:fldChar>
      </w:r>
      <w:r w:rsidR="005C236B">
        <w:rPr>
          <w:rFonts w:ascii="Times New Roman" w:hAnsi="Times New Roman" w:cs="Times New Roman"/>
          <w:lang w:val="en-CA"/>
        </w:rPr>
        <w:instrText xml:space="preserve"> ADDIN EN.CITE.DATA </w:instrText>
      </w:r>
      <w:r w:rsidR="005C236B">
        <w:rPr>
          <w:rFonts w:ascii="Times New Roman" w:hAnsi="Times New Roman" w:cs="Times New Roman"/>
          <w:lang w:val="en-CA"/>
        </w:rPr>
      </w:r>
      <w:r w:rsidR="005C236B">
        <w:rPr>
          <w:rFonts w:ascii="Times New Roman" w:hAnsi="Times New Roman" w:cs="Times New Roman"/>
          <w:lang w:val="en-CA"/>
        </w:rPr>
        <w:fldChar w:fldCharType="end"/>
      </w:r>
      <w:r w:rsidR="005C236B">
        <w:rPr>
          <w:rFonts w:ascii="Times New Roman" w:hAnsi="Times New Roman" w:cs="Times New Roman"/>
          <w:lang w:val="en-CA"/>
        </w:rPr>
      </w:r>
      <w:r w:rsidR="005C236B">
        <w:rPr>
          <w:rFonts w:ascii="Times New Roman" w:hAnsi="Times New Roman" w:cs="Times New Roman"/>
          <w:lang w:val="en-CA"/>
        </w:rPr>
        <w:fldChar w:fldCharType="separate"/>
      </w:r>
      <w:r w:rsidR="005C236B">
        <w:rPr>
          <w:rFonts w:ascii="Times New Roman" w:hAnsi="Times New Roman" w:cs="Times New Roman"/>
          <w:noProof/>
          <w:lang w:val="en-CA"/>
        </w:rPr>
        <w:t>(Quinn, 1995, Poessel et al., 2013)</w:t>
      </w:r>
      <w:r w:rsidR="005C236B">
        <w:rPr>
          <w:rFonts w:ascii="Times New Roman" w:hAnsi="Times New Roman" w:cs="Times New Roman"/>
          <w:lang w:val="en-CA"/>
        </w:rPr>
        <w:fldChar w:fldCharType="end"/>
      </w:r>
      <w:r w:rsidR="005C236B">
        <w:rPr>
          <w:rFonts w:ascii="Times New Roman" w:hAnsi="Times New Roman" w:cs="Times New Roman"/>
          <w:lang w:val="en-CA"/>
        </w:rPr>
        <w:t>. While these sources of bia</w:t>
      </w:r>
      <w:r w:rsidR="00C13361">
        <w:rPr>
          <w:rFonts w:ascii="Times New Roman" w:hAnsi="Times New Roman" w:cs="Times New Roman"/>
          <w:lang w:val="en-CA"/>
        </w:rPr>
        <w:t xml:space="preserve">s likely strongly effect the spatial and temporal distribution of reports, </w:t>
      </w:r>
      <w:r w:rsidR="00C66151">
        <w:rPr>
          <w:rFonts w:ascii="Times New Roman" w:hAnsi="Times New Roman" w:cs="Times New Roman"/>
          <w:lang w:val="en-CA"/>
        </w:rPr>
        <w:t xml:space="preserve">our analyses </w:t>
      </w:r>
      <w:r w:rsidR="009D0ABE">
        <w:rPr>
          <w:rFonts w:ascii="Times New Roman" w:hAnsi="Times New Roman" w:cs="Times New Roman"/>
          <w:lang w:val="en-CA"/>
        </w:rPr>
        <w:t xml:space="preserve">mitigated these effects by </w:t>
      </w:r>
      <w:r w:rsidR="00022A79">
        <w:rPr>
          <w:rFonts w:ascii="Times New Roman" w:hAnsi="Times New Roman" w:cs="Times New Roman"/>
          <w:lang w:val="en-CA"/>
        </w:rPr>
        <w:t>testing relative diff</w:t>
      </w:r>
      <w:r w:rsidR="00CD14A7">
        <w:rPr>
          <w:rFonts w:ascii="Times New Roman" w:hAnsi="Times New Roman" w:cs="Times New Roman"/>
          <w:lang w:val="en-CA"/>
        </w:rPr>
        <w:t xml:space="preserve">erences </w:t>
      </w:r>
      <w:r w:rsidR="00A71A26">
        <w:rPr>
          <w:rFonts w:ascii="Times New Roman" w:hAnsi="Times New Roman" w:cs="Times New Roman"/>
          <w:lang w:val="en-CA"/>
        </w:rPr>
        <w:t xml:space="preserve">within </w:t>
      </w:r>
      <w:r w:rsidR="00F65C7E">
        <w:rPr>
          <w:rFonts w:ascii="Times New Roman" w:hAnsi="Times New Roman" w:cs="Times New Roman"/>
          <w:lang w:val="en-CA"/>
        </w:rPr>
        <w:t>subsets of reports where c</w:t>
      </w:r>
      <w:r w:rsidR="00401BE9">
        <w:rPr>
          <w:rFonts w:ascii="Times New Roman" w:hAnsi="Times New Roman" w:cs="Times New Roman"/>
          <w:lang w:val="en-CA"/>
        </w:rPr>
        <w:t xml:space="preserve">oyote boldness and </w:t>
      </w:r>
      <w:r w:rsidR="005F5904">
        <w:rPr>
          <w:rFonts w:ascii="Times New Roman" w:hAnsi="Times New Roman" w:cs="Times New Roman"/>
          <w:lang w:val="en-CA"/>
        </w:rPr>
        <w:t xml:space="preserve">human concern were determined. </w:t>
      </w:r>
      <w:r w:rsidR="006C5F5B">
        <w:rPr>
          <w:rFonts w:ascii="Times New Roman" w:hAnsi="Times New Roman" w:cs="Times New Roman"/>
          <w:lang w:val="en-CA"/>
        </w:rPr>
        <w:t xml:space="preserve">Second, </w:t>
      </w:r>
      <w:r w:rsidR="00F53EA3">
        <w:rPr>
          <w:rFonts w:ascii="Times New Roman" w:hAnsi="Times New Roman" w:cs="Times New Roman"/>
          <w:lang w:val="en-CA"/>
        </w:rPr>
        <w:t xml:space="preserve">the descriptions of coyote behavioural responses in our reports were not independent of human perceptions of those same behaviours and we interpreted our results accordingly. </w:t>
      </w:r>
      <w:r w:rsidR="00B5060B">
        <w:rPr>
          <w:rFonts w:ascii="Times New Roman" w:hAnsi="Times New Roman" w:cs="Times New Roman"/>
          <w:lang w:val="en-CA"/>
        </w:rPr>
        <w:t xml:space="preserve">Third, we </w:t>
      </w:r>
      <w:r w:rsidR="00892CF5">
        <w:rPr>
          <w:rFonts w:ascii="Times New Roman" w:hAnsi="Times New Roman" w:cs="Times New Roman"/>
          <w:lang w:val="en-CA"/>
        </w:rPr>
        <w:t xml:space="preserve">recognize </w:t>
      </w:r>
      <w:r w:rsidR="0006506F">
        <w:rPr>
          <w:rFonts w:ascii="Times New Roman" w:hAnsi="Times New Roman" w:cs="Times New Roman"/>
          <w:lang w:val="en-CA"/>
        </w:rPr>
        <w:t>the correlated nature of reports over space and time</w:t>
      </w:r>
      <w:r w:rsidR="007242C9">
        <w:rPr>
          <w:rFonts w:ascii="Times New Roman" w:hAnsi="Times New Roman" w:cs="Times New Roman"/>
          <w:lang w:val="en-CA"/>
        </w:rPr>
        <w:t>,</w:t>
      </w:r>
      <w:r w:rsidR="00753D8C">
        <w:rPr>
          <w:rFonts w:ascii="Times New Roman" w:hAnsi="Times New Roman" w:cs="Times New Roman"/>
          <w:lang w:val="en-CA"/>
        </w:rPr>
        <w:t xml:space="preserve"> but </w:t>
      </w:r>
      <w:r w:rsidR="00257EA9">
        <w:rPr>
          <w:rFonts w:ascii="Times New Roman" w:hAnsi="Times New Roman" w:cs="Times New Roman"/>
          <w:lang w:val="en-CA"/>
        </w:rPr>
        <w:t>used</w:t>
      </w:r>
      <w:r w:rsidR="00753D8C">
        <w:rPr>
          <w:rFonts w:ascii="Times New Roman" w:hAnsi="Times New Roman" w:cs="Times New Roman"/>
          <w:lang w:val="en-CA"/>
        </w:rPr>
        <w:t xml:space="preserve"> </w:t>
      </w:r>
      <w:r w:rsidR="007E6A99">
        <w:rPr>
          <w:rFonts w:ascii="Times New Roman" w:hAnsi="Times New Roman" w:cs="Times New Roman"/>
          <w:lang w:val="en-CA"/>
        </w:rPr>
        <w:t xml:space="preserve">large sample sizes and </w:t>
      </w:r>
      <w:r w:rsidR="008A7EF1">
        <w:rPr>
          <w:rFonts w:ascii="Times New Roman" w:hAnsi="Times New Roman" w:cs="Times New Roman"/>
          <w:lang w:val="en-CA"/>
        </w:rPr>
        <w:t>verified modelling</w:t>
      </w:r>
      <w:r w:rsidR="00DD4749">
        <w:rPr>
          <w:rFonts w:ascii="Times New Roman" w:hAnsi="Times New Roman" w:cs="Times New Roman"/>
          <w:lang w:val="en-CA"/>
        </w:rPr>
        <w:t xml:space="preserve"> results </w:t>
      </w:r>
      <w:r w:rsidR="004321EF">
        <w:rPr>
          <w:rFonts w:ascii="Times New Roman" w:hAnsi="Times New Roman" w:cs="Times New Roman"/>
          <w:lang w:val="en-CA"/>
        </w:rPr>
        <w:t>with</w:t>
      </w:r>
      <w:r w:rsidR="00DD4749">
        <w:rPr>
          <w:rFonts w:ascii="Times New Roman" w:hAnsi="Times New Roman" w:cs="Times New Roman"/>
          <w:lang w:val="en-CA"/>
        </w:rPr>
        <w:t xml:space="preserve"> chi-square tests </w:t>
      </w:r>
      <w:r w:rsidR="00310E6E">
        <w:rPr>
          <w:rFonts w:ascii="Times New Roman" w:hAnsi="Times New Roman" w:cs="Times New Roman"/>
          <w:lang w:val="en-CA"/>
        </w:rPr>
        <w:t xml:space="preserve">to </w:t>
      </w:r>
      <w:r w:rsidR="00616150">
        <w:rPr>
          <w:rFonts w:ascii="Times New Roman" w:hAnsi="Times New Roman" w:cs="Times New Roman"/>
          <w:lang w:val="en-CA"/>
        </w:rPr>
        <w:t>minimize</w:t>
      </w:r>
      <w:r w:rsidR="00310E6E">
        <w:rPr>
          <w:rFonts w:ascii="Times New Roman" w:hAnsi="Times New Roman" w:cs="Times New Roman"/>
          <w:lang w:val="en-CA"/>
        </w:rPr>
        <w:t xml:space="preserve"> Type I error</w:t>
      </w:r>
      <w:r w:rsidR="005265D7">
        <w:rPr>
          <w:rFonts w:ascii="Times New Roman" w:hAnsi="Times New Roman" w:cs="Times New Roman"/>
          <w:lang w:val="en-CA"/>
        </w:rPr>
        <w:t xml:space="preserve"> (Appendix 2, Table 4)</w:t>
      </w:r>
      <w:r w:rsidR="00310E6E">
        <w:rPr>
          <w:rFonts w:ascii="Times New Roman" w:hAnsi="Times New Roman" w:cs="Times New Roman"/>
          <w:lang w:val="en-CA"/>
        </w:rPr>
        <w:t xml:space="preserve">. </w:t>
      </w:r>
      <w:r w:rsidR="008A7EF1">
        <w:rPr>
          <w:rFonts w:ascii="Times New Roman" w:hAnsi="Times New Roman" w:cs="Times New Roman"/>
          <w:lang w:val="en-CA"/>
        </w:rPr>
        <w:t>Fourth, we acknowledge that our</w:t>
      </w:r>
      <w:r w:rsidR="002C5312">
        <w:rPr>
          <w:rFonts w:ascii="Times New Roman" w:hAnsi="Times New Roman" w:cs="Times New Roman"/>
          <w:lang w:val="en-CA"/>
        </w:rPr>
        <w:t xml:space="preserve"> post</w:t>
      </w:r>
      <w:r w:rsidR="00371911">
        <w:rPr>
          <w:rFonts w:ascii="Times New Roman" w:hAnsi="Times New Roman" w:cs="Times New Roman"/>
          <w:lang w:val="en-CA"/>
        </w:rPr>
        <w:t>-</w:t>
      </w:r>
      <w:r w:rsidR="002C5312">
        <w:rPr>
          <w:rFonts w:ascii="Times New Roman" w:hAnsi="Times New Roman" w:cs="Times New Roman"/>
          <w:lang w:val="en-CA"/>
        </w:rPr>
        <w:t xml:space="preserve">hoc quantification of coyote </w:t>
      </w:r>
      <w:r w:rsidR="00616150">
        <w:rPr>
          <w:rFonts w:ascii="Times New Roman" w:hAnsi="Times New Roman" w:cs="Times New Roman"/>
          <w:lang w:val="en-CA"/>
        </w:rPr>
        <w:t>boldness</w:t>
      </w:r>
      <w:r w:rsidR="002C5312">
        <w:rPr>
          <w:rFonts w:ascii="Times New Roman" w:hAnsi="Times New Roman" w:cs="Times New Roman"/>
          <w:lang w:val="en-CA"/>
        </w:rPr>
        <w:t xml:space="preserve"> and human </w:t>
      </w:r>
      <w:r w:rsidR="00616150">
        <w:rPr>
          <w:rFonts w:ascii="Times New Roman" w:hAnsi="Times New Roman" w:cs="Times New Roman"/>
          <w:lang w:val="en-CA"/>
        </w:rPr>
        <w:t>concern</w:t>
      </w:r>
      <w:r w:rsidR="002C5312">
        <w:rPr>
          <w:rFonts w:ascii="Times New Roman" w:hAnsi="Times New Roman" w:cs="Times New Roman"/>
          <w:lang w:val="en-CA"/>
        </w:rPr>
        <w:t xml:space="preserve"> from a community reporting database d</w:t>
      </w:r>
      <w:r w:rsidR="00FD0498">
        <w:rPr>
          <w:rFonts w:ascii="Times New Roman" w:hAnsi="Times New Roman" w:cs="Times New Roman"/>
          <w:lang w:val="en-CA"/>
        </w:rPr>
        <w:t xml:space="preserve">oes not provide comparable information to </w:t>
      </w:r>
      <w:r w:rsidR="00371911">
        <w:rPr>
          <w:rFonts w:ascii="Times New Roman" w:hAnsi="Times New Roman" w:cs="Times New Roman"/>
          <w:lang w:val="en-CA"/>
        </w:rPr>
        <w:t>empirical</w:t>
      </w:r>
      <w:r w:rsidR="00FD0498">
        <w:rPr>
          <w:rFonts w:ascii="Times New Roman" w:hAnsi="Times New Roman" w:cs="Times New Roman"/>
          <w:lang w:val="en-CA"/>
        </w:rPr>
        <w:t xml:space="preserve"> behavioural observations of animals </w:t>
      </w:r>
      <w:r w:rsidR="0052258F">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UHJlZml4PmUuZy5gLCA8L1ByZWZpeD48RGlzcGxheVRleHQ+KGUu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</w:fldData>
        </w:fldChar>
      </w:r>
      <w:r w:rsidR="0005139D">
        <w:rPr>
          <w:rFonts w:ascii="Times New Roman" w:hAnsi="Times New Roman" w:cs="Times New Roman"/>
          <w:lang w:val="en-CA"/>
        </w:rPr>
        <w:instrText xml:space="preserve"> ADDIN EN.CITE </w:instrText>
      </w:r>
      <w:r w:rsidR="0005139D">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UHJlZml4PmUuZy5gLCA8L1ByZWZpeD48RGlzcGxheVRleHQ+KGUu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</w:fldData>
        </w:fldChar>
      </w:r>
      <w:r w:rsidR="0005139D">
        <w:rPr>
          <w:rFonts w:ascii="Times New Roman" w:hAnsi="Times New Roman" w:cs="Times New Roman"/>
          <w:lang w:val="en-CA"/>
        </w:rPr>
        <w:instrText xml:space="preserve"> ADDIN EN.CITE.DATA </w:instrText>
      </w:r>
      <w:r w:rsidR="0005139D">
        <w:rPr>
          <w:rFonts w:ascii="Times New Roman" w:hAnsi="Times New Roman" w:cs="Times New Roman"/>
          <w:lang w:val="en-CA"/>
        </w:rPr>
      </w:r>
      <w:r w:rsidR="0005139D">
        <w:rPr>
          <w:rFonts w:ascii="Times New Roman" w:hAnsi="Times New Roman" w:cs="Times New Roman"/>
          <w:lang w:val="en-CA"/>
        </w:rPr>
        <w:fldChar w:fldCharType="end"/>
      </w:r>
      <w:r w:rsidR="0052258F">
        <w:rPr>
          <w:rFonts w:ascii="Times New Roman" w:hAnsi="Times New Roman" w:cs="Times New Roman"/>
          <w:lang w:val="en-CA"/>
        </w:rPr>
      </w:r>
      <w:r w:rsidR="0052258F">
        <w:rPr>
          <w:rFonts w:ascii="Times New Roman" w:hAnsi="Times New Roman" w:cs="Times New Roman"/>
          <w:lang w:val="en-CA"/>
        </w:rPr>
        <w:fldChar w:fldCharType="separate"/>
      </w:r>
      <w:r w:rsidR="0005139D">
        <w:rPr>
          <w:rFonts w:ascii="Times New Roman" w:hAnsi="Times New Roman" w:cs="Times New Roman"/>
          <w:noProof/>
          <w:lang w:val="en-CA"/>
        </w:rPr>
        <w:t>(e.g., Breck et al., 2019)</w:t>
      </w:r>
      <w:r w:rsidR="0052258F">
        <w:rPr>
          <w:rFonts w:ascii="Times New Roman" w:hAnsi="Times New Roman" w:cs="Times New Roman"/>
          <w:lang w:val="en-CA"/>
        </w:rPr>
        <w:fldChar w:fldCharType="end"/>
      </w:r>
      <w:r w:rsidR="0052258F">
        <w:rPr>
          <w:rFonts w:ascii="Times New Roman" w:hAnsi="Times New Roman" w:cs="Times New Roman"/>
          <w:lang w:val="en-CA"/>
        </w:rPr>
        <w:t xml:space="preserve"> or randomized public surveys </w:t>
      </w:r>
      <w:r w:rsidR="009E4BE6">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UHJl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</w:fldData>
        </w:fldChar>
      </w:r>
      <w:r w:rsidR="0005139D">
        <w:rPr>
          <w:rFonts w:ascii="Times New Roman" w:hAnsi="Times New Roman" w:cs="Times New Roman"/>
          <w:lang w:val="en-CA"/>
        </w:rPr>
        <w:instrText xml:space="preserve"> ADDIN EN.CITE </w:instrText>
      </w:r>
      <w:r w:rsidR="0005139D">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UHJl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</w:fldData>
        </w:fldChar>
      </w:r>
      <w:r w:rsidR="0005139D">
        <w:rPr>
          <w:rFonts w:ascii="Times New Roman" w:hAnsi="Times New Roman" w:cs="Times New Roman"/>
          <w:lang w:val="en-CA"/>
        </w:rPr>
        <w:instrText xml:space="preserve"> ADDIN EN.CITE.DATA </w:instrText>
      </w:r>
      <w:r w:rsidR="0005139D">
        <w:rPr>
          <w:rFonts w:ascii="Times New Roman" w:hAnsi="Times New Roman" w:cs="Times New Roman"/>
          <w:lang w:val="en-CA"/>
        </w:rPr>
      </w:r>
      <w:r w:rsidR="0005139D">
        <w:rPr>
          <w:rFonts w:ascii="Times New Roman" w:hAnsi="Times New Roman" w:cs="Times New Roman"/>
          <w:lang w:val="en-CA"/>
        </w:rPr>
        <w:fldChar w:fldCharType="end"/>
      </w:r>
      <w:r w:rsidR="009E4BE6">
        <w:rPr>
          <w:rFonts w:ascii="Times New Roman" w:hAnsi="Times New Roman" w:cs="Times New Roman"/>
          <w:lang w:val="en-CA"/>
        </w:rPr>
      </w:r>
      <w:r w:rsidR="009E4BE6">
        <w:rPr>
          <w:rFonts w:ascii="Times New Roman" w:hAnsi="Times New Roman" w:cs="Times New Roman"/>
          <w:lang w:val="en-CA"/>
        </w:rPr>
        <w:fldChar w:fldCharType="separate"/>
      </w:r>
      <w:r w:rsidR="0005139D">
        <w:rPr>
          <w:rFonts w:ascii="Times New Roman" w:hAnsi="Times New Roman" w:cs="Times New Roman"/>
          <w:noProof/>
          <w:lang w:val="en-CA"/>
        </w:rPr>
        <w:t>(e.g., Drake et al., 2020)</w:t>
      </w:r>
      <w:r w:rsidR="009E4BE6">
        <w:rPr>
          <w:rFonts w:ascii="Times New Roman" w:hAnsi="Times New Roman" w:cs="Times New Roman"/>
          <w:lang w:val="en-CA"/>
        </w:rPr>
        <w:fldChar w:fldCharType="end"/>
      </w:r>
      <w:r w:rsidR="009E4BE6">
        <w:rPr>
          <w:rFonts w:ascii="Times New Roman" w:hAnsi="Times New Roman" w:cs="Times New Roman"/>
          <w:lang w:val="en-CA"/>
        </w:rPr>
        <w:t xml:space="preserve"> and should be interpreted </w:t>
      </w:r>
      <w:r w:rsidR="008A7EF1">
        <w:rPr>
          <w:rFonts w:ascii="Times New Roman" w:hAnsi="Times New Roman" w:cs="Times New Roman"/>
          <w:lang w:val="en-CA"/>
        </w:rPr>
        <w:t>accordingly</w:t>
      </w:r>
      <w:r w:rsidR="009E4BE6">
        <w:rPr>
          <w:rFonts w:ascii="Times New Roman" w:hAnsi="Times New Roman" w:cs="Times New Roman"/>
          <w:lang w:val="en-CA"/>
        </w:rPr>
        <w:t xml:space="preserve">. </w:t>
      </w:r>
      <w:r w:rsidR="008353D3">
        <w:rPr>
          <w:rFonts w:ascii="Times New Roman" w:hAnsi="Times New Roman" w:cs="Times New Roman"/>
          <w:lang w:val="en-CA"/>
        </w:rPr>
        <w:lastRenderedPageBreak/>
        <w:t xml:space="preserve">Despite these limitations, we join others in suggesting that community reporting databases provide much </w:t>
      </w:r>
      <w:r w:rsidR="007D7385">
        <w:rPr>
          <w:rFonts w:ascii="Times New Roman" w:hAnsi="Times New Roman" w:cs="Times New Roman"/>
          <w:lang w:val="en-CA"/>
        </w:rPr>
        <w:t>valuable</w:t>
      </w:r>
      <w:r w:rsidR="008353D3">
        <w:rPr>
          <w:rFonts w:ascii="Times New Roman" w:hAnsi="Times New Roman" w:cs="Times New Roman"/>
          <w:lang w:val="en-CA"/>
        </w:rPr>
        <w:t xml:space="preserve"> information about human-coyote interactions and conflict </w:t>
      </w:r>
      <w:r w:rsidR="00662483" w:rsidRPr="00E36A8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wgMjAxMCk8L0Rpc3BsYXlUZXh0PjxyZWNvcmQ+PGRhdGVzPjxwdWItZGF0ZXM+PGRh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</w:fldData>
        </w:fldChar>
      </w:r>
      <w:r w:rsidR="0005139D">
        <w:rPr>
          <w:rFonts w:ascii="Times New Roman" w:hAnsi="Times New Roman" w:cs="Times New Roman"/>
          <w:lang w:val="en-CA"/>
        </w:rPr>
        <w:instrText xml:space="preserve"> ADDIN EN.CITE </w:instrText>
      </w:r>
      <w:r w:rsidR="0005139D">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wgMjAxMCk8L0Rpc3BsYXlUZXh0PjxyZWNvcmQ+PGRhdGVzPjxwdWItZGF0ZXM+PGRh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</w:fldData>
        </w:fldChar>
      </w:r>
      <w:r w:rsidR="0005139D">
        <w:rPr>
          <w:rFonts w:ascii="Times New Roman" w:hAnsi="Times New Roman" w:cs="Times New Roman"/>
          <w:lang w:val="en-CA"/>
        </w:rPr>
        <w:instrText xml:space="preserve"> ADDIN EN.CITE.DATA </w:instrText>
      </w:r>
      <w:r w:rsidR="0005139D">
        <w:rPr>
          <w:rFonts w:ascii="Times New Roman" w:hAnsi="Times New Roman" w:cs="Times New Roman"/>
          <w:lang w:val="en-CA"/>
        </w:rPr>
      </w:r>
      <w:r w:rsidR="0005139D">
        <w:rPr>
          <w:rFonts w:ascii="Times New Roman" w:hAnsi="Times New Roman" w:cs="Times New Roman"/>
          <w:lang w:val="en-CA"/>
        </w:rPr>
        <w:fldChar w:fldCharType="end"/>
      </w:r>
      <w:r w:rsidR="00662483" w:rsidRPr="00E36A85">
        <w:rPr>
          <w:rFonts w:ascii="Times New Roman" w:hAnsi="Times New Roman" w:cs="Times New Roman"/>
          <w:lang w:val="en-CA"/>
        </w:rPr>
      </w:r>
      <w:r w:rsidR="00662483" w:rsidRPr="00E36A85">
        <w:rPr>
          <w:rFonts w:ascii="Times New Roman" w:hAnsi="Times New Roman" w:cs="Times New Roman"/>
          <w:lang w:val="en-CA"/>
        </w:rPr>
        <w:fldChar w:fldCharType="separate"/>
      </w:r>
      <w:r w:rsidR="0005139D">
        <w:rPr>
          <w:rFonts w:ascii="Times New Roman" w:hAnsi="Times New Roman" w:cs="Times New Roman"/>
          <w:noProof/>
          <w:lang w:val="en-CA"/>
        </w:rPr>
        <w:t>(Weckel et al., 2010)</w:t>
      </w:r>
      <w:r w:rsidR="00662483" w:rsidRPr="00E36A85">
        <w:rPr>
          <w:rFonts w:ascii="Times New Roman" w:hAnsi="Times New Roman" w:cs="Times New Roman"/>
          <w:lang w:val="en-CA"/>
        </w:rPr>
        <w:fldChar w:fldCharType="end"/>
      </w:r>
      <w:r w:rsidR="00E61B63">
        <w:rPr>
          <w:rFonts w:ascii="Times New Roman" w:hAnsi="Times New Roman" w:cs="Times New Roman"/>
          <w:lang w:val="en-CA"/>
        </w:rPr>
        <w:t xml:space="preserve">, but that subsequent investigations would benefit from prompting reporters to provide more specific information in reports to support analyses that are anticipated a priori by research teams that include biologists, social scientists, and wildlife managers. </w:t>
      </w:r>
    </w:p>
    <w:p w14:paraId="7D92F245" w14:textId="5A748607" w:rsidR="008A7EF1" w:rsidRDefault="008A7EF1" w:rsidP="00BA0A2E">
      <w:pPr>
        <w:spacing w:line="480" w:lineRule="auto"/>
        <w:ind w:firstLine="720"/>
        <w:rPr>
          <w:rFonts w:ascii="Times New Roman" w:hAnsi="Times New Roman" w:cs="Times New Roman"/>
          <w:lang w:val="en-CA"/>
        </w:rPr>
      </w:pPr>
    </w:p>
    <w:p w14:paraId="0976041D" w14:textId="200A0642" w:rsidR="00576658" w:rsidRPr="005F1FCC" w:rsidRDefault="00B04871" w:rsidP="00576658">
      <w:pPr>
        <w:spacing w:line="480" w:lineRule="auto"/>
        <w:rPr>
          <w:rFonts w:ascii="Times New Roman" w:hAnsi="Times New Roman" w:cs="Times New Roman"/>
          <w:b/>
          <w:bCs/>
          <w:lang w:val="en-CA"/>
        </w:rPr>
      </w:pPr>
      <w:r>
        <w:rPr>
          <w:rFonts w:ascii="Times New Roman" w:hAnsi="Times New Roman" w:cs="Times New Roman"/>
          <w:b/>
          <w:bCs/>
          <w:lang w:val="en-CA"/>
        </w:rPr>
        <w:t>Management implications</w:t>
      </w:r>
    </w:p>
    <w:p w14:paraId="12E9517C" w14:textId="5DB30B1E" w:rsidR="0035033A" w:rsidRDefault="00410F0D" w:rsidP="00576658">
      <w:pPr>
        <w:spacing w:line="480" w:lineRule="auto"/>
        <w:rPr>
          <w:rFonts w:ascii="Times New Roman" w:hAnsi="Times New Roman" w:cs="Times New Roman"/>
          <w:lang w:val="en-CA"/>
        </w:rPr>
      </w:pPr>
      <w:r>
        <w:rPr>
          <w:rFonts w:ascii="Times New Roman" w:hAnsi="Times New Roman" w:cs="Times New Roman"/>
          <w:lang w:val="en-CA"/>
        </w:rPr>
        <w:t>Our findings</w:t>
      </w:r>
      <w:r w:rsidR="005F1FCC">
        <w:rPr>
          <w:rFonts w:ascii="Times New Roman" w:hAnsi="Times New Roman" w:cs="Times New Roman"/>
          <w:lang w:val="en-CA"/>
        </w:rPr>
        <w:t xml:space="preserve"> </w:t>
      </w:r>
      <w:r>
        <w:rPr>
          <w:rFonts w:ascii="Times New Roman" w:hAnsi="Times New Roman" w:cs="Times New Roman"/>
          <w:lang w:val="en-CA"/>
        </w:rPr>
        <w:t xml:space="preserve">support several of the </w:t>
      </w:r>
      <w:r w:rsidR="00E45A30">
        <w:rPr>
          <w:rFonts w:ascii="Times New Roman" w:hAnsi="Times New Roman" w:cs="Times New Roman"/>
          <w:lang w:val="en-CA"/>
        </w:rPr>
        <w:t>management actions that are already being implemented in our study</w:t>
      </w:r>
      <w:r w:rsidR="00630B23">
        <w:rPr>
          <w:rFonts w:ascii="Times New Roman" w:hAnsi="Times New Roman" w:cs="Times New Roman"/>
          <w:lang w:val="en-CA"/>
        </w:rPr>
        <w:t xml:space="preserve"> area</w:t>
      </w:r>
      <w:r w:rsidR="00E45A30">
        <w:rPr>
          <w:rFonts w:ascii="Times New Roman" w:hAnsi="Times New Roman" w:cs="Times New Roman"/>
          <w:lang w:val="en-CA"/>
        </w:rPr>
        <w:t xml:space="preserve"> and elsewhere to reduce conflict between humans and coyotes. If coyote boldness is generally higher in open areas presenting greater risk to human and pet safety</w:t>
      </w:r>
      <w:r w:rsidR="0035033A">
        <w:rPr>
          <w:rFonts w:ascii="Times New Roman" w:hAnsi="Times New Roman" w:cs="Times New Roman"/>
          <w:lang w:val="en-CA"/>
        </w:rPr>
        <w:t xml:space="preserve"> </w:t>
      </w:r>
      <w:r w:rsidR="00457884" w:rsidRPr="00E36A85">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sIDIw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</w:fldData>
        </w:fldChar>
      </w:r>
      <w:r w:rsidR="0005139D">
        <w:rPr>
          <w:rFonts w:ascii="Times New Roman" w:hAnsi="Times New Roman" w:cs="Times New Roman"/>
          <w:lang w:val="en-CA"/>
        </w:rPr>
        <w:instrText xml:space="preserve"> ADDIN EN.CITE </w:instrText>
      </w:r>
      <w:r w:rsidR="0005139D">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sIDIw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</w:fldData>
        </w:fldChar>
      </w:r>
      <w:r w:rsidR="0005139D">
        <w:rPr>
          <w:rFonts w:ascii="Times New Roman" w:hAnsi="Times New Roman" w:cs="Times New Roman"/>
          <w:lang w:val="en-CA"/>
        </w:rPr>
        <w:instrText xml:space="preserve"> ADDIN EN.CITE.DATA </w:instrText>
      </w:r>
      <w:r w:rsidR="0005139D">
        <w:rPr>
          <w:rFonts w:ascii="Times New Roman" w:hAnsi="Times New Roman" w:cs="Times New Roman"/>
          <w:lang w:val="en-CA"/>
        </w:rPr>
      </w:r>
      <w:r w:rsidR="0005139D">
        <w:rPr>
          <w:rFonts w:ascii="Times New Roman" w:hAnsi="Times New Roman" w:cs="Times New Roman"/>
          <w:lang w:val="en-CA"/>
        </w:rPr>
        <w:fldChar w:fldCharType="end"/>
      </w:r>
      <w:r w:rsidR="00457884" w:rsidRPr="00E36A85">
        <w:rPr>
          <w:rFonts w:ascii="Times New Roman" w:hAnsi="Times New Roman" w:cs="Times New Roman"/>
          <w:lang w:val="en-CA"/>
        </w:rPr>
      </w:r>
      <w:r w:rsidR="00457884" w:rsidRPr="00E36A85">
        <w:rPr>
          <w:rFonts w:ascii="Times New Roman" w:hAnsi="Times New Roman" w:cs="Times New Roman"/>
          <w:lang w:val="en-CA"/>
        </w:rPr>
        <w:fldChar w:fldCharType="separate"/>
      </w:r>
      <w:r w:rsidR="0005139D">
        <w:rPr>
          <w:rFonts w:ascii="Times New Roman" w:hAnsi="Times New Roman" w:cs="Times New Roman"/>
          <w:noProof/>
          <w:lang w:val="en-CA"/>
        </w:rPr>
        <w:t>(Poessel et al., 2013, Wine et al., 2015)</w:t>
      </w:r>
      <w:r w:rsidR="00457884" w:rsidRPr="00E36A85">
        <w:rPr>
          <w:rFonts w:ascii="Times New Roman" w:hAnsi="Times New Roman" w:cs="Times New Roman"/>
          <w:lang w:val="en-CA"/>
        </w:rPr>
        <w:fldChar w:fldCharType="end"/>
      </w:r>
      <w:r w:rsidR="001D301E" w:rsidRPr="00E36A85">
        <w:rPr>
          <w:rFonts w:ascii="Times New Roman" w:hAnsi="Times New Roman" w:cs="Times New Roman"/>
          <w:lang w:val="en-CA"/>
        </w:rPr>
        <w:t xml:space="preserve">, </w:t>
      </w:r>
      <w:r w:rsidR="0035033A">
        <w:rPr>
          <w:rFonts w:ascii="Times New Roman" w:hAnsi="Times New Roman" w:cs="Times New Roman"/>
          <w:lang w:val="en-CA"/>
        </w:rPr>
        <w:t>management might target these areas for public education</w:t>
      </w:r>
      <w:r w:rsidR="00BA162F">
        <w:rPr>
          <w:rFonts w:ascii="Times New Roman" w:hAnsi="Times New Roman" w:cs="Times New Roman"/>
          <w:lang w:val="en-CA"/>
        </w:rPr>
        <w:t xml:space="preserve"> about</w:t>
      </w:r>
      <w:r w:rsidR="00576658">
        <w:rPr>
          <w:rFonts w:ascii="Times New Roman" w:hAnsi="Times New Roman" w:cs="Times New Roman"/>
          <w:lang w:val="en-CA"/>
        </w:rPr>
        <w:t xml:space="preserve"> </w:t>
      </w:r>
      <w:r w:rsidR="00397A69">
        <w:rPr>
          <w:rFonts w:ascii="Times New Roman" w:hAnsi="Times New Roman" w:cs="Times New Roman"/>
          <w:lang w:val="en-CA"/>
        </w:rPr>
        <w:t>keep</w:t>
      </w:r>
      <w:r w:rsidR="00BA162F">
        <w:rPr>
          <w:rFonts w:ascii="Times New Roman" w:hAnsi="Times New Roman" w:cs="Times New Roman"/>
          <w:lang w:val="en-CA"/>
        </w:rPr>
        <w:t>ing</w:t>
      </w:r>
      <w:r w:rsidR="00397A69">
        <w:rPr>
          <w:rFonts w:ascii="Times New Roman" w:hAnsi="Times New Roman" w:cs="Times New Roman"/>
          <w:lang w:val="en-CA"/>
        </w:rPr>
        <w:t xml:space="preserve"> dogs on-leash in high risk areas</w:t>
      </w:r>
      <w:r w:rsidR="000A12FB">
        <w:rPr>
          <w:rFonts w:ascii="Times New Roman" w:hAnsi="Times New Roman" w:cs="Times New Roman"/>
          <w:lang w:val="en-CA"/>
        </w:rPr>
        <w:t xml:space="preserve"> to avoid aggressive encounters</w:t>
      </w:r>
      <w:r w:rsidR="00397A69">
        <w:rPr>
          <w:rFonts w:ascii="Times New Roman" w:hAnsi="Times New Roman" w:cs="Times New Roman"/>
          <w:lang w:val="en-CA"/>
        </w:rPr>
        <w:t>, contain</w:t>
      </w:r>
      <w:r w:rsidR="003940C6">
        <w:rPr>
          <w:rFonts w:ascii="Times New Roman" w:hAnsi="Times New Roman" w:cs="Times New Roman"/>
          <w:lang w:val="en-CA"/>
        </w:rPr>
        <w:t>ing</w:t>
      </w:r>
      <w:r w:rsidR="00397A69">
        <w:rPr>
          <w:rFonts w:ascii="Times New Roman" w:hAnsi="Times New Roman" w:cs="Times New Roman"/>
          <w:lang w:val="en-CA"/>
        </w:rPr>
        <w:t xml:space="preserve"> smaller pets with coyote-proof fencing </w:t>
      </w:r>
      <w:r w:rsidR="00397A69" w:rsidRPr="00E36A85">
        <w:rPr>
          <w:rFonts w:ascii="Times New Roman" w:hAnsi="Times New Roman" w:cs="Times New Roman"/>
          <w:lang w:val="en-CA"/>
        </w:rPr>
        <w:fldChar w:fldCharType="begin"/>
      </w:r>
      <w:r w:rsidR="00397A69">
        <w:rPr>
          <w:rFonts w:ascii="Times New Roman" w:hAnsi="Times New Roman" w:cs="Times New Roman"/>
          <w:lang w:val="en-CA"/>
        </w:rPr>
        <w:instrText xml:space="preserve"> ADDIN EN.CITE &lt;EndNote&gt;&lt;Cite&gt;&lt;Author&gt;Draheim&lt;/Author&gt;&lt;Year&gt;2019&lt;/Year&gt;&lt;IDText&gt;Public perspectives on the management of urban coyotes&lt;/IDText&gt;&lt;DisplayText&gt;(Draheim et al., 2019)&lt;/Display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397A69" w:rsidRPr="00E36A85">
        <w:rPr>
          <w:rFonts w:ascii="Times New Roman" w:hAnsi="Times New Roman" w:cs="Times New Roman"/>
          <w:lang w:val="en-CA"/>
        </w:rPr>
        <w:fldChar w:fldCharType="separate"/>
      </w:r>
      <w:r w:rsidR="00397A69">
        <w:rPr>
          <w:rFonts w:ascii="Times New Roman" w:hAnsi="Times New Roman" w:cs="Times New Roman"/>
          <w:noProof/>
          <w:lang w:val="en-CA"/>
        </w:rPr>
        <w:t>(Draheim et al., 2019)</w:t>
      </w:r>
      <w:r w:rsidR="00397A69" w:rsidRPr="00E36A85">
        <w:rPr>
          <w:rFonts w:ascii="Times New Roman" w:hAnsi="Times New Roman" w:cs="Times New Roman"/>
          <w:lang w:val="en-CA"/>
        </w:rPr>
        <w:fldChar w:fldCharType="end"/>
      </w:r>
      <w:r w:rsidR="00397A69">
        <w:rPr>
          <w:rFonts w:ascii="Times New Roman" w:hAnsi="Times New Roman" w:cs="Times New Roman"/>
          <w:lang w:val="en-CA"/>
        </w:rPr>
        <w:t>, and train</w:t>
      </w:r>
      <w:r w:rsidR="003940C6">
        <w:rPr>
          <w:rFonts w:ascii="Times New Roman" w:hAnsi="Times New Roman" w:cs="Times New Roman"/>
          <w:lang w:val="en-CA"/>
        </w:rPr>
        <w:t>ing</w:t>
      </w:r>
      <w:r w:rsidR="00397A69">
        <w:rPr>
          <w:rFonts w:ascii="Times New Roman" w:hAnsi="Times New Roman" w:cs="Times New Roman"/>
          <w:lang w:val="en-CA"/>
        </w:rPr>
        <w:t xml:space="preserve"> citizens to haze coyotes that behave boldly in human-use areas </w:t>
      </w:r>
      <w:r w:rsidR="00397A69">
        <w:rPr>
          <w:rFonts w:ascii="Times New Roman" w:hAnsi="Times New Roman" w:cs="Times New Roman"/>
          <w:lang w:val="en-CA"/>
        </w:rPr>
        <w:fldChar w:fldCharType="begin"/>
      </w:r>
      <w:r w:rsidR="00397A69">
        <w:rPr>
          <w:rFonts w:ascii="Times New Roman" w:hAnsi="Times New Roman" w:cs="Times New Roman"/>
          <w:lang w:val="en-CA"/>
        </w:rPr>
        <w:instrText xml:space="preserve"> ADDIN EN.CITE &lt;EndNote&gt;&lt;Cite&gt;&lt;Author&gt;Bonnell&lt;/Author&gt;&lt;Year&gt;2017&lt;/Year&gt;&lt;IDText&gt;Using resident-based hazing programs to reduce human-coyote conflicts in urban environments&lt;/IDText&gt;&lt;DisplayText&gt;(Bonnell and Breck, 2017)&lt;/DisplayText&gt;&lt;record&gt;&lt;dates&gt;&lt;pub-dates&gt;&lt;date&gt;Fal&lt;/date&gt;&lt;/pub-dates&gt;&lt;year&gt;2017&lt;/year&gt;&lt;/dates&gt;&lt;keywords&gt;&lt;keyword&gt;aversive conditioning&lt;/keyword&gt;&lt;keyword&gt;behavior&lt;/keyword&gt;&lt;keyword&gt;Canis latrans&lt;/keyword&gt;&lt;keyword&gt;citizen science&lt;/keyword&gt;&lt;keyword&gt;&lt;/keyword&gt;&lt;keyword&gt;community engagement&lt;/keyword&gt;&lt;keyword&gt;Colorado&lt;/keyword&gt;&lt;keyword&gt;coyote&lt;/keyword&gt;&lt;keyword&gt;Denver Metro Area&lt;/keyword&gt;&lt;keyword&gt;hazing&lt;/keyword&gt;&lt;keyword&gt;metropolitan-area&lt;/keyword&gt;&lt;keyword&gt;denver&lt;/keyword&gt;&lt;keyword&gt;Biodiversity &amp;amp; Conservation&lt;/keyword&gt;&lt;keyword&gt;Environmental Sciences &amp;amp; Ecology&lt;/keyword&gt;&lt;/keywords&gt;&lt;urls&gt;&lt;related-urls&gt;&lt;url&gt;&amp;lt;Go to ISI&amp;gt;://WOS:000415063700011&lt;/url&gt;&lt;/related-urls&gt;&lt;/urls&gt;&lt;isbn&gt;1934-4392&lt;/isbn&gt;&lt;work-type&gt;Article&lt;/work-type&gt;&lt;titles&gt;&lt;title&gt;Using resident-based hazing programs to reduce human-coyote conflicts in urban environments&lt;/title&gt;&lt;secondary-title&gt;Human-Wildlife Interactions&lt;/secondary-title&gt;&lt;alt-title&gt;Hum.-Wildl. Interact.&lt;/alt-title&gt;&lt;/titles&gt;&lt;pages&gt;146-155&lt;/pages&gt;&lt;number&gt;2&lt;/number&gt;&lt;contributors&gt;&lt;authors&gt;&lt;author&gt;Bonnell, M. A.&lt;/author&gt;&lt;author&gt;Breck, S. W.&lt;/author&gt;&lt;/authors&gt;&lt;/contributors&gt;&lt;language&gt;English&lt;/language&gt;&lt;added-date format="utc"&gt;1599961689&lt;/added-date&gt;&lt;ref-type name="Journal Article"&gt;17&lt;/ref-type&gt;&lt;auth-address&gt;[Bonnell, Mary Ann] Jefferson Cty Open Space, 700 Jefferson Cty Pkwy 100, Golden, CO 80401 USA. [Breck, Stewart W.] Wildlife Serv, USDA, APHIS, Natl Wildlife Res Ctr, 4101 LaPorte Ave, Ft Collins, CO 80521 USA.&amp;#xD;Breck, SW (corresponding author), Wildlife Serv, USDA, APHIS, Natl Wildlife Res Ctr, 4101 LaPorte Ave, Ft Collins, CO 80521 USA.&amp;#xD;stewart.w.breck@aphis.usda.gov&lt;/auth-address&gt;&lt;rec-number&gt;336&lt;/rec-number&gt;&lt;last-updated-date format="utc"&gt;1599961689&lt;/last-updated-date&gt;&lt;accession-num&gt;WOS:000415063700011&lt;/accession-num&gt;&lt;volume&gt;11&lt;/volume&gt;&lt;/record&gt;&lt;/Cite&gt;&lt;/EndNote&gt;</w:instrText>
      </w:r>
      <w:r w:rsidR="00397A69">
        <w:rPr>
          <w:rFonts w:ascii="Times New Roman" w:hAnsi="Times New Roman" w:cs="Times New Roman"/>
          <w:lang w:val="en-CA"/>
        </w:rPr>
        <w:fldChar w:fldCharType="separate"/>
      </w:r>
      <w:r w:rsidR="00397A69">
        <w:rPr>
          <w:rFonts w:ascii="Times New Roman" w:hAnsi="Times New Roman" w:cs="Times New Roman"/>
          <w:noProof/>
          <w:lang w:val="en-CA"/>
        </w:rPr>
        <w:t>(Bonnell and Breck, 2017)</w:t>
      </w:r>
      <w:r w:rsidR="00397A69">
        <w:rPr>
          <w:rFonts w:ascii="Times New Roman" w:hAnsi="Times New Roman" w:cs="Times New Roman"/>
          <w:lang w:val="en-CA"/>
        </w:rPr>
        <w:fldChar w:fldCharType="end"/>
      </w:r>
      <w:r w:rsidR="0034760D">
        <w:rPr>
          <w:rFonts w:ascii="Times New Roman" w:hAnsi="Times New Roman" w:cs="Times New Roman"/>
          <w:lang w:val="en-CA"/>
        </w:rPr>
        <w:t xml:space="preserve">. </w:t>
      </w:r>
      <w:r w:rsidR="0035033A">
        <w:rPr>
          <w:rFonts w:ascii="Times New Roman" w:hAnsi="Times New Roman" w:cs="Times New Roman"/>
          <w:lang w:val="en-CA"/>
        </w:rPr>
        <w:t xml:space="preserve">Proactive management should </w:t>
      </w:r>
      <w:r w:rsidR="0009424D">
        <w:rPr>
          <w:rFonts w:ascii="Times New Roman" w:hAnsi="Times New Roman" w:cs="Times New Roman"/>
          <w:lang w:val="en-CA"/>
        </w:rPr>
        <w:t xml:space="preserve">also </w:t>
      </w:r>
      <w:r w:rsidR="0035033A">
        <w:rPr>
          <w:rFonts w:ascii="Times New Roman" w:hAnsi="Times New Roman" w:cs="Times New Roman"/>
          <w:lang w:val="en-CA"/>
        </w:rPr>
        <w:t xml:space="preserve">aim to </w:t>
      </w:r>
      <w:r w:rsidR="006C2F40">
        <w:rPr>
          <w:rFonts w:ascii="Times New Roman" w:hAnsi="Times New Roman" w:cs="Times New Roman"/>
          <w:lang w:val="en-CA"/>
        </w:rPr>
        <w:t xml:space="preserve">further </w:t>
      </w:r>
      <w:r w:rsidR="0035033A">
        <w:rPr>
          <w:rFonts w:ascii="Times New Roman" w:hAnsi="Times New Roman" w:cs="Times New Roman"/>
          <w:lang w:val="en-CA"/>
        </w:rPr>
        <w:t>limit coyote use of residential areas</w:t>
      </w:r>
      <w:r w:rsidR="007D7F26">
        <w:rPr>
          <w:rFonts w:ascii="Times New Roman" w:hAnsi="Times New Roman" w:cs="Times New Roman"/>
          <w:lang w:val="en-CA"/>
        </w:rPr>
        <w:t xml:space="preserve"> </w:t>
      </w:r>
      <w:r w:rsidR="00B64D60">
        <w:rPr>
          <w:rFonts w:ascii="Times New Roman" w:hAnsi="Times New Roman" w:cs="Times New Roman"/>
          <w:lang w:val="en-CA"/>
        </w:rPr>
        <w:t xml:space="preserve">to prevent coyotes from becoming </w:t>
      </w:r>
      <w:r w:rsidR="0051520C">
        <w:rPr>
          <w:rFonts w:ascii="Times New Roman" w:hAnsi="Times New Roman" w:cs="Times New Roman"/>
          <w:lang w:val="en-CA"/>
        </w:rPr>
        <w:t>bolder in neighborhoods</w:t>
      </w:r>
      <w:r w:rsidR="009B5D22">
        <w:rPr>
          <w:rFonts w:ascii="Times New Roman" w:hAnsi="Times New Roman" w:cs="Times New Roman"/>
          <w:lang w:val="en-CA"/>
        </w:rPr>
        <w:t>, which is likely needed to ensure that human tolerance continues to improve in these areas</w:t>
      </w:r>
      <w:r w:rsidR="0051520C">
        <w:rPr>
          <w:rFonts w:ascii="Times New Roman" w:hAnsi="Times New Roman" w:cs="Times New Roman"/>
          <w:lang w:val="en-CA"/>
        </w:rPr>
        <w:t xml:space="preserve">. </w:t>
      </w:r>
      <w:r w:rsidR="00786E36">
        <w:rPr>
          <w:rFonts w:ascii="Times New Roman" w:hAnsi="Times New Roman" w:cs="Times New Roman"/>
          <w:lang w:val="en-CA"/>
        </w:rPr>
        <w:t xml:space="preserve">Attractant management </w:t>
      </w:r>
      <w:r w:rsidR="00BC47D7">
        <w:rPr>
          <w:rFonts w:ascii="Times New Roman" w:hAnsi="Times New Roman" w:cs="Times New Roman"/>
          <w:lang w:val="en-CA"/>
        </w:rPr>
        <w:t xml:space="preserve">to reduce coyote access </w:t>
      </w:r>
      <w:r w:rsidR="00757736">
        <w:rPr>
          <w:rFonts w:ascii="Times New Roman" w:hAnsi="Times New Roman" w:cs="Times New Roman"/>
          <w:lang w:val="en-CA"/>
        </w:rPr>
        <w:t>to anthropogenic food sources</w:t>
      </w:r>
      <w:r w:rsidR="0051520C">
        <w:rPr>
          <w:rFonts w:ascii="Times New Roman" w:hAnsi="Times New Roman" w:cs="Times New Roman"/>
          <w:lang w:val="en-CA"/>
        </w:rPr>
        <w:t xml:space="preserve"> </w:t>
      </w:r>
      <w:r w:rsidR="0051520C">
        <w:rPr>
          <w:rFonts w:ascii="Times New Roman" w:hAnsi="Times New Roman" w:cs="Times New Roman"/>
          <w:lang w:val="en-CA"/>
        </w:rPr>
        <w:fldChar w:fldCharType="begin">
          <w:fldData xml:space="preserve">PEVuZE5vdGU+PENpdGU+PEF1dGhvcj5NdXJyYXk8L0F1dGhvcj48WWVhcj4yMDE3PC9ZZWFyPjxJ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</w:fldData>
        </w:fldChar>
      </w:r>
      <w:r w:rsidR="0051520C">
        <w:rPr>
          <w:rFonts w:ascii="Times New Roman" w:hAnsi="Times New Roman" w:cs="Times New Roman"/>
          <w:lang w:val="en-CA"/>
        </w:rPr>
        <w:instrText xml:space="preserve"> ADDIN EN.CITE </w:instrText>
      </w:r>
      <w:r w:rsidR="0051520C">
        <w:rPr>
          <w:rFonts w:ascii="Times New Roman" w:hAnsi="Times New Roman" w:cs="Times New Roman"/>
          <w:lang w:val="en-CA"/>
        </w:rPr>
        <w:fldChar w:fldCharType="begin">
          <w:fldData xml:space="preserve">PEVuZE5vdGU+PENpdGU+PEF1dGhvcj5NdXJyYXk8L0F1dGhvcj48WWVhcj4yMDE3PC9ZZWFyPjxJ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</w:fldData>
        </w:fldChar>
      </w:r>
      <w:r w:rsidR="0051520C">
        <w:rPr>
          <w:rFonts w:ascii="Times New Roman" w:hAnsi="Times New Roman" w:cs="Times New Roman"/>
          <w:lang w:val="en-CA"/>
        </w:rPr>
        <w:instrText xml:space="preserve"> ADDIN EN.CITE.DATA </w:instrText>
      </w:r>
      <w:r w:rsidR="0051520C">
        <w:rPr>
          <w:rFonts w:ascii="Times New Roman" w:hAnsi="Times New Roman" w:cs="Times New Roman"/>
          <w:lang w:val="en-CA"/>
        </w:rPr>
      </w:r>
      <w:r w:rsidR="0051520C">
        <w:rPr>
          <w:rFonts w:ascii="Times New Roman" w:hAnsi="Times New Roman" w:cs="Times New Roman"/>
          <w:lang w:val="en-CA"/>
        </w:rPr>
        <w:fldChar w:fldCharType="end"/>
      </w:r>
      <w:r w:rsidR="0051520C">
        <w:rPr>
          <w:rFonts w:ascii="Times New Roman" w:hAnsi="Times New Roman" w:cs="Times New Roman"/>
          <w:lang w:val="en-CA"/>
        </w:rPr>
      </w:r>
      <w:r w:rsidR="0051520C">
        <w:rPr>
          <w:rFonts w:ascii="Times New Roman" w:hAnsi="Times New Roman" w:cs="Times New Roman"/>
          <w:lang w:val="en-CA"/>
        </w:rPr>
        <w:fldChar w:fldCharType="separate"/>
      </w:r>
      <w:r w:rsidR="0051520C">
        <w:rPr>
          <w:rFonts w:ascii="Times New Roman" w:hAnsi="Times New Roman" w:cs="Times New Roman"/>
          <w:noProof/>
          <w:lang w:val="en-CA"/>
        </w:rPr>
        <w:t>(Murray and St. Clair, 2017)</w:t>
      </w:r>
      <w:r w:rsidR="0051520C">
        <w:rPr>
          <w:rFonts w:ascii="Times New Roman" w:hAnsi="Times New Roman" w:cs="Times New Roman"/>
          <w:lang w:val="en-CA"/>
        </w:rPr>
        <w:fldChar w:fldCharType="end"/>
      </w:r>
      <w:r w:rsidR="00757736">
        <w:rPr>
          <w:rFonts w:ascii="Times New Roman" w:hAnsi="Times New Roman" w:cs="Times New Roman"/>
          <w:lang w:val="en-CA"/>
        </w:rPr>
        <w:t xml:space="preserve">, as well as </w:t>
      </w:r>
      <w:r w:rsidR="001700EB">
        <w:rPr>
          <w:rFonts w:ascii="Times New Roman" w:hAnsi="Times New Roman" w:cs="Times New Roman"/>
          <w:lang w:val="en-CA"/>
        </w:rPr>
        <w:t xml:space="preserve">aversive conditioning programs </w:t>
      </w:r>
      <w:r w:rsidR="00524482">
        <w:rPr>
          <w:rFonts w:ascii="Times New Roman" w:hAnsi="Times New Roman" w:cs="Times New Roman"/>
          <w:lang w:val="en-CA"/>
        </w:rPr>
        <w:t>and</w:t>
      </w:r>
      <w:r w:rsidR="00BA7F79">
        <w:rPr>
          <w:rFonts w:ascii="Times New Roman" w:hAnsi="Times New Roman" w:cs="Times New Roman"/>
          <w:lang w:val="en-CA"/>
        </w:rPr>
        <w:t xml:space="preserve"> </w:t>
      </w:r>
      <w:r w:rsidR="00C604EC">
        <w:rPr>
          <w:rFonts w:ascii="Times New Roman" w:hAnsi="Times New Roman" w:cs="Times New Roman"/>
          <w:lang w:val="en-CA"/>
        </w:rPr>
        <w:t>possibly even</w:t>
      </w:r>
      <w:r w:rsidR="00111207">
        <w:rPr>
          <w:rFonts w:ascii="Times New Roman" w:hAnsi="Times New Roman" w:cs="Times New Roman"/>
          <w:lang w:val="en-CA"/>
        </w:rPr>
        <w:t xml:space="preserve"> targeted removal </w:t>
      </w:r>
      <w:r w:rsidR="005F1F41">
        <w:rPr>
          <w:rFonts w:ascii="Times New Roman" w:hAnsi="Times New Roman" w:cs="Times New Roman"/>
          <w:lang w:val="en-CA"/>
        </w:rPr>
        <w:t>of problem individuals</w:t>
      </w:r>
      <w:r w:rsidR="00761C5B">
        <w:rPr>
          <w:rFonts w:ascii="Times New Roman" w:hAnsi="Times New Roman" w:cs="Times New Roman"/>
          <w:lang w:val="en-CA"/>
        </w:rPr>
        <w:t xml:space="preserve"> </w:t>
      </w:r>
      <w:r w:rsidR="00B67A77">
        <w:rPr>
          <w:rFonts w:ascii="Times New Roman" w:hAnsi="Times New Roman" w:cs="Times New Roman"/>
          <w:lang w:val="en-CA"/>
        </w:rPr>
        <w:t>should be considered</w:t>
      </w:r>
      <w:r w:rsidR="00BB0B79">
        <w:rPr>
          <w:rFonts w:ascii="Times New Roman" w:hAnsi="Times New Roman" w:cs="Times New Roman"/>
          <w:lang w:val="en-CA"/>
        </w:rPr>
        <w:t xml:space="preserve"> </w:t>
      </w:r>
      <w:r w:rsidR="00787223">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LCAyMDE3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</w:fldData>
        </w:fldChar>
      </w:r>
      <w:r w:rsidR="0005139D">
        <w:rPr>
          <w:rFonts w:ascii="Times New Roman" w:hAnsi="Times New Roman" w:cs="Times New Roman"/>
          <w:lang w:val="en-CA"/>
        </w:rPr>
        <w:instrText xml:space="preserve"> ADDIN EN.CITE </w:instrText>
      </w:r>
      <w:r w:rsidR="0005139D">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LCAyMDE3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</w:fldData>
        </w:fldChar>
      </w:r>
      <w:r w:rsidR="0005139D">
        <w:rPr>
          <w:rFonts w:ascii="Times New Roman" w:hAnsi="Times New Roman" w:cs="Times New Roman"/>
          <w:lang w:val="en-CA"/>
        </w:rPr>
        <w:instrText xml:space="preserve"> ADDIN EN.CITE.DATA </w:instrText>
      </w:r>
      <w:r w:rsidR="0005139D">
        <w:rPr>
          <w:rFonts w:ascii="Times New Roman" w:hAnsi="Times New Roman" w:cs="Times New Roman"/>
          <w:lang w:val="en-CA"/>
        </w:rPr>
      </w:r>
      <w:r w:rsidR="0005139D">
        <w:rPr>
          <w:rFonts w:ascii="Times New Roman" w:hAnsi="Times New Roman" w:cs="Times New Roman"/>
          <w:lang w:val="en-CA"/>
        </w:rPr>
        <w:fldChar w:fldCharType="end"/>
      </w:r>
      <w:r w:rsidR="00787223">
        <w:rPr>
          <w:rFonts w:ascii="Times New Roman" w:hAnsi="Times New Roman" w:cs="Times New Roman"/>
          <w:lang w:val="en-CA"/>
        </w:rPr>
      </w:r>
      <w:r w:rsidR="00787223">
        <w:rPr>
          <w:rFonts w:ascii="Times New Roman" w:hAnsi="Times New Roman" w:cs="Times New Roman"/>
          <w:lang w:val="en-CA"/>
        </w:rPr>
        <w:fldChar w:fldCharType="separate"/>
      </w:r>
      <w:r w:rsidR="0005139D">
        <w:rPr>
          <w:rFonts w:ascii="Times New Roman" w:hAnsi="Times New Roman" w:cs="Times New Roman"/>
          <w:noProof/>
          <w:lang w:val="en-CA"/>
        </w:rPr>
        <w:t>(Breck et al., 2017)</w:t>
      </w:r>
      <w:r w:rsidR="00787223">
        <w:rPr>
          <w:rFonts w:ascii="Times New Roman" w:hAnsi="Times New Roman" w:cs="Times New Roman"/>
          <w:lang w:val="en-CA"/>
        </w:rPr>
        <w:fldChar w:fldCharType="end"/>
      </w:r>
      <w:r w:rsidR="00567912">
        <w:rPr>
          <w:rFonts w:ascii="Times New Roman" w:hAnsi="Times New Roman" w:cs="Times New Roman"/>
          <w:lang w:val="en-CA"/>
        </w:rPr>
        <w:t xml:space="preserve">. Management efforts </w:t>
      </w:r>
      <w:r w:rsidR="00366073">
        <w:rPr>
          <w:rFonts w:ascii="Times New Roman" w:hAnsi="Times New Roman" w:cs="Times New Roman"/>
          <w:lang w:val="en-CA"/>
        </w:rPr>
        <w:t>s</w:t>
      </w:r>
      <w:r w:rsidR="00B24E1C">
        <w:rPr>
          <w:rFonts w:ascii="Times New Roman" w:hAnsi="Times New Roman" w:cs="Times New Roman"/>
          <w:lang w:val="en-CA"/>
        </w:rPr>
        <w:t>hould also</w:t>
      </w:r>
      <w:r w:rsidR="00567912">
        <w:rPr>
          <w:rFonts w:ascii="Times New Roman" w:hAnsi="Times New Roman" w:cs="Times New Roman"/>
          <w:lang w:val="en-CA"/>
        </w:rPr>
        <w:t xml:space="preserve"> be increased before and during the pup-rearing season</w:t>
      </w:r>
      <w:r w:rsidR="00B24E1C">
        <w:rPr>
          <w:rFonts w:ascii="Times New Roman" w:hAnsi="Times New Roman" w:cs="Times New Roman"/>
          <w:lang w:val="en-CA"/>
        </w:rPr>
        <w:t>. These might include</w:t>
      </w:r>
      <w:r w:rsidR="00366073">
        <w:rPr>
          <w:rFonts w:ascii="Times New Roman" w:hAnsi="Times New Roman" w:cs="Times New Roman"/>
          <w:lang w:val="en-CA"/>
        </w:rPr>
        <w:t xml:space="preserve"> </w:t>
      </w:r>
      <w:r w:rsidR="00B24E1C">
        <w:rPr>
          <w:rFonts w:ascii="Times New Roman" w:hAnsi="Times New Roman" w:cs="Times New Roman"/>
          <w:lang w:val="en-CA"/>
        </w:rPr>
        <w:t>s</w:t>
      </w:r>
      <w:r w:rsidR="008E647A">
        <w:rPr>
          <w:rFonts w:ascii="Times New Roman" w:hAnsi="Times New Roman" w:cs="Times New Roman"/>
          <w:lang w:val="en-CA"/>
        </w:rPr>
        <w:t xml:space="preserve">easonal closures of </w:t>
      </w:r>
      <w:r w:rsidR="00CC3FC4">
        <w:rPr>
          <w:rFonts w:ascii="Times New Roman" w:hAnsi="Times New Roman" w:cs="Times New Roman"/>
          <w:lang w:val="en-CA"/>
        </w:rPr>
        <w:t xml:space="preserve">open </w:t>
      </w:r>
      <w:r w:rsidR="00153337">
        <w:rPr>
          <w:rFonts w:ascii="Times New Roman" w:hAnsi="Times New Roman" w:cs="Times New Roman"/>
          <w:lang w:val="en-CA"/>
        </w:rPr>
        <w:t xml:space="preserve">areas </w:t>
      </w:r>
      <w:r w:rsidR="007761EE">
        <w:rPr>
          <w:rFonts w:ascii="Times New Roman" w:hAnsi="Times New Roman" w:cs="Times New Roman"/>
          <w:lang w:val="en-CA"/>
        </w:rPr>
        <w:t xml:space="preserve">with high numbers of </w:t>
      </w:r>
      <w:r w:rsidR="001F1967">
        <w:rPr>
          <w:rFonts w:ascii="Times New Roman" w:hAnsi="Times New Roman" w:cs="Times New Roman"/>
          <w:lang w:val="en-CA"/>
        </w:rPr>
        <w:t xml:space="preserve">bold or aggressive </w:t>
      </w:r>
      <w:r w:rsidR="00A84B04">
        <w:rPr>
          <w:rFonts w:ascii="Times New Roman" w:hAnsi="Times New Roman" w:cs="Times New Roman"/>
          <w:lang w:val="en-CA"/>
        </w:rPr>
        <w:t>interactions</w:t>
      </w:r>
      <w:r w:rsidR="001F1967">
        <w:rPr>
          <w:rFonts w:ascii="Times New Roman" w:hAnsi="Times New Roman" w:cs="Times New Roman"/>
          <w:lang w:val="en-CA"/>
        </w:rPr>
        <w:t xml:space="preserve"> </w:t>
      </w:r>
      <w:r w:rsidR="003870E0">
        <w:rPr>
          <w:rFonts w:ascii="Times New Roman" w:hAnsi="Times New Roman" w:cs="Times New Roman"/>
          <w:lang w:val="en-CA"/>
        </w:rPr>
        <w:t>to</w:t>
      </w:r>
      <w:r w:rsidR="001F1967">
        <w:rPr>
          <w:rFonts w:ascii="Times New Roman" w:hAnsi="Times New Roman" w:cs="Times New Roman"/>
          <w:lang w:val="en-CA"/>
        </w:rPr>
        <w:t xml:space="preserve"> </w:t>
      </w:r>
      <w:r w:rsidR="00BA3A60">
        <w:rPr>
          <w:rFonts w:ascii="Times New Roman" w:hAnsi="Times New Roman" w:cs="Times New Roman"/>
          <w:lang w:val="en-CA"/>
        </w:rPr>
        <w:t xml:space="preserve">limit </w:t>
      </w:r>
      <w:r w:rsidR="00B24E1C">
        <w:rPr>
          <w:rFonts w:ascii="Times New Roman" w:hAnsi="Times New Roman" w:cs="Times New Roman"/>
          <w:lang w:val="en-CA"/>
        </w:rPr>
        <w:t xml:space="preserve">risks to human and pet safety and also prevent </w:t>
      </w:r>
      <w:r w:rsidR="00BA3A60">
        <w:rPr>
          <w:rFonts w:ascii="Times New Roman" w:hAnsi="Times New Roman" w:cs="Times New Roman"/>
          <w:lang w:val="en-CA"/>
        </w:rPr>
        <w:t xml:space="preserve">further habituation of </w:t>
      </w:r>
      <w:r w:rsidR="003E10AE">
        <w:rPr>
          <w:rFonts w:ascii="Times New Roman" w:hAnsi="Times New Roman" w:cs="Times New Roman"/>
          <w:lang w:val="en-CA"/>
        </w:rPr>
        <w:t xml:space="preserve">adult </w:t>
      </w:r>
      <w:r w:rsidR="0079545C">
        <w:rPr>
          <w:rFonts w:ascii="Times New Roman" w:hAnsi="Times New Roman" w:cs="Times New Roman"/>
          <w:lang w:val="en-CA"/>
        </w:rPr>
        <w:t xml:space="preserve">or </w:t>
      </w:r>
      <w:r w:rsidR="00093EAB">
        <w:rPr>
          <w:rFonts w:ascii="Times New Roman" w:hAnsi="Times New Roman" w:cs="Times New Roman"/>
          <w:lang w:val="en-CA"/>
        </w:rPr>
        <w:t xml:space="preserve">young coyotes. </w:t>
      </w:r>
      <w:r w:rsidR="00B55174">
        <w:rPr>
          <w:rFonts w:ascii="Times New Roman" w:hAnsi="Times New Roman" w:cs="Times New Roman"/>
          <w:lang w:val="en-CA"/>
        </w:rPr>
        <w:t xml:space="preserve">Additionally, aversive conditioning </w:t>
      </w:r>
      <w:r w:rsidR="00F80EEA">
        <w:rPr>
          <w:rFonts w:ascii="Times New Roman" w:hAnsi="Times New Roman" w:cs="Times New Roman"/>
          <w:lang w:val="en-CA"/>
        </w:rPr>
        <w:t xml:space="preserve">programs that target </w:t>
      </w:r>
      <w:r w:rsidR="003014D3">
        <w:rPr>
          <w:rFonts w:ascii="Times New Roman" w:hAnsi="Times New Roman" w:cs="Times New Roman"/>
          <w:lang w:val="en-CA"/>
        </w:rPr>
        <w:t xml:space="preserve">these higher-risk areas </w:t>
      </w:r>
      <w:r w:rsidR="00D63334">
        <w:rPr>
          <w:rFonts w:ascii="Times New Roman" w:hAnsi="Times New Roman" w:cs="Times New Roman"/>
          <w:lang w:val="en-CA"/>
        </w:rPr>
        <w:t>during</w:t>
      </w:r>
      <w:r w:rsidR="00CE05AF">
        <w:rPr>
          <w:rFonts w:ascii="Times New Roman" w:hAnsi="Times New Roman" w:cs="Times New Roman"/>
          <w:lang w:val="en-CA"/>
        </w:rPr>
        <w:t xml:space="preserve"> the </w:t>
      </w:r>
      <w:r w:rsidR="00CE05AF">
        <w:rPr>
          <w:rFonts w:ascii="Times New Roman" w:hAnsi="Times New Roman" w:cs="Times New Roman"/>
          <w:lang w:val="en-CA"/>
        </w:rPr>
        <w:lastRenderedPageBreak/>
        <w:t xml:space="preserve">breeding season </w:t>
      </w:r>
      <w:r w:rsidR="00F85F8A">
        <w:rPr>
          <w:rFonts w:ascii="Times New Roman" w:hAnsi="Times New Roman" w:cs="Times New Roman"/>
          <w:lang w:val="en-CA"/>
        </w:rPr>
        <w:t>prior to</w:t>
      </w:r>
      <w:r w:rsidR="00057153">
        <w:rPr>
          <w:rFonts w:ascii="Times New Roman" w:hAnsi="Times New Roman" w:cs="Times New Roman"/>
          <w:lang w:val="en-CA"/>
        </w:rPr>
        <w:t xml:space="preserve"> den site selection may prevent </w:t>
      </w:r>
      <w:r w:rsidR="001D16D2">
        <w:rPr>
          <w:rFonts w:ascii="Times New Roman" w:hAnsi="Times New Roman" w:cs="Times New Roman"/>
          <w:lang w:val="en-CA"/>
        </w:rPr>
        <w:t>denning</w:t>
      </w:r>
      <w:r w:rsidR="00910D5A">
        <w:rPr>
          <w:rFonts w:ascii="Times New Roman" w:hAnsi="Times New Roman" w:cs="Times New Roman"/>
          <w:lang w:val="en-CA"/>
        </w:rPr>
        <w:t xml:space="preserve"> in these areas and proactively prevent negative interactions</w:t>
      </w:r>
      <w:r w:rsidR="00C865BF">
        <w:rPr>
          <w:rFonts w:ascii="Times New Roman" w:hAnsi="Times New Roman" w:cs="Times New Roman"/>
          <w:lang w:val="en-CA"/>
        </w:rPr>
        <w:t xml:space="preserve"> </w:t>
      </w:r>
      <w:r w:rsidR="00C865BF">
        <w:rPr>
          <w:rFonts w:ascii="Times New Roman" w:hAnsi="Times New Roman" w:cs="Times New Roman"/>
          <w:lang w:val="en-CA"/>
        </w:rPr>
        <w:fldChar w:fldCharType="begin"/>
      </w:r>
      <w:r w:rsidR="00C865BF">
        <w:rPr>
          <w:rFonts w:ascii="Times New Roman" w:hAnsi="Times New Roman" w:cs="Times New Roman"/>
          <w:lang w:val="en-CA"/>
        </w:rPr>
        <w:instrText xml:space="preserve"> ADDIN EN.CITE &lt;EndNote&gt;&lt;Cite&gt;&lt;Author&gt;Bonnell&lt;/Author&gt;&lt;Year&gt;2017&lt;/Year&gt;&lt;IDText&gt;Using resident-based hazing programs to reduce human-coyote conflicts in urban environments&lt;/IDText&gt;&lt;DisplayText&gt;(Bonnell and Breck, 2017)&lt;/DisplayText&gt;&lt;record&gt;&lt;dates&gt;&lt;pub-dates&gt;&lt;date&gt;Fal&lt;/date&gt;&lt;/pub-dates&gt;&lt;year&gt;2017&lt;/year&gt;&lt;/dates&gt;&lt;keywords&gt;&lt;keyword&gt;aversive conditioning&lt;/keyword&gt;&lt;keyword&gt;behavior&lt;/keyword&gt;&lt;keyword&gt;Canis latrans&lt;/keyword&gt;&lt;keyword&gt;citizen science&lt;/keyword&gt;&lt;keyword&gt;&lt;/keyword&gt;&lt;keyword&gt;community engagement&lt;/keyword&gt;&lt;keyword&gt;Colorado&lt;/keyword&gt;&lt;keyword&gt;coyote&lt;/keyword&gt;&lt;keyword&gt;Denver Metro Area&lt;/keyword&gt;&lt;keyword&gt;hazing&lt;/keyword&gt;&lt;keyword&gt;metropolitan-area&lt;/keyword&gt;&lt;keyword&gt;denver&lt;/keyword&gt;&lt;keyword&gt;Biodiversity &amp;amp; Conservation&lt;/keyword&gt;&lt;keyword&gt;Environmental Sciences &amp;amp; Ecology&lt;/keyword&gt;&lt;/keywords&gt;&lt;urls&gt;&lt;related-urls&gt;&lt;url&gt;&amp;lt;Go to ISI&amp;gt;://WOS:000415063700011&lt;/url&gt;&lt;/related-urls&gt;&lt;/urls&gt;&lt;isbn&gt;1934-4392&lt;/isbn&gt;&lt;work-type&gt;Article&lt;/work-type&gt;&lt;titles&gt;&lt;title&gt;Using resident-based hazing programs to reduce human-coyote conflicts in urban environments&lt;/title&gt;&lt;secondary-title&gt;Human-Wildlife Interactions&lt;/secondary-title&gt;&lt;alt-title&gt;Hum.-Wildl. Interact.&lt;/alt-title&gt;&lt;/titles&gt;&lt;pages&gt;146-155&lt;/pages&gt;&lt;number&gt;2&lt;/number&gt;&lt;contributors&gt;&lt;authors&gt;&lt;author&gt;Bonnell, M. A.&lt;/author&gt;&lt;author&gt;Breck, S. W.&lt;/author&gt;&lt;/authors&gt;&lt;/contributors&gt;&lt;language&gt;English&lt;/language&gt;&lt;added-date format="utc"&gt;1599961689&lt;/added-date&gt;&lt;ref-type name="Journal Article"&gt;17&lt;/ref-type&gt;&lt;auth-address&gt;[Bonnell, Mary Ann] Jefferson Cty Open Space, 700 Jefferson Cty Pkwy 100, Golden, CO 80401 USA. [Breck, Stewart W.] Wildlife Serv, USDA, APHIS, Natl Wildlife Res Ctr, 4101 LaPorte Ave, Ft Collins, CO 80521 USA.&amp;#xD;Breck, SW (corresponding author), Wildlife Serv, USDA, APHIS, Natl Wildlife Res Ctr, 4101 LaPorte Ave, Ft Collins, CO 80521 USA.&amp;#xD;stewart.w.breck@aphis.usda.gov&lt;/auth-address&gt;&lt;rec-number&gt;336&lt;/rec-number&gt;&lt;last-updated-date format="utc"&gt;1599961689&lt;/last-updated-date&gt;&lt;accession-num&gt;WOS:000415063700011&lt;/accession-num&gt;&lt;volume&gt;11&lt;/volume&gt;&lt;/record&gt;&lt;/Cite&gt;&lt;/EndNote&gt;</w:instrText>
      </w:r>
      <w:r w:rsidR="00C865BF">
        <w:rPr>
          <w:rFonts w:ascii="Times New Roman" w:hAnsi="Times New Roman" w:cs="Times New Roman"/>
          <w:lang w:val="en-CA"/>
        </w:rPr>
        <w:fldChar w:fldCharType="separate"/>
      </w:r>
      <w:r w:rsidR="00C865BF">
        <w:rPr>
          <w:rFonts w:ascii="Times New Roman" w:hAnsi="Times New Roman" w:cs="Times New Roman"/>
          <w:noProof/>
          <w:lang w:val="en-CA"/>
        </w:rPr>
        <w:t>(Bonnell and Breck, 2017)</w:t>
      </w:r>
      <w:r w:rsidR="00C865BF">
        <w:rPr>
          <w:rFonts w:ascii="Times New Roman" w:hAnsi="Times New Roman" w:cs="Times New Roman"/>
          <w:lang w:val="en-CA"/>
        </w:rPr>
        <w:fldChar w:fldCharType="end"/>
      </w:r>
      <w:r w:rsidR="007C3159">
        <w:rPr>
          <w:rFonts w:ascii="Times New Roman" w:hAnsi="Times New Roman" w:cs="Times New Roman"/>
          <w:lang w:val="en-CA"/>
        </w:rPr>
        <w:t xml:space="preserve">. </w:t>
      </w:r>
      <w:r w:rsidR="00CE05AF">
        <w:rPr>
          <w:rFonts w:ascii="Times New Roman" w:hAnsi="Times New Roman" w:cs="Times New Roman"/>
          <w:lang w:val="en-CA"/>
        </w:rPr>
        <w:t xml:space="preserve">Our findings also demonstrate that </w:t>
      </w:r>
      <w:r w:rsidR="003820FB">
        <w:rPr>
          <w:rFonts w:ascii="Times New Roman" w:hAnsi="Times New Roman" w:cs="Times New Roman"/>
          <w:lang w:val="en-CA"/>
        </w:rPr>
        <w:t>f</w:t>
      </w:r>
      <w:r w:rsidR="000A35F5">
        <w:rPr>
          <w:rFonts w:ascii="Times New Roman" w:hAnsi="Times New Roman" w:cs="Times New Roman"/>
          <w:lang w:val="en-CA"/>
        </w:rPr>
        <w:t xml:space="preserve">urther resources and research </w:t>
      </w:r>
      <w:r w:rsidR="00B70DC6">
        <w:rPr>
          <w:rFonts w:ascii="Times New Roman" w:hAnsi="Times New Roman" w:cs="Times New Roman"/>
          <w:lang w:val="en-CA"/>
        </w:rPr>
        <w:t>are</w:t>
      </w:r>
      <w:r w:rsidR="000A35F5">
        <w:rPr>
          <w:rFonts w:ascii="Times New Roman" w:hAnsi="Times New Roman" w:cs="Times New Roman"/>
          <w:lang w:val="en-CA"/>
        </w:rPr>
        <w:t xml:space="preserve"> needed to </w:t>
      </w:r>
      <w:r w:rsidR="00D7614F">
        <w:rPr>
          <w:rFonts w:ascii="Times New Roman" w:hAnsi="Times New Roman" w:cs="Times New Roman"/>
          <w:lang w:val="en-CA"/>
        </w:rPr>
        <w:t xml:space="preserve">mitigate the increase in </w:t>
      </w:r>
      <w:r w:rsidR="000A35F5">
        <w:rPr>
          <w:rFonts w:ascii="Times New Roman" w:hAnsi="Times New Roman" w:cs="Times New Roman"/>
          <w:lang w:val="en-CA"/>
        </w:rPr>
        <w:t xml:space="preserve">coyote </w:t>
      </w:r>
      <w:r w:rsidR="00D7614F">
        <w:rPr>
          <w:rFonts w:ascii="Times New Roman" w:hAnsi="Times New Roman" w:cs="Times New Roman"/>
          <w:lang w:val="en-CA"/>
        </w:rPr>
        <w:t>boldness and human concern that we identified in our study.</w:t>
      </w:r>
      <w:r w:rsidR="0078290B">
        <w:rPr>
          <w:rFonts w:ascii="Times New Roman" w:hAnsi="Times New Roman" w:cs="Times New Roman"/>
          <w:lang w:val="en-CA"/>
        </w:rPr>
        <w:t xml:space="preserve"> </w:t>
      </w:r>
      <w:r w:rsidR="00A758A1">
        <w:rPr>
          <w:rFonts w:ascii="Times New Roman" w:hAnsi="Times New Roman" w:cs="Times New Roman"/>
          <w:lang w:val="en-CA"/>
        </w:rPr>
        <w:t xml:space="preserve">These actions are likely to increase opportunities for coexistence by coyotes and people in cities across North America. </w:t>
      </w:r>
    </w:p>
    <w:p w14:paraId="6E396EB0" w14:textId="77777777" w:rsidR="00B70DC6" w:rsidRDefault="00B70DC6" w:rsidP="00576658">
      <w:pPr>
        <w:spacing w:line="480" w:lineRule="auto"/>
        <w:rPr>
          <w:rFonts w:ascii="Times New Roman" w:hAnsi="Times New Roman" w:cs="Times New Roman"/>
          <w:lang w:val="en-CA"/>
        </w:rPr>
      </w:pPr>
    </w:p>
    <w:p w14:paraId="52700C77" w14:textId="52F54C13" w:rsidR="000B388D" w:rsidRPr="000B388D" w:rsidRDefault="000B388D" w:rsidP="00BA0A2E">
      <w:pPr>
        <w:spacing w:line="480" w:lineRule="auto"/>
        <w:rPr>
          <w:rFonts w:ascii="Times New Roman" w:hAnsi="Times New Roman" w:cs="Times New Roman"/>
          <w:b/>
          <w:bCs/>
          <w:lang w:val="en-CA"/>
        </w:rPr>
      </w:pPr>
      <w:r>
        <w:rPr>
          <w:rFonts w:ascii="Times New Roman" w:hAnsi="Times New Roman" w:cs="Times New Roman"/>
          <w:b/>
          <w:bCs/>
          <w:lang w:val="en-CA"/>
        </w:rPr>
        <w:t>Acknowledgements</w:t>
      </w:r>
    </w:p>
    <w:p w14:paraId="0904DC07" w14:textId="31922108" w:rsidR="000B388D" w:rsidRDefault="000B388D" w:rsidP="00170040">
      <w:pPr>
        <w:spacing w:line="480" w:lineRule="auto"/>
        <w:rPr>
          <w:rFonts w:ascii="Times New Roman" w:hAnsi="Times New Roman" w:cs="Times New Roman"/>
          <w:lang w:val="en-CA"/>
        </w:rPr>
      </w:pPr>
      <w:r>
        <w:rPr>
          <w:rFonts w:ascii="Times New Roman" w:hAnsi="Times New Roman" w:cs="Times New Roman"/>
          <w:lang w:val="en-CA"/>
        </w:rPr>
        <w:t>We thank Cassondra Stevenson for assistance with ArcGIS software</w:t>
      </w:r>
      <w:r w:rsidR="00B70DC6">
        <w:rPr>
          <w:rFonts w:ascii="Times New Roman" w:hAnsi="Times New Roman" w:cs="Times New Roman"/>
          <w:lang w:val="en-CA"/>
        </w:rPr>
        <w:t>,</w:t>
      </w:r>
      <w:r>
        <w:rPr>
          <w:rFonts w:ascii="Times New Roman" w:hAnsi="Times New Roman" w:cs="Times New Roman"/>
          <w:lang w:val="en-CA"/>
        </w:rPr>
        <w:t xml:space="preserve"> Sage Raymond</w:t>
      </w:r>
      <w:r w:rsidR="00B70DC6">
        <w:rPr>
          <w:rFonts w:ascii="Times New Roman" w:hAnsi="Times New Roman" w:cs="Times New Roman"/>
          <w:lang w:val="en-CA"/>
        </w:rPr>
        <w:t xml:space="preserve"> and Arya </w:t>
      </w:r>
      <w:proofErr w:type="spellStart"/>
      <w:r w:rsidR="00B70DC6">
        <w:rPr>
          <w:rFonts w:ascii="Times New Roman" w:hAnsi="Times New Roman" w:cs="Times New Roman"/>
          <w:lang w:val="en-CA"/>
        </w:rPr>
        <w:t>Horon</w:t>
      </w:r>
      <w:proofErr w:type="spellEnd"/>
      <w:r>
        <w:rPr>
          <w:rFonts w:ascii="Times New Roman" w:hAnsi="Times New Roman" w:cs="Times New Roman"/>
          <w:lang w:val="en-CA"/>
        </w:rPr>
        <w:t xml:space="preserve"> for providing valuable feedback on this manuscript, and Jonathan Wild for assistance classifying reports. We deeply appreciate </w:t>
      </w:r>
      <w:r w:rsidR="00767F75">
        <w:rPr>
          <w:rFonts w:ascii="Times New Roman" w:hAnsi="Times New Roman" w:cs="Times New Roman"/>
          <w:lang w:val="en-CA"/>
        </w:rPr>
        <w:t>23</w:t>
      </w:r>
      <w:r>
        <w:rPr>
          <w:rFonts w:ascii="Times New Roman" w:hAnsi="Times New Roman" w:cs="Times New Roman"/>
          <w:lang w:val="en-CA"/>
        </w:rPr>
        <w:t xml:space="preserve"> volunteers who donated their time to help classify coyote reports (</w:t>
      </w:r>
      <w:r w:rsidR="002209A2">
        <w:rPr>
          <w:rFonts w:ascii="Times New Roman" w:hAnsi="Times New Roman" w:cs="Times New Roman"/>
          <w:lang w:val="en-CA"/>
        </w:rPr>
        <w:t xml:space="preserve">Amy Malo, </w:t>
      </w:r>
      <w:r w:rsidR="0096086E">
        <w:rPr>
          <w:rFonts w:ascii="Times New Roman" w:hAnsi="Times New Roman" w:cs="Times New Roman"/>
          <w:lang w:val="en-CA"/>
        </w:rPr>
        <w:t xml:space="preserve">Asma Hamid, </w:t>
      </w:r>
      <w:r w:rsidR="00031ABC">
        <w:rPr>
          <w:rFonts w:ascii="Times New Roman" w:hAnsi="Times New Roman" w:cs="Times New Roman"/>
          <w:lang w:val="en-CA"/>
        </w:rPr>
        <w:t xml:space="preserve">Arya </w:t>
      </w:r>
      <w:proofErr w:type="spellStart"/>
      <w:r w:rsidR="00031ABC">
        <w:rPr>
          <w:rFonts w:ascii="Times New Roman" w:hAnsi="Times New Roman" w:cs="Times New Roman"/>
          <w:lang w:val="en-CA"/>
        </w:rPr>
        <w:t>Horon</w:t>
      </w:r>
      <w:proofErr w:type="spellEnd"/>
      <w:r w:rsidR="00031ABC">
        <w:rPr>
          <w:rFonts w:ascii="Times New Roman" w:hAnsi="Times New Roman" w:cs="Times New Roman"/>
          <w:lang w:val="en-CA"/>
        </w:rPr>
        <w:t xml:space="preserve">, </w:t>
      </w:r>
      <w:r w:rsidR="00E80F87">
        <w:rPr>
          <w:rFonts w:ascii="Times New Roman" w:hAnsi="Times New Roman" w:cs="Times New Roman"/>
          <w:lang w:val="en-CA"/>
        </w:rPr>
        <w:t xml:space="preserve">Allison Cain, Caley </w:t>
      </w:r>
      <w:proofErr w:type="spellStart"/>
      <w:r w:rsidR="00E80F87">
        <w:rPr>
          <w:rFonts w:ascii="Times New Roman" w:hAnsi="Times New Roman" w:cs="Times New Roman"/>
          <w:lang w:val="en-CA"/>
        </w:rPr>
        <w:t>Campkin</w:t>
      </w:r>
      <w:proofErr w:type="spellEnd"/>
      <w:r w:rsidR="00E80F87">
        <w:rPr>
          <w:rFonts w:ascii="Times New Roman" w:hAnsi="Times New Roman" w:cs="Times New Roman"/>
          <w:lang w:val="en-CA"/>
        </w:rPr>
        <w:t>, C</w:t>
      </w:r>
      <w:r w:rsidR="0089736C">
        <w:rPr>
          <w:rFonts w:ascii="Times New Roman" w:hAnsi="Times New Roman" w:cs="Times New Roman"/>
          <w:lang w:val="en-CA"/>
        </w:rPr>
        <w:t>leo</w:t>
      </w:r>
      <w:r w:rsidR="00E80F87">
        <w:rPr>
          <w:rFonts w:ascii="Times New Roman" w:hAnsi="Times New Roman" w:cs="Times New Roman"/>
          <w:lang w:val="en-CA"/>
        </w:rPr>
        <w:t xml:space="preserve"> Randall, Donovan Currie, Danika Wack, Gabrielle </w:t>
      </w:r>
      <w:proofErr w:type="spellStart"/>
      <w:r w:rsidR="00E80F87">
        <w:rPr>
          <w:rFonts w:ascii="Times New Roman" w:hAnsi="Times New Roman" w:cs="Times New Roman"/>
          <w:lang w:val="en-CA"/>
        </w:rPr>
        <w:t>Lajeunesse</w:t>
      </w:r>
      <w:proofErr w:type="spellEnd"/>
      <w:r w:rsidR="00E80F87">
        <w:rPr>
          <w:rFonts w:ascii="Times New Roman" w:hAnsi="Times New Roman" w:cs="Times New Roman"/>
          <w:lang w:val="en-CA"/>
        </w:rPr>
        <w:t xml:space="preserve">, Sage Raymond, Hailey </w:t>
      </w:r>
      <w:proofErr w:type="spellStart"/>
      <w:r w:rsidR="00E80F87">
        <w:rPr>
          <w:rFonts w:ascii="Times New Roman" w:hAnsi="Times New Roman" w:cs="Times New Roman"/>
          <w:lang w:val="en-CA"/>
        </w:rPr>
        <w:t>Dunsire</w:t>
      </w:r>
      <w:proofErr w:type="spellEnd"/>
      <w:r w:rsidR="00E80F87">
        <w:rPr>
          <w:rFonts w:ascii="Times New Roman" w:hAnsi="Times New Roman" w:cs="Times New Roman"/>
          <w:lang w:val="en-CA"/>
        </w:rPr>
        <w:t xml:space="preserve">, Jessica Butts, Kelsey Fleming, Khoi Nguyen, Matthew Elphick, Muskaan Tiwari, </w:t>
      </w:r>
      <w:proofErr w:type="spellStart"/>
      <w:r w:rsidR="00E80F87">
        <w:rPr>
          <w:rFonts w:ascii="Times New Roman" w:hAnsi="Times New Roman" w:cs="Times New Roman"/>
          <w:lang w:val="en-CA"/>
        </w:rPr>
        <w:t>Osa</w:t>
      </w:r>
      <w:proofErr w:type="spellEnd"/>
      <w:r w:rsidR="00E80F87">
        <w:rPr>
          <w:rFonts w:ascii="Times New Roman" w:hAnsi="Times New Roman" w:cs="Times New Roman"/>
          <w:lang w:val="en-CA"/>
        </w:rPr>
        <w:t xml:space="preserve"> Campbell, Rachel </w:t>
      </w:r>
      <w:proofErr w:type="spellStart"/>
      <w:r w:rsidR="00E80F87">
        <w:rPr>
          <w:rFonts w:ascii="Times New Roman" w:hAnsi="Times New Roman" w:cs="Times New Roman"/>
          <w:lang w:val="en-CA"/>
        </w:rPr>
        <w:t>Godinho</w:t>
      </w:r>
      <w:proofErr w:type="spellEnd"/>
      <w:r w:rsidR="00E80F87">
        <w:rPr>
          <w:rFonts w:ascii="Times New Roman" w:hAnsi="Times New Roman" w:cs="Times New Roman"/>
          <w:lang w:val="en-CA"/>
        </w:rPr>
        <w:t>, S</w:t>
      </w:r>
      <w:r w:rsidR="0089736C">
        <w:rPr>
          <w:rFonts w:ascii="Times New Roman" w:hAnsi="Times New Roman" w:cs="Times New Roman"/>
          <w:lang w:val="en-CA"/>
        </w:rPr>
        <w:t>ydney</w:t>
      </w:r>
      <w:r w:rsidR="00E80F87">
        <w:rPr>
          <w:rFonts w:ascii="Times New Roman" w:hAnsi="Times New Roman" w:cs="Times New Roman"/>
          <w:lang w:val="en-CA"/>
        </w:rPr>
        <w:t xml:space="preserve"> Enns, Sofia Guest, Stephen </w:t>
      </w:r>
      <w:proofErr w:type="spellStart"/>
      <w:r w:rsidR="00E80F87">
        <w:rPr>
          <w:rFonts w:ascii="Times New Roman" w:hAnsi="Times New Roman" w:cs="Times New Roman"/>
          <w:lang w:val="en-CA"/>
        </w:rPr>
        <w:t>Shikaze</w:t>
      </w:r>
      <w:proofErr w:type="spellEnd"/>
      <w:r w:rsidR="00E80F87">
        <w:rPr>
          <w:rFonts w:ascii="Times New Roman" w:hAnsi="Times New Roman" w:cs="Times New Roman"/>
          <w:lang w:val="en-CA"/>
        </w:rPr>
        <w:t xml:space="preserve"> and </w:t>
      </w:r>
      <w:proofErr w:type="spellStart"/>
      <w:r w:rsidR="00E80F87">
        <w:rPr>
          <w:rFonts w:ascii="Times New Roman" w:hAnsi="Times New Roman" w:cs="Times New Roman"/>
          <w:lang w:val="en-CA"/>
        </w:rPr>
        <w:t>Tawnee</w:t>
      </w:r>
      <w:proofErr w:type="spellEnd"/>
      <w:r w:rsidR="00E80F87">
        <w:rPr>
          <w:rFonts w:ascii="Times New Roman" w:hAnsi="Times New Roman" w:cs="Times New Roman"/>
          <w:lang w:val="en-CA"/>
        </w:rPr>
        <w:t xml:space="preserve"> Dupuis)</w:t>
      </w:r>
      <w:r w:rsidR="00055EA9">
        <w:rPr>
          <w:rFonts w:ascii="Times New Roman" w:hAnsi="Times New Roman" w:cs="Times New Roman"/>
          <w:lang w:val="en-CA"/>
        </w:rPr>
        <w:t>,</w:t>
      </w:r>
      <w:r w:rsidR="005E1AC0">
        <w:rPr>
          <w:rFonts w:ascii="Times New Roman" w:hAnsi="Times New Roman" w:cs="Times New Roman"/>
          <w:lang w:val="en-CA"/>
        </w:rPr>
        <w:t xml:space="preserve"> </w:t>
      </w:r>
      <w:r>
        <w:rPr>
          <w:rFonts w:ascii="Times New Roman" w:hAnsi="Times New Roman" w:cs="Times New Roman"/>
          <w:lang w:val="en-CA"/>
        </w:rPr>
        <w:t xml:space="preserve">and </w:t>
      </w:r>
      <w:r w:rsidR="00C94C64">
        <w:rPr>
          <w:rFonts w:ascii="Times New Roman" w:hAnsi="Times New Roman" w:cs="Times New Roman"/>
          <w:lang w:val="en-CA"/>
        </w:rPr>
        <w:t xml:space="preserve">thousands </w:t>
      </w:r>
      <w:r>
        <w:rPr>
          <w:rFonts w:ascii="Times New Roman" w:hAnsi="Times New Roman" w:cs="Times New Roman"/>
          <w:lang w:val="en-CA"/>
        </w:rPr>
        <w:t xml:space="preserve">of community members who submitted reports of coyotes. </w:t>
      </w:r>
      <w:r w:rsidR="00170040">
        <w:rPr>
          <w:rFonts w:ascii="Times New Roman" w:hAnsi="Times New Roman" w:cs="Times New Roman"/>
        </w:rPr>
        <w:t xml:space="preserve">We respectfully acknowledge that this work was conducted on Treaty 6 territory, </w:t>
      </w:r>
      <w:r w:rsidR="00170040" w:rsidRPr="009262DA">
        <w:rPr>
          <w:rFonts w:ascii="Times New Roman" w:hAnsi="Times New Roman" w:cs="Times New Roman"/>
        </w:rPr>
        <w:t xml:space="preserve">a traditional gathering place for diverse Indigenous peoples including the Cree, Blackfoot, Métis, </w:t>
      </w:r>
      <w:proofErr w:type="spellStart"/>
      <w:r w:rsidR="00170040" w:rsidRPr="009262DA">
        <w:rPr>
          <w:rFonts w:ascii="Times New Roman" w:hAnsi="Times New Roman" w:cs="Times New Roman"/>
        </w:rPr>
        <w:t>Nakota</w:t>
      </w:r>
      <w:proofErr w:type="spellEnd"/>
      <w:r w:rsidR="00170040" w:rsidRPr="009262DA">
        <w:rPr>
          <w:rFonts w:ascii="Times New Roman" w:hAnsi="Times New Roman" w:cs="Times New Roman"/>
        </w:rPr>
        <w:t xml:space="preserve"> Sioux, Iroquois, Dene, Ojibway/ Saulteaux/Anishinaabe, Inuit, and many others</w:t>
      </w:r>
      <w:r w:rsidR="00170040">
        <w:rPr>
          <w:rFonts w:ascii="Times New Roman" w:hAnsi="Times New Roman" w:cs="Times New Roman"/>
        </w:rPr>
        <w:t>.</w:t>
      </w:r>
    </w:p>
    <w:p w14:paraId="3E9C4753" w14:textId="53643E0E" w:rsidR="00717648" w:rsidRPr="00E36A85" w:rsidRDefault="00717648" w:rsidP="00BA0A2E">
      <w:pPr>
        <w:spacing w:line="480" w:lineRule="auto"/>
        <w:rPr>
          <w:rFonts w:ascii="Times New Roman" w:hAnsi="Times New Roman" w:cs="Times New Roman"/>
          <w:lang w:val="en-CA"/>
        </w:rPr>
      </w:pPr>
      <w:r w:rsidRPr="00E36A85">
        <w:rPr>
          <w:rFonts w:ascii="Times New Roman" w:hAnsi="Times New Roman" w:cs="Times New Roman"/>
          <w:lang w:val="en-CA"/>
        </w:rPr>
        <w:br w:type="page"/>
      </w:r>
    </w:p>
    <w:p w14:paraId="47AD8B35" w14:textId="3B6F3E3F" w:rsidR="00717648" w:rsidRPr="00E36A85" w:rsidRDefault="00485E2F" w:rsidP="00BA0A2E">
      <w:pPr>
        <w:spacing w:line="480" w:lineRule="auto"/>
        <w:jc w:val="center"/>
        <w:rPr>
          <w:rFonts w:ascii="Times New Roman" w:hAnsi="Times New Roman" w:cs="Times New Roman"/>
          <w:b/>
          <w:bCs/>
          <w:lang w:val="en-CA"/>
        </w:rPr>
      </w:pPr>
      <w:commentRangeStart w:id="1"/>
      <w:r w:rsidRPr="00E36A85">
        <w:rPr>
          <w:rFonts w:ascii="Times New Roman" w:hAnsi="Times New Roman" w:cs="Times New Roman"/>
          <w:b/>
          <w:bCs/>
          <w:lang w:val="en-CA"/>
        </w:rPr>
        <w:lastRenderedPageBreak/>
        <w:t>LITERATURE</w:t>
      </w:r>
      <w:r w:rsidR="00717648" w:rsidRPr="00E36A85">
        <w:rPr>
          <w:rFonts w:ascii="Times New Roman" w:hAnsi="Times New Roman" w:cs="Times New Roman"/>
          <w:b/>
          <w:bCs/>
          <w:lang w:val="en-CA"/>
        </w:rPr>
        <w:t xml:space="preserve"> CITED</w:t>
      </w:r>
      <w:r w:rsidR="00CD2B24">
        <w:rPr>
          <w:rFonts w:ascii="Times New Roman" w:hAnsi="Times New Roman" w:cs="Times New Roman"/>
          <w:b/>
          <w:bCs/>
          <w:lang w:val="en-CA"/>
        </w:rPr>
        <w:t xml:space="preserve"> </w:t>
      </w:r>
      <w:commentRangeEnd w:id="1"/>
      <w:r w:rsidR="00D43631">
        <w:rPr>
          <w:rStyle w:val="CommentReference"/>
        </w:rPr>
        <w:commentReference w:id="1"/>
      </w:r>
    </w:p>
    <w:p w14:paraId="2B80F3F8" w14:textId="77777777" w:rsidR="00717648" w:rsidRPr="00E36A85" w:rsidRDefault="00717648" w:rsidP="00BA0A2E">
      <w:pPr>
        <w:spacing w:line="480" w:lineRule="auto"/>
        <w:jc w:val="center"/>
        <w:rPr>
          <w:rFonts w:ascii="Times New Roman" w:hAnsi="Times New Roman" w:cs="Times New Roman"/>
          <w:b/>
          <w:bCs/>
          <w:lang w:val="en-CA"/>
        </w:rPr>
      </w:pPr>
    </w:p>
    <w:p w14:paraId="6CCE77E5" w14:textId="77777777" w:rsidR="005D79B7" w:rsidRPr="005D79B7" w:rsidRDefault="00717648" w:rsidP="005D79B7">
      <w:pPr>
        <w:pStyle w:val="EndNoteBibliography"/>
        <w:ind w:left="720" w:hanging="720"/>
        <w:rPr>
          <w:noProof/>
        </w:rPr>
      </w:pPr>
      <w:r w:rsidRPr="00E36A85">
        <w:rPr>
          <w:lang w:val="en-CA"/>
        </w:rPr>
        <w:fldChar w:fldCharType="begin"/>
      </w:r>
      <w:r w:rsidRPr="00E36A85">
        <w:rPr>
          <w:lang w:val="en-CA"/>
        </w:rPr>
        <w:instrText xml:space="preserve"> ADDIN EN.REFLIST </w:instrText>
      </w:r>
      <w:r w:rsidRPr="00E36A85">
        <w:rPr>
          <w:lang w:val="en-CA"/>
        </w:rPr>
        <w:fldChar w:fldCharType="separate"/>
      </w:r>
      <w:r w:rsidR="005D79B7" w:rsidRPr="005D79B7">
        <w:rPr>
          <w:noProof/>
        </w:rPr>
        <w:t>ALEXANDER, S. M. &amp; QUINN , M. S. 2011. Coyote (Canis latrans) Interactions With Humans and Pets Reported in the Canadian Print Media (1995–2010). Human Dimensions of Wildlife.</w:t>
      </w:r>
    </w:p>
    <w:p w14:paraId="44C68526" w14:textId="77777777" w:rsidR="005D79B7" w:rsidRPr="005D79B7" w:rsidRDefault="005D79B7" w:rsidP="005D79B7">
      <w:pPr>
        <w:pStyle w:val="EndNoteBibliography"/>
        <w:ind w:left="720" w:hanging="720"/>
        <w:rPr>
          <w:noProof/>
        </w:rPr>
      </w:pPr>
      <w:r w:rsidRPr="005D79B7">
        <w:rPr>
          <w:noProof/>
        </w:rPr>
        <w:t xml:space="preserve">BAKER, R. O. &amp; TIMM, R. M. 2017. Coyote attacks on humans, 1970-2015: implications for reducing the risks. </w:t>
      </w:r>
      <w:r w:rsidRPr="005D79B7">
        <w:rPr>
          <w:i/>
          <w:noProof/>
        </w:rPr>
        <w:t>Human-Wildlife Interactions,</w:t>
      </w:r>
      <w:r w:rsidRPr="005D79B7">
        <w:rPr>
          <w:noProof/>
        </w:rPr>
        <w:t xml:space="preserve"> 11</w:t>
      </w:r>
      <w:r w:rsidRPr="005D79B7">
        <w:rPr>
          <w:b/>
          <w:noProof/>
        </w:rPr>
        <w:t>,</w:t>
      </w:r>
      <w:r w:rsidRPr="005D79B7">
        <w:rPr>
          <w:noProof/>
        </w:rPr>
        <w:t xml:space="preserve"> 120-132.</w:t>
      </w:r>
    </w:p>
    <w:p w14:paraId="61ECE394" w14:textId="0541D448" w:rsidR="005D79B7" w:rsidRPr="005D79B7" w:rsidRDefault="005D79B7" w:rsidP="005D79B7">
      <w:pPr>
        <w:pStyle w:val="EndNoteBibliography"/>
        <w:ind w:left="720" w:hanging="720"/>
        <w:rPr>
          <w:noProof/>
        </w:rPr>
      </w:pPr>
      <w:r w:rsidRPr="005D79B7">
        <w:rPr>
          <w:noProof/>
        </w:rPr>
        <w:t xml:space="preserve">BARTON, K. 2020. </w:t>
      </w:r>
      <w:r w:rsidRPr="005D79B7">
        <w:rPr>
          <w:i/>
          <w:noProof/>
        </w:rPr>
        <w:t xml:space="preserve">MuMIn: Model selection and model averaging based on information criteria (AICc and alike) </w:t>
      </w:r>
      <w:r w:rsidRPr="005D79B7">
        <w:rPr>
          <w:noProof/>
        </w:rPr>
        <w:t xml:space="preserve">[Online]. Available: </w:t>
      </w:r>
      <w:hyperlink r:id="rId12" w:history="1">
        <w:r w:rsidRPr="005D79B7">
          <w:rPr>
            <w:rStyle w:val="Hyperlink"/>
            <w:noProof/>
          </w:rPr>
          <w:t>https://cran.r-project.org/web/packages/MuMIn/MuMIn.pdf</w:t>
        </w:r>
      </w:hyperlink>
      <w:r w:rsidRPr="005D79B7">
        <w:rPr>
          <w:noProof/>
        </w:rPr>
        <w:t xml:space="preserve"> [Accessed].</w:t>
      </w:r>
    </w:p>
    <w:p w14:paraId="4F5FBC41" w14:textId="77777777" w:rsidR="005D79B7" w:rsidRPr="005D79B7" w:rsidRDefault="005D79B7" w:rsidP="005D79B7">
      <w:pPr>
        <w:pStyle w:val="EndNoteBibliography"/>
        <w:ind w:left="720" w:hanging="720"/>
        <w:rPr>
          <w:noProof/>
        </w:rPr>
      </w:pPr>
      <w:r w:rsidRPr="005D79B7">
        <w:rPr>
          <w:noProof/>
        </w:rPr>
        <w:t xml:space="preserve">BATEMAN, P. W. &amp; FLEMING, P. A. 2012. Big city life: carnivores in urban environments. </w:t>
      </w:r>
      <w:r w:rsidRPr="005D79B7">
        <w:rPr>
          <w:i/>
          <w:noProof/>
        </w:rPr>
        <w:t>Journal of Zoology,</w:t>
      </w:r>
      <w:r w:rsidRPr="005D79B7">
        <w:rPr>
          <w:noProof/>
        </w:rPr>
        <w:t xml:space="preserve"> 287</w:t>
      </w:r>
      <w:r w:rsidRPr="005D79B7">
        <w:rPr>
          <w:b/>
          <w:noProof/>
        </w:rPr>
        <w:t>,</w:t>
      </w:r>
      <w:r w:rsidRPr="005D79B7">
        <w:rPr>
          <w:noProof/>
        </w:rPr>
        <w:t xml:space="preserve"> 1-23.</w:t>
      </w:r>
    </w:p>
    <w:p w14:paraId="6B6C5E3B" w14:textId="77777777" w:rsidR="005D79B7" w:rsidRPr="005D79B7" w:rsidRDefault="005D79B7" w:rsidP="005D79B7">
      <w:pPr>
        <w:pStyle w:val="EndNoteBibliography"/>
        <w:ind w:left="720" w:hanging="720"/>
        <w:rPr>
          <w:noProof/>
        </w:rPr>
      </w:pPr>
      <w:r w:rsidRPr="005D79B7">
        <w:rPr>
          <w:noProof/>
        </w:rPr>
        <w:t xml:space="preserve">BOMBIERI, G., DELGADO, M. D., RUSSO, L. F., GARROTE, P. J., LOPEZ-BAO, J. V., FEDRIANI, J. M. &amp; PENTERIANI, V. 2018. Patterns of wild carnivore attacks on humans in urban areas. </w:t>
      </w:r>
      <w:r w:rsidRPr="005D79B7">
        <w:rPr>
          <w:i/>
          <w:noProof/>
        </w:rPr>
        <w:t>Scientific Reports,</w:t>
      </w:r>
      <w:r w:rsidRPr="005D79B7">
        <w:rPr>
          <w:noProof/>
        </w:rPr>
        <w:t xml:space="preserve"> 8</w:t>
      </w:r>
      <w:r w:rsidRPr="005D79B7">
        <w:rPr>
          <w:b/>
          <w:noProof/>
        </w:rPr>
        <w:t>,</w:t>
      </w:r>
      <w:r w:rsidRPr="005D79B7">
        <w:rPr>
          <w:noProof/>
        </w:rPr>
        <w:t xml:space="preserve"> 9.</w:t>
      </w:r>
    </w:p>
    <w:p w14:paraId="267A9FF2" w14:textId="77777777" w:rsidR="005D79B7" w:rsidRPr="005D79B7" w:rsidRDefault="005D79B7" w:rsidP="005D79B7">
      <w:pPr>
        <w:pStyle w:val="EndNoteBibliography"/>
        <w:ind w:left="720" w:hanging="720"/>
        <w:rPr>
          <w:noProof/>
        </w:rPr>
      </w:pPr>
      <w:r w:rsidRPr="005D79B7">
        <w:rPr>
          <w:noProof/>
        </w:rPr>
        <w:t xml:space="preserve">BOMBIERI, G., PENTERIANI, V., DELGADO, M. D. M., GROFF, C., PEDROTTI, L. &amp; JERINA, K. 2021. Towards understanding bold behaviour of large carnivores: the case of brown bears in human‐modified landscapes. </w:t>
      </w:r>
      <w:r w:rsidRPr="005D79B7">
        <w:rPr>
          <w:i/>
          <w:noProof/>
        </w:rPr>
        <w:t>Animal Conservation</w:t>
      </w:r>
      <w:r w:rsidRPr="005D79B7">
        <w:rPr>
          <w:noProof/>
        </w:rPr>
        <w:t>.</w:t>
      </w:r>
    </w:p>
    <w:p w14:paraId="221EFEA3" w14:textId="77777777" w:rsidR="005D79B7" w:rsidRPr="005D79B7" w:rsidRDefault="005D79B7" w:rsidP="005D79B7">
      <w:pPr>
        <w:pStyle w:val="EndNoteBibliography"/>
        <w:ind w:left="720" w:hanging="720"/>
        <w:rPr>
          <w:noProof/>
        </w:rPr>
      </w:pPr>
      <w:r w:rsidRPr="005D79B7">
        <w:rPr>
          <w:noProof/>
        </w:rPr>
        <w:t xml:space="preserve">BONNELL, M. A. &amp; BRECK, S. W. 2017. Using resident-based hazing programs to reduce human-coyote conflicts in urban environments. </w:t>
      </w:r>
      <w:r w:rsidRPr="005D79B7">
        <w:rPr>
          <w:i/>
          <w:noProof/>
        </w:rPr>
        <w:t>Human-Wildlife Interactions,</w:t>
      </w:r>
      <w:r w:rsidRPr="005D79B7">
        <w:rPr>
          <w:noProof/>
        </w:rPr>
        <w:t xml:space="preserve"> 11</w:t>
      </w:r>
      <w:r w:rsidRPr="005D79B7">
        <w:rPr>
          <w:b/>
          <w:noProof/>
        </w:rPr>
        <w:t>,</w:t>
      </w:r>
      <w:r w:rsidRPr="005D79B7">
        <w:rPr>
          <w:noProof/>
        </w:rPr>
        <w:t xml:space="preserve"> 146-155.</w:t>
      </w:r>
    </w:p>
    <w:p w14:paraId="71B9C389" w14:textId="77777777" w:rsidR="005D79B7" w:rsidRPr="005D79B7" w:rsidRDefault="005D79B7" w:rsidP="005D79B7">
      <w:pPr>
        <w:pStyle w:val="EndNoteBibliography"/>
        <w:ind w:left="720" w:hanging="720"/>
        <w:rPr>
          <w:noProof/>
        </w:rPr>
      </w:pPr>
      <w:r w:rsidRPr="005D79B7">
        <w:rPr>
          <w:noProof/>
        </w:rPr>
        <w:t xml:space="preserve">BRECK, S. W., POESSEL, S. A. &amp; BONNELL, M. A. 2017. Evaluating lethal and nonlethal management options for urban coyotes. </w:t>
      </w:r>
      <w:r w:rsidRPr="005D79B7">
        <w:rPr>
          <w:i/>
          <w:noProof/>
        </w:rPr>
        <w:t>Human-Wildlife Interactions,</w:t>
      </w:r>
      <w:r w:rsidRPr="005D79B7">
        <w:rPr>
          <w:noProof/>
        </w:rPr>
        <w:t xml:space="preserve"> 11</w:t>
      </w:r>
      <w:r w:rsidRPr="005D79B7">
        <w:rPr>
          <w:b/>
          <w:noProof/>
        </w:rPr>
        <w:t>,</w:t>
      </w:r>
      <w:r w:rsidRPr="005D79B7">
        <w:rPr>
          <w:noProof/>
        </w:rPr>
        <w:t xml:space="preserve"> 133-145.</w:t>
      </w:r>
    </w:p>
    <w:p w14:paraId="7D5E99D7" w14:textId="77777777" w:rsidR="005D79B7" w:rsidRPr="005D79B7" w:rsidRDefault="005D79B7" w:rsidP="005D79B7">
      <w:pPr>
        <w:pStyle w:val="EndNoteBibliography"/>
        <w:ind w:left="720" w:hanging="720"/>
        <w:rPr>
          <w:noProof/>
        </w:rPr>
      </w:pPr>
      <w:r w:rsidRPr="005D79B7">
        <w:rPr>
          <w:noProof/>
        </w:rPr>
        <w:t xml:space="preserve">BRECK, S. W., POESSEL, S. A., MAHONEY, P. &amp; YOUNG, J. K. 2019. The intrepid urban coyote: a comparison of bold and exploratory behavior in coyotes from urban and rural environments. </w:t>
      </w:r>
      <w:r w:rsidRPr="005D79B7">
        <w:rPr>
          <w:i/>
          <w:noProof/>
        </w:rPr>
        <w:t>Scientific Reports,</w:t>
      </w:r>
      <w:r w:rsidRPr="005D79B7">
        <w:rPr>
          <w:noProof/>
        </w:rPr>
        <w:t xml:space="preserve"> 9</w:t>
      </w:r>
      <w:r w:rsidRPr="005D79B7">
        <w:rPr>
          <w:b/>
          <w:noProof/>
        </w:rPr>
        <w:t>,</w:t>
      </w:r>
      <w:r w:rsidRPr="005D79B7">
        <w:rPr>
          <w:noProof/>
        </w:rPr>
        <w:t xml:space="preserve"> 11.</w:t>
      </w:r>
    </w:p>
    <w:p w14:paraId="1F393434" w14:textId="77777777" w:rsidR="005D79B7" w:rsidRPr="005D79B7" w:rsidRDefault="005D79B7" w:rsidP="005D79B7">
      <w:pPr>
        <w:pStyle w:val="EndNoteBibliography"/>
        <w:ind w:left="720" w:hanging="720"/>
        <w:rPr>
          <w:noProof/>
        </w:rPr>
      </w:pPr>
      <w:r w:rsidRPr="005D79B7">
        <w:rPr>
          <w:noProof/>
        </w:rPr>
        <w:t xml:space="preserve">BROOKS, J., KAYS, R. &amp; HARE, B. 2020. Coyotes living near cities are bolder: implications for dog evolution and human-wildlife conflict. </w:t>
      </w:r>
      <w:r w:rsidRPr="005D79B7">
        <w:rPr>
          <w:i/>
          <w:noProof/>
        </w:rPr>
        <w:t>Behaviour,</w:t>
      </w:r>
      <w:r w:rsidRPr="005D79B7">
        <w:rPr>
          <w:noProof/>
        </w:rPr>
        <w:t xml:space="preserve"> 157</w:t>
      </w:r>
      <w:r w:rsidRPr="005D79B7">
        <w:rPr>
          <w:b/>
          <w:noProof/>
        </w:rPr>
        <w:t>,</w:t>
      </w:r>
      <w:r w:rsidRPr="005D79B7">
        <w:rPr>
          <w:noProof/>
        </w:rPr>
        <w:t xml:space="preserve"> 289-313.</w:t>
      </w:r>
    </w:p>
    <w:p w14:paraId="5385FCAE" w14:textId="77777777" w:rsidR="005D79B7" w:rsidRPr="005D79B7" w:rsidRDefault="005D79B7" w:rsidP="005D79B7">
      <w:pPr>
        <w:pStyle w:val="EndNoteBibliography"/>
        <w:ind w:left="720" w:hanging="720"/>
        <w:rPr>
          <w:noProof/>
        </w:rPr>
      </w:pPr>
      <w:r w:rsidRPr="005D79B7">
        <w:rPr>
          <w:noProof/>
        </w:rPr>
        <w:t xml:space="preserve">BURNHAM, K. P. &amp; ANDERSON, D. R. 2004. Multimodel inference - understanding AIC and BIC in model selection. </w:t>
      </w:r>
      <w:r w:rsidRPr="005D79B7">
        <w:rPr>
          <w:i/>
          <w:noProof/>
        </w:rPr>
        <w:t>Sociological Methods &amp; Research,</w:t>
      </w:r>
      <w:r w:rsidRPr="005D79B7">
        <w:rPr>
          <w:noProof/>
        </w:rPr>
        <w:t xml:space="preserve"> 33</w:t>
      </w:r>
      <w:r w:rsidRPr="005D79B7">
        <w:rPr>
          <w:b/>
          <w:noProof/>
        </w:rPr>
        <w:t>,</w:t>
      </w:r>
      <w:r w:rsidRPr="005D79B7">
        <w:rPr>
          <w:noProof/>
        </w:rPr>
        <w:t xml:space="preserve"> 261-304.</w:t>
      </w:r>
    </w:p>
    <w:p w14:paraId="5EE0C97A" w14:textId="77777777" w:rsidR="005D79B7" w:rsidRPr="005D79B7" w:rsidRDefault="005D79B7" w:rsidP="005D79B7">
      <w:pPr>
        <w:pStyle w:val="EndNoteBibliography"/>
        <w:ind w:left="720" w:hanging="720"/>
        <w:rPr>
          <w:noProof/>
        </w:rPr>
      </w:pPr>
      <w:r w:rsidRPr="005D79B7">
        <w:rPr>
          <w:noProof/>
        </w:rPr>
        <w:t xml:space="preserve">CARBYN, L. N. 1989. COYOTE ATTACKS ON CHILDREN IN WESTERN NORTH-AMERICA. </w:t>
      </w:r>
      <w:r w:rsidRPr="005D79B7">
        <w:rPr>
          <w:i/>
          <w:noProof/>
        </w:rPr>
        <w:t>Wildlife Society Bulletin,</w:t>
      </w:r>
      <w:r w:rsidRPr="005D79B7">
        <w:rPr>
          <w:noProof/>
        </w:rPr>
        <w:t xml:space="preserve"> 17</w:t>
      </w:r>
      <w:r w:rsidRPr="005D79B7">
        <w:rPr>
          <w:b/>
          <w:noProof/>
        </w:rPr>
        <w:t>,</w:t>
      </w:r>
      <w:r w:rsidRPr="005D79B7">
        <w:rPr>
          <w:noProof/>
        </w:rPr>
        <w:t xml:space="preserve"> 444-446.</w:t>
      </w:r>
    </w:p>
    <w:p w14:paraId="7FDDCFB7" w14:textId="5662309B" w:rsidR="005D79B7" w:rsidRPr="005D79B7" w:rsidRDefault="005D79B7" w:rsidP="005D79B7">
      <w:pPr>
        <w:pStyle w:val="EndNoteBibliography"/>
        <w:ind w:left="720" w:hanging="720"/>
        <w:rPr>
          <w:noProof/>
        </w:rPr>
      </w:pPr>
      <w:r w:rsidRPr="005D79B7">
        <w:rPr>
          <w:noProof/>
        </w:rPr>
        <w:t xml:space="preserve">CHRISTENSEN, R. H. B. 2019. </w:t>
      </w:r>
      <w:r w:rsidRPr="005D79B7">
        <w:rPr>
          <w:i/>
          <w:noProof/>
        </w:rPr>
        <w:t xml:space="preserve">Regression Models for Ordinal Data </w:t>
      </w:r>
      <w:r w:rsidRPr="005D79B7">
        <w:rPr>
          <w:noProof/>
        </w:rPr>
        <w:t xml:space="preserve">[Online]. Available: </w:t>
      </w:r>
      <w:hyperlink r:id="rId13" w:history="1">
        <w:r w:rsidRPr="005D79B7">
          <w:rPr>
            <w:rStyle w:val="Hyperlink"/>
            <w:noProof/>
          </w:rPr>
          <w:t>https://cran.r-project.org/web/packages/ordinal/ordinal.pdf</w:t>
        </w:r>
      </w:hyperlink>
      <w:r w:rsidRPr="005D79B7">
        <w:rPr>
          <w:noProof/>
        </w:rPr>
        <w:t xml:space="preserve"> [Accessed].</w:t>
      </w:r>
    </w:p>
    <w:p w14:paraId="178ABF0A" w14:textId="77777777" w:rsidR="005D79B7" w:rsidRPr="005D79B7" w:rsidRDefault="005D79B7" w:rsidP="005D79B7">
      <w:pPr>
        <w:pStyle w:val="EndNoteBibliography"/>
        <w:ind w:left="720" w:hanging="720"/>
        <w:rPr>
          <w:noProof/>
        </w:rPr>
      </w:pPr>
      <w:r w:rsidRPr="005D79B7">
        <w:rPr>
          <w:noProof/>
        </w:rPr>
        <w:t>CITY OF EDMONTON 2018. Urban Primary Land and Vegetation Inventory (uPLVI). Spatial Data. Draft 2018 Edition. Prepared for: Urban Analysis, City Planning, the City of Edmonton, Alberta. Prepared by: Greenlink Forestry Inc. Edmonton Alberta.</w:t>
      </w:r>
    </w:p>
    <w:p w14:paraId="0ADF69BC" w14:textId="1D6ACCF3" w:rsidR="005D79B7" w:rsidRPr="005D79B7" w:rsidRDefault="005D79B7" w:rsidP="005D79B7">
      <w:pPr>
        <w:pStyle w:val="EndNoteBibliography"/>
        <w:ind w:left="720" w:hanging="720"/>
        <w:rPr>
          <w:noProof/>
        </w:rPr>
      </w:pPr>
      <w:r w:rsidRPr="005D79B7">
        <w:rPr>
          <w:noProof/>
        </w:rPr>
        <w:t xml:space="preserve">CITY OF EDMONTON. 2019. </w:t>
      </w:r>
      <w:r w:rsidRPr="005D79B7">
        <w:rPr>
          <w:i/>
          <w:noProof/>
        </w:rPr>
        <w:t xml:space="preserve">2019 Edmonton Municipal Census </w:t>
      </w:r>
      <w:r w:rsidRPr="005D79B7">
        <w:rPr>
          <w:noProof/>
        </w:rPr>
        <w:t xml:space="preserve">[Online]. Edmonton, Canada. Available: </w:t>
      </w:r>
      <w:hyperlink r:id="rId14" w:history="1">
        <w:r w:rsidRPr="005D79B7">
          <w:rPr>
            <w:rStyle w:val="Hyperlink"/>
            <w:noProof/>
          </w:rPr>
          <w:t>https://www.edmonton.ca/city_government/municipal-census.aspx</w:t>
        </w:r>
      </w:hyperlink>
      <w:r w:rsidRPr="005D79B7">
        <w:rPr>
          <w:noProof/>
        </w:rPr>
        <w:t xml:space="preserve"> [Accessed March 8 2021].</w:t>
      </w:r>
    </w:p>
    <w:p w14:paraId="5912085D" w14:textId="77777777" w:rsidR="005D79B7" w:rsidRPr="005D79B7" w:rsidRDefault="005D79B7" w:rsidP="005D79B7">
      <w:pPr>
        <w:pStyle w:val="EndNoteBibliography"/>
        <w:ind w:left="720" w:hanging="720"/>
        <w:rPr>
          <w:noProof/>
        </w:rPr>
      </w:pPr>
      <w:r w:rsidRPr="005D79B7">
        <w:rPr>
          <w:noProof/>
        </w:rPr>
        <w:t xml:space="preserve">COLLINS, C. &amp; KAYS, R. 2011. Causes of mortality in North American populations of large and medium-sized mammals. </w:t>
      </w:r>
      <w:r w:rsidRPr="005D79B7">
        <w:rPr>
          <w:i/>
          <w:noProof/>
        </w:rPr>
        <w:t>Animal Conservation,</w:t>
      </w:r>
      <w:r w:rsidRPr="005D79B7">
        <w:rPr>
          <w:noProof/>
        </w:rPr>
        <w:t xml:space="preserve"> 14</w:t>
      </w:r>
      <w:r w:rsidRPr="005D79B7">
        <w:rPr>
          <w:b/>
          <w:noProof/>
        </w:rPr>
        <w:t>,</w:t>
      </w:r>
      <w:r w:rsidRPr="005D79B7">
        <w:rPr>
          <w:noProof/>
        </w:rPr>
        <w:t xml:space="preserve"> 474-483.</w:t>
      </w:r>
    </w:p>
    <w:p w14:paraId="1BD7CD68" w14:textId="77777777" w:rsidR="005D79B7" w:rsidRPr="005D79B7" w:rsidRDefault="005D79B7" w:rsidP="005D79B7">
      <w:pPr>
        <w:pStyle w:val="EndNoteBibliography"/>
        <w:ind w:left="720" w:hanging="720"/>
        <w:rPr>
          <w:noProof/>
        </w:rPr>
      </w:pPr>
      <w:r w:rsidRPr="005D79B7">
        <w:rPr>
          <w:noProof/>
        </w:rPr>
        <w:t xml:space="preserve">CROOKS, K. R. &amp; SOULE, M. E. 1999. Mesopredator release and avifaunal extinctions in a fragmented system. </w:t>
      </w:r>
      <w:r w:rsidRPr="005D79B7">
        <w:rPr>
          <w:i/>
          <w:noProof/>
        </w:rPr>
        <w:t>Nature,</w:t>
      </w:r>
      <w:r w:rsidRPr="005D79B7">
        <w:rPr>
          <w:noProof/>
        </w:rPr>
        <w:t xml:space="preserve"> 400</w:t>
      </w:r>
      <w:r w:rsidRPr="005D79B7">
        <w:rPr>
          <w:b/>
          <w:noProof/>
        </w:rPr>
        <w:t>,</w:t>
      </w:r>
      <w:r w:rsidRPr="005D79B7">
        <w:rPr>
          <w:noProof/>
        </w:rPr>
        <w:t xml:space="preserve"> 563-566.</w:t>
      </w:r>
    </w:p>
    <w:p w14:paraId="49F64466" w14:textId="77777777" w:rsidR="005D79B7" w:rsidRPr="005D79B7" w:rsidRDefault="005D79B7" w:rsidP="005D79B7">
      <w:pPr>
        <w:pStyle w:val="EndNoteBibliography"/>
        <w:ind w:left="720" w:hanging="720"/>
        <w:rPr>
          <w:noProof/>
        </w:rPr>
      </w:pPr>
      <w:r w:rsidRPr="005D79B7">
        <w:rPr>
          <w:noProof/>
        </w:rPr>
        <w:lastRenderedPageBreak/>
        <w:t xml:space="preserve">DELSINK, A., VANAK, A. T., FERREIRA, S. &amp; SLOTOW, R. 2013. Biologically relevant scales in large mammal management policies. </w:t>
      </w:r>
      <w:r w:rsidRPr="005D79B7">
        <w:rPr>
          <w:i/>
          <w:noProof/>
        </w:rPr>
        <w:t>Biological Conservation,</w:t>
      </w:r>
      <w:r w:rsidRPr="005D79B7">
        <w:rPr>
          <w:noProof/>
        </w:rPr>
        <w:t xml:space="preserve"> 167</w:t>
      </w:r>
      <w:r w:rsidRPr="005D79B7">
        <w:rPr>
          <w:b/>
          <w:noProof/>
        </w:rPr>
        <w:t>,</w:t>
      </w:r>
      <w:r w:rsidRPr="005D79B7">
        <w:rPr>
          <w:noProof/>
        </w:rPr>
        <w:t xml:space="preserve"> 116-126.</w:t>
      </w:r>
    </w:p>
    <w:p w14:paraId="739800F7" w14:textId="77777777" w:rsidR="005D79B7" w:rsidRPr="005D79B7" w:rsidRDefault="005D79B7" w:rsidP="005D79B7">
      <w:pPr>
        <w:pStyle w:val="EndNoteBibliography"/>
        <w:ind w:left="720" w:hanging="720"/>
        <w:rPr>
          <w:noProof/>
        </w:rPr>
      </w:pPr>
      <w:r w:rsidRPr="005D79B7">
        <w:rPr>
          <w:noProof/>
        </w:rPr>
        <w:t xml:space="preserve">DICKINSON, J. L., ZUCKERBERG, B. &amp; BONTER, D. N. 2010. Citizen Science as an Ecological Research Tool: Challenges and Benefits. </w:t>
      </w:r>
      <w:r w:rsidRPr="005D79B7">
        <w:rPr>
          <w:i/>
          <w:noProof/>
        </w:rPr>
        <w:t>In:</w:t>
      </w:r>
      <w:r w:rsidRPr="005D79B7">
        <w:rPr>
          <w:noProof/>
        </w:rPr>
        <w:t xml:space="preserve"> FUTUYMA, D. J., SHAFER, H. B. &amp; SIMBERLOFF, D. (eds.) </w:t>
      </w:r>
      <w:r w:rsidRPr="005D79B7">
        <w:rPr>
          <w:i/>
          <w:noProof/>
        </w:rPr>
        <w:t>Annual Review of Ecology, Evolution, and Systematics, Vol 41.</w:t>
      </w:r>
      <w:r w:rsidRPr="005D79B7">
        <w:rPr>
          <w:noProof/>
        </w:rPr>
        <w:t xml:space="preserve"> Palo Alto: Annual Reviews.</w:t>
      </w:r>
    </w:p>
    <w:p w14:paraId="5FE41F13" w14:textId="77777777" w:rsidR="005D79B7" w:rsidRPr="005D79B7" w:rsidRDefault="005D79B7" w:rsidP="005D79B7">
      <w:pPr>
        <w:pStyle w:val="EndNoteBibliography"/>
        <w:ind w:left="720" w:hanging="720"/>
        <w:rPr>
          <w:noProof/>
        </w:rPr>
      </w:pPr>
      <w:r w:rsidRPr="005D79B7">
        <w:rPr>
          <w:noProof/>
        </w:rPr>
        <w:t xml:space="preserve">DODGE, W. B. &amp; KASHIAN, D. M. 2013. Recent Distribution of Coyotes Across an Urban Landscape in Southeastern Michigan. </w:t>
      </w:r>
      <w:r w:rsidRPr="005D79B7">
        <w:rPr>
          <w:i/>
          <w:noProof/>
        </w:rPr>
        <w:t>Journal of Fish and Wildlife Management,</w:t>
      </w:r>
      <w:r w:rsidRPr="005D79B7">
        <w:rPr>
          <w:noProof/>
        </w:rPr>
        <w:t xml:space="preserve"> 4</w:t>
      </w:r>
      <w:r w:rsidRPr="005D79B7">
        <w:rPr>
          <w:b/>
          <w:noProof/>
        </w:rPr>
        <w:t>,</w:t>
      </w:r>
      <w:r w:rsidRPr="005D79B7">
        <w:rPr>
          <w:noProof/>
        </w:rPr>
        <w:t xml:space="preserve"> 377-385.</w:t>
      </w:r>
    </w:p>
    <w:p w14:paraId="75EF0503" w14:textId="77777777" w:rsidR="005D79B7" w:rsidRPr="005D79B7" w:rsidRDefault="005D79B7" w:rsidP="005D79B7">
      <w:pPr>
        <w:pStyle w:val="EndNoteBibliography"/>
        <w:ind w:left="720" w:hanging="720"/>
        <w:rPr>
          <w:noProof/>
        </w:rPr>
      </w:pPr>
      <w:r w:rsidRPr="005D79B7">
        <w:rPr>
          <w:noProof/>
        </w:rPr>
        <w:t xml:space="preserve">DRAHEIM, M. M., PARSONS, E. C. M., CRATE, S. A. &amp; ROCKWOOD, L. L. 2019. Public perspectives on the management of urban coyotes. </w:t>
      </w:r>
      <w:r w:rsidRPr="005D79B7">
        <w:rPr>
          <w:i/>
          <w:noProof/>
        </w:rPr>
        <w:t>Journal of Urban Ecology,</w:t>
      </w:r>
      <w:r w:rsidRPr="005D79B7">
        <w:rPr>
          <w:noProof/>
        </w:rPr>
        <w:t xml:space="preserve"> 5.</w:t>
      </w:r>
    </w:p>
    <w:p w14:paraId="346F30C6" w14:textId="77777777" w:rsidR="005D79B7" w:rsidRPr="005D79B7" w:rsidRDefault="005D79B7" w:rsidP="005D79B7">
      <w:pPr>
        <w:pStyle w:val="EndNoteBibliography"/>
        <w:ind w:left="720" w:hanging="720"/>
        <w:rPr>
          <w:noProof/>
        </w:rPr>
      </w:pPr>
      <w:r w:rsidRPr="005D79B7">
        <w:rPr>
          <w:noProof/>
        </w:rPr>
        <w:t xml:space="preserve">DRAKE, D., DUBAY, S. &amp; ALLEN, M. L. 2021. Evaluating human–coyote encounters in an urban landscape using citizen science. </w:t>
      </w:r>
      <w:r w:rsidRPr="005D79B7">
        <w:rPr>
          <w:i/>
          <w:noProof/>
        </w:rPr>
        <w:t>Journal of Urban Ecology,</w:t>
      </w:r>
      <w:r w:rsidRPr="005D79B7">
        <w:rPr>
          <w:noProof/>
        </w:rPr>
        <w:t xml:space="preserve"> 7.</w:t>
      </w:r>
    </w:p>
    <w:p w14:paraId="19AF2666" w14:textId="77777777" w:rsidR="005D79B7" w:rsidRPr="005D79B7" w:rsidRDefault="005D79B7" w:rsidP="005D79B7">
      <w:pPr>
        <w:pStyle w:val="EndNoteBibliography"/>
        <w:ind w:left="720" w:hanging="720"/>
        <w:rPr>
          <w:noProof/>
        </w:rPr>
      </w:pPr>
      <w:r w:rsidRPr="005D79B7">
        <w:rPr>
          <w:noProof/>
        </w:rPr>
        <w:t xml:space="preserve">DRAKE, M. D., PETERSON, M. N., GRIFFITH, E. H., OLFENBUTTEL, C., DEPERNO, C. S. &amp; MOORMAN, C. E. 2020. How Urban Identity, Affect, and Knowledge Predict Perceptions About Coyotes and Their Management. </w:t>
      </w:r>
      <w:r w:rsidRPr="005D79B7">
        <w:rPr>
          <w:i/>
          <w:noProof/>
        </w:rPr>
        <w:t>Anthrozoos,</w:t>
      </w:r>
      <w:r w:rsidRPr="005D79B7">
        <w:rPr>
          <w:noProof/>
        </w:rPr>
        <w:t xml:space="preserve"> 33</w:t>
      </w:r>
      <w:r w:rsidRPr="005D79B7">
        <w:rPr>
          <w:b/>
          <w:noProof/>
        </w:rPr>
        <w:t>,</w:t>
      </w:r>
      <w:r w:rsidRPr="005D79B7">
        <w:rPr>
          <w:noProof/>
        </w:rPr>
        <w:t xml:space="preserve"> 5-19.</w:t>
      </w:r>
    </w:p>
    <w:p w14:paraId="6D76D0EA" w14:textId="2E473AD8" w:rsidR="005D79B7" w:rsidRPr="005D79B7" w:rsidRDefault="005D79B7" w:rsidP="005D79B7">
      <w:pPr>
        <w:pStyle w:val="EndNoteBibliography"/>
        <w:ind w:left="720" w:hanging="720"/>
        <w:rPr>
          <w:noProof/>
        </w:rPr>
      </w:pPr>
      <w:r w:rsidRPr="005D79B7">
        <w:rPr>
          <w:noProof/>
        </w:rPr>
        <w:t xml:space="preserve">EBBERT, D. 2019. </w:t>
      </w:r>
      <w:r w:rsidRPr="005D79B7">
        <w:rPr>
          <w:i/>
          <w:noProof/>
        </w:rPr>
        <w:t xml:space="preserve">Package 'chisq.posthoc.test' </w:t>
      </w:r>
      <w:r w:rsidRPr="005D79B7">
        <w:rPr>
          <w:noProof/>
        </w:rPr>
        <w:t xml:space="preserve">[Online]. Available: </w:t>
      </w:r>
      <w:hyperlink r:id="rId15" w:history="1">
        <w:r w:rsidRPr="005D79B7">
          <w:rPr>
            <w:rStyle w:val="Hyperlink"/>
            <w:noProof/>
          </w:rPr>
          <w:t>https://cran.r-project.org/web/packages/chisq.posthoc.test/chisq.posthoc.test.pdf</w:t>
        </w:r>
      </w:hyperlink>
      <w:r w:rsidRPr="005D79B7">
        <w:rPr>
          <w:noProof/>
        </w:rPr>
        <w:t xml:space="preserve"> [Accessed].</w:t>
      </w:r>
    </w:p>
    <w:p w14:paraId="1687B6AB" w14:textId="3A137282" w:rsidR="005D79B7" w:rsidRPr="005D79B7" w:rsidRDefault="005D79B7" w:rsidP="005D79B7">
      <w:pPr>
        <w:pStyle w:val="EndNoteBibliography"/>
        <w:ind w:left="720" w:hanging="720"/>
        <w:rPr>
          <w:noProof/>
        </w:rPr>
      </w:pPr>
      <w:r w:rsidRPr="005D79B7">
        <w:rPr>
          <w:noProof/>
        </w:rPr>
        <w:t xml:space="preserve">ENVIRONMENT AND CLIMATE CHANGE CANADA. 2018. </w:t>
      </w:r>
      <w:r w:rsidRPr="005D79B7">
        <w:rPr>
          <w:i/>
          <w:noProof/>
        </w:rPr>
        <w:t xml:space="preserve">Monthly Climate Summary 1981-2010 Edmonton City Center Weather Station </w:t>
      </w:r>
      <w:r w:rsidRPr="005D79B7">
        <w:rPr>
          <w:noProof/>
        </w:rPr>
        <w:t xml:space="preserve">[Online]. Fredericton, Canada: Government of Canada. Available: </w:t>
      </w:r>
      <w:hyperlink r:id="rId16" w:history="1">
        <w:r w:rsidRPr="005D79B7">
          <w:rPr>
            <w:rStyle w:val="Hyperlink"/>
            <w:noProof/>
          </w:rPr>
          <w:t>https://open.canada.ca/data/en/dataset/746f9469-ab78-5dcc-b165-4b51e8ab8652</w:t>
        </w:r>
      </w:hyperlink>
      <w:r w:rsidRPr="005D79B7">
        <w:rPr>
          <w:noProof/>
        </w:rPr>
        <w:t xml:space="preserve"> [Accessed March 8 2021].</w:t>
      </w:r>
    </w:p>
    <w:p w14:paraId="45BACF17" w14:textId="77777777" w:rsidR="005D79B7" w:rsidRPr="005D79B7" w:rsidRDefault="005D79B7" w:rsidP="005D79B7">
      <w:pPr>
        <w:pStyle w:val="EndNoteBibliography"/>
        <w:ind w:left="720" w:hanging="720"/>
        <w:rPr>
          <w:noProof/>
        </w:rPr>
      </w:pPr>
      <w:r w:rsidRPr="005D79B7">
        <w:rPr>
          <w:noProof/>
        </w:rPr>
        <w:t xml:space="preserve">FEDRIANI, J. M., FULLER, T. K. &amp; SAUVAJOT, R. M. 2001. Does availability of anthropogenic food enhance densities of omnivorous mammals? An example with coyotes in southern California. </w:t>
      </w:r>
      <w:r w:rsidRPr="005D79B7">
        <w:rPr>
          <w:i/>
          <w:noProof/>
        </w:rPr>
        <w:t>Ecography,</w:t>
      </w:r>
      <w:r w:rsidRPr="005D79B7">
        <w:rPr>
          <w:noProof/>
        </w:rPr>
        <w:t xml:space="preserve"> 24</w:t>
      </w:r>
      <w:r w:rsidRPr="005D79B7">
        <w:rPr>
          <w:b/>
          <w:noProof/>
        </w:rPr>
        <w:t>,</w:t>
      </w:r>
      <w:r w:rsidRPr="005D79B7">
        <w:rPr>
          <w:noProof/>
        </w:rPr>
        <w:t xml:space="preserve"> 325-331.</w:t>
      </w:r>
    </w:p>
    <w:p w14:paraId="2D91B36D" w14:textId="77777777" w:rsidR="005D79B7" w:rsidRPr="005D79B7" w:rsidRDefault="005D79B7" w:rsidP="005D79B7">
      <w:pPr>
        <w:pStyle w:val="EndNoteBibliography"/>
        <w:ind w:left="720" w:hanging="720"/>
        <w:rPr>
          <w:noProof/>
        </w:rPr>
      </w:pPr>
      <w:r w:rsidRPr="005D79B7">
        <w:rPr>
          <w:noProof/>
        </w:rPr>
        <w:t xml:space="preserve">FOLEY, J. A., DEFRIES, R., ASNER, G. P., BARFORD, C., BONAN, G., CARPENTER, S. R., CHAPIN, F. S., COE, M. T., DAILY, G. C., GIBBS, H. K., HELKOWSKI, J. H., HOLLOWAY, T., HOWARD, E. A., KUCHARIK, C. J., MONFREDA, C., PATZ, J. A., PRENTICE, I. C., RAMANKUTTY, N. &amp; SNYDER, P. K. 2005. Global consequences of land use. </w:t>
      </w:r>
      <w:r w:rsidRPr="005D79B7">
        <w:rPr>
          <w:i/>
          <w:noProof/>
        </w:rPr>
        <w:t>Science,</w:t>
      </w:r>
      <w:r w:rsidRPr="005D79B7">
        <w:rPr>
          <w:noProof/>
        </w:rPr>
        <w:t xml:space="preserve"> 309</w:t>
      </w:r>
      <w:r w:rsidRPr="005D79B7">
        <w:rPr>
          <w:b/>
          <w:noProof/>
        </w:rPr>
        <w:t>,</w:t>
      </w:r>
      <w:r w:rsidRPr="005D79B7">
        <w:rPr>
          <w:noProof/>
        </w:rPr>
        <w:t xml:space="preserve"> 570-574.</w:t>
      </w:r>
    </w:p>
    <w:p w14:paraId="5E4C7D3C" w14:textId="77777777" w:rsidR="005D79B7" w:rsidRPr="005D79B7" w:rsidRDefault="005D79B7" w:rsidP="005D79B7">
      <w:pPr>
        <w:pStyle w:val="EndNoteBibliography"/>
        <w:ind w:left="720" w:hanging="720"/>
        <w:rPr>
          <w:noProof/>
        </w:rPr>
      </w:pPr>
      <w:r w:rsidRPr="005D79B7">
        <w:rPr>
          <w:noProof/>
        </w:rPr>
        <w:t xml:space="preserve">FOX, C. H. 2006. Humans and coyotes: can we coexist? </w:t>
      </w:r>
      <w:r w:rsidRPr="005D79B7">
        <w:rPr>
          <w:i/>
          <w:noProof/>
        </w:rPr>
        <w:t>Proc. 22nd Vertebrate Pest Conference.</w:t>
      </w:r>
      <w:r w:rsidRPr="005D79B7">
        <w:rPr>
          <w:noProof/>
        </w:rPr>
        <w:t xml:space="preserve"> University of California Davis.</w:t>
      </w:r>
    </w:p>
    <w:p w14:paraId="74CE64F6" w14:textId="77777777" w:rsidR="005D79B7" w:rsidRPr="005D79B7" w:rsidRDefault="005D79B7" w:rsidP="005D79B7">
      <w:pPr>
        <w:pStyle w:val="EndNoteBibliography"/>
        <w:ind w:left="720" w:hanging="720"/>
        <w:rPr>
          <w:noProof/>
        </w:rPr>
      </w:pPr>
      <w:r w:rsidRPr="005D79B7">
        <w:rPr>
          <w:noProof/>
        </w:rPr>
        <w:t xml:space="preserve">FRIGERIO, D., PIPEK, P., KIMMIG, S., WINTER, S., MELZHEIMER, J., DIBLIKOVA, L., WACHTER, B. &amp; RICHTER, A. 2018. Citizen science and wildlife biology: Synergies and challenges. </w:t>
      </w:r>
      <w:r w:rsidRPr="005D79B7">
        <w:rPr>
          <w:i/>
          <w:noProof/>
        </w:rPr>
        <w:t>Ethology,</w:t>
      </w:r>
      <w:r w:rsidRPr="005D79B7">
        <w:rPr>
          <w:noProof/>
        </w:rPr>
        <w:t xml:space="preserve"> 124</w:t>
      </w:r>
      <w:r w:rsidRPr="005D79B7">
        <w:rPr>
          <w:b/>
          <w:noProof/>
        </w:rPr>
        <w:t>,</w:t>
      </w:r>
      <w:r w:rsidRPr="005D79B7">
        <w:rPr>
          <w:noProof/>
        </w:rPr>
        <w:t xml:space="preserve"> 365-+.</w:t>
      </w:r>
    </w:p>
    <w:p w14:paraId="4BE5DE2C" w14:textId="77777777" w:rsidR="005D79B7" w:rsidRPr="005D79B7" w:rsidRDefault="005D79B7" w:rsidP="005D79B7">
      <w:pPr>
        <w:pStyle w:val="EndNoteBibliography"/>
        <w:ind w:left="720" w:hanging="720"/>
        <w:rPr>
          <w:noProof/>
        </w:rPr>
      </w:pPr>
      <w:r w:rsidRPr="005D79B7">
        <w:rPr>
          <w:noProof/>
        </w:rPr>
        <w:t xml:space="preserve">GEHRT, S. D., ANCHOR, C. &amp; WHITE, L. A. 2009. HOME RANGE AND LANDSCAPE USE OF COYOTES IN A METROPOLITAN LANDSCAPE: CONFLICT OR COEXISTENCE? </w:t>
      </w:r>
      <w:r w:rsidRPr="005D79B7">
        <w:rPr>
          <w:i/>
          <w:noProof/>
        </w:rPr>
        <w:t>Journal of Mammalogy,</w:t>
      </w:r>
      <w:r w:rsidRPr="005D79B7">
        <w:rPr>
          <w:noProof/>
        </w:rPr>
        <w:t xml:space="preserve"> 90</w:t>
      </w:r>
      <w:r w:rsidRPr="005D79B7">
        <w:rPr>
          <w:b/>
          <w:noProof/>
        </w:rPr>
        <w:t>,</w:t>
      </w:r>
      <w:r w:rsidRPr="005D79B7">
        <w:rPr>
          <w:noProof/>
        </w:rPr>
        <w:t xml:space="preserve"> 1045-1057.</w:t>
      </w:r>
    </w:p>
    <w:p w14:paraId="4EB9B721" w14:textId="77777777" w:rsidR="005D79B7" w:rsidRPr="005D79B7" w:rsidRDefault="005D79B7" w:rsidP="005D79B7">
      <w:pPr>
        <w:pStyle w:val="EndNoteBibliography"/>
        <w:ind w:left="720" w:hanging="720"/>
        <w:rPr>
          <w:noProof/>
        </w:rPr>
      </w:pPr>
      <w:r w:rsidRPr="005D79B7">
        <w:rPr>
          <w:noProof/>
        </w:rPr>
        <w:t xml:space="preserve">GEHRT, S. D., WILSON, E. C., BROWN, J. L. &amp; ANCHOR, C. 2013. Population Ecology of Free-Roaming Cats and Interference Competition by Coyotes in Urban Parks. </w:t>
      </w:r>
      <w:r w:rsidRPr="005D79B7">
        <w:rPr>
          <w:i/>
          <w:noProof/>
        </w:rPr>
        <w:t>Plos One,</w:t>
      </w:r>
      <w:r w:rsidRPr="005D79B7">
        <w:rPr>
          <w:noProof/>
        </w:rPr>
        <w:t xml:space="preserve"> 8</w:t>
      </w:r>
      <w:r w:rsidRPr="005D79B7">
        <w:rPr>
          <w:b/>
          <w:noProof/>
        </w:rPr>
        <w:t>,</w:t>
      </w:r>
      <w:r w:rsidRPr="005D79B7">
        <w:rPr>
          <w:noProof/>
        </w:rPr>
        <w:t xml:space="preserve"> 11.</w:t>
      </w:r>
    </w:p>
    <w:p w14:paraId="16478941" w14:textId="77777777" w:rsidR="005D79B7" w:rsidRPr="005D79B7" w:rsidRDefault="005D79B7" w:rsidP="005D79B7">
      <w:pPr>
        <w:pStyle w:val="EndNoteBibliography"/>
        <w:ind w:left="720" w:hanging="720"/>
        <w:rPr>
          <w:noProof/>
        </w:rPr>
      </w:pPr>
      <w:r w:rsidRPr="005D79B7">
        <w:rPr>
          <w:noProof/>
        </w:rPr>
        <w:t xml:space="preserve">GEORGE, K. A., SLAGLE, K. M., WILSON, R. S., MOELLER, S. J. &amp; BRUSKOTTER, J. T. 2016. Changes in attitudes toward animals in the United States from 1978 to 2014. </w:t>
      </w:r>
      <w:r w:rsidRPr="005D79B7">
        <w:rPr>
          <w:i/>
          <w:noProof/>
        </w:rPr>
        <w:t>Biological Conservation,</w:t>
      </w:r>
      <w:r w:rsidRPr="005D79B7">
        <w:rPr>
          <w:noProof/>
        </w:rPr>
        <w:t xml:space="preserve"> 201</w:t>
      </w:r>
      <w:r w:rsidRPr="005D79B7">
        <w:rPr>
          <w:b/>
          <w:noProof/>
        </w:rPr>
        <w:t>,</w:t>
      </w:r>
      <w:r w:rsidRPr="005D79B7">
        <w:rPr>
          <w:noProof/>
        </w:rPr>
        <w:t xml:space="preserve"> 237-242.</w:t>
      </w:r>
    </w:p>
    <w:p w14:paraId="4BA069C9" w14:textId="77777777" w:rsidR="005D79B7" w:rsidRPr="005D79B7" w:rsidRDefault="005D79B7" w:rsidP="005D79B7">
      <w:pPr>
        <w:pStyle w:val="EndNoteBibliography"/>
        <w:ind w:left="720" w:hanging="720"/>
        <w:rPr>
          <w:noProof/>
        </w:rPr>
      </w:pPr>
      <w:r w:rsidRPr="005D79B7">
        <w:rPr>
          <w:noProof/>
        </w:rPr>
        <w:t xml:space="preserve">HODY, J. W. &amp; KAYS, R. 2018. Mapping the expansion of coyotes (Canis latrans) across North and Central America. </w:t>
      </w:r>
      <w:r w:rsidRPr="005D79B7">
        <w:rPr>
          <w:i/>
          <w:noProof/>
        </w:rPr>
        <w:t>Zookeys</w:t>
      </w:r>
      <w:r w:rsidRPr="005D79B7">
        <w:rPr>
          <w:b/>
          <w:noProof/>
        </w:rPr>
        <w:t>,</w:t>
      </w:r>
      <w:r w:rsidRPr="005D79B7">
        <w:rPr>
          <w:noProof/>
        </w:rPr>
        <w:t xml:space="preserve"> 81-97.</w:t>
      </w:r>
    </w:p>
    <w:p w14:paraId="54AA3E56" w14:textId="77777777" w:rsidR="005D79B7" w:rsidRPr="005D79B7" w:rsidRDefault="005D79B7" w:rsidP="005D79B7">
      <w:pPr>
        <w:pStyle w:val="EndNoteBibliography"/>
        <w:ind w:left="720" w:hanging="720"/>
        <w:rPr>
          <w:noProof/>
        </w:rPr>
      </w:pPr>
      <w:r w:rsidRPr="005D79B7">
        <w:rPr>
          <w:noProof/>
        </w:rPr>
        <w:lastRenderedPageBreak/>
        <w:t xml:space="preserve">JACKMAN, J. L. &amp; RUTBERG, A. T. 2015. Shifts in Attitudes Toward Coyotes on the Urbanized East Coast: The Cape Cod Experience, 2005-2012. </w:t>
      </w:r>
      <w:r w:rsidRPr="005D79B7">
        <w:rPr>
          <w:i/>
          <w:noProof/>
        </w:rPr>
        <w:t>Human Dimensions of Wildlife,</w:t>
      </w:r>
      <w:r w:rsidRPr="005D79B7">
        <w:rPr>
          <w:noProof/>
        </w:rPr>
        <w:t xml:space="preserve"> 20</w:t>
      </w:r>
      <w:r w:rsidRPr="005D79B7">
        <w:rPr>
          <w:b/>
          <w:noProof/>
        </w:rPr>
        <w:t>,</w:t>
      </w:r>
      <w:r w:rsidRPr="005D79B7">
        <w:rPr>
          <w:noProof/>
        </w:rPr>
        <w:t xml:space="preserve"> 333-348.</w:t>
      </w:r>
    </w:p>
    <w:p w14:paraId="30220E3A" w14:textId="77777777" w:rsidR="005D79B7" w:rsidRPr="005D79B7" w:rsidRDefault="005D79B7" w:rsidP="005D79B7">
      <w:pPr>
        <w:pStyle w:val="EndNoteBibliography"/>
        <w:ind w:left="720" w:hanging="720"/>
        <w:rPr>
          <w:noProof/>
        </w:rPr>
      </w:pPr>
      <w:r w:rsidRPr="005D79B7">
        <w:rPr>
          <w:noProof/>
        </w:rPr>
        <w:t xml:space="preserve">LAWRENCE, S. E. &amp; KRAUSMAN, P. R. 2011. REACTIONS OF THE PUBLIC TO URBAN COYOTES (CANIS LATRANS). </w:t>
      </w:r>
      <w:r w:rsidRPr="005D79B7">
        <w:rPr>
          <w:i/>
          <w:noProof/>
        </w:rPr>
        <w:t>Southwestern Naturalist,</w:t>
      </w:r>
      <w:r w:rsidRPr="005D79B7">
        <w:rPr>
          <w:noProof/>
        </w:rPr>
        <w:t xml:space="preserve"> 56</w:t>
      </w:r>
      <w:r w:rsidRPr="005D79B7">
        <w:rPr>
          <w:b/>
          <w:noProof/>
        </w:rPr>
        <w:t>,</w:t>
      </w:r>
      <w:r w:rsidRPr="005D79B7">
        <w:rPr>
          <w:noProof/>
        </w:rPr>
        <w:t xml:space="preserve"> 404-409.</w:t>
      </w:r>
    </w:p>
    <w:p w14:paraId="76D8A7A1" w14:textId="77777777" w:rsidR="005D79B7" w:rsidRPr="005D79B7" w:rsidRDefault="005D79B7" w:rsidP="005D79B7">
      <w:pPr>
        <w:pStyle w:val="EndNoteBibliography"/>
        <w:ind w:left="720" w:hanging="720"/>
        <w:rPr>
          <w:noProof/>
        </w:rPr>
      </w:pPr>
      <w:r w:rsidRPr="005D79B7">
        <w:rPr>
          <w:noProof/>
        </w:rPr>
        <w:t xml:space="preserve">LUKASIK, V. M. &amp; ALEXANDER, S. M. 2011. Human–Coyote Interactions in Calgary, Alberta. </w:t>
      </w:r>
      <w:r w:rsidRPr="005D79B7">
        <w:rPr>
          <w:i/>
          <w:noProof/>
        </w:rPr>
        <w:t>Human Dimensions of Wildlife,</w:t>
      </w:r>
      <w:r w:rsidRPr="005D79B7">
        <w:rPr>
          <w:noProof/>
        </w:rPr>
        <w:t xml:space="preserve"> 16</w:t>
      </w:r>
      <w:r w:rsidRPr="005D79B7">
        <w:rPr>
          <w:b/>
          <w:noProof/>
        </w:rPr>
        <w:t>,</w:t>
      </w:r>
      <w:r w:rsidRPr="005D79B7">
        <w:rPr>
          <w:noProof/>
        </w:rPr>
        <w:t xml:space="preserve"> 114-127.</w:t>
      </w:r>
    </w:p>
    <w:p w14:paraId="3BEFFCEE" w14:textId="77777777" w:rsidR="005D79B7" w:rsidRPr="005D79B7" w:rsidRDefault="005D79B7" w:rsidP="005D79B7">
      <w:pPr>
        <w:pStyle w:val="EndNoteBibliography"/>
        <w:ind w:left="720" w:hanging="720"/>
        <w:rPr>
          <w:noProof/>
        </w:rPr>
      </w:pPr>
      <w:r w:rsidRPr="005D79B7">
        <w:rPr>
          <w:noProof/>
        </w:rPr>
        <w:t xml:space="preserve">MACDONALD, P. L. &amp; GARDNER, R. C. 2000. Type I Error Rate Comparisons of Post Hoc Procedures for I j Chi-Square Tables. </w:t>
      </w:r>
      <w:r w:rsidRPr="005D79B7">
        <w:rPr>
          <w:i/>
          <w:noProof/>
        </w:rPr>
        <w:t>Educational and Psychological Measurement,</w:t>
      </w:r>
      <w:r w:rsidRPr="005D79B7">
        <w:rPr>
          <w:noProof/>
        </w:rPr>
        <w:t xml:space="preserve"> 60</w:t>
      </w:r>
      <w:r w:rsidRPr="005D79B7">
        <w:rPr>
          <w:b/>
          <w:noProof/>
        </w:rPr>
        <w:t>,</w:t>
      </w:r>
      <w:r w:rsidRPr="005D79B7">
        <w:rPr>
          <w:noProof/>
        </w:rPr>
        <w:t xml:space="preserve"> 735-754.</w:t>
      </w:r>
    </w:p>
    <w:p w14:paraId="6CB86EF3" w14:textId="77777777" w:rsidR="005D79B7" w:rsidRPr="005D79B7" w:rsidRDefault="005D79B7" w:rsidP="005D79B7">
      <w:pPr>
        <w:pStyle w:val="EndNoteBibliography"/>
        <w:ind w:left="720" w:hanging="720"/>
        <w:rPr>
          <w:noProof/>
        </w:rPr>
      </w:pPr>
      <w:r w:rsidRPr="005D79B7">
        <w:rPr>
          <w:noProof/>
        </w:rPr>
        <w:t xml:space="preserve">MCGARIGAL, K., WAN, H. Y., ZELLER, K. A., TIMM, B. C. &amp; CUSHMAN, S. A. 2016. Multi-scale habitat selection modeling: a review and outlook. </w:t>
      </w:r>
      <w:r w:rsidRPr="005D79B7">
        <w:rPr>
          <w:i/>
          <w:noProof/>
        </w:rPr>
        <w:t>Landscape Ecology,</w:t>
      </w:r>
      <w:r w:rsidRPr="005D79B7">
        <w:rPr>
          <w:noProof/>
        </w:rPr>
        <w:t xml:space="preserve"> 31</w:t>
      </w:r>
      <w:r w:rsidRPr="005D79B7">
        <w:rPr>
          <w:b/>
          <w:noProof/>
        </w:rPr>
        <w:t>,</w:t>
      </w:r>
      <w:r w:rsidRPr="005D79B7">
        <w:rPr>
          <w:noProof/>
        </w:rPr>
        <w:t xml:space="preserve"> 1161-1175.</w:t>
      </w:r>
    </w:p>
    <w:p w14:paraId="32BC98FC" w14:textId="77777777" w:rsidR="005D79B7" w:rsidRPr="005D79B7" w:rsidRDefault="005D79B7" w:rsidP="005D79B7">
      <w:pPr>
        <w:pStyle w:val="EndNoteBibliography"/>
        <w:ind w:left="720" w:hanging="720"/>
        <w:rPr>
          <w:noProof/>
        </w:rPr>
      </w:pPr>
      <w:r w:rsidRPr="005D79B7">
        <w:rPr>
          <w:noProof/>
        </w:rPr>
        <w:t xml:space="preserve">MCKINNEY, M. L. 2006. Urbanization as a major cause of biotic homogenization. </w:t>
      </w:r>
      <w:r w:rsidRPr="005D79B7">
        <w:rPr>
          <w:i/>
          <w:noProof/>
        </w:rPr>
        <w:t>Biological Conservation,</w:t>
      </w:r>
      <w:r w:rsidRPr="005D79B7">
        <w:rPr>
          <w:noProof/>
        </w:rPr>
        <w:t xml:space="preserve"> 127</w:t>
      </w:r>
      <w:r w:rsidRPr="005D79B7">
        <w:rPr>
          <w:b/>
          <w:noProof/>
        </w:rPr>
        <w:t>,</w:t>
      </w:r>
      <w:r w:rsidRPr="005D79B7">
        <w:rPr>
          <w:noProof/>
        </w:rPr>
        <w:t xml:space="preserve"> 247-260.</w:t>
      </w:r>
    </w:p>
    <w:p w14:paraId="4822BDBE" w14:textId="77777777" w:rsidR="005D79B7" w:rsidRPr="005D79B7" w:rsidRDefault="005D79B7" w:rsidP="005D79B7">
      <w:pPr>
        <w:pStyle w:val="EndNoteBibliography"/>
        <w:ind w:left="720" w:hanging="720"/>
        <w:rPr>
          <w:noProof/>
        </w:rPr>
      </w:pPr>
      <w:r w:rsidRPr="005D79B7">
        <w:rPr>
          <w:noProof/>
        </w:rPr>
        <w:t xml:space="preserve">MERKLE, J. A., KRAUSMAN, P. R., DECESARE, N. J. &amp; JONKEL, J. J. 2011. Predicting spatial distribution of human-black bear interactions in urban areas. </w:t>
      </w:r>
      <w:r w:rsidRPr="005D79B7">
        <w:rPr>
          <w:i/>
          <w:noProof/>
        </w:rPr>
        <w:t>The Journal of Wildlife Management,</w:t>
      </w:r>
      <w:r w:rsidRPr="005D79B7">
        <w:rPr>
          <w:noProof/>
        </w:rPr>
        <w:t xml:space="preserve"> 75</w:t>
      </w:r>
      <w:r w:rsidRPr="005D79B7">
        <w:rPr>
          <w:b/>
          <w:noProof/>
        </w:rPr>
        <w:t>,</w:t>
      </w:r>
      <w:r w:rsidRPr="005D79B7">
        <w:rPr>
          <w:noProof/>
        </w:rPr>
        <w:t xml:space="preserve"> 1121-1127.</w:t>
      </w:r>
    </w:p>
    <w:p w14:paraId="68908EEB" w14:textId="77777777" w:rsidR="005D79B7" w:rsidRPr="005D79B7" w:rsidRDefault="005D79B7" w:rsidP="005D79B7">
      <w:pPr>
        <w:pStyle w:val="EndNoteBibliography"/>
        <w:ind w:left="720" w:hanging="720"/>
        <w:rPr>
          <w:noProof/>
        </w:rPr>
      </w:pPr>
      <w:r w:rsidRPr="005D79B7">
        <w:rPr>
          <w:noProof/>
        </w:rPr>
        <w:t xml:space="preserve">MOREHOUSE, A. T. &amp; BOYCE, M. S. 2017. Troublemaking carnivores: conflicts with humans in a diverse assemblage of large carnivores. </w:t>
      </w:r>
      <w:r w:rsidRPr="005D79B7">
        <w:rPr>
          <w:i/>
          <w:noProof/>
        </w:rPr>
        <w:t>Ecology and Society,</w:t>
      </w:r>
      <w:r w:rsidRPr="005D79B7">
        <w:rPr>
          <w:noProof/>
        </w:rPr>
        <w:t xml:space="preserve"> 22</w:t>
      </w:r>
      <w:r w:rsidRPr="005D79B7">
        <w:rPr>
          <w:b/>
          <w:noProof/>
        </w:rPr>
        <w:t>,</w:t>
      </w:r>
      <w:r w:rsidRPr="005D79B7">
        <w:rPr>
          <w:noProof/>
        </w:rPr>
        <w:t xml:space="preserve"> 12.</w:t>
      </w:r>
    </w:p>
    <w:p w14:paraId="42F1FEA9" w14:textId="77777777" w:rsidR="005D79B7" w:rsidRPr="005D79B7" w:rsidRDefault="005D79B7" w:rsidP="005D79B7">
      <w:pPr>
        <w:pStyle w:val="EndNoteBibliography"/>
        <w:ind w:left="720" w:hanging="720"/>
        <w:rPr>
          <w:noProof/>
        </w:rPr>
      </w:pPr>
      <w:r w:rsidRPr="005D79B7">
        <w:rPr>
          <w:noProof/>
        </w:rPr>
        <w:t xml:space="preserve">MOWRY, C. B., LEE, A., TAYLOR, Z. P., HAMID, N., WHITNEY, S., HENEGHEN, M., RUSSELL, J. &amp; WILSON, L. A. 2020. Using community science data to investigate urban Coyotes (Canis latrans) in Atlanta, Georgia, USA. </w:t>
      </w:r>
      <w:r w:rsidRPr="005D79B7">
        <w:rPr>
          <w:i/>
          <w:noProof/>
        </w:rPr>
        <w:t>Human Dimensions of Wildlife</w:t>
      </w:r>
      <w:r w:rsidRPr="005D79B7">
        <w:rPr>
          <w:b/>
          <w:noProof/>
        </w:rPr>
        <w:t>,</w:t>
      </w:r>
      <w:r w:rsidRPr="005D79B7">
        <w:rPr>
          <w:noProof/>
        </w:rPr>
        <w:t xml:space="preserve"> 16.</w:t>
      </w:r>
    </w:p>
    <w:p w14:paraId="771B51CF" w14:textId="77777777" w:rsidR="005D79B7" w:rsidRPr="005D79B7" w:rsidRDefault="005D79B7" w:rsidP="005D79B7">
      <w:pPr>
        <w:pStyle w:val="EndNoteBibliography"/>
        <w:ind w:left="720" w:hanging="720"/>
        <w:rPr>
          <w:noProof/>
        </w:rPr>
      </w:pPr>
      <w:r w:rsidRPr="005D79B7">
        <w:rPr>
          <w:noProof/>
        </w:rPr>
        <w:t xml:space="preserve">MUELLER, M. A., DRAKE, D. &amp; ALLEN, M. L. 2019. Using citizen science to inform urban canid management. </w:t>
      </w:r>
      <w:r w:rsidRPr="005D79B7">
        <w:rPr>
          <w:i/>
          <w:noProof/>
        </w:rPr>
        <w:t>Landscape and Urban Planning,</w:t>
      </w:r>
      <w:r w:rsidRPr="005D79B7">
        <w:rPr>
          <w:noProof/>
        </w:rPr>
        <w:t xml:space="preserve"> 189</w:t>
      </w:r>
      <w:r w:rsidRPr="005D79B7">
        <w:rPr>
          <w:b/>
          <w:noProof/>
        </w:rPr>
        <w:t>,</w:t>
      </w:r>
      <w:r w:rsidRPr="005D79B7">
        <w:rPr>
          <w:noProof/>
        </w:rPr>
        <w:t xml:space="preserve"> 362-371.</w:t>
      </w:r>
    </w:p>
    <w:p w14:paraId="554E27C8" w14:textId="77777777" w:rsidR="005D79B7" w:rsidRPr="005D79B7" w:rsidRDefault="005D79B7" w:rsidP="005D79B7">
      <w:pPr>
        <w:pStyle w:val="EndNoteBibliography"/>
        <w:ind w:left="720" w:hanging="720"/>
        <w:rPr>
          <w:noProof/>
        </w:rPr>
      </w:pPr>
      <w:r w:rsidRPr="005D79B7">
        <w:rPr>
          <w:noProof/>
        </w:rPr>
        <w:t xml:space="preserve">MURRAY, M., CEMBROWSKI, A., LATHAM, A. D. M., LUKASIK, V. M., PRUSS, S. &amp; ST. CLAIR, C. C. 2015a. Greater consumption of protein-poor anthropogenic food by urban relative to rural coyotes increases diet breadth and potential for human-wildlife conflict. </w:t>
      </w:r>
      <w:r w:rsidRPr="005D79B7">
        <w:rPr>
          <w:i/>
          <w:noProof/>
        </w:rPr>
        <w:t>Ecography,</w:t>
      </w:r>
      <w:r w:rsidRPr="005D79B7">
        <w:rPr>
          <w:noProof/>
        </w:rPr>
        <w:t xml:space="preserve"> 38</w:t>
      </w:r>
      <w:r w:rsidRPr="005D79B7">
        <w:rPr>
          <w:b/>
          <w:noProof/>
        </w:rPr>
        <w:t>,</w:t>
      </w:r>
      <w:r w:rsidRPr="005D79B7">
        <w:rPr>
          <w:noProof/>
        </w:rPr>
        <w:t xml:space="preserve"> 1235-1242.</w:t>
      </w:r>
    </w:p>
    <w:p w14:paraId="4A800CDE" w14:textId="77777777" w:rsidR="005D79B7" w:rsidRPr="005D79B7" w:rsidRDefault="005D79B7" w:rsidP="005D79B7">
      <w:pPr>
        <w:pStyle w:val="EndNoteBibliography"/>
        <w:ind w:left="720" w:hanging="720"/>
        <w:rPr>
          <w:noProof/>
        </w:rPr>
      </w:pPr>
      <w:r w:rsidRPr="005D79B7">
        <w:rPr>
          <w:noProof/>
        </w:rPr>
        <w:t xml:space="preserve">MURRAY, M., EDWARDS, M. A., ABERCROMBIE, B. &amp; ST. CLAIR, C. C. 2015b. Poor health is associated with use of anthropogenic resources in an urban carnivore. </w:t>
      </w:r>
      <w:r w:rsidRPr="005D79B7">
        <w:rPr>
          <w:i/>
          <w:noProof/>
        </w:rPr>
        <w:t>Proceedings of the Royal Society B-Biological Sciences,</w:t>
      </w:r>
      <w:r w:rsidRPr="005D79B7">
        <w:rPr>
          <w:noProof/>
        </w:rPr>
        <w:t xml:space="preserve"> 282</w:t>
      </w:r>
      <w:r w:rsidRPr="005D79B7">
        <w:rPr>
          <w:b/>
          <w:noProof/>
        </w:rPr>
        <w:t>,</w:t>
      </w:r>
      <w:r w:rsidRPr="005D79B7">
        <w:rPr>
          <w:noProof/>
        </w:rPr>
        <w:t xml:space="preserve"> 8.</w:t>
      </w:r>
    </w:p>
    <w:p w14:paraId="4F1B9AAF" w14:textId="77777777" w:rsidR="005D79B7" w:rsidRPr="005D79B7" w:rsidRDefault="005D79B7" w:rsidP="005D79B7">
      <w:pPr>
        <w:pStyle w:val="EndNoteBibliography"/>
        <w:ind w:left="720" w:hanging="720"/>
        <w:rPr>
          <w:noProof/>
        </w:rPr>
      </w:pPr>
      <w:r w:rsidRPr="005D79B7">
        <w:rPr>
          <w:noProof/>
        </w:rPr>
        <w:t xml:space="preserve">MURRAY, M. H. &amp; ST. CLAIR, C. C. 2017. Predictable features attract urban coyotes to residential yards. </w:t>
      </w:r>
      <w:r w:rsidRPr="005D79B7">
        <w:rPr>
          <w:i/>
          <w:noProof/>
        </w:rPr>
        <w:t>Journal of Wildlife Management,</w:t>
      </w:r>
      <w:r w:rsidRPr="005D79B7">
        <w:rPr>
          <w:noProof/>
        </w:rPr>
        <w:t xml:space="preserve"> 81</w:t>
      </w:r>
      <w:r w:rsidRPr="005D79B7">
        <w:rPr>
          <w:b/>
          <w:noProof/>
        </w:rPr>
        <w:t>,</w:t>
      </w:r>
      <w:r w:rsidRPr="005D79B7">
        <w:rPr>
          <w:noProof/>
        </w:rPr>
        <w:t xml:space="preserve"> 593-600.</w:t>
      </w:r>
    </w:p>
    <w:p w14:paraId="30173472" w14:textId="77777777" w:rsidR="005D79B7" w:rsidRPr="005D79B7" w:rsidRDefault="005D79B7" w:rsidP="005D79B7">
      <w:pPr>
        <w:pStyle w:val="EndNoteBibliography"/>
        <w:ind w:left="720" w:hanging="720"/>
        <w:rPr>
          <w:noProof/>
        </w:rPr>
      </w:pPr>
      <w:r w:rsidRPr="005D79B7">
        <w:rPr>
          <w:noProof/>
        </w:rPr>
        <w:t xml:space="preserve">NATION, P. N. &amp; ST. CLAIR, C. C. 2019. A Forensic Pathology Investigation of Dismembered Domestic Cats: Coyotes or Cults? </w:t>
      </w:r>
      <w:r w:rsidRPr="005D79B7">
        <w:rPr>
          <w:i/>
          <w:noProof/>
        </w:rPr>
        <w:t>Veterinary Pathology,</w:t>
      </w:r>
      <w:r w:rsidRPr="005D79B7">
        <w:rPr>
          <w:noProof/>
        </w:rPr>
        <w:t xml:space="preserve"> 56</w:t>
      </w:r>
      <w:r w:rsidRPr="005D79B7">
        <w:rPr>
          <w:b/>
          <w:noProof/>
        </w:rPr>
        <w:t>,</w:t>
      </w:r>
      <w:r w:rsidRPr="005D79B7">
        <w:rPr>
          <w:noProof/>
        </w:rPr>
        <w:t xml:space="preserve"> 444-451.</w:t>
      </w:r>
    </w:p>
    <w:p w14:paraId="148DE77D" w14:textId="77777777" w:rsidR="005D79B7" w:rsidRPr="005D79B7" w:rsidRDefault="005D79B7" w:rsidP="005D79B7">
      <w:pPr>
        <w:pStyle w:val="EndNoteBibliography"/>
        <w:ind w:left="720" w:hanging="720"/>
        <w:rPr>
          <w:noProof/>
        </w:rPr>
      </w:pPr>
      <w:r w:rsidRPr="005D79B7">
        <w:rPr>
          <w:noProof/>
        </w:rPr>
        <w:t>NATURAL REGIONS COMMITTEE 2006. Natural Regions and Subregions of Alberta. Compiled by DJ Downing and WW Pettapiece. Government of Alberta. Pub. No. T852.</w:t>
      </w:r>
    </w:p>
    <w:p w14:paraId="65C309B0" w14:textId="77777777" w:rsidR="005D79B7" w:rsidRPr="005D79B7" w:rsidRDefault="005D79B7" w:rsidP="005D79B7">
      <w:pPr>
        <w:pStyle w:val="EndNoteBibliography"/>
        <w:ind w:left="720" w:hanging="720"/>
        <w:rPr>
          <w:noProof/>
        </w:rPr>
      </w:pPr>
      <w:r w:rsidRPr="005D79B7">
        <w:rPr>
          <w:noProof/>
        </w:rPr>
        <w:t>NIELSEN, S. E., STENHOUSE, G. B. &amp; CRANSTON, J. 2009. Identification of priority areas for Grizzly bear conservation and recovery in Alberta, Canada. Journal of Conservation Planning.</w:t>
      </w:r>
    </w:p>
    <w:p w14:paraId="410CB9F7" w14:textId="77777777" w:rsidR="005D79B7" w:rsidRPr="005D79B7" w:rsidRDefault="005D79B7" w:rsidP="005D79B7">
      <w:pPr>
        <w:pStyle w:val="EndNoteBibliography"/>
        <w:ind w:left="720" w:hanging="720"/>
        <w:rPr>
          <w:noProof/>
        </w:rPr>
      </w:pPr>
      <w:r w:rsidRPr="005D79B7">
        <w:rPr>
          <w:noProof/>
        </w:rPr>
        <w:t xml:space="preserve">OLSON, E. R., VAN DEELEN, T. R., WYDEVEN, A. P., VENTURA, S. J. &amp; MACFARLAND, D. M. 2015. Characterizing Wolf-human Conflicts in Wisconsin, USA. </w:t>
      </w:r>
      <w:r w:rsidRPr="005D79B7">
        <w:rPr>
          <w:i/>
          <w:noProof/>
        </w:rPr>
        <w:t>Wildlife Society Bulletin,</w:t>
      </w:r>
      <w:r w:rsidRPr="005D79B7">
        <w:rPr>
          <w:noProof/>
        </w:rPr>
        <w:t xml:space="preserve"> 39</w:t>
      </w:r>
      <w:r w:rsidRPr="005D79B7">
        <w:rPr>
          <w:b/>
          <w:noProof/>
        </w:rPr>
        <w:t>,</w:t>
      </w:r>
      <w:r w:rsidRPr="005D79B7">
        <w:rPr>
          <w:noProof/>
        </w:rPr>
        <w:t xml:space="preserve"> 676-688.</w:t>
      </w:r>
    </w:p>
    <w:p w14:paraId="6EE665AD" w14:textId="77777777" w:rsidR="005D79B7" w:rsidRPr="005D79B7" w:rsidRDefault="005D79B7" w:rsidP="005D79B7">
      <w:pPr>
        <w:pStyle w:val="EndNoteBibliography"/>
        <w:ind w:left="720" w:hanging="720"/>
        <w:rPr>
          <w:noProof/>
        </w:rPr>
      </w:pPr>
      <w:r w:rsidRPr="005D79B7">
        <w:rPr>
          <w:noProof/>
        </w:rPr>
        <w:lastRenderedPageBreak/>
        <w:t xml:space="preserve">POESSEL, S. A., BRECK, S. W., TEEL, T. L., SHWIFF, S., CROOKS, K. R. &amp; ANGELONI, L. 2013. Patterns of human-coyote conflicts in the Denver Metropolitan Area. </w:t>
      </w:r>
      <w:r w:rsidRPr="005D79B7">
        <w:rPr>
          <w:i/>
          <w:noProof/>
        </w:rPr>
        <w:t>Journal of Wildlife Management,</w:t>
      </w:r>
      <w:r w:rsidRPr="005D79B7">
        <w:rPr>
          <w:noProof/>
        </w:rPr>
        <w:t xml:space="preserve"> 77</w:t>
      </w:r>
      <w:r w:rsidRPr="005D79B7">
        <w:rPr>
          <w:b/>
          <w:noProof/>
        </w:rPr>
        <w:t>,</w:t>
      </w:r>
      <w:r w:rsidRPr="005D79B7">
        <w:rPr>
          <w:noProof/>
        </w:rPr>
        <w:t xml:space="preserve"> 297-305.</w:t>
      </w:r>
    </w:p>
    <w:p w14:paraId="4610A7E2" w14:textId="77777777" w:rsidR="005D79B7" w:rsidRPr="005D79B7" w:rsidRDefault="005D79B7" w:rsidP="005D79B7">
      <w:pPr>
        <w:pStyle w:val="EndNoteBibliography"/>
        <w:ind w:left="720" w:hanging="720"/>
        <w:rPr>
          <w:noProof/>
        </w:rPr>
      </w:pPr>
      <w:r w:rsidRPr="005D79B7">
        <w:rPr>
          <w:noProof/>
        </w:rPr>
        <w:t xml:space="preserve">POESSEL, S. A., GESE, E. M. &amp; YOUNG, J. K. 2017. Environmental factors influencing the occurrence of coyotes and conflicts in urban areas. </w:t>
      </w:r>
      <w:r w:rsidRPr="005D79B7">
        <w:rPr>
          <w:i/>
          <w:noProof/>
        </w:rPr>
        <w:t>Landscape and Urban Planning,</w:t>
      </w:r>
      <w:r w:rsidRPr="005D79B7">
        <w:rPr>
          <w:noProof/>
        </w:rPr>
        <w:t xml:space="preserve"> 157</w:t>
      </w:r>
      <w:r w:rsidRPr="005D79B7">
        <w:rPr>
          <w:b/>
          <w:noProof/>
        </w:rPr>
        <w:t>,</w:t>
      </w:r>
      <w:r w:rsidRPr="005D79B7">
        <w:rPr>
          <w:noProof/>
        </w:rPr>
        <w:t xml:space="preserve"> 259-269.</w:t>
      </w:r>
    </w:p>
    <w:p w14:paraId="5FF0B5E4" w14:textId="77777777" w:rsidR="005D79B7" w:rsidRPr="005D79B7" w:rsidRDefault="005D79B7" w:rsidP="005D79B7">
      <w:pPr>
        <w:pStyle w:val="EndNoteBibliography"/>
        <w:ind w:left="720" w:hanging="720"/>
        <w:rPr>
          <w:noProof/>
        </w:rPr>
      </w:pPr>
      <w:r w:rsidRPr="005D79B7">
        <w:rPr>
          <w:noProof/>
        </w:rPr>
        <w:t xml:space="preserve">PRUGH, L. R., STONER, C. J., EPPS, C. W., BEAN, W. T., RIPPLE, W. J., LALIBERTE, A. S. &amp; BRASHARES, J. S. 2009. The Rise of the Mesopredator. </w:t>
      </w:r>
      <w:r w:rsidRPr="005D79B7">
        <w:rPr>
          <w:i/>
          <w:noProof/>
        </w:rPr>
        <w:t>Bioscience,</w:t>
      </w:r>
      <w:r w:rsidRPr="005D79B7">
        <w:rPr>
          <w:noProof/>
        </w:rPr>
        <w:t xml:space="preserve"> 59</w:t>
      </w:r>
      <w:r w:rsidRPr="005D79B7">
        <w:rPr>
          <w:b/>
          <w:noProof/>
        </w:rPr>
        <w:t>,</w:t>
      </w:r>
      <w:r w:rsidRPr="005D79B7">
        <w:rPr>
          <w:noProof/>
        </w:rPr>
        <w:t xml:space="preserve"> 779-791.</w:t>
      </w:r>
    </w:p>
    <w:p w14:paraId="4C346A17" w14:textId="77777777" w:rsidR="005D79B7" w:rsidRPr="005D79B7" w:rsidRDefault="005D79B7" w:rsidP="005D79B7">
      <w:pPr>
        <w:pStyle w:val="EndNoteBibliography"/>
        <w:ind w:left="720" w:hanging="720"/>
        <w:rPr>
          <w:noProof/>
        </w:rPr>
      </w:pPr>
      <w:r w:rsidRPr="005D79B7">
        <w:rPr>
          <w:noProof/>
        </w:rPr>
        <w:t xml:space="preserve">QUINN, T. 1995. USING PUBLIC SIGHTING INFORMATION TO INVESTIGATE COYOTE USE OF URBAN HABITAT. </w:t>
      </w:r>
      <w:r w:rsidRPr="005D79B7">
        <w:rPr>
          <w:i/>
          <w:noProof/>
        </w:rPr>
        <w:t>Journal of Wildlife Management,</w:t>
      </w:r>
      <w:r w:rsidRPr="005D79B7">
        <w:rPr>
          <w:noProof/>
        </w:rPr>
        <w:t xml:space="preserve"> 59</w:t>
      </w:r>
      <w:r w:rsidRPr="005D79B7">
        <w:rPr>
          <w:b/>
          <w:noProof/>
        </w:rPr>
        <w:t>,</w:t>
      </w:r>
      <w:r w:rsidRPr="005D79B7">
        <w:rPr>
          <w:noProof/>
        </w:rPr>
        <w:t xml:space="preserve"> 238-245.</w:t>
      </w:r>
    </w:p>
    <w:p w14:paraId="77161854" w14:textId="77777777" w:rsidR="005D79B7" w:rsidRPr="005D79B7" w:rsidRDefault="005D79B7" w:rsidP="005D79B7">
      <w:pPr>
        <w:pStyle w:val="EndNoteBibliography"/>
        <w:ind w:left="720" w:hanging="720"/>
        <w:rPr>
          <w:noProof/>
        </w:rPr>
      </w:pPr>
      <w:r w:rsidRPr="005D79B7">
        <w:rPr>
          <w:noProof/>
        </w:rPr>
        <w:t xml:space="preserve">QUINN, T. P., ERB, I., GLOOR, G., NOTREDAME, C., RICHARDSON, M. F. &amp; CROWLEY, T. M. 2019. A field guide for the compositional analysis of any-omics data. </w:t>
      </w:r>
      <w:r w:rsidRPr="005D79B7">
        <w:rPr>
          <w:i/>
          <w:noProof/>
        </w:rPr>
        <w:t>GigaScience,</w:t>
      </w:r>
      <w:r w:rsidRPr="005D79B7">
        <w:rPr>
          <w:noProof/>
        </w:rPr>
        <w:t xml:space="preserve"> 8.</w:t>
      </w:r>
    </w:p>
    <w:p w14:paraId="7916357D" w14:textId="77777777" w:rsidR="005D79B7" w:rsidRPr="005D79B7" w:rsidRDefault="005D79B7" w:rsidP="005D79B7">
      <w:pPr>
        <w:pStyle w:val="EndNoteBibliography"/>
        <w:ind w:left="720" w:hanging="720"/>
        <w:rPr>
          <w:noProof/>
        </w:rPr>
      </w:pPr>
      <w:r w:rsidRPr="005D79B7">
        <w:rPr>
          <w:noProof/>
        </w:rPr>
        <w:t>R CORE TEAM 2022. R: A language and environment for statistical computing. R Foundation for Statistical Computing. Vienna, Austria.</w:t>
      </w:r>
    </w:p>
    <w:p w14:paraId="31404FE5" w14:textId="77777777" w:rsidR="005D79B7" w:rsidRPr="005D79B7" w:rsidRDefault="005D79B7" w:rsidP="005D79B7">
      <w:pPr>
        <w:pStyle w:val="EndNoteBibliography"/>
        <w:ind w:left="720" w:hanging="720"/>
        <w:rPr>
          <w:noProof/>
        </w:rPr>
      </w:pPr>
      <w:r w:rsidRPr="005D79B7">
        <w:rPr>
          <w:noProof/>
        </w:rPr>
        <w:t xml:space="preserve">SCHELL, C. J., STANTON, L. A., YOUNG, J. K., ANGELONI, L. M., LAMBERT, J. E., BRECK, S. W. &amp; MURRAY, M. H. 2020. The evolutionary consequences of human-wildlife conflict in cities. </w:t>
      </w:r>
      <w:r w:rsidRPr="005D79B7">
        <w:rPr>
          <w:i/>
          <w:noProof/>
        </w:rPr>
        <w:t>Evolutionary Applications</w:t>
      </w:r>
      <w:r w:rsidRPr="005D79B7">
        <w:rPr>
          <w:b/>
          <w:noProof/>
        </w:rPr>
        <w:t>,</w:t>
      </w:r>
      <w:r w:rsidRPr="005D79B7">
        <w:rPr>
          <w:noProof/>
        </w:rPr>
        <w:t xml:space="preserve"> 20.</w:t>
      </w:r>
    </w:p>
    <w:p w14:paraId="1104FA5C" w14:textId="77777777" w:rsidR="005D79B7" w:rsidRPr="005D79B7" w:rsidRDefault="005D79B7" w:rsidP="005D79B7">
      <w:pPr>
        <w:pStyle w:val="EndNoteBibliography"/>
        <w:ind w:left="720" w:hanging="720"/>
        <w:rPr>
          <w:noProof/>
        </w:rPr>
      </w:pPr>
      <w:r w:rsidRPr="005D79B7">
        <w:rPr>
          <w:noProof/>
        </w:rPr>
        <w:t xml:space="preserve">SCHELL, C. J., YOUNG, J. K., LONSDORF, E. V., SANTYMIRE, R. M. &amp; MATEO, J. M. 2018. Parental habituation to human disturbance over time reduces fear of humans in coyote offspring. </w:t>
      </w:r>
      <w:r w:rsidRPr="005D79B7">
        <w:rPr>
          <w:i/>
          <w:noProof/>
        </w:rPr>
        <w:t>Ecology and Evolution,</w:t>
      </w:r>
      <w:r w:rsidRPr="005D79B7">
        <w:rPr>
          <w:noProof/>
        </w:rPr>
        <w:t xml:space="preserve"> 8</w:t>
      </w:r>
      <w:r w:rsidRPr="005D79B7">
        <w:rPr>
          <w:b/>
          <w:noProof/>
        </w:rPr>
        <w:t>,</w:t>
      </w:r>
      <w:r w:rsidRPr="005D79B7">
        <w:rPr>
          <w:noProof/>
        </w:rPr>
        <w:t xml:space="preserve"> 12965-12980.</w:t>
      </w:r>
    </w:p>
    <w:p w14:paraId="4D0D2836" w14:textId="77777777" w:rsidR="005D79B7" w:rsidRPr="005D79B7" w:rsidRDefault="005D79B7" w:rsidP="005D79B7">
      <w:pPr>
        <w:pStyle w:val="EndNoteBibliography"/>
        <w:ind w:left="720" w:hanging="720"/>
        <w:rPr>
          <w:noProof/>
        </w:rPr>
      </w:pPr>
      <w:r w:rsidRPr="005D79B7">
        <w:rPr>
          <w:noProof/>
        </w:rPr>
        <w:t xml:space="preserve">SMITH, T. S., HERRERO, S. &amp; DEBRUYN, T. D. 2005. Alaskan brown bars, humans, and habituation. </w:t>
      </w:r>
      <w:r w:rsidRPr="005D79B7">
        <w:rPr>
          <w:i/>
          <w:noProof/>
        </w:rPr>
        <w:t>Ursus,</w:t>
      </w:r>
      <w:r w:rsidRPr="005D79B7">
        <w:rPr>
          <w:noProof/>
        </w:rPr>
        <w:t xml:space="preserve"> 16</w:t>
      </w:r>
      <w:r w:rsidRPr="005D79B7">
        <w:rPr>
          <w:b/>
          <w:noProof/>
        </w:rPr>
        <w:t>,</w:t>
      </w:r>
      <w:r w:rsidRPr="005D79B7">
        <w:rPr>
          <w:noProof/>
        </w:rPr>
        <w:t xml:space="preserve"> 1-10.</w:t>
      </w:r>
    </w:p>
    <w:p w14:paraId="1C53840E" w14:textId="77777777" w:rsidR="005D79B7" w:rsidRPr="005D79B7" w:rsidRDefault="005D79B7" w:rsidP="005D79B7">
      <w:pPr>
        <w:pStyle w:val="EndNoteBibliography"/>
        <w:ind w:left="720" w:hanging="720"/>
        <w:rPr>
          <w:noProof/>
        </w:rPr>
      </w:pPr>
      <w:r w:rsidRPr="005D79B7">
        <w:rPr>
          <w:noProof/>
        </w:rPr>
        <w:t xml:space="preserve">SOULSBURY, C. D. 2020. Temporal patterns of human-fox interactions as revealed from internet searches. </w:t>
      </w:r>
      <w:r w:rsidRPr="005D79B7">
        <w:rPr>
          <w:i/>
          <w:noProof/>
        </w:rPr>
        <w:t>Human Dimensions of Wildlife,</w:t>
      </w:r>
      <w:r w:rsidRPr="005D79B7">
        <w:rPr>
          <w:noProof/>
        </w:rPr>
        <w:t xml:space="preserve"> 25</w:t>
      </w:r>
      <w:r w:rsidRPr="005D79B7">
        <w:rPr>
          <w:b/>
          <w:noProof/>
        </w:rPr>
        <w:t>,</w:t>
      </w:r>
      <w:r w:rsidRPr="005D79B7">
        <w:rPr>
          <w:noProof/>
        </w:rPr>
        <w:t xml:space="preserve"> 70-81.</w:t>
      </w:r>
    </w:p>
    <w:p w14:paraId="7349E3F3" w14:textId="77777777" w:rsidR="005D79B7" w:rsidRPr="005D79B7" w:rsidRDefault="005D79B7" w:rsidP="005D79B7">
      <w:pPr>
        <w:pStyle w:val="EndNoteBibliography"/>
        <w:ind w:left="720" w:hanging="720"/>
        <w:rPr>
          <w:noProof/>
        </w:rPr>
      </w:pPr>
      <w:r w:rsidRPr="005D79B7">
        <w:rPr>
          <w:noProof/>
        </w:rPr>
        <w:t xml:space="preserve">SOULSBURY, C. D. &amp; WHITE, P. C. L. 2015. Human-wildlife interactions in urban areas: a review of conflicts, benefits and opportunities. </w:t>
      </w:r>
      <w:r w:rsidRPr="005D79B7">
        <w:rPr>
          <w:i/>
          <w:noProof/>
        </w:rPr>
        <w:t>Wildlife Research,</w:t>
      </w:r>
      <w:r w:rsidRPr="005D79B7">
        <w:rPr>
          <w:noProof/>
        </w:rPr>
        <w:t xml:space="preserve"> 42</w:t>
      </w:r>
      <w:r w:rsidRPr="005D79B7">
        <w:rPr>
          <w:b/>
          <w:noProof/>
        </w:rPr>
        <w:t>,</w:t>
      </w:r>
      <w:r w:rsidRPr="005D79B7">
        <w:rPr>
          <w:noProof/>
        </w:rPr>
        <w:t xml:space="preserve"> 541-553.</w:t>
      </w:r>
    </w:p>
    <w:p w14:paraId="2EF55677" w14:textId="77777777" w:rsidR="005D79B7" w:rsidRPr="005D79B7" w:rsidRDefault="005D79B7" w:rsidP="005D79B7">
      <w:pPr>
        <w:pStyle w:val="EndNoteBibliography"/>
        <w:ind w:left="720" w:hanging="720"/>
        <w:rPr>
          <w:noProof/>
        </w:rPr>
      </w:pPr>
      <w:r w:rsidRPr="005D79B7">
        <w:rPr>
          <w:noProof/>
        </w:rPr>
        <w:t xml:space="preserve">SPONARSKI, C. C., MILLER, C. &amp; VASKE, J. J. 2018. Perceived risks and coyote management in an urban setting. </w:t>
      </w:r>
      <w:r w:rsidRPr="005D79B7">
        <w:rPr>
          <w:i/>
          <w:noProof/>
        </w:rPr>
        <w:t>Journal of Urban Ecology,</w:t>
      </w:r>
      <w:r w:rsidRPr="005D79B7">
        <w:rPr>
          <w:noProof/>
        </w:rPr>
        <w:t xml:space="preserve"> 4.</w:t>
      </w:r>
    </w:p>
    <w:p w14:paraId="2CF73595" w14:textId="4148C21D" w:rsidR="005D79B7" w:rsidRPr="005D79B7" w:rsidRDefault="005D79B7" w:rsidP="005D79B7">
      <w:pPr>
        <w:pStyle w:val="EndNoteBibliography"/>
        <w:ind w:left="720" w:hanging="720"/>
        <w:rPr>
          <w:noProof/>
        </w:rPr>
      </w:pPr>
      <w:r w:rsidRPr="005D79B7">
        <w:rPr>
          <w:noProof/>
        </w:rPr>
        <w:t xml:space="preserve">STATISTICS CANADA. 2019. </w:t>
      </w:r>
      <w:r w:rsidRPr="005D79B7">
        <w:rPr>
          <w:i/>
          <w:noProof/>
        </w:rPr>
        <w:t xml:space="preserve">The Open Database of Buildings </w:t>
      </w:r>
      <w:r w:rsidRPr="005D79B7">
        <w:rPr>
          <w:noProof/>
        </w:rPr>
        <w:t xml:space="preserve">[Online]. Government of Canada. Available: </w:t>
      </w:r>
      <w:hyperlink r:id="rId17" w:history="1">
        <w:r w:rsidRPr="005D79B7">
          <w:rPr>
            <w:rStyle w:val="Hyperlink"/>
            <w:noProof/>
          </w:rPr>
          <w:t>https://www.statcan.gc.ca/eng/lode/databases/odb</w:t>
        </w:r>
      </w:hyperlink>
      <w:r w:rsidRPr="005D79B7">
        <w:rPr>
          <w:noProof/>
        </w:rPr>
        <w:t xml:space="preserve"> [Accessed March 9 2021].</w:t>
      </w:r>
    </w:p>
    <w:p w14:paraId="79DD181D" w14:textId="77777777" w:rsidR="005D79B7" w:rsidRPr="005D79B7" w:rsidRDefault="005D79B7" w:rsidP="005D79B7">
      <w:pPr>
        <w:pStyle w:val="EndNoteBibliography"/>
        <w:ind w:left="720" w:hanging="720"/>
        <w:rPr>
          <w:noProof/>
        </w:rPr>
      </w:pPr>
      <w:r w:rsidRPr="005D79B7">
        <w:rPr>
          <w:noProof/>
        </w:rPr>
        <w:t xml:space="preserve">SULLIVAN, B. L., AYCRIGG, J. L., BARRY, J. H., BONNEY, R. E., BRUNS, N., COOPER, C. B., DAMOULAS, T., DHONDT, A. A., DIETTERICH, T., FARNSWORTH, A., FINK, D., FITZPATRICK, J. W., FREDERICKS, T., GERBRACHT, J., GOMES, C., HOCHACHKA, W. M., ILIFF, M. J., LAGOZE, C., LA SORTE, F. A., MERRIFIELD, M., MORRIS, W., PHILLIPS, T. B., REYNOLDS, M., RODEWALD, A. D., ROSENBERG, K. V., TRAUTMANN, N. M., WIGGINS, A., WINKLER, D. W., WONG, W. K., WOOD, C. L., YU, J. &amp; KELLING, S. 2014. The eBird enterprise: An integrated approach to development and application of citizen science. </w:t>
      </w:r>
      <w:r w:rsidRPr="005D79B7">
        <w:rPr>
          <w:i/>
          <w:noProof/>
        </w:rPr>
        <w:t>Biological Conservation,</w:t>
      </w:r>
      <w:r w:rsidRPr="005D79B7">
        <w:rPr>
          <w:noProof/>
        </w:rPr>
        <w:t xml:space="preserve"> 169</w:t>
      </w:r>
      <w:r w:rsidRPr="005D79B7">
        <w:rPr>
          <w:b/>
          <w:noProof/>
        </w:rPr>
        <w:t>,</w:t>
      </w:r>
      <w:r w:rsidRPr="005D79B7">
        <w:rPr>
          <w:noProof/>
        </w:rPr>
        <w:t xml:space="preserve"> 31-40.</w:t>
      </w:r>
    </w:p>
    <w:p w14:paraId="539402E4" w14:textId="77777777" w:rsidR="005D79B7" w:rsidRPr="005D79B7" w:rsidRDefault="005D79B7" w:rsidP="005D79B7">
      <w:pPr>
        <w:pStyle w:val="EndNoteBibliography"/>
        <w:ind w:left="720" w:hanging="720"/>
        <w:rPr>
          <w:noProof/>
        </w:rPr>
      </w:pPr>
      <w:r w:rsidRPr="005D79B7">
        <w:rPr>
          <w:noProof/>
        </w:rPr>
        <w:t xml:space="preserve">VAN BOMMEL, J. K., BADRY, M., FORD, A. T., GOLUMBIA, T. &amp; BURTON, A. C. 2020. Predicting human-carnivore conflict at the urban-wildland interface. </w:t>
      </w:r>
      <w:r w:rsidRPr="005D79B7">
        <w:rPr>
          <w:i/>
          <w:noProof/>
        </w:rPr>
        <w:t>Global Ecology and Conservation,</w:t>
      </w:r>
      <w:r w:rsidRPr="005D79B7">
        <w:rPr>
          <w:noProof/>
        </w:rPr>
        <w:t xml:space="preserve"> 24</w:t>
      </w:r>
      <w:r w:rsidRPr="005D79B7">
        <w:rPr>
          <w:b/>
          <w:noProof/>
        </w:rPr>
        <w:t>,</w:t>
      </w:r>
      <w:r w:rsidRPr="005D79B7">
        <w:rPr>
          <w:noProof/>
        </w:rPr>
        <w:t xml:space="preserve"> 12.</w:t>
      </w:r>
    </w:p>
    <w:p w14:paraId="7E8F1AF2" w14:textId="77777777" w:rsidR="005D79B7" w:rsidRPr="005D79B7" w:rsidRDefault="005D79B7" w:rsidP="005D79B7">
      <w:pPr>
        <w:pStyle w:val="EndNoteBibliography"/>
        <w:ind w:left="720" w:hanging="720"/>
        <w:rPr>
          <w:noProof/>
        </w:rPr>
      </w:pPr>
      <w:r w:rsidRPr="005D79B7">
        <w:rPr>
          <w:noProof/>
        </w:rPr>
        <w:lastRenderedPageBreak/>
        <w:t xml:space="preserve">WECKEL, M. E., MACK, D., NAGY, C., CHRISTIE, R. &amp; WINCORN, A. 2010. Using Citizen Science to Map Human-Coyote Interaction in Suburban New York, USA. </w:t>
      </w:r>
      <w:r w:rsidRPr="005D79B7">
        <w:rPr>
          <w:i/>
          <w:noProof/>
        </w:rPr>
        <w:t>Journal of Wildlife Management,</w:t>
      </w:r>
      <w:r w:rsidRPr="005D79B7">
        <w:rPr>
          <w:noProof/>
        </w:rPr>
        <w:t xml:space="preserve"> 74</w:t>
      </w:r>
      <w:r w:rsidRPr="005D79B7">
        <w:rPr>
          <w:b/>
          <w:noProof/>
        </w:rPr>
        <w:t>,</w:t>
      </w:r>
      <w:r w:rsidRPr="005D79B7">
        <w:rPr>
          <w:noProof/>
        </w:rPr>
        <w:t xml:space="preserve"> 1163-1171.</w:t>
      </w:r>
    </w:p>
    <w:p w14:paraId="401048E1" w14:textId="77777777" w:rsidR="005D79B7" w:rsidRPr="005D79B7" w:rsidRDefault="005D79B7" w:rsidP="005D79B7">
      <w:pPr>
        <w:pStyle w:val="EndNoteBibliography"/>
        <w:ind w:left="720" w:hanging="720"/>
        <w:rPr>
          <w:noProof/>
        </w:rPr>
      </w:pPr>
      <w:r w:rsidRPr="005D79B7">
        <w:rPr>
          <w:noProof/>
        </w:rPr>
        <w:t>WHITE, L. A. &amp; GEHRT, S. D. 2009. Coyote Attacks on Humans in the United States and Canada. Human Dimensions of Wildlife.</w:t>
      </w:r>
    </w:p>
    <w:p w14:paraId="15EA2B4D" w14:textId="77777777" w:rsidR="005D79B7" w:rsidRPr="005D79B7" w:rsidRDefault="005D79B7" w:rsidP="005D79B7">
      <w:pPr>
        <w:pStyle w:val="EndNoteBibliography"/>
        <w:ind w:left="720" w:hanging="720"/>
        <w:rPr>
          <w:noProof/>
        </w:rPr>
      </w:pPr>
      <w:r w:rsidRPr="005D79B7">
        <w:rPr>
          <w:noProof/>
        </w:rPr>
        <w:t xml:space="preserve">WINE, S., GAGNE, S. A. &amp; MEENTEMEYER, R. K. 2015. Understanding Human-Coyote Encounters in Urban Ecosystems Using Citizen Science Data: What Do Socioeconomics Tell Us? </w:t>
      </w:r>
      <w:r w:rsidRPr="005D79B7">
        <w:rPr>
          <w:i/>
          <w:noProof/>
        </w:rPr>
        <w:t>Environmental Management,</w:t>
      </w:r>
      <w:r w:rsidRPr="005D79B7">
        <w:rPr>
          <w:noProof/>
        </w:rPr>
        <w:t xml:space="preserve"> 55</w:t>
      </w:r>
      <w:r w:rsidRPr="005D79B7">
        <w:rPr>
          <w:b/>
          <w:noProof/>
        </w:rPr>
        <w:t>,</w:t>
      </w:r>
      <w:r w:rsidRPr="005D79B7">
        <w:rPr>
          <w:noProof/>
        </w:rPr>
        <w:t xml:space="preserve"> 159-170.</w:t>
      </w:r>
    </w:p>
    <w:p w14:paraId="39556546" w14:textId="77777777" w:rsidR="005D79B7" w:rsidRPr="005D79B7" w:rsidRDefault="005D79B7" w:rsidP="005D79B7">
      <w:pPr>
        <w:pStyle w:val="EndNoteBibliography"/>
        <w:ind w:left="720" w:hanging="720"/>
        <w:rPr>
          <w:noProof/>
        </w:rPr>
      </w:pPr>
      <w:r w:rsidRPr="005D79B7">
        <w:rPr>
          <w:noProof/>
        </w:rPr>
        <w:t xml:space="preserve">WOODROFFE, R. 2000. Predators and people: using human densities to interpret declines of large carnivores. </w:t>
      </w:r>
      <w:r w:rsidRPr="005D79B7">
        <w:rPr>
          <w:i/>
          <w:noProof/>
        </w:rPr>
        <w:t>Animal Conservation,</w:t>
      </w:r>
      <w:r w:rsidRPr="005D79B7">
        <w:rPr>
          <w:noProof/>
        </w:rPr>
        <w:t xml:space="preserve"> 3</w:t>
      </w:r>
      <w:r w:rsidRPr="005D79B7">
        <w:rPr>
          <w:b/>
          <w:noProof/>
        </w:rPr>
        <w:t>,</w:t>
      </w:r>
      <w:r w:rsidRPr="005D79B7">
        <w:rPr>
          <w:noProof/>
        </w:rPr>
        <w:t xml:space="preserve"> 165-173.</w:t>
      </w:r>
    </w:p>
    <w:p w14:paraId="3518CB26" w14:textId="77777777" w:rsidR="005D79B7" w:rsidRPr="005D79B7" w:rsidRDefault="005D79B7" w:rsidP="005D79B7">
      <w:pPr>
        <w:pStyle w:val="EndNoteBibliography"/>
        <w:ind w:left="720" w:hanging="720"/>
        <w:rPr>
          <w:noProof/>
        </w:rPr>
      </w:pPr>
      <w:r w:rsidRPr="005D79B7">
        <w:rPr>
          <w:noProof/>
        </w:rPr>
        <w:t xml:space="preserve">YOUNG, J. K., HAMMILL, E. &amp; BRECK, S. W. 2019. Interactions with humans shape coyote responses to hazing. </w:t>
      </w:r>
      <w:r w:rsidRPr="005D79B7">
        <w:rPr>
          <w:i/>
          <w:noProof/>
        </w:rPr>
        <w:t>Scientific Reports,</w:t>
      </w:r>
      <w:r w:rsidRPr="005D79B7">
        <w:rPr>
          <w:noProof/>
        </w:rPr>
        <w:t xml:space="preserve"> 9</w:t>
      </w:r>
      <w:r w:rsidRPr="005D79B7">
        <w:rPr>
          <w:b/>
          <w:noProof/>
        </w:rPr>
        <w:t>,</w:t>
      </w:r>
      <w:r w:rsidRPr="005D79B7">
        <w:rPr>
          <w:noProof/>
        </w:rPr>
        <w:t xml:space="preserve"> 9.</w:t>
      </w:r>
    </w:p>
    <w:p w14:paraId="3C8AFCE0" w14:textId="556C417A" w:rsidR="00397D18" w:rsidRPr="00E36A85" w:rsidRDefault="00717648" w:rsidP="00BA0A2E">
      <w:pPr>
        <w:spacing w:line="480" w:lineRule="auto"/>
        <w:rPr>
          <w:rFonts w:ascii="Times New Roman" w:hAnsi="Times New Roman" w:cs="Times New Roman"/>
          <w:lang w:val="en-CA"/>
        </w:rPr>
      </w:pPr>
      <w:r w:rsidRPr="00E36A85">
        <w:rPr>
          <w:rFonts w:ascii="Times New Roman" w:hAnsi="Times New Roman" w:cs="Times New Roman"/>
          <w:lang w:val="en-CA"/>
        </w:rPr>
        <w:fldChar w:fldCharType="end"/>
      </w:r>
    </w:p>
    <w:p w14:paraId="71AF701C" w14:textId="28C91675" w:rsidR="00DE2A10" w:rsidRPr="00E36A85" w:rsidRDefault="00DE2A10" w:rsidP="00BA0A2E">
      <w:pPr>
        <w:spacing w:line="480" w:lineRule="auto"/>
        <w:rPr>
          <w:rFonts w:ascii="Times New Roman" w:hAnsi="Times New Roman" w:cs="Times New Roman"/>
          <w:lang w:val="en-CA"/>
        </w:rPr>
      </w:pPr>
    </w:p>
    <w:sectPr w:rsidR="00DE2A10" w:rsidRPr="00E36A85" w:rsidSect="00576E80">
      <w:pgSz w:w="12240" w:h="15840" w:code="1"/>
      <w:pgMar w:top="1440" w:right="1440" w:bottom="1440" w:left="1440" w:header="709" w:footer="70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nathan Farr" w:date="2022-03-27T22:49:00Z" w:initials="JF">
    <w:p w14:paraId="267AC336" w14:textId="77777777" w:rsidR="00D43631" w:rsidRDefault="00D43631" w:rsidP="004F6F5C">
      <w:pPr>
        <w:pStyle w:val="CommentText"/>
      </w:pPr>
      <w:r>
        <w:rPr>
          <w:rStyle w:val="CommentReference"/>
        </w:rPr>
        <w:annotationRef/>
      </w:r>
      <w:r>
        <w:rPr>
          <w:lang w:val="en-CA"/>
        </w:rPr>
        <w:t>I'm still in the process of reviewing typos and fixing citations, please disregarding any spelling/formatting errors i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7AC3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B6877" w16cex:dateUtc="2022-03-28T04: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7AC336" w16cid:durableId="25EB68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F73D7"/>
    <w:multiLevelType w:val="hybridMultilevel"/>
    <w:tmpl w:val="9A2E824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C8908E1"/>
    <w:multiLevelType w:val="hybridMultilevel"/>
    <w:tmpl w:val="BCC6938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E904973"/>
    <w:multiLevelType w:val="hybridMultilevel"/>
    <w:tmpl w:val="FA063E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851143"/>
    <w:multiLevelType w:val="hybridMultilevel"/>
    <w:tmpl w:val="B700F746"/>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47820A77"/>
    <w:multiLevelType w:val="hybridMultilevel"/>
    <w:tmpl w:val="4CE2D1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6D7A8C"/>
    <w:multiLevelType w:val="hybridMultilevel"/>
    <w:tmpl w:val="285EE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F771B2"/>
    <w:multiLevelType w:val="hybridMultilevel"/>
    <w:tmpl w:val="2DF0D3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6A343E1"/>
    <w:multiLevelType w:val="hybridMultilevel"/>
    <w:tmpl w:val="2D08110E"/>
    <w:lvl w:ilvl="0" w:tplc="3168BF5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6AC560E4"/>
    <w:multiLevelType w:val="hybridMultilevel"/>
    <w:tmpl w:val="AD7AD1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5"/>
  </w:num>
  <w:num w:numId="4">
    <w:abstractNumId w:val="8"/>
  </w:num>
  <w:num w:numId="5">
    <w:abstractNumId w:val="4"/>
  </w:num>
  <w:num w:numId="6">
    <w:abstractNumId w:val="7"/>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Farr">
    <w15:presenceInfo w15:providerId="None" w15:userId="Jonathan Far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33157"/>
    <w:rsid w:val="000002E4"/>
    <w:rsid w:val="000003BB"/>
    <w:rsid w:val="000004ED"/>
    <w:rsid w:val="00000542"/>
    <w:rsid w:val="00000CC7"/>
    <w:rsid w:val="00000F1B"/>
    <w:rsid w:val="000010A9"/>
    <w:rsid w:val="000011F5"/>
    <w:rsid w:val="000018B0"/>
    <w:rsid w:val="000019A9"/>
    <w:rsid w:val="00001A73"/>
    <w:rsid w:val="00002667"/>
    <w:rsid w:val="00002C02"/>
    <w:rsid w:val="00002CEF"/>
    <w:rsid w:val="00002E63"/>
    <w:rsid w:val="0000364F"/>
    <w:rsid w:val="000038F2"/>
    <w:rsid w:val="00003DF3"/>
    <w:rsid w:val="000047D1"/>
    <w:rsid w:val="000049EF"/>
    <w:rsid w:val="00004AD8"/>
    <w:rsid w:val="00004FE6"/>
    <w:rsid w:val="000056DA"/>
    <w:rsid w:val="0000579B"/>
    <w:rsid w:val="0000646C"/>
    <w:rsid w:val="000066B7"/>
    <w:rsid w:val="00006814"/>
    <w:rsid w:val="00006CF1"/>
    <w:rsid w:val="00006ED1"/>
    <w:rsid w:val="0000776C"/>
    <w:rsid w:val="00007A11"/>
    <w:rsid w:val="000102C3"/>
    <w:rsid w:val="000105C1"/>
    <w:rsid w:val="000106D4"/>
    <w:rsid w:val="00010A4F"/>
    <w:rsid w:val="00010C16"/>
    <w:rsid w:val="00010C34"/>
    <w:rsid w:val="0001175E"/>
    <w:rsid w:val="00011CB6"/>
    <w:rsid w:val="00011DF0"/>
    <w:rsid w:val="00011EF7"/>
    <w:rsid w:val="00012061"/>
    <w:rsid w:val="000121C9"/>
    <w:rsid w:val="000122FE"/>
    <w:rsid w:val="00012320"/>
    <w:rsid w:val="0001257F"/>
    <w:rsid w:val="00012B5B"/>
    <w:rsid w:val="00012BCD"/>
    <w:rsid w:val="000130C0"/>
    <w:rsid w:val="0001335D"/>
    <w:rsid w:val="00013446"/>
    <w:rsid w:val="00013B6A"/>
    <w:rsid w:val="00013CBB"/>
    <w:rsid w:val="000144F7"/>
    <w:rsid w:val="00014B8C"/>
    <w:rsid w:val="00014E64"/>
    <w:rsid w:val="00014EC2"/>
    <w:rsid w:val="00014F14"/>
    <w:rsid w:val="00015535"/>
    <w:rsid w:val="00015A42"/>
    <w:rsid w:val="00015A88"/>
    <w:rsid w:val="00015D76"/>
    <w:rsid w:val="0001628B"/>
    <w:rsid w:val="0001643F"/>
    <w:rsid w:val="00016E17"/>
    <w:rsid w:val="00016E65"/>
    <w:rsid w:val="0001730D"/>
    <w:rsid w:val="0001731F"/>
    <w:rsid w:val="00017B43"/>
    <w:rsid w:val="00017BAB"/>
    <w:rsid w:val="00017D6B"/>
    <w:rsid w:val="0002004E"/>
    <w:rsid w:val="000200B3"/>
    <w:rsid w:val="00020250"/>
    <w:rsid w:val="0002034E"/>
    <w:rsid w:val="00020350"/>
    <w:rsid w:val="00020367"/>
    <w:rsid w:val="0002051D"/>
    <w:rsid w:val="000205ED"/>
    <w:rsid w:val="000208C5"/>
    <w:rsid w:val="00020A73"/>
    <w:rsid w:val="00020C14"/>
    <w:rsid w:val="00020D29"/>
    <w:rsid w:val="00020DD1"/>
    <w:rsid w:val="0002103D"/>
    <w:rsid w:val="00021113"/>
    <w:rsid w:val="000211EC"/>
    <w:rsid w:val="00021934"/>
    <w:rsid w:val="00022A28"/>
    <w:rsid w:val="00022A79"/>
    <w:rsid w:val="00022CE4"/>
    <w:rsid w:val="000230F2"/>
    <w:rsid w:val="000238BB"/>
    <w:rsid w:val="0002399F"/>
    <w:rsid w:val="00023F73"/>
    <w:rsid w:val="00024470"/>
    <w:rsid w:val="00024635"/>
    <w:rsid w:val="00024651"/>
    <w:rsid w:val="000247A1"/>
    <w:rsid w:val="00024AAE"/>
    <w:rsid w:val="00024C56"/>
    <w:rsid w:val="00024CD2"/>
    <w:rsid w:val="000253FC"/>
    <w:rsid w:val="00025677"/>
    <w:rsid w:val="000262E0"/>
    <w:rsid w:val="000262FE"/>
    <w:rsid w:val="000268DE"/>
    <w:rsid w:val="00026B4F"/>
    <w:rsid w:val="00026C98"/>
    <w:rsid w:val="000273A3"/>
    <w:rsid w:val="000275B0"/>
    <w:rsid w:val="00030742"/>
    <w:rsid w:val="00030F7E"/>
    <w:rsid w:val="00030FA9"/>
    <w:rsid w:val="000310B7"/>
    <w:rsid w:val="00031175"/>
    <w:rsid w:val="000317FA"/>
    <w:rsid w:val="000319EF"/>
    <w:rsid w:val="00031ABC"/>
    <w:rsid w:val="00031F39"/>
    <w:rsid w:val="000327E8"/>
    <w:rsid w:val="00032862"/>
    <w:rsid w:val="00032EDC"/>
    <w:rsid w:val="0003311F"/>
    <w:rsid w:val="0003334E"/>
    <w:rsid w:val="000333CC"/>
    <w:rsid w:val="0003387B"/>
    <w:rsid w:val="00033EE5"/>
    <w:rsid w:val="00034317"/>
    <w:rsid w:val="00034AE0"/>
    <w:rsid w:val="00034EB3"/>
    <w:rsid w:val="000350FB"/>
    <w:rsid w:val="000353CC"/>
    <w:rsid w:val="00035462"/>
    <w:rsid w:val="000354CA"/>
    <w:rsid w:val="000363F7"/>
    <w:rsid w:val="00036768"/>
    <w:rsid w:val="000369D9"/>
    <w:rsid w:val="00036BCA"/>
    <w:rsid w:val="00036FA4"/>
    <w:rsid w:val="0003710B"/>
    <w:rsid w:val="000377B5"/>
    <w:rsid w:val="0003782E"/>
    <w:rsid w:val="000378B6"/>
    <w:rsid w:val="00037B49"/>
    <w:rsid w:val="00037BEC"/>
    <w:rsid w:val="00037D0A"/>
    <w:rsid w:val="000401FC"/>
    <w:rsid w:val="0004042B"/>
    <w:rsid w:val="0004073E"/>
    <w:rsid w:val="00040882"/>
    <w:rsid w:val="00040A41"/>
    <w:rsid w:val="00040F26"/>
    <w:rsid w:val="000410F3"/>
    <w:rsid w:val="000422FA"/>
    <w:rsid w:val="00042438"/>
    <w:rsid w:val="0004254B"/>
    <w:rsid w:val="000426EF"/>
    <w:rsid w:val="0004271E"/>
    <w:rsid w:val="00042865"/>
    <w:rsid w:val="00042899"/>
    <w:rsid w:val="00042A61"/>
    <w:rsid w:val="00042ABF"/>
    <w:rsid w:val="00042D3D"/>
    <w:rsid w:val="00043658"/>
    <w:rsid w:val="0004384A"/>
    <w:rsid w:val="00043A3B"/>
    <w:rsid w:val="00044405"/>
    <w:rsid w:val="0004471C"/>
    <w:rsid w:val="00044843"/>
    <w:rsid w:val="000456D8"/>
    <w:rsid w:val="00045B4E"/>
    <w:rsid w:val="00045C5C"/>
    <w:rsid w:val="00046914"/>
    <w:rsid w:val="00046A6B"/>
    <w:rsid w:val="00046D1A"/>
    <w:rsid w:val="00047410"/>
    <w:rsid w:val="00047872"/>
    <w:rsid w:val="00047DD1"/>
    <w:rsid w:val="00047E4B"/>
    <w:rsid w:val="00047F09"/>
    <w:rsid w:val="000502C9"/>
    <w:rsid w:val="00050398"/>
    <w:rsid w:val="000506FE"/>
    <w:rsid w:val="00050E69"/>
    <w:rsid w:val="000512B3"/>
    <w:rsid w:val="0005139D"/>
    <w:rsid w:val="0005187E"/>
    <w:rsid w:val="00051E08"/>
    <w:rsid w:val="00053239"/>
    <w:rsid w:val="00054004"/>
    <w:rsid w:val="0005428B"/>
    <w:rsid w:val="00054338"/>
    <w:rsid w:val="000543E1"/>
    <w:rsid w:val="000547AB"/>
    <w:rsid w:val="00054A14"/>
    <w:rsid w:val="00054CF1"/>
    <w:rsid w:val="000550DA"/>
    <w:rsid w:val="00055165"/>
    <w:rsid w:val="00055182"/>
    <w:rsid w:val="000553F5"/>
    <w:rsid w:val="0005561D"/>
    <w:rsid w:val="00055979"/>
    <w:rsid w:val="00055EA9"/>
    <w:rsid w:val="00056118"/>
    <w:rsid w:val="00056410"/>
    <w:rsid w:val="00056412"/>
    <w:rsid w:val="00056A5A"/>
    <w:rsid w:val="00056AA8"/>
    <w:rsid w:val="00057153"/>
    <w:rsid w:val="0005747F"/>
    <w:rsid w:val="00057ECE"/>
    <w:rsid w:val="00060227"/>
    <w:rsid w:val="000602FC"/>
    <w:rsid w:val="000604BD"/>
    <w:rsid w:val="000609E9"/>
    <w:rsid w:val="00061000"/>
    <w:rsid w:val="00061806"/>
    <w:rsid w:val="00061886"/>
    <w:rsid w:val="00061A06"/>
    <w:rsid w:val="00062031"/>
    <w:rsid w:val="0006293A"/>
    <w:rsid w:val="00062E28"/>
    <w:rsid w:val="00062EAE"/>
    <w:rsid w:val="00062F00"/>
    <w:rsid w:val="00063059"/>
    <w:rsid w:val="0006343F"/>
    <w:rsid w:val="000637A7"/>
    <w:rsid w:val="00063B85"/>
    <w:rsid w:val="00063E7C"/>
    <w:rsid w:val="0006506F"/>
    <w:rsid w:val="000654A6"/>
    <w:rsid w:val="000655EA"/>
    <w:rsid w:val="00065759"/>
    <w:rsid w:val="00065899"/>
    <w:rsid w:val="00065C9C"/>
    <w:rsid w:val="000660A8"/>
    <w:rsid w:val="000660F5"/>
    <w:rsid w:val="0006619E"/>
    <w:rsid w:val="0006640E"/>
    <w:rsid w:val="00066485"/>
    <w:rsid w:val="0006653F"/>
    <w:rsid w:val="00066B19"/>
    <w:rsid w:val="00066F43"/>
    <w:rsid w:val="00067364"/>
    <w:rsid w:val="00067751"/>
    <w:rsid w:val="00067DA5"/>
    <w:rsid w:val="0007002B"/>
    <w:rsid w:val="0007010D"/>
    <w:rsid w:val="00070352"/>
    <w:rsid w:val="000703C9"/>
    <w:rsid w:val="00070415"/>
    <w:rsid w:val="0007054B"/>
    <w:rsid w:val="00070576"/>
    <w:rsid w:val="0007077F"/>
    <w:rsid w:val="0007078E"/>
    <w:rsid w:val="00070CF0"/>
    <w:rsid w:val="00071981"/>
    <w:rsid w:val="00071B92"/>
    <w:rsid w:val="0007284F"/>
    <w:rsid w:val="00072CB3"/>
    <w:rsid w:val="0007302B"/>
    <w:rsid w:val="000733BC"/>
    <w:rsid w:val="000734C0"/>
    <w:rsid w:val="00073676"/>
    <w:rsid w:val="0007376F"/>
    <w:rsid w:val="00073C79"/>
    <w:rsid w:val="00073CFB"/>
    <w:rsid w:val="00073F37"/>
    <w:rsid w:val="000752B8"/>
    <w:rsid w:val="00075AB6"/>
    <w:rsid w:val="00075F2A"/>
    <w:rsid w:val="000762CC"/>
    <w:rsid w:val="00076319"/>
    <w:rsid w:val="00076780"/>
    <w:rsid w:val="0007680B"/>
    <w:rsid w:val="00076B0C"/>
    <w:rsid w:val="00076EBD"/>
    <w:rsid w:val="000770AB"/>
    <w:rsid w:val="0007715B"/>
    <w:rsid w:val="0007724F"/>
    <w:rsid w:val="000773E6"/>
    <w:rsid w:val="00077633"/>
    <w:rsid w:val="000779FD"/>
    <w:rsid w:val="00077A54"/>
    <w:rsid w:val="00080032"/>
    <w:rsid w:val="0008022D"/>
    <w:rsid w:val="00080865"/>
    <w:rsid w:val="00080A79"/>
    <w:rsid w:val="00080AE1"/>
    <w:rsid w:val="00080D14"/>
    <w:rsid w:val="00080DC8"/>
    <w:rsid w:val="00080E2A"/>
    <w:rsid w:val="00081020"/>
    <w:rsid w:val="000810FF"/>
    <w:rsid w:val="0008111B"/>
    <w:rsid w:val="000811FE"/>
    <w:rsid w:val="0008158F"/>
    <w:rsid w:val="0008174A"/>
    <w:rsid w:val="00081825"/>
    <w:rsid w:val="00081A1A"/>
    <w:rsid w:val="00081C68"/>
    <w:rsid w:val="00081D3C"/>
    <w:rsid w:val="00081ECA"/>
    <w:rsid w:val="0008214B"/>
    <w:rsid w:val="000823D9"/>
    <w:rsid w:val="00082719"/>
    <w:rsid w:val="000829B5"/>
    <w:rsid w:val="00082F22"/>
    <w:rsid w:val="0008332E"/>
    <w:rsid w:val="0008369F"/>
    <w:rsid w:val="000837B2"/>
    <w:rsid w:val="00083CA1"/>
    <w:rsid w:val="00084163"/>
    <w:rsid w:val="0008431A"/>
    <w:rsid w:val="0008439D"/>
    <w:rsid w:val="000845C5"/>
    <w:rsid w:val="00084B06"/>
    <w:rsid w:val="00084B99"/>
    <w:rsid w:val="00085046"/>
    <w:rsid w:val="000853C7"/>
    <w:rsid w:val="00085436"/>
    <w:rsid w:val="0008555F"/>
    <w:rsid w:val="00085CCC"/>
    <w:rsid w:val="00086B64"/>
    <w:rsid w:val="00086BCE"/>
    <w:rsid w:val="00086F2E"/>
    <w:rsid w:val="00087007"/>
    <w:rsid w:val="00087058"/>
    <w:rsid w:val="00087277"/>
    <w:rsid w:val="000879CB"/>
    <w:rsid w:val="00087A3E"/>
    <w:rsid w:val="00087CF5"/>
    <w:rsid w:val="000900EC"/>
    <w:rsid w:val="00090286"/>
    <w:rsid w:val="000908B2"/>
    <w:rsid w:val="00090F25"/>
    <w:rsid w:val="00090F4A"/>
    <w:rsid w:val="00091331"/>
    <w:rsid w:val="000917CB"/>
    <w:rsid w:val="000919EE"/>
    <w:rsid w:val="00091AF5"/>
    <w:rsid w:val="00091D60"/>
    <w:rsid w:val="00091E7F"/>
    <w:rsid w:val="000923AD"/>
    <w:rsid w:val="000924B9"/>
    <w:rsid w:val="00092731"/>
    <w:rsid w:val="0009283C"/>
    <w:rsid w:val="0009344F"/>
    <w:rsid w:val="0009373E"/>
    <w:rsid w:val="00093807"/>
    <w:rsid w:val="00093EAB"/>
    <w:rsid w:val="0009424D"/>
    <w:rsid w:val="0009451C"/>
    <w:rsid w:val="000947BD"/>
    <w:rsid w:val="0009494A"/>
    <w:rsid w:val="00094E1E"/>
    <w:rsid w:val="0009513B"/>
    <w:rsid w:val="000954EB"/>
    <w:rsid w:val="0009600A"/>
    <w:rsid w:val="0009631F"/>
    <w:rsid w:val="0009685D"/>
    <w:rsid w:val="00096883"/>
    <w:rsid w:val="00096FB3"/>
    <w:rsid w:val="000970B9"/>
    <w:rsid w:val="000973DA"/>
    <w:rsid w:val="00097EA5"/>
    <w:rsid w:val="00097FF8"/>
    <w:rsid w:val="000A0340"/>
    <w:rsid w:val="000A08E1"/>
    <w:rsid w:val="000A0A1A"/>
    <w:rsid w:val="000A0B60"/>
    <w:rsid w:val="000A0C9D"/>
    <w:rsid w:val="000A0DAA"/>
    <w:rsid w:val="000A0ECB"/>
    <w:rsid w:val="000A1177"/>
    <w:rsid w:val="000A11B9"/>
    <w:rsid w:val="000A1203"/>
    <w:rsid w:val="000A12FB"/>
    <w:rsid w:val="000A1EAD"/>
    <w:rsid w:val="000A26BD"/>
    <w:rsid w:val="000A2826"/>
    <w:rsid w:val="000A28D8"/>
    <w:rsid w:val="000A2E05"/>
    <w:rsid w:val="000A3135"/>
    <w:rsid w:val="000A35F5"/>
    <w:rsid w:val="000A3740"/>
    <w:rsid w:val="000A3F68"/>
    <w:rsid w:val="000A40EE"/>
    <w:rsid w:val="000A41D8"/>
    <w:rsid w:val="000A4789"/>
    <w:rsid w:val="000A4D55"/>
    <w:rsid w:val="000A5367"/>
    <w:rsid w:val="000A56D5"/>
    <w:rsid w:val="000A5A11"/>
    <w:rsid w:val="000A5B4D"/>
    <w:rsid w:val="000A5D62"/>
    <w:rsid w:val="000A5EB2"/>
    <w:rsid w:val="000A5FAD"/>
    <w:rsid w:val="000A5FD1"/>
    <w:rsid w:val="000A6284"/>
    <w:rsid w:val="000A628D"/>
    <w:rsid w:val="000A6A05"/>
    <w:rsid w:val="000A6A3B"/>
    <w:rsid w:val="000A6CCE"/>
    <w:rsid w:val="000A6EC0"/>
    <w:rsid w:val="000A722B"/>
    <w:rsid w:val="000A75C5"/>
    <w:rsid w:val="000A7B17"/>
    <w:rsid w:val="000A7B78"/>
    <w:rsid w:val="000A7CD8"/>
    <w:rsid w:val="000B0039"/>
    <w:rsid w:val="000B00CE"/>
    <w:rsid w:val="000B00D4"/>
    <w:rsid w:val="000B00F6"/>
    <w:rsid w:val="000B09B3"/>
    <w:rsid w:val="000B0ABC"/>
    <w:rsid w:val="000B0B36"/>
    <w:rsid w:val="000B0BC0"/>
    <w:rsid w:val="000B0D46"/>
    <w:rsid w:val="000B0E4E"/>
    <w:rsid w:val="000B0F6C"/>
    <w:rsid w:val="000B1026"/>
    <w:rsid w:val="000B12E3"/>
    <w:rsid w:val="000B18C9"/>
    <w:rsid w:val="000B18DE"/>
    <w:rsid w:val="000B1D0A"/>
    <w:rsid w:val="000B1D33"/>
    <w:rsid w:val="000B1FA0"/>
    <w:rsid w:val="000B24DD"/>
    <w:rsid w:val="000B28EB"/>
    <w:rsid w:val="000B2995"/>
    <w:rsid w:val="000B2A27"/>
    <w:rsid w:val="000B2EA4"/>
    <w:rsid w:val="000B3585"/>
    <w:rsid w:val="000B388D"/>
    <w:rsid w:val="000B3F16"/>
    <w:rsid w:val="000B402D"/>
    <w:rsid w:val="000B44FD"/>
    <w:rsid w:val="000B482F"/>
    <w:rsid w:val="000B4DCD"/>
    <w:rsid w:val="000B5188"/>
    <w:rsid w:val="000B5386"/>
    <w:rsid w:val="000B53C7"/>
    <w:rsid w:val="000B53D4"/>
    <w:rsid w:val="000B54F2"/>
    <w:rsid w:val="000B57FA"/>
    <w:rsid w:val="000B5AD3"/>
    <w:rsid w:val="000B5C06"/>
    <w:rsid w:val="000B5F53"/>
    <w:rsid w:val="000B60CE"/>
    <w:rsid w:val="000B6865"/>
    <w:rsid w:val="000B6892"/>
    <w:rsid w:val="000B6C64"/>
    <w:rsid w:val="000B6E64"/>
    <w:rsid w:val="000B7363"/>
    <w:rsid w:val="000B7640"/>
    <w:rsid w:val="000B772F"/>
    <w:rsid w:val="000B7C06"/>
    <w:rsid w:val="000C0ECC"/>
    <w:rsid w:val="000C1045"/>
    <w:rsid w:val="000C166C"/>
    <w:rsid w:val="000C1EEB"/>
    <w:rsid w:val="000C1FB8"/>
    <w:rsid w:val="000C23B3"/>
    <w:rsid w:val="000C250B"/>
    <w:rsid w:val="000C263D"/>
    <w:rsid w:val="000C2ABD"/>
    <w:rsid w:val="000C2C69"/>
    <w:rsid w:val="000C318B"/>
    <w:rsid w:val="000C3396"/>
    <w:rsid w:val="000C3712"/>
    <w:rsid w:val="000C3F0E"/>
    <w:rsid w:val="000C44C8"/>
    <w:rsid w:val="000C4545"/>
    <w:rsid w:val="000C45FD"/>
    <w:rsid w:val="000C4A92"/>
    <w:rsid w:val="000C4C63"/>
    <w:rsid w:val="000C5260"/>
    <w:rsid w:val="000C5A21"/>
    <w:rsid w:val="000C5A80"/>
    <w:rsid w:val="000C5B66"/>
    <w:rsid w:val="000C5E17"/>
    <w:rsid w:val="000C63F3"/>
    <w:rsid w:val="000C66FE"/>
    <w:rsid w:val="000C6907"/>
    <w:rsid w:val="000C6C1B"/>
    <w:rsid w:val="000C7370"/>
    <w:rsid w:val="000C73CC"/>
    <w:rsid w:val="000C750B"/>
    <w:rsid w:val="000C79D5"/>
    <w:rsid w:val="000C7B84"/>
    <w:rsid w:val="000D005D"/>
    <w:rsid w:val="000D032A"/>
    <w:rsid w:val="000D0510"/>
    <w:rsid w:val="000D0646"/>
    <w:rsid w:val="000D0737"/>
    <w:rsid w:val="000D074A"/>
    <w:rsid w:val="000D09F2"/>
    <w:rsid w:val="000D0A7E"/>
    <w:rsid w:val="000D0C7A"/>
    <w:rsid w:val="000D0D2E"/>
    <w:rsid w:val="000D105B"/>
    <w:rsid w:val="000D11AA"/>
    <w:rsid w:val="000D1580"/>
    <w:rsid w:val="000D1A36"/>
    <w:rsid w:val="000D22A2"/>
    <w:rsid w:val="000D23B0"/>
    <w:rsid w:val="000D258C"/>
    <w:rsid w:val="000D262E"/>
    <w:rsid w:val="000D2681"/>
    <w:rsid w:val="000D2AF3"/>
    <w:rsid w:val="000D2E20"/>
    <w:rsid w:val="000D30B9"/>
    <w:rsid w:val="000D3375"/>
    <w:rsid w:val="000D38CE"/>
    <w:rsid w:val="000D406D"/>
    <w:rsid w:val="000D421F"/>
    <w:rsid w:val="000D4815"/>
    <w:rsid w:val="000D487F"/>
    <w:rsid w:val="000D4DBD"/>
    <w:rsid w:val="000D501F"/>
    <w:rsid w:val="000D514D"/>
    <w:rsid w:val="000D59D3"/>
    <w:rsid w:val="000D5BD5"/>
    <w:rsid w:val="000D5F7A"/>
    <w:rsid w:val="000D6031"/>
    <w:rsid w:val="000D6369"/>
    <w:rsid w:val="000D6411"/>
    <w:rsid w:val="000D6480"/>
    <w:rsid w:val="000D6793"/>
    <w:rsid w:val="000D6845"/>
    <w:rsid w:val="000D6857"/>
    <w:rsid w:val="000D7C73"/>
    <w:rsid w:val="000E07E9"/>
    <w:rsid w:val="000E0D16"/>
    <w:rsid w:val="000E0F2D"/>
    <w:rsid w:val="000E0FAB"/>
    <w:rsid w:val="000E107C"/>
    <w:rsid w:val="000E1135"/>
    <w:rsid w:val="000E11AA"/>
    <w:rsid w:val="000E1340"/>
    <w:rsid w:val="000E14D3"/>
    <w:rsid w:val="000E1565"/>
    <w:rsid w:val="000E1727"/>
    <w:rsid w:val="000E19DD"/>
    <w:rsid w:val="000E24DF"/>
    <w:rsid w:val="000E281A"/>
    <w:rsid w:val="000E2A73"/>
    <w:rsid w:val="000E2E71"/>
    <w:rsid w:val="000E2EFA"/>
    <w:rsid w:val="000E31BE"/>
    <w:rsid w:val="000E3514"/>
    <w:rsid w:val="000E3628"/>
    <w:rsid w:val="000E3DA9"/>
    <w:rsid w:val="000E3DC3"/>
    <w:rsid w:val="000E4745"/>
    <w:rsid w:val="000E4D32"/>
    <w:rsid w:val="000E53E6"/>
    <w:rsid w:val="000E53F1"/>
    <w:rsid w:val="000E54F7"/>
    <w:rsid w:val="000E59C6"/>
    <w:rsid w:val="000E5CDA"/>
    <w:rsid w:val="000E623C"/>
    <w:rsid w:val="000E67AE"/>
    <w:rsid w:val="000E6AEE"/>
    <w:rsid w:val="000E6C20"/>
    <w:rsid w:val="000E7577"/>
    <w:rsid w:val="000E7851"/>
    <w:rsid w:val="000E7A62"/>
    <w:rsid w:val="000E7CAF"/>
    <w:rsid w:val="000E7FD8"/>
    <w:rsid w:val="000F06ED"/>
    <w:rsid w:val="000F0959"/>
    <w:rsid w:val="000F0EF1"/>
    <w:rsid w:val="000F1165"/>
    <w:rsid w:val="000F1386"/>
    <w:rsid w:val="000F13FB"/>
    <w:rsid w:val="000F140D"/>
    <w:rsid w:val="000F19A3"/>
    <w:rsid w:val="000F1B92"/>
    <w:rsid w:val="000F1D89"/>
    <w:rsid w:val="000F213F"/>
    <w:rsid w:val="000F299C"/>
    <w:rsid w:val="000F2B52"/>
    <w:rsid w:val="000F2DEB"/>
    <w:rsid w:val="000F3079"/>
    <w:rsid w:val="000F3CF4"/>
    <w:rsid w:val="000F4946"/>
    <w:rsid w:val="000F4A8E"/>
    <w:rsid w:val="000F4ABD"/>
    <w:rsid w:val="000F4D3B"/>
    <w:rsid w:val="000F4E0E"/>
    <w:rsid w:val="000F500F"/>
    <w:rsid w:val="000F5AA0"/>
    <w:rsid w:val="000F5EA8"/>
    <w:rsid w:val="000F60B5"/>
    <w:rsid w:val="000F6A73"/>
    <w:rsid w:val="000F6F07"/>
    <w:rsid w:val="000F6FDA"/>
    <w:rsid w:val="000F72B6"/>
    <w:rsid w:val="000F734E"/>
    <w:rsid w:val="000F7486"/>
    <w:rsid w:val="000F779D"/>
    <w:rsid w:val="000F7BDF"/>
    <w:rsid w:val="001002CC"/>
    <w:rsid w:val="00100648"/>
    <w:rsid w:val="00100881"/>
    <w:rsid w:val="00100A08"/>
    <w:rsid w:val="00100AD0"/>
    <w:rsid w:val="00100CE9"/>
    <w:rsid w:val="00100E85"/>
    <w:rsid w:val="00100F70"/>
    <w:rsid w:val="00100FBE"/>
    <w:rsid w:val="00101133"/>
    <w:rsid w:val="00101878"/>
    <w:rsid w:val="00101B04"/>
    <w:rsid w:val="00101F7C"/>
    <w:rsid w:val="00101F87"/>
    <w:rsid w:val="001024DF"/>
    <w:rsid w:val="0010279B"/>
    <w:rsid w:val="00102D8A"/>
    <w:rsid w:val="00102DAB"/>
    <w:rsid w:val="00102F34"/>
    <w:rsid w:val="00103245"/>
    <w:rsid w:val="00103491"/>
    <w:rsid w:val="00103670"/>
    <w:rsid w:val="00103910"/>
    <w:rsid w:val="00103B13"/>
    <w:rsid w:val="00103D3D"/>
    <w:rsid w:val="00103F21"/>
    <w:rsid w:val="00103FCB"/>
    <w:rsid w:val="00104365"/>
    <w:rsid w:val="001049E5"/>
    <w:rsid w:val="00104AA5"/>
    <w:rsid w:val="00104F36"/>
    <w:rsid w:val="00105306"/>
    <w:rsid w:val="00105C4F"/>
    <w:rsid w:val="00105D8C"/>
    <w:rsid w:val="00106154"/>
    <w:rsid w:val="001065C9"/>
    <w:rsid w:val="001066C3"/>
    <w:rsid w:val="00106D63"/>
    <w:rsid w:val="00106D90"/>
    <w:rsid w:val="00106E64"/>
    <w:rsid w:val="00107039"/>
    <w:rsid w:val="0010721E"/>
    <w:rsid w:val="001074CB"/>
    <w:rsid w:val="0010767A"/>
    <w:rsid w:val="00107707"/>
    <w:rsid w:val="0010787A"/>
    <w:rsid w:val="0011031C"/>
    <w:rsid w:val="00110833"/>
    <w:rsid w:val="00110850"/>
    <w:rsid w:val="00110974"/>
    <w:rsid w:val="00110A2D"/>
    <w:rsid w:val="00110BDC"/>
    <w:rsid w:val="00111207"/>
    <w:rsid w:val="001113DA"/>
    <w:rsid w:val="00111477"/>
    <w:rsid w:val="00111D23"/>
    <w:rsid w:val="00112049"/>
    <w:rsid w:val="0011301B"/>
    <w:rsid w:val="00113E27"/>
    <w:rsid w:val="00113F91"/>
    <w:rsid w:val="00114560"/>
    <w:rsid w:val="00114C0A"/>
    <w:rsid w:val="00114FF2"/>
    <w:rsid w:val="00115432"/>
    <w:rsid w:val="0011607E"/>
    <w:rsid w:val="0011615D"/>
    <w:rsid w:val="0011642E"/>
    <w:rsid w:val="0011692D"/>
    <w:rsid w:val="00116F61"/>
    <w:rsid w:val="00117169"/>
    <w:rsid w:val="00117961"/>
    <w:rsid w:val="00120171"/>
    <w:rsid w:val="00120175"/>
    <w:rsid w:val="0012088D"/>
    <w:rsid w:val="00120AEF"/>
    <w:rsid w:val="00120BB9"/>
    <w:rsid w:val="00120C22"/>
    <w:rsid w:val="00120CF6"/>
    <w:rsid w:val="001211B1"/>
    <w:rsid w:val="001212D3"/>
    <w:rsid w:val="001213D2"/>
    <w:rsid w:val="00121447"/>
    <w:rsid w:val="00121597"/>
    <w:rsid w:val="00121A68"/>
    <w:rsid w:val="00121B54"/>
    <w:rsid w:val="00121FBE"/>
    <w:rsid w:val="0012215E"/>
    <w:rsid w:val="001222A1"/>
    <w:rsid w:val="00122637"/>
    <w:rsid w:val="0012289B"/>
    <w:rsid w:val="00122FCD"/>
    <w:rsid w:val="00123268"/>
    <w:rsid w:val="001233C8"/>
    <w:rsid w:val="001235C2"/>
    <w:rsid w:val="0012374C"/>
    <w:rsid w:val="0012378C"/>
    <w:rsid w:val="00123DB1"/>
    <w:rsid w:val="001244E8"/>
    <w:rsid w:val="00124CF1"/>
    <w:rsid w:val="00124DD2"/>
    <w:rsid w:val="00124FEE"/>
    <w:rsid w:val="001250CA"/>
    <w:rsid w:val="001254A7"/>
    <w:rsid w:val="001255B6"/>
    <w:rsid w:val="00126246"/>
    <w:rsid w:val="001265CD"/>
    <w:rsid w:val="001266F7"/>
    <w:rsid w:val="00126BDE"/>
    <w:rsid w:val="00127132"/>
    <w:rsid w:val="001275A8"/>
    <w:rsid w:val="00127772"/>
    <w:rsid w:val="00127E8F"/>
    <w:rsid w:val="00127EBE"/>
    <w:rsid w:val="0013001B"/>
    <w:rsid w:val="00130586"/>
    <w:rsid w:val="00131025"/>
    <w:rsid w:val="00131EB7"/>
    <w:rsid w:val="00131F05"/>
    <w:rsid w:val="00131F31"/>
    <w:rsid w:val="0013223A"/>
    <w:rsid w:val="00132C8D"/>
    <w:rsid w:val="0013303D"/>
    <w:rsid w:val="001333A8"/>
    <w:rsid w:val="00133402"/>
    <w:rsid w:val="001336D9"/>
    <w:rsid w:val="00133A3E"/>
    <w:rsid w:val="00133D27"/>
    <w:rsid w:val="00133D97"/>
    <w:rsid w:val="00133E36"/>
    <w:rsid w:val="00134126"/>
    <w:rsid w:val="00134229"/>
    <w:rsid w:val="00134A6B"/>
    <w:rsid w:val="00134CF1"/>
    <w:rsid w:val="0013524F"/>
    <w:rsid w:val="0013568A"/>
    <w:rsid w:val="001356CB"/>
    <w:rsid w:val="00135A23"/>
    <w:rsid w:val="00135E4B"/>
    <w:rsid w:val="00135F26"/>
    <w:rsid w:val="001360DC"/>
    <w:rsid w:val="00136187"/>
    <w:rsid w:val="00136347"/>
    <w:rsid w:val="001366D7"/>
    <w:rsid w:val="00136744"/>
    <w:rsid w:val="00136836"/>
    <w:rsid w:val="00136864"/>
    <w:rsid w:val="00136897"/>
    <w:rsid w:val="00136CF0"/>
    <w:rsid w:val="00136DBD"/>
    <w:rsid w:val="001373D3"/>
    <w:rsid w:val="001374A1"/>
    <w:rsid w:val="001374AF"/>
    <w:rsid w:val="0013754C"/>
    <w:rsid w:val="00137705"/>
    <w:rsid w:val="001378C2"/>
    <w:rsid w:val="001378DC"/>
    <w:rsid w:val="00137EFF"/>
    <w:rsid w:val="00137FC2"/>
    <w:rsid w:val="0014056B"/>
    <w:rsid w:val="001405E7"/>
    <w:rsid w:val="001406B2"/>
    <w:rsid w:val="00140721"/>
    <w:rsid w:val="00140E4A"/>
    <w:rsid w:val="0014124C"/>
    <w:rsid w:val="00141317"/>
    <w:rsid w:val="0014133B"/>
    <w:rsid w:val="00141998"/>
    <w:rsid w:val="001420D1"/>
    <w:rsid w:val="00142616"/>
    <w:rsid w:val="0014284F"/>
    <w:rsid w:val="00142AD5"/>
    <w:rsid w:val="00142FAC"/>
    <w:rsid w:val="001431B2"/>
    <w:rsid w:val="001434E0"/>
    <w:rsid w:val="00143520"/>
    <w:rsid w:val="00143534"/>
    <w:rsid w:val="0014365D"/>
    <w:rsid w:val="00143932"/>
    <w:rsid w:val="00143A53"/>
    <w:rsid w:val="00143ACC"/>
    <w:rsid w:val="00143B2E"/>
    <w:rsid w:val="00143B74"/>
    <w:rsid w:val="00143FB6"/>
    <w:rsid w:val="00144111"/>
    <w:rsid w:val="00144119"/>
    <w:rsid w:val="0014429B"/>
    <w:rsid w:val="00144632"/>
    <w:rsid w:val="0014493B"/>
    <w:rsid w:val="00144C26"/>
    <w:rsid w:val="00144D66"/>
    <w:rsid w:val="00144F7A"/>
    <w:rsid w:val="00145465"/>
    <w:rsid w:val="0014577D"/>
    <w:rsid w:val="00145826"/>
    <w:rsid w:val="00145C56"/>
    <w:rsid w:val="00145F05"/>
    <w:rsid w:val="00146392"/>
    <w:rsid w:val="001466B5"/>
    <w:rsid w:val="001467E5"/>
    <w:rsid w:val="001468E1"/>
    <w:rsid w:val="0014695A"/>
    <w:rsid w:val="0014699E"/>
    <w:rsid w:val="00146EED"/>
    <w:rsid w:val="0014740A"/>
    <w:rsid w:val="001477B4"/>
    <w:rsid w:val="00147848"/>
    <w:rsid w:val="00147910"/>
    <w:rsid w:val="00147A25"/>
    <w:rsid w:val="00147B71"/>
    <w:rsid w:val="00147BFE"/>
    <w:rsid w:val="00147EAD"/>
    <w:rsid w:val="00150C2D"/>
    <w:rsid w:val="00151530"/>
    <w:rsid w:val="00151713"/>
    <w:rsid w:val="00151804"/>
    <w:rsid w:val="00151A81"/>
    <w:rsid w:val="00151D8D"/>
    <w:rsid w:val="0015203B"/>
    <w:rsid w:val="001524D5"/>
    <w:rsid w:val="001526AD"/>
    <w:rsid w:val="00152FDD"/>
    <w:rsid w:val="00153337"/>
    <w:rsid w:val="0015384B"/>
    <w:rsid w:val="001539C6"/>
    <w:rsid w:val="00153C68"/>
    <w:rsid w:val="00153E85"/>
    <w:rsid w:val="00153EBA"/>
    <w:rsid w:val="00153FEC"/>
    <w:rsid w:val="0015405A"/>
    <w:rsid w:val="0015419D"/>
    <w:rsid w:val="0015456B"/>
    <w:rsid w:val="001545D6"/>
    <w:rsid w:val="00154644"/>
    <w:rsid w:val="00154C45"/>
    <w:rsid w:val="00154E32"/>
    <w:rsid w:val="00154F34"/>
    <w:rsid w:val="0015560E"/>
    <w:rsid w:val="0015575B"/>
    <w:rsid w:val="001557BA"/>
    <w:rsid w:val="00155909"/>
    <w:rsid w:val="00155AA2"/>
    <w:rsid w:val="00155B25"/>
    <w:rsid w:val="0015626B"/>
    <w:rsid w:val="00156562"/>
    <w:rsid w:val="001565A3"/>
    <w:rsid w:val="001567B4"/>
    <w:rsid w:val="001567BE"/>
    <w:rsid w:val="001569F2"/>
    <w:rsid w:val="00156BAC"/>
    <w:rsid w:val="00156E6C"/>
    <w:rsid w:val="00156FC4"/>
    <w:rsid w:val="0015705D"/>
    <w:rsid w:val="001578CB"/>
    <w:rsid w:val="00157D92"/>
    <w:rsid w:val="00157FD0"/>
    <w:rsid w:val="001601C5"/>
    <w:rsid w:val="001602A6"/>
    <w:rsid w:val="00160457"/>
    <w:rsid w:val="00160503"/>
    <w:rsid w:val="00160524"/>
    <w:rsid w:val="00160732"/>
    <w:rsid w:val="00160A4D"/>
    <w:rsid w:val="00161099"/>
    <w:rsid w:val="001616FC"/>
    <w:rsid w:val="001618B9"/>
    <w:rsid w:val="00161B30"/>
    <w:rsid w:val="00162018"/>
    <w:rsid w:val="001621F1"/>
    <w:rsid w:val="001624AB"/>
    <w:rsid w:val="00162716"/>
    <w:rsid w:val="00162780"/>
    <w:rsid w:val="00162B7B"/>
    <w:rsid w:val="00163136"/>
    <w:rsid w:val="001631C9"/>
    <w:rsid w:val="0016323B"/>
    <w:rsid w:val="0016398D"/>
    <w:rsid w:val="00163A65"/>
    <w:rsid w:val="00163CAE"/>
    <w:rsid w:val="00163D50"/>
    <w:rsid w:val="00163DBA"/>
    <w:rsid w:val="00163E21"/>
    <w:rsid w:val="00163F5C"/>
    <w:rsid w:val="00164244"/>
    <w:rsid w:val="00164B4D"/>
    <w:rsid w:val="00165021"/>
    <w:rsid w:val="0016516C"/>
    <w:rsid w:val="00165203"/>
    <w:rsid w:val="001657F8"/>
    <w:rsid w:val="00165B22"/>
    <w:rsid w:val="00165B35"/>
    <w:rsid w:val="00165FD4"/>
    <w:rsid w:val="00166014"/>
    <w:rsid w:val="0016622A"/>
    <w:rsid w:val="001672BA"/>
    <w:rsid w:val="001672F7"/>
    <w:rsid w:val="0016740B"/>
    <w:rsid w:val="00167D9F"/>
    <w:rsid w:val="00167E14"/>
    <w:rsid w:val="0017002B"/>
    <w:rsid w:val="00170040"/>
    <w:rsid w:val="001700EB"/>
    <w:rsid w:val="001702B6"/>
    <w:rsid w:val="001706A1"/>
    <w:rsid w:val="00170A9C"/>
    <w:rsid w:val="0017130A"/>
    <w:rsid w:val="001714E1"/>
    <w:rsid w:val="001715CD"/>
    <w:rsid w:val="001718D1"/>
    <w:rsid w:val="001722F8"/>
    <w:rsid w:val="00172767"/>
    <w:rsid w:val="00172B35"/>
    <w:rsid w:val="00172BC4"/>
    <w:rsid w:val="00172DBA"/>
    <w:rsid w:val="00172F4D"/>
    <w:rsid w:val="001731E2"/>
    <w:rsid w:val="0017332E"/>
    <w:rsid w:val="00173874"/>
    <w:rsid w:val="001738EA"/>
    <w:rsid w:val="00173D2C"/>
    <w:rsid w:val="00173DA5"/>
    <w:rsid w:val="00173F6A"/>
    <w:rsid w:val="00173F9E"/>
    <w:rsid w:val="00174293"/>
    <w:rsid w:val="00174EC4"/>
    <w:rsid w:val="0017526E"/>
    <w:rsid w:val="0017599D"/>
    <w:rsid w:val="00175B22"/>
    <w:rsid w:val="00175C37"/>
    <w:rsid w:val="00175D96"/>
    <w:rsid w:val="00175EDA"/>
    <w:rsid w:val="00175EDE"/>
    <w:rsid w:val="001760F4"/>
    <w:rsid w:val="001761E7"/>
    <w:rsid w:val="00176593"/>
    <w:rsid w:val="00176A56"/>
    <w:rsid w:val="00176E23"/>
    <w:rsid w:val="00176EE7"/>
    <w:rsid w:val="0017700E"/>
    <w:rsid w:val="0017761A"/>
    <w:rsid w:val="001779D3"/>
    <w:rsid w:val="00177CC5"/>
    <w:rsid w:val="00177F42"/>
    <w:rsid w:val="00180218"/>
    <w:rsid w:val="0018042F"/>
    <w:rsid w:val="001805CA"/>
    <w:rsid w:val="0018076D"/>
    <w:rsid w:val="00180E92"/>
    <w:rsid w:val="0018111A"/>
    <w:rsid w:val="00181348"/>
    <w:rsid w:val="001815F8"/>
    <w:rsid w:val="0018174F"/>
    <w:rsid w:val="00181BFA"/>
    <w:rsid w:val="00181E88"/>
    <w:rsid w:val="00181F6F"/>
    <w:rsid w:val="00181FC5"/>
    <w:rsid w:val="00182223"/>
    <w:rsid w:val="001822C4"/>
    <w:rsid w:val="001823C4"/>
    <w:rsid w:val="00182528"/>
    <w:rsid w:val="00182773"/>
    <w:rsid w:val="001829FD"/>
    <w:rsid w:val="00182BA2"/>
    <w:rsid w:val="00182C20"/>
    <w:rsid w:val="00183187"/>
    <w:rsid w:val="00183852"/>
    <w:rsid w:val="0018399D"/>
    <w:rsid w:val="00183D15"/>
    <w:rsid w:val="00183ED1"/>
    <w:rsid w:val="00183F2F"/>
    <w:rsid w:val="00183FEB"/>
    <w:rsid w:val="00184039"/>
    <w:rsid w:val="001843C5"/>
    <w:rsid w:val="00184522"/>
    <w:rsid w:val="00184C5D"/>
    <w:rsid w:val="00184C80"/>
    <w:rsid w:val="00184F6C"/>
    <w:rsid w:val="00184FF7"/>
    <w:rsid w:val="0018517C"/>
    <w:rsid w:val="001852F5"/>
    <w:rsid w:val="00185472"/>
    <w:rsid w:val="00185659"/>
    <w:rsid w:val="001860D0"/>
    <w:rsid w:val="00186311"/>
    <w:rsid w:val="001869E1"/>
    <w:rsid w:val="00186AB2"/>
    <w:rsid w:val="00186E09"/>
    <w:rsid w:val="00186F42"/>
    <w:rsid w:val="0018726B"/>
    <w:rsid w:val="001873FE"/>
    <w:rsid w:val="00190418"/>
    <w:rsid w:val="0019059A"/>
    <w:rsid w:val="0019061A"/>
    <w:rsid w:val="00190924"/>
    <w:rsid w:val="00190D23"/>
    <w:rsid w:val="00190FB2"/>
    <w:rsid w:val="0019107E"/>
    <w:rsid w:val="00191111"/>
    <w:rsid w:val="001912AE"/>
    <w:rsid w:val="00191446"/>
    <w:rsid w:val="00191555"/>
    <w:rsid w:val="001915CF"/>
    <w:rsid w:val="00191AB9"/>
    <w:rsid w:val="00191CF6"/>
    <w:rsid w:val="00191D0A"/>
    <w:rsid w:val="0019229A"/>
    <w:rsid w:val="00192487"/>
    <w:rsid w:val="00192503"/>
    <w:rsid w:val="001925AF"/>
    <w:rsid w:val="001931AB"/>
    <w:rsid w:val="00193436"/>
    <w:rsid w:val="001937C1"/>
    <w:rsid w:val="001937C4"/>
    <w:rsid w:val="00193AE3"/>
    <w:rsid w:val="00193FD5"/>
    <w:rsid w:val="00194769"/>
    <w:rsid w:val="001949E5"/>
    <w:rsid w:val="001957A0"/>
    <w:rsid w:val="0019604C"/>
    <w:rsid w:val="001961A6"/>
    <w:rsid w:val="00196B7E"/>
    <w:rsid w:val="00197059"/>
    <w:rsid w:val="00197086"/>
    <w:rsid w:val="001972E0"/>
    <w:rsid w:val="001976A3"/>
    <w:rsid w:val="00197763"/>
    <w:rsid w:val="00197911"/>
    <w:rsid w:val="0019795A"/>
    <w:rsid w:val="001979A4"/>
    <w:rsid w:val="00197B39"/>
    <w:rsid w:val="00197CFC"/>
    <w:rsid w:val="00197EFB"/>
    <w:rsid w:val="001A008F"/>
    <w:rsid w:val="001A01FA"/>
    <w:rsid w:val="001A040F"/>
    <w:rsid w:val="001A0FF0"/>
    <w:rsid w:val="001A13DF"/>
    <w:rsid w:val="001A160E"/>
    <w:rsid w:val="001A1778"/>
    <w:rsid w:val="001A18E4"/>
    <w:rsid w:val="001A1DE3"/>
    <w:rsid w:val="001A2994"/>
    <w:rsid w:val="001A2A51"/>
    <w:rsid w:val="001A3433"/>
    <w:rsid w:val="001A34CA"/>
    <w:rsid w:val="001A3722"/>
    <w:rsid w:val="001A3AB9"/>
    <w:rsid w:val="001A3CD1"/>
    <w:rsid w:val="001A3D61"/>
    <w:rsid w:val="001A3E9C"/>
    <w:rsid w:val="001A480C"/>
    <w:rsid w:val="001A4EE5"/>
    <w:rsid w:val="001A54E3"/>
    <w:rsid w:val="001A5576"/>
    <w:rsid w:val="001A5652"/>
    <w:rsid w:val="001A5A60"/>
    <w:rsid w:val="001A5B4C"/>
    <w:rsid w:val="001A5C61"/>
    <w:rsid w:val="001A5DC3"/>
    <w:rsid w:val="001A60BE"/>
    <w:rsid w:val="001A6198"/>
    <w:rsid w:val="001A65CF"/>
    <w:rsid w:val="001A68FF"/>
    <w:rsid w:val="001A696A"/>
    <w:rsid w:val="001A6DEE"/>
    <w:rsid w:val="001A6E6E"/>
    <w:rsid w:val="001A6F74"/>
    <w:rsid w:val="001A7078"/>
    <w:rsid w:val="001A709E"/>
    <w:rsid w:val="001A7287"/>
    <w:rsid w:val="001A7498"/>
    <w:rsid w:val="001A7569"/>
    <w:rsid w:val="001A7593"/>
    <w:rsid w:val="001A7926"/>
    <w:rsid w:val="001A7A98"/>
    <w:rsid w:val="001B0154"/>
    <w:rsid w:val="001B031E"/>
    <w:rsid w:val="001B07D4"/>
    <w:rsid w:val="001B0931"/>
    <w:rsid w:val="001B0BD2"/>
    <w:rsid w:val="001B1558"/>
    <w:rsid w:val="001B1C37"/>
    <w:rsid w:val="001B2446"/>
    <w:rsid w:val="001B2BA4"/>
    <w:rsid w:val="001B2E70"/>
    <w:rsid w:val="001B2E9C"/>
    <w:rsid w:val="001B3305"/>
    <w:rsid w:val="001B379D"/>
    <w:rsid w:val="001B38C2"/>
    <w:rsid w:val="001B39FB"/>
    <w:rsid w:val="001B3B3F"/>
    <w:rsid w:val="001B43C4"/>
    <w:rsid w:val="001B446F"/>
    <w:rsid w:val="001B4840"/>
    <w:rsid w:val="001B4C01"/>
    <w:rsid w:val="001B4C9C"/>
    <w:rsid w:val="001B4F11"/>
    <w:rsid w:val="001B5190"/>
    <w:rsid w:val="001B5352"/>
    <w:rsid w:val="001B5544"/>
    <w:rsid w:val="001B6F0F"/>
    <w:rsid w:val="001B7146"/>
    <w:rsid w:val="001B7342"/>
    <w:rsid w:val="001B73F6"/>
    <w:rsid w:val="001B7C17"/>
    <w:rsid w:val="001B7DB4"/>
    <w:rsid w:val="001C0057"/>
    <w:rsid w:val="001C015D"/>
    <w:rsid w:val="001C07E3"/>
    <w:rsid w:val="001C0B3A"/>
    <w:rsid w:val="001C0F68"/>
    <w:rsid w:val="001C1371"/>
    <w:rsid w:val="001C1674"/>
    <w:rsid w:val="001C16DC"/>
    <w:rsid w:val="001C1BD8"/>
    <w:rsid w:val="001C1D3A"/>
    <w:rsid w:val="001C1ECE"/>
    <w:rsid w:val="001C226B"/>
    <w:rsid w:val="001C235B"/>
    <w:rsid w:val="001C2459"/>
    <w:rsid w:val="001C2555"/>
    <w:rsid w:val="001C25C2"/>
    <w:rsid w:val="001C291E"/>
    <w:rsid w:val="001C2DAB"/>
    <w:rsid w:val="001C2F2B"/>
    <w:rsid w:val="001C2F58"/>
    <w:rsid w:val="001C31FF"/>
    <w:rsid w:val="001C3DE6"/>
    <w:rsid w:val="001C4188"/>
    <w:rsid w:val="001C4257"/>
    <w:rsid w:val="001C431A"/>
    <w:rsid w:val="001C4506"/>
    <w:rsid w:val="001C4848"/>
    <w:rsid w:val="001C4ADD"/>
    <w:rsid w:val="001C4B75"/>
    <w:rsid w:val="001C4CAD"/>
    <w:rsid w:val="001C4E9A"/>
    <w:rsid w:val="001C4F55"/>
    <w:rsid w:val="001C4F81"/>
    <w:rsid w:val="001C507B"/>
    <w:rsid w:val="001C50BA"/>
    <w:rsid w:val="001C51F1"/>
    <w:rsid w:val="001C532B"/>
    <w:rsid w:val="001C54B0"/>
    <w:rsid w:val="001C68EE"/>
    <w:rsid w:val="001C6F72"/>
    <w:rsid w:val="001C729A"/>
    <w:rsid w:val="001C7391"/>
    <w:rsid w:val="001C758F"/>
    <w:rsid w:val="001C7B97"/>
    <w:rsid w:val="001D0047"/>
    <w:rsid w:val="001D024C"/>
    <w:rsid w:val="001D060C"/>
    <w:rsid w:val="001D0C73"/>
    <w:rsid w:val="001D0D8A"/>
    <w:rsid w:val="001D0E94"/>
    <w:rsid w:val="001D0F66"/>
    <w:rsid w:val="001D0FC7"/>
    <w:rsid w:val="001D14F4"/>
    <w:rsid w:val="001D16D2"/>
    <w:rsid w:val="001D1CEE"/>
    <w:rsid w:val="001D2700"/>
    <w:rsid w:val="001D28C7"/>
    <w:rsid w:val="001D2966"/>
    <w:rsid w:val="001D301E"/>
    <w:rsid w:val="001D30E8"/>
    <w:rsid w:val="001D3158"/>
    <w:rsid w:val="001D3292"/>
    <w:rsid w:val="001D32D9"/>
    <w:rsid w:val="001D345E"/>
    <w:rsid w:val="001D3741"/>
    <w:rsid w:val="001D3EBF"/>
    <w:rsid w:val="001D4092"/>
    <w:rsid w:val="001D4382"/>
    <w:rsid w:val="001D4521"/>
    <w:rsid w:val="001D48C2"/>
    <w:rsid w:val="001D494F"/>
    <w:rsid w:val="001D4961"/>
    <w:rsid w:val="001D4CF5"/>
    <w:rsid w:val="001D4F3A"/>
    <w:rsid w:val="001D4FD3"/>
    <w:rsid w:val="001D5679"/>
    <w:rsid w:val="001D577B"/>
    <w:rsid w:val="001D57F8"/>
    <w:rsid w:val="001D5971"/>
    <w:rsid w:val="001D5CD8"/>
    <w:rsid w:val="001D5E96"/>
    <w:rsid w:val="001D5F70"/>
    <w:rsid w:val="001D6290"/>
    <w:rsid w:val="001D638C"/>
    <w:rsid w:val="001D6973"/>
    <w:rsid w:val="001D6AF3"/>
    <w:rsid w:val="001D6B3B"/>
    <w:rsid w:val="001D6EF1"/>
    <w:rsid w:val="001D72F6"/>
    <w:rsid w:val="001D73FA"/>
    <w:rsid w:val="001D753E"/>
    <w:rsid w:val="001D7635"/>
    <w:rsid w:val="001D7806"/>
    <w:rsid w:val="001D78F2"/>
    <w:rsid w:val="001D7933"/>
    <w:rsid w:val="001D7A48"/>
    <w:rsid w:val="001D7C6C"/>
    <w:rsid w:val="001E0626"/>
    <w:rsid w:val="001E0A47"/>
    <w:rsid w:val="001E0AA0"/>
    <w:rsid w:val="001E0D91"/>
    <w:rsid w:val="001E0D96"/>
    <w:rsid w:val="001E108A"/>
    <w:rsid w:val="001E10C5"/>
    <w:rsid w:val="001E10C8"/>
    <w:rsid w:val="001E114E"/>
    <w:rsid w:val="001E11AE"/>
    <w:rsid w:val="001E1750"/>
    <w:rsid w:val="001E18AF"/>
    <w:rsid w:val="001E18CA"/>
    <w:rsid w:val="001E1A17"/>
    <w:rsid w:val="001E1A6F"/>
    <w:rsid w:val="001E1C12"/>
    <w:rsid w:val="001E2D44"/>
    <w:rsid w:val="001E2D47"/>
    <w:rsid w:val="001E2E6E"/>
    <w:rsid w:val="001E30C0"/>
    <w:rsid w:val="001E30E9"/>
    <w:rsid w:val="001E311A"/>
    <w:rsid w:val="001E3784"/>
    <w:rsid w:val="001E39F5"/>
    <w:rsid w:val="001E3E27"/>
    <w:rsid w:val="001E411B"/>
    <w:rsid w:val="001E47E6"/>
    <w:rsid w:val="001E4F63"/>
    <w:rsid w:val="001E503B"/>
    <w:rsid w:val="001E52CB"/>
    <w:rsid w:val="001E53F2"/>
    <w:rsid w:val="001E553A"/>
    <w:rsid w:val="001E5600"/>
    <w:rsid w:val="001E5608"/>
    <w:rsid w:val="001E5A47"/>
    <w:rsid w:val="001E5B75"/>
    <w:rsid w:val="001E5F24"/>
    <w:rsid w:val="001E6157"/>
    <w:rsid w:val="001E6255"/>
    <w:rsid w:val="001E6D02"/>
    <w:rsid w:val="001E7184"/>
    <w:rsid w:val="001E7C67"/>
    <w:rsid w:val="001E7FE1"/>
    <w:rsid w:val="001F0056"/>
    <w:rsid w:val="001F0283"/>
    <w:rsid w:val="001F0517"/>
    <w:rsid w:val="001F06F7"/>
    <w:rsid w:val="001F0BFC"/>
    <w:rsid w:val="001F0FC0"/>
    <w:rsid w:val="001F1086"/>
    <w:rsid w:val="001F11AB"/>
    <w:rsid w:val="001F11E2"/>
    <w:rsid w:val="001F12C9"/>
    <w:rsid w:val="001F15B5"/>
    <w:rsid w:val="001F1646"/>
    <w:rsid w:val="001F1967"/>
    <w:rsid w:val="001F1E4A"/>
    <w:rsid w:val="001F1F80"/>
    <w:rsid w:val="001F2171"/>
    <w:rsid w:val="001F2563"/>
    <w:rsid w:val="001F2BD9"/>
    <w:rsid w:val="001F36E8"/>
    <w:rsid w:val="001F3D41"/>
    <w:rsid w:val="001F3DEE"/>
    <w:rsid w:val="001F3ED2"/>
    <w:rsid w:val="001F4105"/>
    <w:rsid w:val="001F42D5"/>
    <w:rsid w:val="001F52FC"/>
    <w:rsid w:val="001F583F"/>
    <w:rsid w:val="001F5895"/>
    <w:rsid w:val="001F596D"/>
    <w:rsid w:val="001F6715"/>
    <w:rsid w:val="001F68B9"/>
    <w:rsid w:val="001F692E"/>
    <w:rsid w:val="001F71D7"/>
    <w:rsid w:val="001F7476"/>
    <w:rsid w:val="001F752A"/>
    <w:rsid w:val="001F78CE"/>
    <w:rsid w:val="001F7BB6"/>
    <w:rsid w:val="001F7F55"/>
    <w:rsid w:val="00200029"/>
    <w:rsid w:val="00200113"/>
    <w:rsid w:val="00200166"/>
    <w:rsid w:val="00200402"/>
    <w:rsid w:val="00200AE5"/>
    <w:rsid w:val="00201223"/>
    <w:rsid w:val="00201862"/>
    <w:rsid w:val="002020AB"/>
    <w:rsid w:val="002023A5"/>
    <w:rsid w:val="00202727"/>
    <w:rsid w:val="00202996"/>
    <w:rsid w:val="00202BD2"/>
    <w:rsid w:val="002030A1"/>
    <w:rsid w:val="00203134"/>
    <w:rsid w:val="0020366B"/>
    <w:rsid w:val="00203F7C"/>
    <w:rsid w:val="0020456F"/>
    <w:rsid w:val="00204743"/>
    <w:rsid w:val="00204A46"/>
    <w:rsid w:val="00204F0C"/>
    <w:rsid w:val="00205317"/>
    <w:rsid w:val="00205400"/>
    <w:rsid w:val="0020544A"/>
    <w:rsid w:val="002055E6"/>
    <w:rsid w:val="00205A33"/>
    <w:rsid w:val="00205F92"/>
    <w:rsid w:val="00206652"/>
    <w:rsid w:val="00206A6E"/>
    <w:rsid w:val="00206CEA"/>
    <w:rsid w:val="00207067"/>
    <w:rsid w:val="0020747F"/>
    <w:rsid w:val="0020762A"/>
    <w:rsid w:val="0020769B"/>
    <w:rsid w:val="002076F7"/>
    <w:rsid w:val="00207F32"/>
    <w:rsid w:val="00207FEB"/>
    <w:rsid w:val="002100CD"/>
    <w:rsid w:val="00210918"/>
    <w:rsid w:val="00210B31"/>
    <w:rsid w:val="00211145"/>
    <w:rsid w:val="00211C78"/>
    <w:rsid w:val="00212007"/>
    <w:rsid w:val="002120F7"/>
    <w:rsid w:val="00212173"/>
    <w:rsid w:val="002129A1"/>
    <w:rsid w:val="00212C79"/>
    <w:rsid w:val="002134F2"/>
    <w:rsid w:val="00213917"/>
    <w:rsid w:val="00213A0E"/>
    <w:rsid w:val="00213B8E"/>
    <w:rsid w:val="00213CD1"/>
    <w:rsid w:val="00213D84"/>
    <w:rsid w:val="00213DDE"/>
    <w:rsid w:val="00213E86"/>
    <w:rsid w:val="0021406B"/>
    <w:rsid w:val="002142EE"/>
    <w:rsid w:val="0021438C"/>
    <w:rsid w:val="0021447B"/>
    <w:rsid w:val="00214C31"/>
    <w:rsid w:val="00214F1A"/>
    <w:rsid w:val="00214FCF"/>
    <w:rsid w:val="00215193"/>
    <w:rsid w:val="0021565F"/>
    <w:rsid w:val="00215845"/>
    <w:rsid w:val="00215927"/>
    <w:rsid w:val="0021667A"/>
    <w:rsid w:val="00216950"/>
    <w:rsid w:val="002179B0"/>
    <w:rsid w:val="00217A01"/>
    <w:rsid w:val="00217AE1"/>
    <w:rsid w:val="00217CF7"/>
    <w:rsid w:val="00217EE1"/>
    <w:rsid w:val="00217F45"/>
    <w:rsid w:val="00220528"/>
    <w:rsid w:val="002209A2"/>
    <w:rsid w:val="00220E39"/>
    <w:rsid w:val="0022109F"/>
    <w:rsid w:val="00221410"/>
    <w:rsid w:val="00221949"/>
    <w:rsid w:val="0022221A"/>
    <w:rsid w:val="00222352"/>
    <w:rsid w:val="0022241E"/>
    <w:rsid w:val="00222520"/>
    <w:rsid w:val="0022273F"/>
    <w:rsid w:val="002229D3"/>
    <w:rsid w:val="00222AD4"/>
    <w:rsid w:val="00222DC7"/>
    <w:rsid w:val="00223015"/>
    <w:rsid w:val="00223390"/>
    <w:rsid w:val="00223840"/>
    <w:rsid w:val="00223A05"/>
    <w:rsid w:val="00223A33"/>
    <w:rsid w:val="002241B4"/>
    <w:rsid w:val="002244D9"/>
    <w:rsid w:val="00224BD6"/>
    <w:rsid w:val="0022511B"/>
    <w:rsid w:val="0022543E"/>
    <w:rsid w:val="002254EE"/>
    <w:rsid w:val="00225616"/>
    <w:rsid w:val="0022570E"/>
    <w:rsid w:val="002259AE"/>
    <w:rsid w:val="00225ADB"/>
    <w:rsid w:val="00225C0F"/>
    <w:rsid w:val="00225D8E"/>
    <w:rsid w:val="0022685F"/>
    <w:rsid w:val="00226DC6"/>
    <w:rsid w:val="002271EC"/>
    <w:rsid w:val="0022736E"/>
    <w:rsid w:val="002273F1"/>
    <w:rsid w:val="002274B6"/>
    <w:rsid w:val="00227515"/>
    <w:rsid w:val="0022758F"/>
    <w:rsid w:val="00227879"/>
    <w:rsid w:val="00227F0C"/>
    <w:rsid w:val="00227F48"/>
    <w:rsid w:val="00230142"/>
    <w:rsid w:val="002301CE"/>
    <w:rsid w:val="00230916"/>
    <w:rsid w:val="00230C64"/>
    <w:rsid w:val="00231112"/>
    <w:rsid w:val="00231343"/>
    <w:rsid w:val="00231444"/>
    <w:rsid w:val="00231817"/>
    <w:rsid w:val="00231842"/>
    <w:rsid w:val="00231BF9"/>
    <w:rsid w:val="00231C81"/>
    <w:rsid w:val="002320E5"/>
    <w:rsid w:val="00232490"/>
    <w:rsid w:val="0023279E"/>
    <w:rsid w:val="002329BF"/>
    <w:rsid w:val="002332A4"/>
    <w:rsid w:val="002334FE"/>
    <w:rsid w:val="0023356E"/>
    <w:rsid w:val="002337D3"/>
    <w:rsid w:val="00233C24"/>
    <w:rsid w:val="00233CF0"/>
    <w:rsid w:val="00234381"/>
    <w:rsid w:val="00234A6C"/>
    <w:rsid w:val="00234B33"/>
    <w:rsid w:val="00234E7B"/>
    <w:rsid w:val="00234F69"/>
    <w:rsid w:val="0023501A"/>
    <w:rsid w:val="0023530E"/>
    <w:rsid w:val="00235754"/>
    <w:rsid w:val="002357B6"/>
    <w:rsid w:val="00235BB5"/>
    <w:rsid w:val="00235D21"/>
    <w:rsid w:val="0023606B"/>
    <w:rsid w:val="002361C7"/>
    <w:rsid w:val="00236549"/>
    <w:rsid w:val="0023664E"/>
    <w:rsid w:val="00236B3F"/>
    <w:rsid w:val="00237576"/>
    <w:rsid w:val="0023757C"/>
    <w:rsid w:val="002377CE"/>
    <w:rsid w:val="00237E3A"/>
    <w:rsid w:val="00240754"/>
    <w:rsid w:val="002409AC"/>
    <w:rsid w:val="002409F4"/>
    <w:rsid w:val="00240A1B"/>
    <w:rsid w:val="00240BFD"/>
    <w:rsid w:val="00240DB2"/>
    <w:rsid w:val="00240DDF"/>
    <w:rsid w:val="00241356"/>
    <w:rsid w:val="002417FF"/>
    <w:rsid w:val="00241898"/>
    <w:rsid w:val="00241A08"/>
    <w:rsid w:val="00241B4A"/>
    <w:rsid w:val="00241E26"/>
    <w:rsid w:val="00241ED5"/>
    <w:rsid w:val="002420F5"/>
    <w:rsid w:val="002427D2"/>
    <w:rsid w:val="002428BA"/>
    <w:rsid w:val="00242964"/>
    <w:rsid w:val="0024299C"/>
    <w:rsid w:val="0024321F"/>
    <w:rsid w:val="002440B0"/>
    <w:rsid w:val="0024413B"/>
    <w:rsid w:val="00244174"/>
    <w:rsid w:val="0024451A"/>
    <w:rsid w:val="00244666"/>
    <w:rsid w:val="002449E2"/>
    <w:rsid w:val="00244C6C"/>
    <w:rsid w:val="00244CFC"/>
    <w:rsid w:val="002451B6"/>
    <w:rsid w:val="002451DA"/>
    <w:rsid w:val="00245358"/>
    <w:rsid w:val="002453F8"/>
    <w:rsid w:val="0024557B"/>
    <w:rsid w:val="0024558B"/>
    <w:rsid w:val="00245714"/>
    <w:rsid w:val="00245B65"/>
    <w:rsid w:val="00245BE1"/>
    <w:rsid w:val="00245CAF"/>
    <w:rsid w:val="00245FD3"/>
    <w:rsid w:val="002463F3"/>
    <w:rsid w:val="0024652C"/>
    <w:rsid w:val="002468E2"/>
    <w:rsid w:val="00246B78"/>
    <w:rsid w:val="00247A82"/>
    <w:rsid w:val="00247EF5"/>
    <w:rsid w:val="002502BB"/>
    <w:rsid w:val="00250813"/>
    <w:rsid w:val="00250DCA"/>
    <w:rsid w:val="0025110E"/>
    <w:rsid w:val="002519DE"/>
    <w:rsid w:val="00251F0D"/>
    <w:rsid w:val="0025257D"/>
    <w:rsid w:val="00252693"/>
    <w:rsid w:val="0025291E"/>
    <w:rsid w:val="0025294F"/>
    <w:rsid w:val="00252953"/>
    <w:rsid w:val="00252CC6"/>
    <w:rsid w:val="00253478"/>
    <w:rsid w:val="00253901"/>
    <w:rsid w:val="00253AF4"/>
    <w:rsid w:val="00253D51"/>
    <w:rsid w:val="00254203"/>
    <w:rsid w:val="00254549"/>
    <w:rsid w:val="002547B5"/>
    <w:rsid w:val="00254885"/>
    <w:rsid w:val="0025501C"/>
    <w:rsid w:val="00255C16"/>
    <w:rsid w:val="002560AA"/>
    <w:rsid w:val="00256106"/>
    <w:rsid w:val="002561EA"/>
    <w:rsid w:val="002565A4"/>
    <w:rsid w:val="002567BD"/>
    <w:rsid w:val="002568B3"/>
    <w:rsid w:val="00256ADA"/>
    <w:rsid w:val="00256B1F"/>
    <w:rsid w:val="00256F6E"/>
    <w:rsid w:val="0025736F"/>
    <w:rsid w:val="0025753E"/>
    <w:rsid w:val="00257B10"/>
    <w:rsid w:val="00257E49"/>
    <w:rsid w:val="00257EA9"/>
    <w:rsid w:val="002600AC"/>
    <w:rsid w:val="00260203"/>
    <w:rsid w:val="00260538"/>
    <w:rsid w:val="0026067D"/>
    <w:rsid w:val="00260E14"/>
    <w:rsid w:val="00261199"/>
    <w:rsid w:val="002611A4"/>
    <w:rsid w:val="002615F9"/>
    <w:rsid w:val="002617B0"/>
    <w:rsid w:val="00261B77"/>
    <w:rsid w:val="00261FEF"/>
    <w:rsid w:val="002622B0"/>
    <w:rsid w:val="00262767"/>
    <w:rsid w:val="00262CA1"/>
    <w:rsid w:val="00262F02"/>
    <w:rsid w:val="00263198"/>
    <w:rsid w:val="00263694"/>
    <w:rsid w:val="00263A17"/>
    <w:rsid w:val="0026412C"/>
    <w:rsid w:val="00264672"/>
    <w:rsid w:val="002649C4"/>
    <w:rsid w:val="00264E2D"/>
    <w:rsid w:val="00264F86"/>
    <w:rsid w:val="00265249"/>
    <w:rsid w:val="00265817"/>
    <w:rsid w:val="0026581C"/>
    <w:rsid w:val="00265894"/>
    <w:rsid w:val="002658AB"/>
    <w:rsid w:val="00265E56"/>
    <w:rsid w:val="00265EE2"/>
    <w:rsid w:val="002661E7"/>
    <w:rsid w:val="002663A1"/>
    <w:rsid w:val="00266466"/>
    <w:rsid w:val="00266AF4"/>
    <w:rsid w:val="00267012"/>
    <w:rsid w:val="0026701C"/>
    <w:rsid w:val="00267204"/>
    <w:rsid w:val="002672DB"/>
    <w:rsid w:val="0027005F"/>
    <w:rsid w:val="002704BE"/>
    <w:rsid w:val="00270A10"/>
    <w:rsid w:val="0027153D"/>
    <w:rsid w:val="002715CB"/>
    <w:rsid w:val="00271AA5"/>
    <w:rsid w:val="00271CDF"/>
    <w:rsid w:val="00271D76"/>
    <w:rsid w:val="00271E37"/>
    <w:rsid w:val="00272228"/>
    <w:rsid w:val="002725DF"/>
    <w:rsid w:val="00272705"/>
    <w:rsid w:val="00272EC4"/>
    <w:rsid w:val="00272F05"/>
    <w:rsid w:val="00273063"/>
    <w:rsid w:val="002736BF"/>
    <w:rsid w:val="00273949"/>
    <w:rsid w:val="002739A9"/>
    <w:rsid w:val="00273D77"/>
    <w:rsid w:val="00273E92"/>
    <w:rsid w:val="0027407E"/>
    <w:rsid w:val="0027493E"/>
    <w:rsid w:val="00274A3B"/>
    <w:rsid w:val="00274C62"/>
    <w:rsid w:val="00274D89"/>
    <w:rsid w:val="00274FBC"/>
    <w:rsid w:val="002758E0"/>
    <w:rsid w:val="00275FF8"/>
    <w:rsid w:val="0027621E"/>
    <w:rsid w:val="00276283"/>
    <w:rsid w:val="0027658E"/>
    <w:rsid w:val="00276CBB"/>
    <w:rsid w:val="002771E5"/>
    <w:rsid w:val="0027737A"/>
    <w:rsid w:val="0027759F"/>
    <w:rsid w:val="00277653"/>
    <w:rsid w:val="00277BC5"/>
    <w:rsid w:val="00277C4E"/>
    <w:rsid w:val="00277F24"/>
    <w:rsid w:val="0028005C"/>
    <w:rsid w:val="002803B0"/>
    <w:rsid w:val="002807E5"/>
    <w:rsid w:val="00280A1E"/>
    <w:rsid w:val="00281105"/>
    <w:rsid w:val="002812E4"/>
    <w:rsid w:val="002815DF"/>
    <w:rsid w:val="00281DBE"/>
    <w:rsid w:val="00282195"/>
    <w:rsid w:val="00282200"/>
    <w:rsid w:val="0028231C"/>
    <w:rsid w:val="0028250C"/>
    <w:rsid w:val="0028284C"/>
    <w:rsid w:val="002829DE"/>
    <w:rsid w:val="00282FE9"/>
    <w:rsid w:val="0028305F"/>
    <w:rsid w:val="0028362C"/>
    <w:rsid w:val="00283834"/>
    <w:rsid w:val="00283B42"/>
    <w:rsid w:val="00283BBE"/>
    <w:rsid w:val="00283D8D"/>
    <w:rsid w:val="00283E5D"/>
    <w:rsid w:val="00283EB9"/>
    <w:rsid w:val="00283F4A"/>
    <w:rsid w:val="0028441B"/>
    <w:rsid w:val="002846C5"/>
    <w:rsid w:val="00284D1B"/>
    <w:rsid w:val="00284DF4"/>
    <w:rsid w:val="00285C13"/>
    <w:rsid w:val="002860E7"/>
    <w:rsid w:val="002861AC"/>
    <w:rsid w:val="0028625B"/>
    <w:rsid w:val="00286A49"/>
    <w:rsid w:val="00286A86"/>
    <w:rsid w:val="00286B93"/>
    <w:rsid w:val="00286C2E"/>
    <w:rsid w:val="00286EB3"/>
    <w:rsid w:val="00286F63"/>
    <w:rsid w:val="00287022"/>
    <w:rsid w:val="00287044"/>
    <w:rsid w:val="002871C6"/>
    <w:rsid w:val="00287475"/>
    <w:rsid w:val="00287508"/>
    <w:rsid w:val="00287703"/>
    <w:rsid w:val="00287A09"/>
    <w:rsid w:val="00287D80"/>
    <w:rsid w:val="00287EDB"/>
    <w:rsid w:val="00287F4F"/>
    <w:rsid w:val="00290298"/>
    <w:rsid w:val="00290C51"/>
    <w:rsid w:val="0029117A"/>
    <w:rsid w:val="002919DE"/>
    <w:rsid w:val="00291B2B"/>
    <w:rsid w:val="00291E05"/>
    <w:rsid w:val="00291FF7"/>
    <w:rsid w:val="0029207E"/>
    <w:rsid w:val="002924B7"/>
    <w:rsid w:val="00292589"/>
    <w:rsid w:val="002927FE"/>
    <w:rsid w:val="00292810"/>
    <w:rsid w:val="00292902"/>
    <w:rsid w:val="00292A24"/>
    <w:rsid w:val="00293080"/>
    <w:rsid w:val="00293894"/>
    <w:rsid w:val="00293A93"/>
    <w:rsid w:val="002942FB"/>
    <w:rsid w:val="00294B24"/>
    <w:rsid w:val="00294EFC"/>
    <w:rsid w:val="00295015"/>
    <w:rsid w:val="002951CC"/>
    <w:rsid w:val="0029531A"/>
    <w:rsid w:val="002956AF"/>
    <w:rsid w:val="00295922"/>
    <w:rsid w:val="00295A5F"/>
    <w:rsid w:val="00295C94"/>
    <w:rsid w:val="00295FED"/>
    <w:rsid w:val="00296190"/>
    <w:rsid w:val="002961DC"/>
    <w:rsid w:val="00296B5E"/>
    <w:rsid w:val="002972A2"/>
    <w:rsid w:val="002972FC"/>
    <w:rsid w:val="00297392"/>
    <w:rsid w:val="00297684"/>
    <w:rsid w:val="00297D8F"/>
    <w:rsid w:val="002A0187"/>
    <w:rsid w:val="002A03EA"/>
    <w:rsid w:val="002A0421"/>
    <w:rsid w:val="002A0462"/>
    <w:rsid w:val="002A0E2C"/>
    <w:rsid w:val="002A0F45"/>
    <w:rsid w:val="002A0F46"/>
    <w:rsid w:val="002A100D"/>
    <w:rsid w:val="002A109E"/>
    <w:rsid w:val="002A1119"/>
    <w:rsid w:val="002A14BF"/>
    <w:rsid w:val="002A17D3"/>
    <w:rsid w:val="002A1AAC"/>
    <w:rsid w:val="002A2078"/>
    <w:rsid w:val="002A2406"/>
    <w:rsid w:val="002A2863"/>
    <w:rsid w:val="002A2CFB"/>
    <w:rsid w:val="002A3130"/>
    <w:rsid w:val="002A31B3"/>
    <w:rsid w:val="002A374F"/>
    <w:rsid w:val="002A3C59"/>
    <w:rsid w:val="002A3E3B"/>
    <w:rsid w:val="002A3E70"/>
    <w:rsid w:val="002A3F07"/>
    <w:rsid w:val="002A42D7"/>
    <w:rsid w:val="002A4313"/>
    <w:rsid w:val="002A4626"/>
    <w:rsid w:val="002A4652"/>
    <w:rsid w:val="002A4C2A"/>
    <w:rsid w:val="002A4CEB"/>
    <w:rsid w:val="002A5287"/>
    <w:rsid w:val="002A5304"/>
    <w:rsid w:val="002A5328"/>
    <w:rsid w:val="002A56FD"/>
    <w:rsid w:val="002A5A73"/>
    <w:rsid w:val="002A5C34"/>
    <w:rsid w:val="002A5F7B"/>
    <w:rsid w:val="002A6270"/>
    <w:rsid w:val="002A6FBF"/>
    <w:rsid w:val="002A73DF"/>
    <w:rsid w:val="002B01DD"/>
    <w:rsid w:val="002B042C"/>
    <w:rsid w:val="002B09B2"/>
    <w:rsid w:val="002B0B67"/>
    <w:rsid w:val="002B0FB4"/>
    <w:rsid w:val="002B1381"/>
    <w:rsid w:val="002B19A3"/>
    <w:rsid w:val="002B1DC0"/>
    <w:rsid w:val="002B203A"/>
    <w:rsid w:val="002B229A"/>
    <w:rsid w:val="002B22BF"/>
    <w:rsid w:val="002B273F"/>
    <w:rsid w:val="002B285B"/>
    <w:rsid w:val="002B2925"/>
    <w:rsid w:val="002B2B21"/>
    <w:rsid w:val="002B2C76"/>
    <w:rsid w:val="002B3464"/>
    <w:rsid w:val="002B39EA"/>
    <w:rsid w:val="002B3B1A"/>
    <w:rsid w:val="002B3E0E"/>
    <w:rsid w:val="002B3FD6"/>
    <w:rsid w:val="002B4014"/>
    <w:rsid w:val="002B4284"/>
    <w:rsid w:val="002B467D"/>
    <w:rsid w:val="002B4967"/>
    <w:rsid w:val="002B520B"/>
    <w:rsid w:val="002B605D"/>
    <w:rsid w:val="002B63A9"/>
    <w:rsid w:val="002B65E2"/>
    <w:rsid w:val="002B6609"/>
    <w:rsid w:val="002B6620"/>
    <w:rsid w:val="002B6838"/>
    <w:rsid w:val="002B69DF"/>
    <w:rsid w:val="002B69E4"/>
    <w:rsid w:val="002B6B09"/>
    <w:rsid w:val="002B6B7B"/>
    <w:rsid w:val="002B6C89"/>
    <w:rsid w:val="002B7711"/>
    <w:rsid w:val="002C0057"/>
    <w:rsid w:val="002C025C"/>
    <w:rsid w:val="002C05CC"/>
    <w:rsid w:val="002C0B41"/>
    <w:rsid w:val="002C0B82"/>
    <w:rsid w:val="002C0F75"/>
    <w:rsid w:val="002C1682"/>
    <w:rsid w:val="002C1AAF"/>
    <w:rsid w:val="002C1B37"/>
    <w:rsid w:val="002C1C1E"/>
    <w:rsid w:val="002C24FC"/>
    <w:rsid w:val="002C250B"/>
    <w:rsid w:val="002C26FF"/>
    <w:rsid w:val="002C2C4E"/>
    <w:rsid w:val="002C2E4B"/>
    <w:rsid w:val="002C31A0"/>
    <w:rsid w:val="002C352E"/>
    <w:rsid w:val="002C36AB"/>
    <w:rsid w:val="002C3C73"/>
    <w:rsid w:val="002C3ED1"/>
    <w:rsid w:val="002C4137"/>
    <w:rsid w:val="002C440B"/>
    <w:rsid w:val="002C4431"/>
    <w:rsid w:val="002C473C"/>
    <w:rsid w:val="002C4A6C"/>
    <w:rsid w:val="002C520B"/>
    <w:rsid w:val="002C524C"/>
    <w:rsid w:val="002C5312"/>
    <w:rsid w:val="002C6451"/>
    <w:rsid w:val="002C6926"/>
    <w:rsid w:val="002C6A2D"/>
    <w:rsid w:val="002C6D53"/>
    <w:rsid w:val="002C6EA5"/>
    <w:rsid w:val="002C6F7A"/>
    <w:rsid w:val="002C7295"/>
    <w:rsid w:val="002C732F"/>
    <w:rsid w:val="002C7489"/>
    <w:rsid w:val="002C7727"/>
    <w:rsid w:val="002C7B99"/>
    <w:rsid w:val="002C7BF2"/>
    <w:rsid w:val="002C7D3F"/>
    <w:rsid w:val="002C7EBA"/>
    <w:rsid w:val="002C7ED1"/>
    <w:rsid w:val="002D001B"/>
    <w:rsid w:val="002D037D"/>
    <w:rsid w:val="002D07F5"/>
    <w:rsid w:val="002D08FB"/>
    <w:rsid w:val="002D09CD"/>
    <w:rsid w:val="002D0CC4"/>
    <w:rsid w:val="002D0CED"/>
    <w:rsid w:val="002D0D37"/>
    <w:rsid w:val="002D11C0"/>
    <w:rsid w:val="002D128F"/>
    <w:rsid w:val="002D138E"/>
    <w:rsid w:val="002D1811"/>
    <w:rsid w:val="002D1834"/>
    <w:rsid w:val="002D1938"/>
    <w:rsid w:val="002D2611"/>
    <w:rsid w:val="002D2807"/>
    <w:rsid w:val="002D2B41"/>
    <w:rsid w:val="002D3503"/>
    <w:rsid w:val="002D356D"/>
    <w:rsid w:val="002D37C1"/>
    <w:rsid w:val="002D3DD8"/>
    <w:rsid w:val="002D46B0"/>
    <w:rsid w:val="002D495F"/>
    <w:rsid w:val="002D4C0B"/>
    <w:rsid w:val="002D55DC"/>
    <w:rsid w:val="002D5D6C"/>
    <w:rsid w:val="002D6B02"/>
    <w:rsid w:val="002D6E26"/>
    <w:rsid w:val="002D7370"/>
    <w:rsid w:val="002D7371"/>
    <w:rsid w:val="002D75B7"/>
    <w:rsid w:val="002D7AAB"/>
    <w:rsid w:val="002D7EDF"/>
    <w:rsid w:val="002E03EB"/>
    <w:rsid w:val="002E0675"/>
    <w:rsid w:val="002E0B65"/>
    <w:rsid w:val="002E0CF8"/>
    <w:rsid w:val="002E0F6C"/>
    <w:rsid w:val="002E130E"/>
    <w:rsid w:val="002E135E"/>
    <w:rsid w:val="002E13BD"/>
    <w:rsid w:val="002E16E1"/>
    <w:rsid w:val="002E174D"/>
    <w:rsid w:val="002E178C"/>
    <w:rsid w:val="002E1797"/>
    <w:rsid w:val="002E19E7"/>
    <w:rsid w:val="002E1A02"/>
    <w:rsid w:val="002E1BDC"/>
    <w:rsid w:val="002E1F65"/>
    <w:rsid w:val="002E2061"/>
    <w:rsid w:val="002E22CD"/>
    <w:rsid w:val="002E2864"/>
    <w:rsid w:val="002E2A14"/>
    <w:rsid w:val="002E2B93"/>
    <w:rsid w:val="002E337E"/>
    <w:rsid w:val="002E33BF"/>
    <w:rsid w:val="002E37B9"/>
    <w:rsid w:val="002E37FB"/>
    <w:rsid w:val="002E3ACB"/>
    <w:rsid w:val="002E400D"/>
    <w:rsid w:val="002E40E8"/>
    <w:rsid w:val="002E4614"/>
    <w:rsid w:val="002E469F"/>
    <w:rsid w:val="002E4706"/>
    <w:rsid w:val="002E4919"/>
    <w:rsid w:val="002E4B32"/>
    <w:rsid w:val="002E4C79"/>
    <w:rsid w:val="002E5399"/>
    <w:rsid w:val="002E548E"/>
    <w:rsid w:val="002E55DB"/>
    <w:rsid w:val="002E58F3"/>
    <w:rsid w:val="002E5923"/>
    <w:rsid w:val="002E5AF8"/>
    <w:rsid w:val="002E5EF0"/>
    <w:rsid w:val="002E6485"/>
    <w:rsid w:val="002E6690"/>
    <w:rsid w:val="002E798F"/>
    <w:rsid w:val="002E79F0"/>
    <w:rsid w:val="002E7CA7"/>
    <w:rsid w:val="002F0569"/>
    <w:rsid w:val="002F0585"/>
    <w:rsid w:val="002F0B69"/>
    <w:rsid w:val="002F0BC9"/>
    <w:rsid w:val="002F0D0C"/>
    <w:rsid w:val="002F1327"/>
    <w:rsid w:val="002F1787"/>
    <w:rsid w:val="002F1DC8"/>
    <w:rsid w:val="002F26A1"/>
    <w:rsid w:val="002F26E8"/>
    <w:rsid w:val="002F26FD"/>
    <w:rsid w:val="002F28CD"/>
    <w:rsid w:val="002F2AB1"/>
    <w:rsid w:val="002F2E5C"/>
    <w:rsid w:val="002F3B72"/>
    <w:rsid w:val="002F3C55"/>
    <w:rsid w:val="002F3D8B"/>
    <w:rsid w:val="002F40EA"/>
    <w:rsid w:val="002F439B"/>
    <w:rsid w:val="002F485F"/>
    <w:rsid w:val="002F4F83"/>
    <w:rsid w:val="002F50FB"/>
    <w:rsid w:val="002F53E2"/>
    <w:rsid w:val="002F5C30"/>
    <w:rsid w:val="002F5C8D"/>
    <w:rsid w:val="002F5E9C"/>
    <w:rsid w:val="002F5F6C"/>
    <w:rsid w:val="002F6437"/>
    <w:rsid w:val="002F65D2"/>
    <w:rsid w:val="002F68EE"/>
    <w:rsid w:val="002F69EB"/>
    <w:rsid w:val="002F6A1B"/>
    <w:rsid w:val="002F6FF7"/>
    <w:rsid w:val="002F70ED"/>
    <w:rsid w:val="002F7827"/>
    <w:rsid w:val="002F7A32"/>
    <w:rsid w:val="00300030"/>
    <w:rsid w:val="003001D4"/>
    <w:rsid w:val="003004B0"/>
    <w:rsid w:val="003006A6"/>
    <w:rsid w:val="00300CFA"/>
    <w:rsid w:val="00300F42"/>
    <w:rsid w:val="003010AC"/>
    <w:rsid w:val="00301164"/>
    <w:rsid w:val="003013ED"/>
    <w:rsid w:val="0030148D"/>
    <w:rsid w:val="003014D3"/>
    <w:rsid w:val="00301A87"/>
    <w:rsid w:val="00301BA1"/>
    <w:rsid w:val="00301CE0"/>
    <w:rsid w:val="00301EF1"/>
    <w:rsid w:val="003022EE"/>
    <w:rsid w:val="003023D3"/>
    <w:rsid w:val="003029A6"/>
    <w:rsid w:val="00302BA1"/>
    <w:rsid w:val="00302D56"/>
    <w:rsid w:val="00302D67"/>
    <w:rsid w:val="00303042"/>
    <w:rsid w:val="00303765"/>
    <w:rsid w:val="003041F4"/>
    <w:rsid w:val="003044C1"/>
    <w:rsid w:val="00304AFC"/>
    <w:rsid w:val="00304C0B"/>
    <w:rsid w:val="00304CD7"/>
    <w:rsid w:val="00304D54"/>
    <w:rsid w:val="00304DC0"/>
    <w:rsid w:val="00305217"/>
    <w:rsid w:val="00305287"/>
    <w:rsid w:val="0030544D"/>
    <w:rsid w:val="0030568A"/>
    <w:rsid w:val="003059D0"/>
    <w:rsid w:val="00305A71"/>
    <w:rsid w:val="00305B45"/>
    <w:rsid w:val="003064D4"/>
    <w:rsid w:val="003065ED"/>
    <w:rsid w:val="00306912"/>
    <w:rsid w:val="00306C2C"/>
    <w:rsid w:val="00306CB0"/>
    <w:rsid w:val="0030711A"/>
    <w:rsid w:val="0030773D"/>
    <w:rsid w:val="00307B53"/>
    <w:rsid w:val="0031091D"/>
    <w:rsid w:val="00310B2F"/>
    <w:rsid w:val="00310E6E"/>
    <w:rsid w:val="003110D6"/>
    <w:rsid w:val="00311508"/>
    <w:rsid w:val="00311ABB"/>
    <w:rsid w:val="00311E63"/>
    <w:rsid w:val="00311F82"/>
    <w:rsid w:val="00311F94"/>
    <w:rsid w:val="00312713"/>
    <w:rsid w:val="00312A86"/>
    <w:rsid w:val="00312B57"/>
    <w:rsid w:val="00312C77"/>
    <w:rsid w:val="003134C7"/>
    <w:rsid w:val="00313944"/>
    <w:rsid w:val="00313B05"/>
    <w:rsid w:val="003142F1"/>
    <w:rsid w:val="003143FB"/>
    <w:rsid w:val="00314E7E"/>
    <w:rsid w:val="00314EBD"/>
    <w:rsid w:val="00315090"/>
    <w:rsid w:val="00315395"/>
    <w:rsid w:val="0031565D"/>
    <w:rsid w:val="00315C27"/>
    <w:rsid w:val="00315DF6"/>
    <w:rsid w:val="00315F9A"/>
    <w:rsid w:val="00315FC1"/>
    <w:rsid w:val="003160A9"/>
    <w:rsid w:val="00316D8D"/>
    <w:rsid w:val="0031722C"/>
    <w:rsid w:val="003179DD"/>
    <w:rsid w:val="00317A6F"/>
    <w:rsid w:val="003205A9"/>
    <w:rsid w:val="003206D3"/>
    <w:rsid w:val="0032162C"/>
    <w:rsid w:val="00321730"/>
    <w:rsid w:val="00321758"/>
    <w:rsid w:val="003218D3"/>
    <w:rsid w:val="00321A03"/>
    <w:rsid w:val="0032254B"/>
    <w:rsid w:val="003225EC"/>
    <w:rsid w:val="0032282B"/>
    <w:rsid w:val="00322BAD"/>
    <w:rsid w:val="00323314"/>
    <w:rsid w:val="00323397"/>
    <w:rsid w:val="003237D8"/>
    <w:rsid w:val="00323A5F"/>
    <w:rsid w:val="00323C4D"/>
    <w:rsid w:val="00324159"/>
    <w:rsid w:val="0032416F"/>
    <w:rsid w:val="003243A5"/>
    <w:rsid w:val="0032444C"/>
    <w:rsid w:val="00324BFE"/>
    <w:rsid w:val="00324DBD"/>
    <w:rsid w:val="00325272"/>
    <w:rsid w:val="0032534E"/>
    <w:rsid w:val="00325657"/>
    <w:rsid w:val="003256E8"/>
    <w:rsid w:val="00325E88"/>
    <w:rsid w:val="00326258"/>
    <w:rsid w:val="00326575"/>
    <w:rsid w:val="0032681F"/>
    <w:rsid w:val="00326C0A"/>
    <w:rsid w:val="00326CC8"/>
    <w:rsid w:val="0032723C"/>
    <w:rsid w:val="00327458"/>
    <w:rsid w:val="00327511"/>
    <w:rsid w:val="00327615"/>
    <w:rsid w:val="003277CD"/>
    <w:rsid w:val="00327DE6"/>
    <w:rsid w:val="00327ECF"/>
    <w:rsid w:val="003302C6"/>
    <w:rsid w:val="00330603"/>
    <w:rsid w:val="00330B65"/>
    <w:rsid w:val="00330B72"/>
    <w:rsid w:val="00330E2E"/>
    <w:rsid w:val="003319AA"/>
    <w:rsid w:val="00331C36"/>
    <w:rsid w:val="00331F82"/>
    <w:rsid w:val="00332088"/>
    <w:rsid w:val="00332120"/>
    <w:rsid w:val="003322F5"/>
    <w:rsid w:val="00332340"/>
    <w:rsid w:val="003323D5"/>
    <w:rsid w:val="003327E5"/>
    <w:rsid w:val="003328B3"/>
    <w:rsid w:val="00332A87"/>
    <w:rsid w:val="00332BC0"/>
    <w:rsid w:val="00332CA0"/>
    <w:rsid w:val="00332CED"/>
    <w:rsid w:val="00332CEE"/>
    <w:rsid w:val="00333581"/>
    <w:rsid w:val="00333805"/>
    <w:rsid w:val="0033385C"/>
    <w:rsid w:val="0033397F"/>
    <w:rsid w:val="00333D88"/>
    <w:rsid w:val="0033453F"/>
    <w:rsid w:val="003345AD"/>
    <w:rsid w:val="0033463E"/>
    <w:rsid w:val="003347F6"/>
    <w:rsid w:val="00334B11"/>
    <w:rsid w:val="00334C56"/>
    <w:rsid w:val="00334D5C"/>
    <w:rsid w:val="00335A5C"/>
    <w:rsid w:val="00335B82"/>
    <w:rsid w:val="00335CEB"/>
    <w:rsid w:val="00335F40"/>
    <w:rsid w:val="003361A8"/>
    <w:rsid w:val="003362FE"/>
    <w:rsid w:val="00336456"/>
    <w:rsid w:val="003366EC"/>
    <w:rsid w:val="00336880"/>
    <w:rsid w:val="00336F4D"/>
    <w:rsid w:val="00336F7C"/>
    <w:rsid w:val="00337FE4"/>
    <w:rsid w:val="00340331"/>
    <w:rsid w:val="0034045D"/>
    <w:rsid w:val="00340614"/>
    <w:rsid w:val="0034075E"/>
    <w:rsid w:val="00340B32"/>
    <w:rsid w:val="00341060"/>
    <w:rsid w:val="00341449"/>
    <w:rsid w:val="00341853"/>
    <w:rsid w:val="00341DF4"/>
    <w:rsid w:val="00342419"/>
    <w:rsid w:val="0034245C"/>
    <w:rsid w:val="003425EF"/>
    <w:rsid w:val="0034293F"/>
    <w:rsid w:val="0034296A"/>
    <w:rsid w:val="00342A88"/>
    <w:rsid w:val="0034336E"/>
    <w:rsid w:val="00343407"/>
    <w:rsid w:val="003435D2"/>
    <w:rsid w:val="00343C80"/>
    <w:rsid w:val="0034432A"/>
    <w:rsid w:val="00344F09"/>
    <w:rsid w:val="00345071"/>
    <w:rsid w:val="00345073"/>
    <w:rsid w:val="0034517D"/>
    <w:rsid w:val="00345326"/>
    <w:rsid w:val="00345AF4"/>
    <w:rsid w:val="00345D24"/>
    <w:rsid w:val="003460A0"/>
    <w:rsid w:val="00346476"/>
    <w:rsid w:val="00346698"/>
    <w:rsid w:val="00346B77"/>
    <w:rsid w:val="00346B86"/>
    <w:rsid w:val="00346BAD"/>
    <w:rsid w:val="00346DFD"/>
    <w:rsid w:val="00347346"/>
    <w:rsid w:val="0034760D"/>
    <w:rsid w:val="0034761E"/>
    <w:rsid w:val="003476E9"/>
    <w:rsid w:val="00347B09"/>
    <w:rsid w:val="003501E5"/>
    <w:rsid w:val="00350288"/>
    <w:rsid w:val="0035033A"/>
    <w:rsid w:val="00350674"/>
    <w:rsid w:val="0035068D"/>
    <w:rsid w:val="003506C1"/>
    <w:rsid w:val="003507FE"/>
    <w:rsid w:val="00350FA2"/>
    <w:rsid w:val="003510C1"/>
    <w:rsid w:val="003513EF"/>
    <w:rsid w:val="00351900"/>
    <w:rsid w:val="00351D68"/>
    <w:rsid w:val="00351E72"/>
    <w:rsid w:val="00351FA7"/>
    <w:rsid w:val="00352228"/>
    <w:rsid w:val="00352348"/>
    <w:rsid w:val="0035341F"/>
    <w:rsid w:val="00353831"/>
    <w:rsid w:val="00353A0B"/>
    <w:rsid w:val="00353C31"/>
    <w:rsid w:val="00353F19"/>
    <w:rsid w:val="00354243"/>
    <w:rsid w:val="0035461D"/>
    <w:rsid w:val="003547C5"/>
    <w:rsid w:val="00354A8E"/>
    <w:rsid w:val="00354D54"/>
    <w:rsid w:val="003553E3"/>
    <w:rsid w:val="00355537"/>
    <w:rsid w:val="003555AC"/>
    <w:rsid w:val="003555B1"/>
    <w:rsid w:val="003560F2"/>
    <w:rsid w:val="0035611B"/>
    <w:rsid w:val="00356799"/>
    <w:rsid w:val="00356DCF"/>
    <w:rsid w:val="00357563"/>
    <w:rsid w:val="00357A03"/>
    <w:rsid w:val="00357A61"/>
    <w:rsid w:val="00357C2D"/>
    <w:rsid w:val="00357E03"/>
    <w:rsid w:val="00357ED5"/>
    <w:rsid w:val="003600FC"/>
    <w:rsid w:val="003605AB"/>
    <w:rsid w:val="00360A08"/>
    <w:rsid w:val="00360DD9"/>
    <w:rsid w:val="003610CE"/>
    <w:rsid w:val="0036157F"/>
    <w:rsid w:val="003622A3"/>
    <w:rsid w:val="00362E11"/>
    <w:rsid w:val="00363342"/>
    <w:rsid w:val="003639D1"/>
    <w:rsid w:val="00363A7B"/>
    <w:rsid w:val="003642A0"/>
    <w:rsid w:val="0036459D"/>
    <w:rsid w:val="0036459F"/>
    <w:rsid w:val="0036464A"/>
    <w:rsid w:val="00364864"/>
    <w:rsid w:val="0036498C"/>
    <w:rsid w:val="00364A76"/>
    <w:rsid w:val="00364AEC"/>
    <w:rsid w:val="00364BB4"/>
    <w:rsid w:val="00364D2B"/>
    <w:rsid w:val="00365A05"/>
    <w:rsid w:val="00365A72"/>
    <w:rsid w:val="00365AE7"/>
    <w:rsid w:val="00365F0E"/>
    <w:rsid w:val="0036604E"/>
    <w:rsid w:val="00366073"/>
    <w:rsid w:val="00366253"/>
    <w:rsid w:val="003662EB"/>
    <w:rsid w:val="003664F9"/>
    <w:rsid w:val="00366570"/>
    <w:rsid w:val="0036657F"/>
    <w:rsid w:val="0036675E"/>
    <w:rsid w:val="003667A9"/>
    <w:rsid w:val="003670E2"/>
    <w:rsid w:val="003672DE"/>
    <w:rsid w:val="003673EF"/>
    <w:rsid w:val="00367540"/>
    <w:rsid w:val="003675B5"/>
    <w:rsid w:val="00367A41"/>
    <w:rsid w:val="0037029D"/>
    <w:rsid w:val="0037053C"/>
    <w:rsid w:val="00370FF5"/>
    <w:rsid w:val="00370FFA"/>
    <w:rsid w:val="00371468"/>
    <w:rsid w:val="00371772"/>
    <w:rsid w:val="00371911"/>
    <w:rsid w:val="00371940"/>
    <w:rsid w:val="00371E98"/>
    <w:rsid w:val="00371ECB"/>
    <w:rsid w:val="00372207"/>
    <w:rsid w:val="00372892"/>
    <w:rsid w:val="00372ECF"/>
    <w:rsid w:val="0037328C"/>
    <w:rsid w:val="00373710"/>
    <w:rsid w:val="00373BB3"/>
    <w:rsid w:val="00374D0B"/>
    <w:rsid w:val="00374F26"/>
    <w:rsid w:val="00374F2A"/>
    <w:rsid w:val="0037508A"/>
    <w:rsid w:val="003750C1"/>
    <w:rsid w:val="00375145"/>
    <w:rsid w:val="00375279"/>
    <w:rsid w:val="003756DC"/>
    <w:rsid w:val="00375817"/>
    <w:rsid w:val="00375945"/>
    <w:rsid w:val="00375DB3"/>
    <w:rsid w:val="00375E92"/>
    <w:rsid w:val="003760A9"/>
    <w:rsid w:val="00376259"/>
    <w:rsid w:val="00376322"/>
    <w:rsid w:val="0037682C"/>
    <w:rsid w:val="0037694A"/>
    <w:rsid w:val="00377059"/>
    <w:rsid w:val="0037731A"/>
    <w:rsid w:val="003779DC"/>
    <w:rsid w:val="003803AF"/>
    <w:rsid w:val="003808F6"/>
    <w:rsid w:val="00380B72"/>
    <w:rsid w:val="00380D91"/>
    <w:rsid w:val="0038197B"/>
    <w:rsid w:val="00381D14"/>
    <w:rsid w:val="003820FB"/>
    <w:rsid w:val="003822C0"/>
    <w:rsid w:val="00382614"/>
    <w:rsid w:val="003826FF"/>
    <w:rsid w:val="003827B0"/>
    <w:rsid w:val="00382AFA"/>
    <w:rsid w:val="003833B6"/>
    <w:rsid w:val="00383429"/>
    <w:rsid w:val="00383A2A"/>
    <w:rsid w:val="00383FB8"/>
    <w:rsid w:val="0038437A"/>
    <w:rsid w:val="003845E1"/>
    <w:rsid w:val="00384F40"/>
    <w:rsid w:val="003851B1"/>
    <w:rsid w:val="00385606"/>
    <w:rsid w:val="00385728"/>
    <w:rsid w:val="00385A78"/>
    <w:rsid w:val="00385B1A"/>
    <w:rsid w:val="0038667B"/>
    <w:rsid w:val="00386761"/>
    <w:rsid w:val="003867F6"/>
    <w:rsid w:val="00386D34"/>
    <w:rsid w:val="00386EDF"/>
    <w:rsid w:val="003870E0"/>
    <w:rsid w:val="00387627"/>
    <w:rsid w:val="00387A2D"/>
    <w:rsid w:val="00387FF7"/>
    <w:rsid w:val="0039019D"/>
    <w:rsid w:val="00390567"/>
    <w:rsid w:val="00390F43"/>
    <w:rsid w:val="00390F7A"/>
    <w:rsid w:val="0039141A"/>
    <w:rsid w:val="00391AC0"/>
    <w:rsid w:val="00391E21"/>
    <w:rsid w:val="003920D8"/>
    <w:rsid w:val="003923B2"/>
    <w:rsid w:val="00392B0B"/>
    <w:rsid w:val="00392BD9"/>
    <w:rsid w:val="00392DBD"/>
    <w:rsid w:val="00393854"/>
    <w:rsid w:val="00393F50"/>
    <w:rsid w:val="0039405B"/>
    <w:rsid w:val="003940C6"/>
    <w:rsid w:val="0039431C"/>
    <w:rsid w:val="00394614"/>
    <w:rsid w:val="00394A3A"/>
    <w:rsid w:val="003951DB"/>
    <w:rsid w:val="00395207"/>
    <w:rsid w:val="00395630"/>
    <w:rsid w:val="00395E37"/>
    <w:rsid w:val="00395FA5"/>
    <w:rsid w:val="003961CB"/>
    <w:rsid w:val="00396239"/>
    <w:rsid w:val="00396258"/>
    <w:rsid w:val="0039663C"/>
    <w:rsid w:val="00396939"/>
    <w:rsid w:val="00397026"/>
    <w:rsid w:val="00397268"/>
    <w:rsid w:val="00397435"/>
    <w:rsid w:val="003976D2"/>
    <w:rsid w:val="00397894"/>
    <w:rsid w:val="00397906"/>
    <w:rsid w:val="00397A69"/>
    <w:rsid w:val="00397BE5"/>
    <w:rsid w:val="00397C20"/>
    <w:rsid w:val="00397D18"/>
    <w:rsid w:val="003A04E4"/>
    <w:rsid w:val="003A0933"/>
    <w:rsid w:val="003A09B1"/>
    <w:rsid w:val="003A0AE7"/>
    <w:rsid w:val="003A112A"/>
    <w:rsid w:val="003A1A4F"/>
    <w:rsid w:val="003A1D1C"/>
    <w:rsid w:val="003A1EA0"/>
    <w:rsid w:val="003A2075"/>
    <w:rsid w:val="003A227E"/>
    <w:rsid w:val="003A2296"/>
    <w:rsid w:val="003A2419"/>
    <w:rsid w:val="003A2585"/>
    <w:rsid w:val="003A2701"/>
    <w:rsid w:val="003A299F"/>
    <w:rsid w:val="003A2B17"/>
    <w:rsid w:val="003A2D79"/>
    <w:rsid w:val="003A2DDB"/>
    <w:rsid w:val="003A39F6"/>
    <w:rsid w:val="003A4043"/>
    <w:rsid w:val="003A44AB"/>
    <w:rsid w:val="003A4791"/>
    <w:rsid w:val="003A5018"/>
    <w:rsid w:val="003A5467"/>
    <w:rsid w:val="003A566C"/>
    <w:rsid w:val="003A5BC5"/>
    <w:rsid w:val="003A5D12"/>
    <w:rsid w:val="003A5DB2"/>
    <w:rsid w:val="003A6247"/>
    <w:rsid w:val="003A631F"/>
    <w:rsid w:val="003A6354"/>
    <w:rsid w:val="003A6391"/>
    <w:rsid w:val="003A6A80"/>
    <w:rsid w:val="003A6E99"/>
    <w:rsid w:val="003A71D8"/>
    <w:rsid w:val="003A7A79"/>
    <w:rsid w:val="003A7D45"/>
    <w:rsid w:val="003A7DAA"/>
    <w:rsid w:val="003B025F"/>
    <w:rsid w:val="003B07F0"/>
    <w:rsid w:val="003B0B57"/>
    <w:rsid w:val="003B0D37"/>
    <w:rsid w:val="003B1048"/>
    <w:rsid w:val="003B111E"/>
    <w:rsid w:val="003B1467"/>
    <w:rsid w:val="003B14FD"/>
    <w:rsid w:val="003B18AA"/>
    <w:rsid w:val="003B250F"/>
    <w:rsid w:val="003B2661"/>
    <w:rsid w:val="003B2683"/>
    <w:rsid w:val="003B2C9E"/>
    <w:rsid w:val="003B2E0F"/>
    <w:rsid w:val="003B2FE5"/>
    <w:rsid w:val="003B30B6"/>
    <w:rsid w:val="003B36E3"/>
    <w:rsid w:val="003B399A"/>
    <w:rsid w:val="003B401E"/>
    <w:rsid w:val="003B4206"/>
    <w:rsid w:val="003B4691"/>
    <w:rsid w:val="003B5614"/>
    <w:rsid w:val="003B58B2"/>
    <w:rsid w:val="003B5C12"/>
    <w:rsid w:val="003B5E7D"/>
    <w:rsid w:val="003B6157"/>
    <w:rsid w:val="003B6490"/>
    <w:rsid w:val="003B6759"/>
    <w:rsid w:val="003B6765"/>
    <w:rsid w:val="003B6777"/>
    <w:rsid w:val="003B68E4"/>
    <w:rsid w:val="003B6D5A"/>
    <w:rsid w:val="003B703F"/>
    <w:rsid w:val="003B71D7"/>
    <w:rsid w:val="003B71FE"/>
    <w:rsid w:val="003B7329"/>
    <w:rsid w:val="003B74CC"/>
    <w:rsid w:val="003B7B37"/>
    <w:rsid w:val="003B7C39"/>
    <w:rsid w:val="003B7FF6"/>
    <w:rsid w:val="003C02A2"/>
    <w:rsid w:val="003C06A4"/>
    <w:rsid w:val="003C0875"/>
    <w:rsid w:val="003C0A81"/>
    <w:rsid w:val="003C0C32"/>
    <w:rsid w:val="003C0F3D"/>
    <w:rsid w:val="003C11FF"/>
    <w:rsid w:val="003C1765"/>
    <w:rsid w:val="003C1B89"/>
    <w:rsid w:val="003C1E33"/>
    <w:rsid w:val="003C1F30"/>
    <w:rsid w:val="003C1FB9"/>
    <w:rsid w:val="003C262C"/>
    <w:rsid w:val="003C27FC"/>
    <w:rsid w:val="003C35EA"/>
    <w:rsid w:val="003C377F"/>
    <w:rsid w:val="003C3BEE"/>
    <w:rsid w:val="003C3FBF"/>
    <w:rsid w:val="003C425E"/>
    <w:rsid w:val="003C4450"/>
    <w:rsid w:val="003C4457"/>
    <w:rsid w:val="003C4A80"/>
    <w:rsid w:val="003C4AD6"/>
    <w:rsid w:val="003C4B70"/>
    <w:rsid w:val="003C4C54"/>
    <w:rsid w:val="003C4E11"/>
    <w:rsid w:val="003C4FED"/>
    <w:rsid w:val="003C518D"/>
    <w:rsid w:val="003C557D"/>
    <w:rsid w:val="003C5F54"/>
    <w:rsid w:val="003C6181"/>
    <w:rsid w:val="003C6406"/>
    <w:rsid w:val="003C6823"/>
    <w:rsid w:val="003C6D74"/>
    <w:rsid w:val="003C70A0"/>
    <w:rsid w:val="003C72AB"/>
    <w:rsid w:val="003C735E"/>
    <w:rsid w:val="003C776F"/>
    <w:rsid w:val="003D0673"/>
    <w:rsid w:val="003D0CD0"/>
    <w:rsid w:val="003D0EDB"/>
    <w:rsid w:val="003D1227"/>
    <w:rsid w:val="003D1573"/>
    <w:rsid w:val="003D1600"/>
    <w:rsid w:val="003D1784"/>
    <w:rsid w:val="003D185E"/>
    <w:rsid w:val="003D1ABC"/>
    <w:rsid w:val="003D1C5A"/>
    <w:rsid w:val="003D28FB"/>
    <w:rsid w:val="003D2C4D"/>
    <w:rsid w:val="003D2CA8"/>
    <w:rsid w:val="003D2D3F"/>
    <w:rsid w:val="003D2DD2"/>
    <w:rsid w:val="003D2E4D"/>
    <w:rsid w:val="003D312D"/>
    <w:rsid w:val="003D3398"/>
    <w:rsid w:val="003D367C"/>
    <w:rsid w:val="003D3A20"/>
    <w:rsid w:val="003D3AB5"/>
    <w:rsid w:val="003D3AF9"/>
    <w:rsid w:val="003D3C28"/>
    <w:rsid w:val="003D3DA6"/>
    <w:rsid w:val="003D3DDF"/>
    <w:rsid w:val="003D43C5"/>
    <w:rsid w:val="003D483E"/>
    <w:rsid w:val="003D4BA1"/>
    <w:rsid w:val="003D4ECF"/>
    <w:rsid w:val="003D5260"/>
    <w:rsid w:val="003D53CE"/>
    <w:rsid w:val="003D5436"/>
    <w:rsid w:val="003D55D8"/>
    <w:rsid w:val="003D5826"/>
    <w:rsid w:val="003D58B6"/>
    <w:rsid w:val="003D592A"/>
    <w:rsid w:val="003D5986"/>
    <w:rsid w:val="003D5A92"/>
    <w:rsid w:val="003D665A"/>
    <w:rsid w:val="003D676D"/>
    <w:rsid w:val="003D7431"/>
    <w:rsid w:val="003D76BA"/>
    <w:rsid w:val="003D7716"/>
    <w:rsid w:val="003D77D9"/>
    <w:rsid w:val="003D79D8"/>
    <w:rsid w:val="003D7C63"/>
    <w:rsid w:val="003E07E6"/>
    <w:rsid w:val="003E10AE"/>
    <w:rsid w:val="003E119D"/>
    <w:rsid w:val="003E11F4"/>
    <w:rsid w:val="003E1205"/>
    <w:rsid w:val="003E13BC"/>
    <w:rsid w:val="003E1713"/>
    <w:rsid w:val="003E171D"/>
    <w:rsid w:val="003E1A27"/>
    <w:rsid w:val="003E1AE9"/>
    <w:rsid w:val="003E1FF4"/>
    <w:rsid w:val="003E20A9"/>
    <w:rsid w:val="003E25DD"/>
    <w:rsid w:val="003E2621"/>
    <w:rsid w:val="003E3198"/>
    <w:rsid w:val="003E31BA"/>
    <w:rsid w:val="003E328A"/>
    <w:rsid w:val="003E33DA"/>
    <w:rsid w:val="003E34FF"/>
    <w:rsid w:val="003E386E"/>
    <w:rsid w:val="003E3A35"/>
    <w:rsid w:val="003E3BD1"/>
    <w:rsid w:val="003E3E96"/>
    <w:rsid w:val="003E423D"/>
    <w:rsid w:val="003E45C5"/>
    <w:rsid w:val="003E4722"/>
    <w:rsid w:val="003E4832"/>
    <w:rsid w:val="003E4F90"/>
    <w:rsid w:val="003E50AC"/>
    <w:rsid w:val="003E50E6"/>
    <w:rsid w:val="003E5118"/>
    <w:rsid w:val="003E58ED"/>
    <w:rsid w:val="003E5968"/>
    <w:rsid w:val="003E5992"/>
    <w:rsid w:val="003E5EAB"/>
    <w:rsid w:val="003E5F5C"/>
    <w:rsid w:val="003E6642"/>
    <w:rsid w:val="003E6AFB"/>
    <w:rsid w:val="003E72F5"/>
    <w:rsid w:val="003E73DD"/>
    <w:rsid w:val="003F045C"/>
    <w:rsid w:val="003F0535"/>
    <w:rsid w:val="003F0C41"/>
    <w:rsid w:val="003F10F4"/>
    <w:rsid w:val="003F1460"/>
    <w:rsid w:val="003F1487"/>
    <w:rsid w:val="003F15EE"/>
    <w:rsid w:val="003F1773"/>
    <w:rsid w:val="003F192D"/>
    <w:rsid w:val="003F1DC8"/>
    <w:rsid w:val="003F284A"/>
    <w:rsid w:val="003F293C"/>
    <w:rsid w:val="003F2B7E"/>
    <w:rsid w:val="003F2EE1"/>
    <w:rsid w:val="003F2FD1"/>
    <w:rsid w:val="003F30A2"/>
    <w:rsid w:val="003F36C5"/>
    <w:rsid w:val="003F3D8E"/>
    <w:rsid w:val="003F3E65"/>
    <w:rsid w:val="003F40EF"/>
    <w:rsid w:val="003F4769"/>
    <w:rsid w:val="003F4B12"/>
    <w:rsid w:val="003F4D72"/>
    <w:rsid w:val="003F502A"/>
    <w:rsid w:val="003F5490"/>
    <w:rsid w:val="003F5A6F"/>
    <w:rsid w:val="003F5AF0"/>
    <w:rsid w:val="003F6433"/>
    <w:rsid w:val="003F6541"/>
    <w:rsid w:val="003F66F1"/>
    <w:rsid w:val="003F691B"/>
    <w:rsid w:val="003F6A75"/>
    <w:rsid w:val="003F6E44"/>
    <w:rsid w:val="003F7232"/>
    <w:rsid w:val="003F78A7"/>
    <w:rsid w:val="003F78B1"/>
    <w:rsid w:val="003F78C7"/>
    <w:rsid w:val="003F7CC2"/>
    <w:rsid w:val="004002DA"/>
    <w:rsid w:val="004003D9"/>
    <w:rsid w:val="004003F1"/>
    <w:rsid w:val="00400675"/>
    <w:rsid w:val="00400992"/>
    <w:rsid w:val="004009C5"/>
    <w:rsid w:val="00400A2A"/>
    <w:rsid w:val="00400E41"/>
    <w:rsid w:val="004011F7"/>
    <w:rsid w:val="00401411"/>
    <w:rsid w:val="00401574"/>
    <w:rsid w:val="00401577"/>
    <w:rsid w:val="00401BE9"/>
    <w:rsid w:val="00401C36"/>
    <w:rsid w:val="004021BB"/>
    <w:rsid w:val="00402722"/>
    <w:rsid w:val="00402961"/>
    <w:rsid w:val="00402C4A"/>
    <w:rsid w:val="00402C7E"/>
    <w:rsid w:val="00402E43"/>
    <w:rsid w:val="00403006"/>
    <w:rsid w:val="0040311C"/>
    <w:rsid w:val="004031F2"/>
    <w:rsid w:val="004035F1"/>
    <w:rsid w:val="00403684"/>
    <w:rsid w:val="0040398E"/>
    <w:rsid w:val="00403A29"/>
    <w:rsid w:val="00403DB4"/>
    <w:rsid w:val="00403FE4"/>
    <w:rsid w:val="004044AC"/>
    <w:rsid w:val="004044F0"/>
    <w:rsid w:val="00404788"/>
    <w:rsid w:val="00404BB8"/>
    <w:rsid w:val="0040543F"/>
    <w:rsid w:val="00405CA3"/>
    <w:rsid w:val="00405E44"/>
    <w:rsid w:val="00405ED1"/>
    <w:rsid w:val="00405F3D"/>
    <w:rsid w:val="004062CE"/>
    <w:rsid w:val="00406719"/>
    <w:rsid w:val="00406C1F"/>
    <w:rsid w:val="00406F75"/>
    <w:rsid w:val="00407808"/>
    <w:rsid w:val="00407D41"/>
    <w:rsid w:val="00407F2D"/>
    <w:rsid w:val="004109B5"/>
    <w:rsid w:val="00410A41"/>
    <w:rsid w:val="00410A71"/>
    <w:rsid w:val="00410EE7"/>
    <w:rsid w:val="00410F0D"/>
    <w:rsid w:val="004110AA"/>
    <w:rsid w:val="00411307"/>
    <w:rsid w:val="00411634"/>
    <w:rsid w:val="00411657"/>
    <w:rsid w:val="004116FC"/>
    <w:rsid w:val="00412098"/>
    <w:rsid w:val="00412269"/>
    <w:rsid w:val="004122FA"/>
    <w:rsid w:val="0041243D"/>
    <w:rsid w:val="0041259A"/>
    <w:rsid w:val="0041296C"/>
    <w:rsid w:val="00412B38"/>
    <w:rsid w:val="00412BA1"/>
    <w:rsid w:val="004131C6"/>
    <w:rsid w:val="004133FB"/>
    <w:rsid w:val="00413636"/>
    <w:rsid w:val="0041370F"/>
    <w:rsid w:val="00413879"/>
    <w:rsid w:val="00413EC3"/>
    <w:rsid w:val="004140EE"/>
    <w:rsid w:val="00414441"/>
    <w:rsid w:val="004144F6"/>
    <w:rsid w:val="0041496C"/>
    <w:rsid w:val="004149A7"/>
    <w:rsid w:val="004149AF"/>
    <w:rsid w:val="00414A93"/>
    <w:rsid w:val="00414D5E"/>
    <w:rsid w:val="00414EFE"/>
    <w:rsid w:val="004153AC"/>
    <w:rsid w:val="004153D7"/>
    <w:rsid w:val="004154E7"/>
    <w:rsid w:val="004155A0"/>
    <w:rsid w:val="00415C3F"/>
    <w:rsid w:val="00415D72"/>
    <w:rsid w:val="00416A89"/>
    <w:rsid w:val="00416C9C"/>
    <w:rsid w:val="0041722F"/>
    <w:rsid w:val="0041778C"/>
    <w:rsid w:val="004204BA"/>
    <w:rsid w:val="0042051D"/>
    <w:rsid w:val="00421007"/>
    <w:rsid w:val="004211D0"/>
    <w:rsid w:val="004215B1"/>
    <w:rsid w:val="004217B6"/>
    <w:rsid w:val="004219E5"/>
    <w:rsid w:val="00421A47"/>
    <w:rsid w:val="00421ACA"/>
    <w:rsid w:val="00421E8A"/>
    <w:rsid w:val="0042232B"/>
    <w:rsid w:val="00422366"/>
    <w:rsid w:val="00422605"/>
    <w:rsid w:val="004228C9"/>
    <w:rsid w:val="00422B25"/>
    <w:rsid w:val="00422BBA"/>
    <w:rsid w:val="00422F41"/>
    <w:rsid w:val="00423356"/>
    <w:rsid w:val="0042336B"/>
    <w:rsid w:val="004234F9"/>
    <w:rsid w:val="00423A41"/>
    <w:rsid w:val="00424206"/>
    <w:rsid w:val="00424AA8"/>
    <w:rsid w:val="00424C90"/>
    <w:rsid w:val="00424DFD"/>
    <w:rsid w:val="00424ECB"/>
    <w:rsid w:val="00425024"/>
    <w:rsid w:val="0042517F"/>
    <w:rsid w:val="004252BC"/>
    <w:rsid w:val="00425690"/>
    <w:rsid w:val="004256AD"/>
    <w:rsid w:val="00425803"/>
    <w:rsid w:val="004258DC"/>
    <w:rsid w:val="0042600B"/>
    <w:rsid w:val="004262CD"/>
    <w:rsid w:val="0042635F"/>
    <w:rsid w:val="004263F7"/>
    <w:rsid w:val="0042648D"/>
    <w:rsid w:val="004264BA"/>
    <w:rsid w:val="00426798"/>
    <w:rsid w:val="00426934"/>
    <w:rsid w:val="00426ACE"/>
    <w:rsid w:val="00426D69"/>
    <w:rsid w:val="004271A7"/>
    <w:rsid w:val="004279D2"/>
    <w:rsid w:val="00427B23"/>
    <w:rsid w:val="00427C49"/>
    <w:rsid w:val="00427FF8"/>
    <w:rsid w:val="0043071B"/>
    <w:rsid w:val="00430739"/>
    <w:rsid w:val="004308D6"/>
    <w:rsid w:val="0043126B"/>
    <w:rsid w:val="00431779"/>
    <w:rsid w:val="0043178E"/>
    <w:rsid w:val="004318AE"/>
    <w:rsid w:val="00431949"/>
    <w:rsid w:val="00431E00"/>
    <w:rsid w:val="00432021"/>
    <w:rsid w:val="004320B2"/>
    <w:rsid w:val="00432138"/>
    <w:rsid w:val="004321EF"/>
    <w:rsid w:val="00432213"/>
    <w:rsid w:val="00432AC3"/>
    <w:rsid w:val="00433482"/>
    <w:rsid w:val="00433A6F"/>
    <w:rsid w:val="00433C7C"/>
    <w:rsid w:val="00433E8A"/>
    <w:rsid w:val="00433F3F"/>
    <w:rsid w:val="00433FF2"/>
    <w:rsid w:val="0043405D"/>
    <w:rsid w:val="004340F4"/>
    <w:rsid w:val="0043449D"/>
    <w:rsid w:val="00434714"/>
    <w:rsid w:val="00434920"/>
    <w:rsid w:val="0043498D"/>
    <w:rsid w:val="00434A86"/>
    <w:rsid w:val="00434C30"/>
    <w:rsid w:val="00434EEA"/>
    <w:rsid w:val="00434F11"/>
    <w:rsid w:val="00434F2B"/>
    <w:rsid w:val="00435220"/>
    <w:rsid w:val="004353DD"/>
    <w:rsid w:val="0043547B"/>
    <w:rsid w:val="00436387"/>
    <w:rsid w:val="004367A4"/>
    <w:rsid w:val="00436A49"/>
    <w:rsid w:val="0043775B"/>
    <w:rsid w:val="004377BC"/>
    <w:rsid w:val="004377F0"/>
    <w:rsid w:val="00437C67"/>
    <w:rsid w:val="00437E39"/>
    <w:rsid w:val="00440159"/>
    <w:rsid w:val="004407AC"/>
    <w:rsid w:val="00440812"/>
    <w:rsid w:val="00440EBF"/>
    <w:rsid w:val="00440F13"/>
    <w:rsid w:val="00440F58"/>
    <w:rsid w:val="004412B5"/>
    <w:rsid w:val="004412F7"/>
    <w:rsid w:val="00441458"/>
    <w:rsid w:val="0044166B"/>
    <w:rsid w:val="004419A7"/>
    <w:rsid w:val="00441AA1"/>
    <w:rsid w:val="00441C44"/>
    <w:rsid w:val="0044220A"/>
    <w:rsid w:val="00442898"/>
    <w:rsid w:val="00442AC0"/>
    <w:rsid w:val="00442B94"/>
    <w:rsid w:val="00442FA0"/>
    <w:rsid w:val="0044349A"/>
    <w:rsid w:val="004434A5"/>
    <w:rsid w:val="00443B72"/>
    <w:rsid w:val="004441DF"/>
    <w:rsid w:val="004443F2"/>
    <w:rsid w:val="00444500"/>
    <w:rsid w:val="00444BA6"/>
    <w:rsid w:val="00444BF1"/>
    <w:rsid w:val="00444E02"/>
    <w:rsid w:val="00445678"/>
    <w:rsid w:val="00445E3F"/>
    <w:rsid w:val="00445F82"/>
    <w:rsid w:val="00446339"/>
    <w:rsid w:val="00446685"/>
    <w:rsid w:val="004469F5"/>
    <w:rsid w:val="00447087"/>
    <w:rsid w:val="004472D4"/>
    <w:rsid w:val="00447474"/>
    <w:rsid w:val="0044787F"/>
    <w:rsid w:val="00450062"/>
    <w:rsid w:val="00450984"/>
    <w:rsid w:val="00450A01"/>
    <w:rsid w:val="00450A0B"/>
    <w:rsid w:val="0045147F"/>
    <w:rsid w:val="00451660"/>
    <w:rsid w:val="004516DD"/>
    <w:rsid w:val="00451744"/>
    <w:rsid w:val="00451A99"/>
    <w:rsid w:val="00451B3F"/>
    <w:rsid w:val="0045207E"/>
    <w:rsid w:val="004521AC"/>
    <w:rsid w:val="004521BD"/>
    <w:rsid w:val="0045232B"/>
    <w:rsid w:val="004523BD"/>
    <w:rsid w:val="0045257D"/>
    <w:rsid w:val="0045288E"/>
    <w:rsid w:val="00452CE7"/>
    <w:rsid w:val="00452DD4"/>
    <w:rsid w:val="00452DFB"/>
    <w:rsid w:val="00453061"/>
    <w:rsid w:val="004531DC"/>
    <w:rsid w:val="00453774"/>
    <w:rsid w:val="004537DC"/>
    <w:rsid w:val="00453B76"/>
    <w:rsid w:val="00453E66"/>
    <w:rsid w:val="00453F1B"/>
    <w:rsid w:val="004541B6"/>
    <w:rsid w:val="00454288"/>
    <w:rsid w:val="004543A3"/>
    <w:rsid w:val="004545F3"/>
    <w:rsid w:val="00454664"/>
    <w:rsid w:val="0045483A"/>
    <w:rsid w:val="004548E9"/>
    <w:rsid w:val="00454A5B"/>
    <w:rsid w:val="00454B1C"/>
    <w:rsid w:val="00454BBB"/>
    <w:rsid w:val="00454BF1"/>
    <w:rsid w:val="00455126"/>
    <w:rsid w:val="0045590F"/>
    <w:rsid w:val="00455D34"/>
    <w:rsid w:val="00455F63"/>
    <w:rsid w:val="004561C9"/>
    <w:rsid w:val="004568BC"/>
    <w:rsid w:val="004574A6"/>
    <w:rsid w:val="00457884"/>
    <w:rsid w:val="004579A0"/>
    <w:rsid w:val="004600E1"/>
    <w:rsid w:val="004601DE"/>
    <w:rsid w:val="004603A9"/>
    <w:rsid w:val="00460A9E"/>
    <w:rsid w:val="00460E20"/>
    <w:rsid w:val="00460EF1"/>
    <w:rsid w:val="0046136F"/>
    <w:rsid w:val="004619DC"/>
    <w:rsid w:val="00461CCA"/>
    <w:rsid w:val="00462741"/>
    <w:rsid w:val="00462779"/>
    <w:rsid w:val="00462969"/>
    <w:rsid w:val="00463219"/>
    <w:rsid w:val="004633A9"/>
    <w:rsid w:val="00463A8B"/>
    <w:rsid w:val="00463EC7"/>
    <w:rsid w:val="0046417E"/>
    <w:rsid w:val="0046445A"/>
    <w:rsid w:val="00464E23"/>
    <w:rsid w:val="00465E2E"/>
    <w:rsid w:val="004661ED"/>
    <w:rsid w:val="00466266"/>
    <w:rsid w:val="004662B4"/>
    <w:rsid w:val="004663CA"/>
    <w:rsid w:val="00466460"/>
    <w:rsid w:val="004665C8"/>
    <w:rsid w:val="0046661C"/>
    <w:rsid w:val="004666CA"/>
    <w:rsid w:val="00467151"/>
    <w:rsid w:val="00467254"/>
    <w:rsid w:val="00467983"/>
    <w:rsid w:val="00470239"/>
    <w:rsid w:val="004705C4"/>
    <w:rsid w:val="00470D66"/>
    <w:rsid w:val="00471693"/>
    <w:rsid w:val="0047186B"/>
    <w:rsid w:val="00471A0B"/>
    <w:rsid w:val="00471B87"/>
    <w:rsid w:val="00471BC3"/>
    <w:rsid w:val="00471F65"/>
    <w:rsid w:val="004724CF"/>
    <w:rsid w:val="00472EE6"/>
    <w:rsid w:val="00473113"/>
    <w:rsid w:val="004731B6"/>
    <w:rsid w:val="00473366"/>
    <w:rsid w:val="00473932"/>
    <w:rsid w:val="00474682"/>
    <w:rsid w:val="00474923"/>
    <w:rsid w:val="00474A71"/>
    <w:rsid w:val="00474E80"/>
    <w:rsid w:val="00475058"/>
    <w:rsid w:val="0047576A"/>
    <w:rsid w:val="004758E3"/>
    <w:rsid w:val="00475E31"/>
    <w:rsid w:val="00475EF5"/>
    <w:rsid w:val="00476384"/>
    <w:rsid w:val="00476F09"/>
    <w:rsid w:val="00477219"/>
    <w:rsid w:val="0047778E"/>
    <w:rsid w:val="00477EDE"/>
    <w:rsid w:val="00477F9E"/>
    <w:rsid w:val="00477FB0"/>
    <w:rsid w:val="00480721"/>
    <w:rsid w:val="00480866"/>
    <w:rsid w:val="00480949"/>
    <w:rsid w:val="00480AD1"/>
    <w:rsid w:val="00480D56"/>
    <w:rsid w:val="00480DD2"/>
    <w:rsid w:val="00480FF8"/>
    <w:rsid w:val="0048107D"/>
    <w:rsid w:val="0048117E"/>
    <w:rsid w:val="0048144F"/>
    <w:rsid w:val="00481960"/>
    <w:rsid w:val="004819BD"/>
    <w:rsid w:val="00481F41"/>
    <w:rsid w:val="004822E8"/>
    <w:rsid w:val="0048254F"/>
    <w:rsid w:val="004826A8"/>
    <w:rsid w:val="00482E5A"/>
    <w:rsid w:val="0048324B"/>
    <w:rsid w:val="004832F1"/>
    <w:rsid w:val="0048331F"/>
    <w:rsid w:val="004834A0"/>
    <w:rsid w:val="00483EA7"/>
    <w:rsid w:val="00484041"/>
    <w:rsid w:val="00484212"/>
    <w:rsid w:val="004846E4"/>
    <w:rsid w:val="0048490D"/>
    <w:rsid w:val="0048494A"/>
    <w:rsid w:val="00484F2D"/>
    <w:rsid w:val="00484FC5"/>
    <w:rsid w:val="004857E5"/>
    <w:rsid w:val="004859FB"/>
    <w:rsid w:val="00485B85"/>
    <w:rsid w:val="00485C7B"/>
    <w:rsid w:val="00485CFD"/>
    <w:rsid w:val="00485E0F"/>
    <w:rsid w:val="00485E2F"/>
    <w:rsid w:val="00486C1E"/>
    <w:rsid w:val="00486F73"/>
    <w:rsid w:val="004875D9"/>
    <w:rsid w:val="00487621"/>
    <w:rsid w:val="004876AD"/>
    <w:rsid w:val="00487956"/>
    <w:rsid w:val="004902A0"/>
    <w:rsid w:val="0049034B"/>
    <w:rsid w:val="00490423"/>
    <w:rsid w:val="00490433"/>
    <w:rsid w:val="004905E0"/>
    <w:rsid w:val="004906E8"/>
    <w:rsid w:val="00490C53"/>
    <w:rsid w:val="00490E79"/>
    <w:rsid w:val="0049124E"/>
    <w:rsid w:val="0049143E"/>
    <w:rsid w:val="004919AF"/>
    <w:rsid w:val="00491A4D"/>
    <w:rsid w:val="0049218C"/>
    <w:rsid w:val="004922FF"/>
    <w:rsid w:val="0049284D"/>
    <w:rsid w:val="00492949"/>
    <w:rsid w:val="00493468"/>
    <w:rsid w:val="004934EC"/>
    <w:rsid w:val="004936BE"/>
    <w:rsid w:val="00493745"/>
    <w:rsid w:val="00493763"/>
    <w:rsid w:val="004938D7"/>
    <w:rsid w:val="00493A4A"/>
    <w:rsid w:val="00493B47"/>
    <w:rsid w:val="00493BAA"/>
    <w:rsid w:val="00494A6B"/>
    <w:rsid w:val="00494B5F"/>
    <w:rsid w:val="00494D45"/>
    <w:rsid w:val="00495126"/>
    <w:rsid w:val="004951C0"/>
    <w:rsid w:val="0049525B"/>
    <w:rsid w:val="00495293"/>
    <w:rsid w:val="004952C3"/>
    <w:rsid w:val="00495539"/>
    <w:rsid w:val="00495549"/>
    <w:rsid w:val="00495BD9"/>
    <w:rsid w:val="00495F06"/>
    <w:rsid w:val="00496293"/>
    <w:rsid w:val="0049639B"/>
    <w:rsid w:val="0049644A"/>
    <w:rsid w:val="004965CC"/>
    <w:rsid w:val="00496B39"/>
    <w:rsid w:val="00496E5E"/>
    <w:rsid w:val="0049739F"/>
    <w:rsid w:val="00497520"/>
    <w:rsid w:val="004976C9"/>
    <w:rsid w:val="00497790"/>
    <w:rsid w:val="00497C8F"/>
    <w:rsid w:val="004A00D2"/>
    <w:rsid w:val="004A01C1"/>
    <w:rsid w:val="004A0543"/>
    <w:rsid w:val="004A0544"/>
    <w:rsid w:val="004A05D4"/>
    <w:rsid w:val="004A0E41"/>
    <w:rsid w:val="004A106E"/>
    <w:rsid w:val="004A1108"/>
    <w:rsid w:val="004A11EC"/>
    <w:rsid w:val="004A1206"/>
    <w:rsid w:val="004A1461"/>
    <w:rsid w:val="004A1F51"/>
    <w:rsid w:val="004A1FAE"/>
    <w:rsid w:val="004A2581"/>
    <w:rsid w:val="004A262B"/>
    <w:rsid w:val="004A2A21"/>
    <w:rsid w:val="004A33D4"/>
    <w:rsid w:val="004A3411"/>
    <w:rsid w:val="004A35D8"/>
    <w:rsid w:val="004A3983"/>
    <w:rsid w:val="004A3AC1"/>
    <w:rsid w:val="004A3D1E"/>
    <w:rsid w:val="004A3E99"/>
    <w:rsid w:val="004A3F98"/>
    <w:rsid w:val="004A3FDB"/>
    <w:rsid w:val="004A42C9"/>
    <w:rsid w:val="004A4319"/>
    <w:rsid w:val="004A4BC0"/>
    <w:rsid w:val="004A4DD4"/>
    <w:rsid w:val="004A5225"/>
    <w:rsid w:val="004A561C"/>
    <w:rsid w:val="004A599D"/>
    <w:rsid w:val="004A5A3E"/>
    <w:rsid w:val="004A5D5D"/>
    <w:rsid w:val="004A5F36"/>
    <w:rsid w:val="004A5F4B"/>
    <w:rsid w:val="004A6139"/>
    <w:rsid w:val="004A6382"/>
    <w:rsid w:val="004A6624"/>
    <w:rsid w:val="004A6D83"/>
    <w:rsid w:val="004A6EF0"/>
    <w:rsid w:val="004A6F4A"/>
    <w:rsid w:val="004A7530"/>
    <w:rsid w:val="004B0555"/>
    <w:rsid w:val="004B0692"/>
    <w:rsid w:val="004B0AB3"/>
    <w:rsid w:val="004B0E0C"/>
    <w:rsid w:val="004B12ED"/>
    <w:rsid w:val="004B1A5C"/>
    <w:rsid w:val="004B1AEA"/>
    <w:rsid w:val="004B1B00"/>
    <w:rsid w:val="004B2327"/>
    <w:rsid w:val="004B24CF"/>
    <w:rsid w:val="004B2738"/>
    <w:rsid w:val="004B2747"/>
    <w:rsid w:val="004B2784"/>
    <w:rsid w:val="004B319C"/>
    <w:rsid w:val="004B343C"/>
    <w:rsid w:val="004B382D"/>
    <w:rsid w:val="004B3BB9"/>
    <w:rsid w:val="004B3D63"/>
    <w:rsid w:val="004B3DFD"/>
    <w:rsid w:val="004B3E0A"/>
    <w:rsid w:val="004B41EE"/>
    <w:rsid w:val="004B4239"/>
    <w:rsid w:val="004B42D8"/>
    <w:rsid w:val="004B44E2"/>
    <w:rsid w:val="004B47DA"/>
    <w:rsid w:val="004B4AB5"/>
    <w:rsid w:val="004B4BB0"/>
    <w:rsid w:val="004B4F0C"/>
    <w:rsid w:val="004B5319"/>
    <w:rsid w:val="004B5344"/>
    <w:rsid w:val="004B54C9"/>
    <w:rsid w:val="004B56A0"/>
    <w:rsid w:val="004B5860"/>
    <w:rsid w:val="004B598B"/>
    <w:rsid w:val="004B5CFF"/>
    <w:rsid w:val="004B613C"/>
    <w:rsid w:val="004B614F"/>
    <w:rsid w:val="004B6432"/>
    <w:rsid w:val="004B6895"/>
    <w:rsid w:val="004B6C2A"/>
    <w:rsid w:val="004B6F5F"/>
    <w:rsid w:val="004B6FEF"/>
    <w:rsid w:val="004B7505"/>
    <w:rsid w:val="004B77A3"/>
    <w:rsid w:val="004B78BB"/>
    <w:rsid w:val="004B7B37"/>
    <w:rsid w:val="004C0470"/>
    <w:rsid w:val="004C0E41"/>
    <w:rsid w:val="004C0F04"/>
    <w:rsid w:val="004C11C1"/>
    <w:rsid w:val="004C1336"/>
    <w:rsid w:val="004C1565"/>
    <w:rsid w:val="004C19AA"/>
    <w:rsid w:val="004C2128"/>
    <w:rsid w:val="004C242A"/>
    <w:rsid w:val="004C28BB"/>
    <w:rsid w:val="004C2BA1"/>
    <w:rsid w:val="004C3081"/>
    <w:rsid w:val="004C3587"/>
    <w:rsid w:val="004C3825"/>
    <w:rsid w:val="004C39BE"/>
    <w:rsid w:val="004C3E66"/>
    <w:rsid w:val="004C3EF0"/>
    <w:rsid w:val="004C4996"/>
    <w:rsid w:val="004C4A87"/>
    <w:rsid w:val="004C4B0E"/>
    <w:rsid w:val="004C4B9E"/>
    <w:rsid w:val="004C52D0"/>
    <w:rsid w:val="004C54D1"/>
    <w:rsid w:val="004C5804"/>
    <w:rsid w:val="004C58E2"/>
    <w:rsid w:val="004C5C03"/>
    <w:rsid w:val="004C604B"/>
    <w:rsid w:val="004C62B7"/>
    <w:rsid w:val="004C63FA"/>
    <w:rsid w:val="004C6B13"/>
    <w:rsid w:val="004C6FEE"/>
    <w:rsid w:val="004C70EB"/>
    <w:rsid w:val="004C726C"/>
    <w:rsid w:val="004C72D8"/>
    <w:rsid w:val="004C7779"/>
    <w:rsid w:val="004C7C6C"/>
    <w:rsid w:val="004D0BA8"/>
    <w:rsid w:val="004D0F6C"/>
    <w:rsid w:val="004D1419"/>
    <w:rsid w:val="004D1425"/>
    <w:rsid w:val="004D1CFC"/>
    <w:rsid w:val="004D23EF"/>
    <w:rsid w:val="004D258B"/>
    <w:rsid w:val="004D2715"/>
    <w:rsid w:val="004D300F"/>
    <w:rsid w:val="004D350C"/>
    <w:rsid w:val="004D371B"/>
    <w:rsid w:val="004D384D"/>
    <w:rsid w:val="004D40BF"/>
    <w:rsid w:val="004D43EE"/>
    <w:rsid w:val="004D440A"/>
    <w:rsid w:val="004D4703"/>
    <w:rsid w:val="004D4B21"/>
    <w:rsid w:val="004D4CAA"/>
    <w:rsid w:val="004D4D60"/>
    <w:rsid w:val="004D5034"/>
    <w:rsid w:val="004D5ADE"/>
    <w:rsid w:val="004D5D33"/>
    <w:rsid w:val="004D6198"/>
    <w:rsid w:val="004D68F8"/>
    <w:rsid w:val="004D74FC"/>
    <w:rsid w:val="004D7693"/>
    <w:rsid w:val="004D7C06"/>
    <w:rsid w:val="004D7E95"/>
    <w:rsid w:val="004D7EC6"/>
    <w:rsid w:val="004E0062"/>
    <w:rsid w:val="004E0405"/>
    <w:rsid w:val="004E0EE9"/>
    <w:rsid w:val="004E1621"/>
    <w:rsid w:val="004E1640"/>
    <w:rsid w:val="004E1A37"/>
    <w:rsid w:val="004E1E47"/>
    <w:rsid w:val="004E1F1D"/>
    <w:rsid w:val="004E2112"/>
    <w:rsid w:val="004E245C"/>
    <w:rsid w:val="004E2584"/>
    <w:rsid w:val="004E2C3B"/>
    <w:rsid w:val="004E2E05"/>
    <w:rsid w:val="004E2E7F"/>
    <w:rsid w:val="004E2EFE"/>
    <w:rsid w:val="004E2F3A"/>
    <w:rsid w:val="004E3874"/>
    <w:rsid w:val="004E435F"/>
    <w:rsid w:val="004E459D"/>
    <w:rsid w:val="004E47CA"/>
    <w:rsid w:val="004E49FA"/>
    <w:rsid w:val="004E4A3E"/>
    <w:rsid w:val="004E4D86"/>
    <w:rsid w:val="004E4E7F"/>
    <w:rsid w:val="004E5043"/>
    <w:rsid w:val="004E5656"/>
    <w:rsid w:val="004E58E1"/>
    <w:rsid w:val="004E5BF0"/>
    <w:rsid w:val="004E6332"/>
    <w:rsid w:val="004E653A"/>
    <w:rsid w:val="004E66DD"/>
    <w:rsid w:val="004E6F2C"/>
    <w:rsid w:val="004E6FBE"/>
    <w:rsid w:val="004E743C"/>
    <w:rsid w:val="004E778B"/>
    <w:rsid w:val="004E78B2"/>
    <w:rsid w:val="004E7ABB"/>
    <w:rsid w:val="004F00B4"/>
    <w:rsid w:val="004F063C"/>
    <w:rsid w:val="004F072B"/>
    <w:rsid w:val="004F08DF"/>
    <w:rsid w:val="004F0EB1"/>
    <w:rsid w:val="004F113C"/>
    <w:rsid w:val="004F116E"/>
    <w:rsid w:val="004F15B8"/>
    <w:rsid w:val="004F18AD"/>
    <w:rsid w:val="004F1F20"/>
    <w:rsid w:val="004F1F2A"/>
    <w:rsid w:val="004F25FA"/>
    <w:rsid w:val="004F30F1"/>
    <w:rsid w:val="004F346B"/>
    <w:rsid w:val="004F3891"/>
    <w:rsid w:val="004F40C4"/>
    <w:rsid w:val="004F41E9"/>
    <w:rsid w:val="004F4E51"/>
    <w:rsid w:val="004F4E6F"/>
    <w:rsid w:val="004F4EC8"/>
    <w:rsid w:val="004F514F"/>
    <w:rsid w:val="004F6396"/>
    <w:rsid w:val="004F64E0"/>
    <w:rsid w:val="004F6815"/>
    <w:rsid w:val="004F6DAD"/>
    <w:rsid w:val="004F7027"/>
    <w:rsid w:val="004F72FF"/>
    <w:rsid w:val="004F7987"/>
    <w:rsid w:val="004F7D25"/>
    <w:rsid w:val="005002E2"/>
    <w:rsid w:val="005008C2"/>
    <w:rsid w:val="005009FA"/>
    <w:rsid w:val="00500AAE"/>
    <w:rsid w:val="00500B59"/>
    <w:rsid w:val="00500D28"/>
    <w:rsid w:val="00500ED2"/>
    <w:rsid w:val="00501779"/>
    <w:rsid w:val="00501A56"/>
    <w:rsid w:val="00502184"/>
    <w:rsid w:val="005021C4"/>
    <w:rsid w:val="0050224A"/>
    <w:rsid w:val="0050225C"/>
    <w:rsid w:val="0050229E"/>
    <w:rsid w:val="005022B1"/>
    <w:rsid w:val="005022E7"/>
    <w:rsid w:val="00502437"/>
    <w:rsid w:val="0050262C"/>
    <w:rsid w:val="005026A4"/>
    <w:rsid w:val="005027F2"/>
    <w:rsid w:val="00502D28"/>
    <w:rsid w:val="00503258"/>
    <w:rsid w:val="0050347E"/>
    <w:rsid w:val="0050371C"/>
    <w:rsid w:val="0050387C"/>
    <w:rsid w:val="00504077"/>
    <w:rsid w:val="0050412B"/>
    <w:rsid w:val="005042D1"/>
    <w:rsid w:val="005042D3"/>
    <w:rsid w:val="0050437F"/>
    <w:rsid w:val="00504B0F"/>
    <w:rsid w:val="005050C1"/>
    <w:rsid w:val="00505413"/>
    <w:rsid w:val="0050559A"/>
    <w:rsid w:val="005055ED"/>
    <w:rsid w:val="00505909"/>
    <w:rsid w:val="0050661C"/>
    <w:rsid w:val="005075C5"/>
    <w:rsid w:val="005076B4"/>
    <w:rsid w:val="00507885"/>
    <w:rsid w:val="00507DC4"/>
    <w:rsid w:val="00507F3F"/>
    <w:rsid w:val="0051031B"/>
    <w:rsid w:val="005103FA"/>
    <w:rsid w:val="005104B0"/>
    <w:rsid w:val="00510580"/>
    <w:rsid w:val="005109F7"/>
    <w:rsid w:val="00510A5F"/>
    <w:rsid w:val="00510B6B"/>
    <w:rsid w:val="00510DD1"/>
    <w:rsid w:val="00510FC2"/>
    <w:rsid w:val="005110E2"/>
    <w:rsid w:val="0051132B"/>
    <w:rsid w:val="005116DE"/>
    <w:rsid w:val="00511A8E"/>
    <w:rsid w:val="00511BBB"/>
    <w:rsid w:val="00511FA3"/>
    <w:rsid w:val="005122D3"/>
    <w:rsid w:val="00512685"/>
    <w:rsid w:val="005132AF"/>
    <w:rsid w:val="005135FB"/>
    <w:rsid w:val="005136C7"/>
    <w:rsid w:val="00513823"/>
    <w:rsid w:val="005139FA"/>
    <w:rsid w:val="005146CC"/>
    <w:rsid w:val="00514952"/>
    <w:rsid w:val="00514C7A"/>
    <w:rsid w:val="00514CAE"/>
    <w:rsid w:val="00514DA3"/>
    <w:rsid w:val="00515186"/>
    <w:rsid w:val="0051520C"/>
    <w:rsid w:val="0051544D"/>
    <w:rsid w:val="005154F1"/>
    <w:rsid w:val="005158E6"/>
    <w:rsid w:val="005159EC"/>
    <w:rsid w:val="00515BA2"/>
    <w:rsid w:val="00515EC9"/>
    <w:rsid w:val="005163CD"/>
    <w:rsid w:val="005164EE"/>
    <w:rsid w:val="00516D0D"/>
    <w:rsid w:val="00516E81"/>
    <w:rsid w:val="005173D5"/>
    <w:rsid w:val="00517431"/>
    <w:rsid w:val="005177B9"/>
    <w:rsid w:val="005178F2"/>
    <w:rsid w:val="00517A26"/>
    <w:rsid w:val="00517AB9"/>
    <w:rsid w:val="0052015E"/>
    <w:rsid w:val="00520241"/>
    <w:rsid w:val="005206D5"/>
    <w:rsid w:val="00520776"/>
    <w:rsid w:val="005207AC"/>
    <w:rsid w:val="00520B09"/>
    <w:rsid w:val="00520F90"/>
    <w:rsid w:val="00520FE8"/>
    <w:rsid w:val="00521570"/>
    <w:rsid w:val="0052169D"/>
    <w:rsid w:val="00521E27"/>
    <w:rsid w:val="00521E60"/>
    <w:rsid w:val="0052258F"/>
    <w:rsid w:val="005225BF"/>
    <w:rsid w:val="00522A69"/>
    <w:rsid w:val="00522E13"/>
    <w:rsid w:val="005233EF"/>
    <w:rsid w:val="005236A2"/>
    <w:rsid w:val="00524183"/>
    <w:rsid w:val="00524203"/>
    <w:rsid w:val="00524367"/>
    <w:rsid w:val="00524378"/>
    <w:rsid w:val="00524482"/>
    <w:rsid w:val="0052475D"/>
    <w:rsid w:val="00524A8C"/>
    <w:rsid w:val="00524B57"/>
    <w:rsid w:val="00524F55"/>
    <w:rsid w:val="0052507A"/>
    <w:rsid w:val="005251C0"/>
    <w:rsid w:val="00525270"/>
    <w:rsid w:val="0052563A"/>
    <w:rsid w:val="0052603F"/>
    <w:rsid w:val="00526186"/>
    <w:rsid w:val="00526413"/>
    <w:rsid w:val="005265D7"/>
    <w:rsid w:val="00526746"/>
    <w:rsid w:val="00526D5E"/>
    <w:rsid w:val="00526E01"/>
    <w:rsid w:val="00526EC8"/>
    <w:rsid w:val="00526F40"/>
    <w:rsid w:val="00527349"/>
    <w:rsid w:val="00527673"/>
    <w:rsid w:val="00527A19"/>
    <w:rsid w:val="005302A4"/>
    <w:rsid w:val="005304F3"/>
    <w:rsid w:val="005309D1"/>
    <w:rsid w:val="00530DA1"/>
    <w:rsid w:val="00531244"/>
    <w:rsid w:val="005314FB"/>
    <w:rsid w:val="00531663"/>
    <w:rsid w:val="005317F8"/>
    <w:rsid w:val="0053215A"/>
    <w:rsid w:val="005321B2"/>
    <w:rsid w:val="00532DEC"/>
    <w:rsid w:val="00533800"/>
    <w:rsid w:val="00533A65"/>
    <w:rsid w:val="0053499F"/>
    <w:rsid w:val="00534FBF"/>
    <w:rsid w:val="005350C8"/>
    <w:rsid w:val="0053543F"/>
    <w:rsid w:val="00535539"/>
    <w:rsid w:val="005355CC"/>
    <w:rsid w:val="00535C87"/>
    <w:rsid w:val="00536075"/>
    <w:rsid w:val="00536343"/>
    <w:rsid w:val="00536466"/>
    <w:rsid w:val="005367C7"/>
    <w:rsid w:val="005369A5"/>
    <w:rsid w:val="005369C7"/>
    <w:rsid w:val="00536B71"/>
    <w:rsid w:val="00536D80"/>
    <w:rsid w:val="0053728F"/>
    <w:rsid w:val="00537B9B"/>
    <w:rsid w:val="00537DBA"/>
    <w:rsid w:val="00540364"/>
    <w:rsid w:val="00540509"/>
    <w:rsid w:val="005406FF"/>
    <w:rsid w:val="00540AF4"/>
    <w:rsid w:val="00540F48"/>
    <w:rsid w:val="00540F7B"/>
    <w:rsid w:val="005411DB"/>
    <w:rsid w:val="005412CA"/>
    <w:rsid w:val="00541BC0"/>
    <w:rsid w:val="00542136"/>
    <w:rsid w:val="005421D4"/>
    <w:rsid w:val="0054282E"/>
    <w:rsid w:val="005429C6"/>
    <w:rsid w:val="00542D4C"/>
    <w:rsid w:val="00542FB6"/>
    <w:rsid w:val="005430AD"/>
    <w:rsid w:val="00543375"/>
    <w:rsid w:val="00543384"/>
    <w:rsid w:val="0054360B"/>
    <w:rsid w:val="00543B37"/>
    <w:rsid w:val="00543F5A"/>
    <w:rsid w:val="005444BD"/>
    <w:rsid w:val="0054450B"/>
    <w:rsid w:val="00544D11"/>
    <w:rsid w:val="00544DC8"/>
    <w:rsid w:val="00544FA7"/>
    <w:rsid w:val="005451C5"/>
    <w:rsid w:val="00545312"/>
    <w:rsid w:val="005455E3"/>
    <w:rsid w:val="005457BF"/>
    <w:rsid w:val="005457E5"/>
    <w:rsid w:val="00545C00"/>
    <w:rsid w:val="0054661E"/>
    <w:rsid w:val="005466E9"/>
    <w:rsid w:val="00547767"/>
    <w:rsid w:val="00547814"/>
    <w:rsid w:val="00547905"/>
    <w:rsid w:val="00547C08"/>
    <w:rsid w:val="005505F2"/>
    <w:rsid w:val="00550B3B"/>
    <w:rsid w:val="00551446"/>
    <w:rsid w:val="005518D8"/>
    <w:rsid w:val="00551ECF"/>
    <w:rsid w:val="005522C8"/>
    <w:rsid w:val="00552339"/>
    <w:rsid w:val="005524C7"/>
    <w:rsid w:val="00552BBA"/>
    <w:rsid w:val="005533B6"/>
    <w:rsid w:val="0055375E"/>
    <w:rsid w:val="00553896"/>
    <w:rsid w:val="00553D09"/>
    <w:rsid w:val="0055421A"/>
    <w:rsid w:val="00554AF3"/>
    <w:rsid w:val="00554B96"/>
    <w:rsid w:val="00554C01"/>
    <w:rsid w:val="00554DC0"/>
    <w:rsid w:val="00554E82"/>
    <w:rsid w:val="005554C4"/>
    <w:rsid w:val="005558B7"/>
    <w:rsid w:val="00555974"/>
    <w:rsid w:val="00555C6C"/>
    <w:rsid w:val="00555DA9"/>
    <w:rsid w:val="00556148"/>
    <w:rsid w:val="00556F24"/>
    <w:rsid w:val="0055764D"/>
    <w:rsid w:val="005577EE"/>
    <w:rsid w:val="00557829"/>
    <w:rsid w:val="00557C1E"/>
    <w:rsid w:val="00557D66"/>
    <w:rsid w:val="00557E0E"/>
    <w:rsid w:val="00557F7F"/>
    <w:rsid w:val="00560291"/>
    <w:rsid w:val="00560777"/>
    <w:rsid w:val="00560924"/>
    <w:rsid w:val="00560B56"/>
    <w:rsid w:val="00560C58"/>
    <w:rsid w:val="00560F2F"/>
    <w:rsid w:val="005610CC"/>
    <w:rsid w:val="00561203"/>
    <w:rsid w:val="005612E7"/>
    <w:rsid w:val="00561993"/>
    <w:rsid w:val="00561A51"/>
    <w:rsid w:val="00561B67"/>
    <w:rsid w:val="00561E41"/>
    <w:rsid w:val="00562067"/>
    <w:rsid w:val="0056245E"/>
    <w:rsid w:val="005627A5"/>
    <w:rsid w:val="00562977"/>
    <w:rsid w:val="00562A71"/>
    <w:rsid w:val="00562DD4"/>
    <w:rsid w:val="00562E8A"/>
    <w:rsid w:val="005631A6"/>
    <w:rsid w:val="00563218"/>
    <w:rsid w:val="00563395"/>
    <w:rsid w:val="005633AE"/>
    <w:rsid w:val="005639E9"/>
    <w:rsid w:val="00564627"/>
    <w:rsid w:val="00564DE2"/>
    <w:rsid w:val="00564F3B"/>
    <w:rsid w:val="00565163"/>
    <w:rsid w:val="005652A1"/>
    <w:rsid w:val="0056712D"/>
    <w:rsid w:val="00567912"/>
    <w:rsid w:val="00567D82"/>
    <w:rsid w:val="005702ED"/>
    <w:rsid w:val="00570667"/>
    <w:rsid w:val="00570787"/>
    <w:rsid w:val="00570A75"/>
    <w:rsid w:val="00570C80"/>
    <w:rsid w:val="00570D28"/>
    <w:rsid w:val="00570E47"/>
    <w:rsid w:val="00571255"/>
    <w:rsid w:val="0057147F"/>
    <w:rsid w:val="00571E4F"/>
    <w:rsid w:val="0057267D"/>
    <w:rsid w:val="00572767"/>
    <w:rsid w:val="00572983"/>
    <w:rsid w:val="005730D5"/>
    <w:rsid w:val="005731E0"/>
    <w:rsid w:val="0057382E"/>
    <w:rsid w:val="00573DE4"/>
    <w:rsid w:val="005745F2"/>
    <w:rsid w:val="00574758"/>
    <w:rsid w:val="00574803"/>
    <w:rsid w:val="0057488E"/>
    <w:rsid w:val="00574EB8"/>
    <w:rsid w:val="00574F94"/>
    <w:rsid w:val="0057565E"/>
    <w:rsid w:val="00575A8D"/>
    <w:rsid w:val="00575BDA"/>
    <w:rsid w:val="00575DC5"/>
    <w:rsid w:val="00576048"/>
    <w:rsid w:val="00576100"/>
    <w:rsid w:val="00576483"/>
    <w:rsid w:val="0057654F"/>
    <w:rsid w:val="00576658"/>
    <w:rsid w:val="0057678B"/>
    <w:rsid w:val="005769C9"/>
    <w:rsid w:val="00576E80"/>
    <w:rsid w:val="005771EB"/>
    <w:rsid w:val="00577390"/>
    <w:rsid w:val="00577467"/>
    <w:rsid w:val="005775FF"/>
    <w:rsid w:val="0057794D"/>
    <w:rsid w:val="00580520"/>
    <w:rsid w:val="005806A1"/>
    <w:rsid w:val="005808AE"/>
    <w:rsid w:val="00580B27"/>
    <w:rsid w:val="00580D26"/>
    <w:rsid w:val="00580FBC"/>
    <w:rsid w:val="00581377"/>
    <w:rsid w:val="005817FB"/>
    <w:rsid w:val="00581B37"/>
    <w:rsid w:val="00581F62"/>
    <w:rsid w:val="005824BD"/>
    <w:rsid w:val="00582632"/>
    <w:rsid w:val="005833ED"/>
    <w:rsid w:val="005833EE"/>
    <w:rsid w:val="00583F5A"/>
    <w:rsid w:val="005841DE"/>
    <w:rsid w:val="00584213"/>
    <w:rsid w:val="0058436B"/>
    <w:rsid w:val="005848F6"/>
    <w:rsid w:val="00584A58"/>
    <w:rsid w:val="0058595F"/>
    <w:rsid w:val="0058617B"/>
    <w:rsid w:val="00586284"/>
    <w:rsid w:val="005864D5"/>
    <w:rsid w:val="00586500"/>
    <w:rsid w:val="005865EF"/>
    <w:rsid w:val="0058669D"/>
    <w:rsid w:val="005868C0"/>
    <w:rsid w:val="0058691A"/>
    <w:rsid w:val="005869CC"/>
    <w:rsid w:val="00586A27"/>
    <w:rsid w:val="00586AF2"/>
    <w:rsid w:val="00586BBA"/>
    <w:rsid w:val="0058784E"/>
    <w:rsid w:val="00587897"/>
    <w:rsid w:val="00587B30"/>
    <w:rsid w:val="00587FC0"/>
    <w:rsid w:val="0059002B"/>
    <w:rsid w:val="00590982"/>
    <w:rsid w:val="00590A4C"/>
    <w:rsid w:val="00590D60"/>
    <w:rsid w:val="00591336"/>
    <w:rsid w:val="005915AA"/>
    <w:rsid w:val="005915B9"/>
    <w:rsid w:val="005916AB"/>
    <w:rsid w:val="00591816"/>
    <w:rsid w:val="005919E3"/>
    <w:rsid w:val="00591C4F"/>
    <w:rsid w:val="0059226D"/>
    <w:rsid w:val="005925F4"/>
    <w:rsid w:val="005926AD"/>
    <w:rsid w:val="00593118"/>
    <w:rsid w:val="00593368"/>
    <w:rsid w:val="00593A43"/>
    <w:rsid w:val="00593DEA"/>
    <w:rsid w:val="0059431E"/>
    <w:rsid w:val="00594594"/>
    <w:rsid w:val="00594989"/>
    <w:rsid w:val="00594FA7"/>
    <w:rsid w:val="005953AE"/>
    <w:rsid w:val="0059558B"/>
    <w:rsid w:val="005957ED"/>
    <w:rsid w:val="00596213"/>
    <w:rsid w:val="00596ECB"/>
    <w:rsid w:val="0059725F"/>
    <w:rsid w:val="00597305"/>
    <w:rsid w:val="005975D9"/>
    <w:rsid w:val="005976C7"/>
    <w:rsid w:val="0059775F"/>
    <w:rsid w:val="00597AEC"/>
    <w:rsid w:val="00597CD8"/>
    <w:rsid w:val="00597DBC"/>
    <w:rsid w:val="005A02C5"/>
    <w:rsid w:val="005A05CC"/>
    <w:rsid w:val="005A065F"/>
    <w:rsid w:val="005A07AB"/>
    <w:rsid w:val="005A0971"/>
    <w:rsid w:val="005A0B3A"/>
    <w:rsid w:val="005A128C"/>
    <w:rsid w:val="005A133E"/>
    <w:rsid w:val="005A15CC"/>
    <w:rsid w:val="005A1CDA"/>
    <w:rsid w:val="005A1EEF"/>
    <w:rsid w:val="005A1FB6"/>
    <w:rsid w:val="005A2599"/>
    <w:rsid w:val="005A27B1"/>
    <w:rsid w:val="005A2999"/>
    <w:rsid w:val="005A2B20"/>
    <w:rsid w:val="005A2C1F"/>
    <w:rsid w:val="005A334B"/>
    <w:rsid w:val="005A376D"/>
    <w:rsid w:val="005A3C15"/>
    <w:rsid w:val="005A3C38"/>
    <w:rsid w:val="005A3F7E"/>
    <w:rsid w:val="005A41A6"/>
    <w:rsid w:val="005A4994"/>
    <w:rsid w:val="005A4B06"/>
    <w:rsid w:val="005A4B50"/>
    <w:rsid w:val="005A4D5C"/>
    <w:rsid w:val="005A4DD5"/>
    <w:rsid w:val="005A4EA6"/>
    <w:rsid w:val="005A5F3D"/>
    <w:rsid w:val="005A6069"/>
    <w:rsid w:val="005A6409"/>
    <w:rsid w:val="005A65A0"/>
    <w:rsid w:val="005A663E"/>
    <w:rsid w:val="005A67D4"/>
    <w:rsid w:val="005A6F37"/>
    <w:rsid w:val="005A7AF1"/>
    <w:rsid w:val="005A7D49"/>
    <w:rsid w:val="005A7F37"/>
    <w:rsid w:val="005B0110"/>
    <w:rsid w:val="005B0469"/>
    <w:rsid w:val="005B047A"/>
    <w:rsid w:val="005B0543"/>
    <w:rsid w:val="005B064C"/>
    <w:rsid w:val="005B0723"/>
    <w:rsid w:val="005B0C76"/>
    <w:rsid w:val="005B13E6"/>
    <w:rsid w:val="005B1A28"/>
    <w:rsid w:val="005B1B2B"/>
    <w:rsid w:val="005B1E97"/>
    <w:rsid w:val="005B2172"/>
    <w:rsid w:val="005B21DC"/>
    <w:rsid w:val="005B22CE"/>
    <w:rsid w:val="005B2987"/>
    <w:rsid w:val="005B2C46"/>
    <w:rsid w:val="005B2C53"/>
    <w:rsid w:val="005B3089"/>
    <w:rsid w:val="005B3AE6"/>
    <w:rsid w:val="005B3C9D"/>
    <w:rsid w:val="005B3DFA"/>
    <w:rsid w:val="005B440C"/>
    <w:rsid w:val="005B48E5"/>
    <w:rsid w:val="005B531B"/>
    <w:rsid w:val="005B5B46"/>
    <w:rsid w:val="005B5FB7"/>
    <w:rsid w:val="005B63CB"/>
    <w:rsid w:val="005B6EC3"/>
    <w:rsid w:val="005B73E4"/>
    <w:rsid w:val="005B74EE"/>
    <w:rsid w:val="005B75BA"/>
    <w:rsid w:val="005B75C6"/>
    <w:rsid w:val="005B7857"/>
    <w:rsid w:val="005B7BC9"/>
    <w:rsid w:val="005B7C5C"/>
    <w:rsid w:val="005C0DF3"/>
    <w:rsid w:val="005C1192"/>
    <w:rsid w:val="005C14BE"/>
    <w:rsid w:val="005C16FB"/>
    <w:rsid w:val="005C1739"/>
    <w:rsid w:val="005C1804"/>
    <w:rsid w:val="005C196B"/>
    <w:rsid w:val="005C1FA5"/>
    <w:rsid w:val="005C2026"/>
    <w:rsid w:val="005C20F7"/>
    <w:rsid w:val="005C22EA"/>
    <w:rsid w:val="005C236B"/>
    <w:rsid w:val="005C24A0"/>
    <w:rsid w:val="005C2AC8"/>
    <w:rsid w:val="005C2BED"/>
    <w:rsid w:val="005C2C79"/>
    <w:rsid w:val="005C2DFF"/>
    <w:rsid w:val="005C2E54"/>
    <w:rsid w:val="005C3314"/>
    <w:rsid w:val="005C3463"/>
    <w:rsid w:val="005C348B"/>
    <w:rsid w:val="005C3514"/>
    <w:rsid w:val="005C37FA"/>
    <w:rsid w:val="005C3E9A"/>
    <w:rsid w:val="005C4A8F"/>
    <w:rsid w:val="005C4CCC"/>
    <w:rsid w:val="005C4F9D"/>
    <w:rsid w:val="005C553A"/>
    <w:rsid w:val="005C5B0F"/>
    <w:rsid w:val="005C5F31"/>
    <w:rsid w:val="005C629F"/>
    <w:rsid w:val="005C6AA0"/>
    <w:rsid w:val="005C6C0C"/>
    <w:rsid w:val="005C6FD8"/>
    <w:rsid w:val="005C7320"/>
    <w:rsid w:val="005C7442"/>
    <w:rsid w:val="005C7724"/>
    <w:rsid w:val="005C7DEB"/>
    <w:rsid w:val="005C7FE4"/>
    <w:rsid w:val="005D0572"/>
    <w:rsid w:val="005D0952"/>
    <w:rsid w:val="005D09BA"/>
    <w:rsid w:val="005D1267"/>
    <w:rsid w:val="005D142A"/>
    <w:rsid w:val="005D169F"/>
    <w:rsid w:val="005D1B59"/>
    <w:rsid w:val="005D1B76"/>
    <w:rsid w:val="005D1D0F"/>
    <w:rsid w:val="005D1E17"/>
    <w:rsid w:val="005D1E62"/>
    <w:rsid w:val="005D1ED3"/>
    <w:rsid w:val="005D2414"/>
    <w:rsid w:val="005D2AE9"/>
    <w:rsid w:val="005D2F1B"/>
    <w:rsid w:val="005D325E"/>
    <w:rsid w:val="005D331A"/>
    <w:rsid w:val="005D3598"/>
    <w:rsid w:val="005D3681"/>
    <w:rsid w:val="005D3A20"/>
    <w:rsid w:val="005D3F9E"/>
    <w:rsid w:val="005D3FA5"/>
    <w:rsid w:val="005D4561"/>
    <w:rsid w:val="005D4755"/>
    <w:rsid w:val="005D51E6"/>
    <w:rsid w:val="005D5348"/>
    <w:rsid w:val="005D56EA"/>
    <w:rsid w:val="005D579B"/>
    <w:rsid w:val="005D5B80"/>
    <w:rsid w:val="005D5EAD"/>
    <w:rsid w:val="005D6A0B"/>
    <w:rsid w:val="005D6A79"/>
    <w:rsid w:val="005D6C31"/>
    <w:rsid w:val="005D720B"/>
    <w:rsid w:val="005D7264"/>
    <w:rsid w:val="005D7635"/>
    <w:rsid w:val="005D79B7"/>
    <w:rsid w:val="005D7C97"/>
    <w:rsid w:val="005D7DD5"/>
    <w:rsid w:val="005E0047"/>
    <w:rsid w:val="005E00B9"/>
    <w:rsid w:val="005E0210"/>
    <w:rsid w:val="005E060F"/>
    <w:rsid w:val="005E0636"/>
    <w:rsid w:val="005E0A16"/>
    <w:rsid w:val="005E0F6E"/>
    <w:rsid w:val="005E110D"/>
    <w:rsid w:val="005E133D"/>
    <w:rsid w:val="005E16DC"/>
    <w:rsid w:val="005E1AC0"/>
    <w:rsid w:val="005E1B57"/>
    <w:rsid w:val="005E1CB4"/>
    <w:rsid w:val="005E1EA7"/>
    <w:rsid w:val="005E1F12"/>
    <w:rsid w:val="005E20DD"/>
    <w:rsid w:val="005E24C0"/>
    <w:rsid w:val="005E28CE"/>
    <w:rsid w:val="005E2C31"/>
    <w:rsid w:val="005E3754"/>
    <w:rsid w:val="005E3B2A"/>
    <w:rsid w:val="005E3C00"/>
    <w:rsid w:val="005E3F79"/>
    <w:rsid w:val="005E41C5"/>
    <w:rsid w:val="005E4298"/>
    <w:rsid w:val="005E48E9"/>
    <w:rsid w:val="005E4C1F"/>
    <w:rsid w:val="005E4E76"/>
    <w:rsid w:val="005E4F18"/>
    <w:rsid w:val="005E511E"/>
    <w:rsid w:val="005E547F"/>
    <w:rsid w:val="005E549E"/>
    <w:rsid w:val="005E5777"/>
    <w:rsid w:val="005E5F61"/>
    <w:rsid w:val="005E60E0"/>
    <w:rsid w:val="005E65D2"/>
    <w:rsid w:val="005E6FDD"/>
    <w:rsid w:val="005E79E0"/>
    <w:rsid w:val="005E7D87"/>
    <w:rsid w:val="005E7E39"/>
    <w:rsid w:val="005E7EA6"/>
    <w:rsid w:val="005F006A"/>
    <w:rsid w:val="005F0301"/>
    <w:rsid w:val="005F08BE"/>
    <w:rsid w:val="005F0D51"/>
    <w:rsid w:val="005F10F5"/>
    <w:rsid w:val="005F13C3"/>
    <w:rsid w:val="005F1527"/>
    <w:rsid w:val="005F1956"/>
    <w:rsid w:val="005F1C8B"/>
    <w:rsid w:val="005F1F41"/>
    <w:rsid w:val="005F1FCC"/>
    <w:rsid w:val="005F21D8"/>
    <w:rsid w:val="005F245C"/>
    <w:rsid w:val="005F26BA"/>
    <w:rsid w:val="005F2873"/>
    <w:rsid w:val="005F28A7"/>
    <w:rsid w:val="005F29AD"/>
    <w:rsid w:val="005F2F11"/>
    <w:rsid w:val="005F3391"/>
    <w:rsid w:val="005F3781"/>
    <w:rsid w:val="005F3A22"/>
    <w:rsid w:val="005F3CF1"/>
    <w:rsid w:val="005F3FC9"/>
    <w:rsid w:val="005F4398"/>
    <w:rsid w:val="005F43EC"/>
    <w:rsid w:val="005F445C"/>
    <w:rsid w:val="005F4598"/>
    <w:rsid w:val="005F4631"/>
    <w:rsid w:val="005F47FE"/>
    <w:rsid w:val="005F497E"/>
    <w:rsid w:val="005F4E8A"/>
    <w:rsid w:val="005F520E"/>
    <w:rsid w:val="005F5219"/>
    <w:rsid w:val="005F527E"/>
    <w:rsid w:val="005F5904"/>
    <w:rsid w:val="005F5D93"/>
    <w:rsid w:val="005F5E2D"/>
    <w:rsid w:val="005F610A"/>
    <w:rsid w:val="005F67D1"/>
    <w:rsid w:val="005F71FF"/>
    <w:rsid w:val="0060068C"/>
    <w:rsid w:val="00601024"/>
    <w:rsid w:val="00601137"/>
    <w:rsid w:val="006012B2"/>
    <w:rsid w:val="00601330"/>
    <w:rsid w:val="00601713"/>
    <w:rsid w:val="0060182C"/>
    <w:rsid w:val="00601971"/>
    <w:rsid w:val="00601F6A"/>
    <w:rsid w:val="00602048"/>
    <w:rsid w:val="00602515"/>
    <w:rsid w:val="0060283C"/>
    <w:rsid w:val="00602D35"/>
    <w:rsid w:val="006030D7"/>
    <w:rsid w:val="0060385F"/>
    <w:rsid w:val="006038CE"/>
    <w:rsid w:val="00603C26"/>
    <w:rsid w:val="00604173"/>
    <w:rsid w:val="0060462D"/>
    <w:rsid w:val="00604EF7"/>
    <w:rsid w:val="006055B0"/>
    <w:rsid w:val="00605B03"/>
    <w:rsid w:val="00605C51"/>
    <w:rsid w:val="00605CD6"/>
    <w:rsid w:val="00605D6A"/>
    <w:rsid w:val="00605DE0"/>
    <w:rsid w:val="00606186"/>
    <w:rsid w:val="006061B4"/>
    <w:rsid w:val="0060632B"/>
    <w:rsid w:val="00607280"/>
    <w:rsid w:val="00607447"/>
    <w:rsid w:val="00607498"/>
    <w:rsid w:val="0060757C"/>
    <w:rsid w:val="00607629"/>
    <w:rsid w:val="00607800"/>
    <w:rsid w:val="006079D8"/>
    <w:rsid w:val="00607D8D"/>
    <w:rsid w:val="00607DC6"/>
    <w:rsid w:val="00607E2D"/>
    <w:rsid w:val="00607EA6"/>
    <w:rsid w:val="00610557"/>
    <w:rsid w:val="006107FC"/>
    <w:rsid w:val="00610CFA"/>
    <w:rsid w:val="006113B0"/>
    <w:rsid w:val="006113FB"/>
    <w:rsid w:val="00611597"/>
    <w:rsid w:val="00611904"/>
    <w:rsid w:val="00611E47"/>
    <w:rsid w:val="00611F92"/>
    <w:rsid w:val="00612022"/>
    <w:rsid w:val="0061206A"/>
    <w:rsid w:val="00612261"/>
    <w:rsid w:val="0061294F"/>
    <w:rsid w:val="00612F4C"/>
    <w:rsid w:val="00613060"/>
    <w:rsid w:val="00613241"/>
    <w:rsid w:val="006133E0"/>
    <w:rsid w:val="00613473"/>
    <w:rsid w:val="0061366B"/>
    <w:rsid w:val="00613AFE"/>
    <w:rsid w:val="00613C59"/>
    <w:rsid w:val="00613E46"/>
    <w:rsid w:val="006143EE"/>
    <w:rsid w:val="006144DB"/>
    <w:rsid w:val="006145C1"/>
    <w:rsid w:val="0061462E"/>
    <w:rsid w:val="0061477F"/>
    <w:rsid w:val="00614D13"/>
    <w:rsid w:val="006150A6"/>
    <w:rsid w:val="00615336"/>
    <w:rsid w:val="00616150"/>
    <w:rsid w:val="006162A8"/>
    <w:rsid w:val="00616302"/>
    <w:rsid w:val="00616547"/>
    <w:rsid w:val="00617232"/>
    <w:rsid w:val="006178CF"/>
    <w:rsid w:val="00617904"/>
    <w:rsid w:val="00617D3F"/>
    <w:rsid w:val="00620B33"/>
    <w:rsid w:val="00621310"/>
    <w:rsid w:val="00621522"/>
    <w:rsid w:val="006217F2"/>
    <w:rsid w:val="00621803"/>
    <w:rsid w:val="00621C50"/>
    <w:rsid w:val="006222BB"/>
    <w:rsid w:val="0062231C"/>
    <w:rsid w:val="0062244B"/>
    <w:rsid w:val="00622C05"/>
    <w:rsid w:val="00622F72"/>
    <w:rsid w:val="00622FEE"/>
    <w:rsid w:val="00623689"/>
    <w:rsid w:val="006236F8"/>
    <w:rsid w:val="0062374A"/>
    <w:rsid w:val="00623874"/>
    <w:rsid w:val="00623A97"/>
    <w:rsid w:val="00623AB6"/>
    <w:rsid w:val="006244DB"/>
    <w:rsid w:val="00624B19"/>
    <w:rsid w:val="00624B40"/>
    <w:rsid w:val="00624B9B"/>
    <w:rsid w:val="00624BB8"/>
    <w:rsid w:val="00624E84"/>
    <w:rsid w:val="006252F1"/>
    <w:rsid w:val="00625461"/>
    <w:rsid w:val="00625595"/>
    <w:rsid w:val="00625A1B"/>
    <w:rsid w:val="0062609D"/>
    <w:rsid w:val="006262AB"/>
    <w:rsid w:val="0062676F"/>
    <w:rsid w:val="00626966"/>
    <w:rsid w:val="006273A5"/>
    <w:rsid w:val="00627C30"/>
    <w:rsid w:val="00627C5F"/>
    <w:rsid w:val="00627C6E"/>
    <w:rsid w:val="006302E2"/>
    <w:rsid w:val="006307A5"/>
    <w:rsid w:val="00630B23"/>
    <w:rsid w:val="00630DC6"/>
    <w:rsid w:val="00630F03"/>
    <w:rsid w:val="00631506"/>
    <w:rsid w:val="00631ABF"/>
    <w:rsid w:val="00631B5E"/>
    <w:rsid w:val="00632061"/>
    <w:rsid w:val="00632222"/>
    <w:rsid w:val="00632394"/>
    <w:rsid w:val="0063244A"/>
    <w:rsid w:val="00632B25"/>
    <w:rsid w:val="00632D3B"/>
    <w:rsid w:val="00632DC3"/>
    <w:rsid w:val="00633157"/>
    <w:rsid w:val="00633291"/>
    <w:rsid w:val="00633725"/>
    <w:rsid w:val="006337D1"/>
    <w:rsid w:val="0063387C"/>
    <w:rsid w:val="00633D07"/>
    <w:rsid w:val="00634355"/>
    <w:rsid w:val="00634372"/>
    <w:rsid w:val="006345FF"/>
    <w:rsid w:val="006346DC"/>
    <w:rsid w:val="00634F35"/>
    <w:rsid w:val="0063504C"/>
    <w:rsid w:val="0063529E"/>
    <w:rsid w:val="0063533A"/>
    <w:rsid w:val="00635758"/>
    <w:rsid w:val="0063575B"/>
    <w:rsid w:val="00635A7E"/>
    <w:rsid w:val="00636367"/>
    <w:rsid w:val="00636690"/>
    <w:rsid w:val="0063684B"/>
    <w:rsid w:val="00636CFB"/>
    <w:rsid w:val="00636E7B"/>
    <w:rsid w:val="006370C7"/>
    <w:rsid w:val="0063719F"/>
    <w:rsid w:val="00637224"/>
    <w:rsid w:val="006372D8"/>
    <w:rsid w:val="006375F2"/>
    <w:rsid w:val="0063762A"/>
    <w:rsid w:val="00637746"/>
    <w:rsid w:val="00637D59"/>
    <w:rsid w:val="00637D80"/>
    <w:rsid w:val="00637F0C"/>
    <w:rsid w:val="00640BD2"/>
    <w:rsid w:val="00641526"/>
    <w:rsid w:val="0064154A"/>
    <w:rsid w:val="00641EDC"/>
    <w:rsid w:val="006424C7"/>
    <w:rsid w:val="006426BC"/>
    <w:rsid w:val="0064288D"/>
    <w:rsid w:val="0064289B"/>
    <w:rsid w:val="00642B92"/>
    <w:rsid w:val="00643185"/>
    <w:rsid w:val="006435B7"/>
    <w:rsid w:val="00643796"/>
    <w:rsid w:val="006437AE"/>
    <w:rsid w:val="00643A27"/>
    <w:rsid w:val="00643AE6"/>
    <w:rsid w:val="006440C5"/>
    <w:rsid w:val="00644786"/>
    <w:rsid w:val="0064492C"/>
    <w:rsid w:val="0064495F"/>
    <w:rsid w:val="006457A7"/>
    <w:rsid w:val="00645F3F"/>
    <w:rsid w:val="00645FB8"/>
    <w:rsid w:val="006463F8"/>
    <w:rsid w:val="00647177"/>
    <w:rsid w:val="0064744C"/>
    <w:rsid w:val="006474A2"/>
    <w:rsid w:val="0064769F"/>
    <w:rsid w:val="006478F4"/>
    <w:rsid w:val="00647ADE"/>
    <w:rsid w:val="00650685"/>
    <w:rsid w:val="00650A3C"/>
    <w:rsid w:val="006512B2"/>
    <w:rsid w:val="00651302"/>
    <w:rsid w:val="0065140E"/>
    <w:rsid w:val="0065143F"/>
    <w:rsid w:val="006516C1"/>
    <w:rsid w:val="006517BD"/>
    <w:rsid w:val="00651842"/>
    <w:rsid w:val="00651A3E"/>
    <w:rsid w:val="00651A9E"/>
    <w:rsid w:val="0065208D"/>
    <w:rsid w:val="00652737"/>
    <w:rsid w:val="0065397C"/>
    <w:rsid w:val="00653AF1"/>
    <w:rsid w:val="00653B73"/>
    <w:rsid w:val="00653E88"/>
    <w:rsid w:val="00653ECD"/>
    <w:rsid w:val="00654256"/>
    <w:rsid w:val="00654501"/>
    <w:rsid w:val="00654531"/>
    <w:rsid w:val="006545DA"/>
    <w:rsid w:val="006549D5"/>
    <w:rsid w:val="00654C46"/>
    <w:rsid w:val="00654EC7"/>
    <w:rsid w:val="00655460"/>
    <w:rsid w:val="006555AA"/>
    <w:rsid w:val="00655737"/>
    <w:rsid w:val="00655743"/>
    <w:rsid w:val="0065597E"/>
    <w:rsid w:val="00655AA2"/>
    <w:rsid w:val="00655D69"/>
    <w:rsid w:val="00655ED6"/>
    <w:rsid w:val="0065608F"/>
    <w:rsid w:val="00656897"/>
    <w:rsid w:val="00656B40"/>
    <w:rsid w:val="00657053"/>
    <w:rsid w:val="0065767B"/>
    <w:rsid w:val="0066054D"/>
    <w:rsid w:val="006609EF"/>
    <w:rsid w:val="00660E1F"/>
    <w:rsid w:val="00660F95"/>
    <w:rsid w:val="00660F97"/>
    <w:rsid w:val="00661158"/>
    <w:rsid w:val="006611BA"/>
    <w:rsid w:val="00662483"/>
    <w:rsid w:val="006627F1"/>
    <w:rsid w:val="00662AB8"/>
    <w:rsid w:val="00663232"/>
    <w:rsid w:val="00663386"/>
    <w:rsid w:val="006635FE"/>
    <w:rsid w:val="00663732"/>
    <w:rsid w:val="00663E78"/>
    <w:rsid w:val="00663F7F"/>
    <w:rsid w:val="006642C4"/>
    <w:rsid w:val="00665685"/>
    <w:rsid w:val="00665BE7"/>
    <w:rsid w:val="00665C10"/>
    <w:rsid w:val="0066605D"/>
    <w:rsid w:val="006662AB"/>
    <w:rsid w:val="006662E5"/>
    <w:rsid w:val="00666731"/>
    <w:rsid w:val="006668AF"/>
    <w:rsid w:val="00666DE7"/>
    <w:rsid w:val="00667114"/>
    <w:rsid w:val="0066727C"/>
    <w:rsid w:val="0066741C"/>
    <w:rsid w:val="006677B0"/>
    <w:rsid w:val="00667A32"/>
    <w:rsid w:val="00670511"/>
    <w:rsid w:val="0067133F"/>
    <w:rsid w:val="00671683"/>
    <w:rsid w:val="006718CF"/>
    <w:rsid w:val="00671DD7"/>
    <w:rsid w:val="00671DEF"/>
    <w:rsid w:val="00671E17"/>
    <w:rsid w:val="00672013"/>
    <w:rsid w:val="00672310"/>
    <w:rsid w:val="0067250D"/>
    <w:rsid w:val="00672DCE"/>
    <w:rsid w:val="00672F14"/>
    <w:rsid w:val="006730F8"/>
    <w:rsid w:val="006731CC"/>
    <w:rsid w:val="00674060"/>
    <w:rsid w:val="00674F8C"/>
    <w:rsid w:val="006753EE"/>
    <w:rsid w:val="00675AAD"/>
    <w:rsid w:val="00675E83"/>
    <w:rsid w:val="006764CF"/>
    <w:rsid w:val="00676544"/>
    <w:rsid w:val="006766C7"/>
    <w:rsid w:val="00676963"/>
    <w:rsid w:val="00676B4A"/>
    <w:rsid w:val="00676FB0"/>
    <w:rsid w:val="0067704B"/>
    <w:rsid w:val="006772F6"/>
    <w:rsid w:val="006775B5"/>
    <w:rsid w:val="006776BE"/>
    <w:rsid w:val="00677931"/>
    <w:rsid w:val="006779C5"/>
    <w:rsid w:val="00677C01"/>
    <w:rsid w:val="00677DAA"/>
    <w:rsid w:val="00677DF7"/>
    <w:rsid w:val="00677E69"/>
    <w:rsid w:val="00680993"/>
    <w:rsid w:val="00680B2E"/>
    <w:rsid w:val="00680B7D"/>
    <w:rsid w:val="00680D8C"/>
    <w:rsid w:val="00681008"/>
    <w:rsid w:val="00681226"/>
    <w:rsid w:val="0068124D"/>
    <w:rsid w:val="0068126B"/>
    <w:rsid w:val="00681359"/>
    <w:rsid w:val="00681454"/>
    <w:rsid w:val="00681705"/>
    <w:rsid w:val="00681ABD"/>
    <w:rsid w:val="00681F68"/>
    <w:rsid w:val="00682497"/>
    <w:rsid w:val="00682778"/>
    <w:rsid w:val="00682851"/>
    <w:rsid w:val="00683283"/>
    <w:rsid w:val="0068359F"/>
    <w:rsid w:val="006837B8"/>
    <w:rsid w:val="00683A86"/>
    <w:rsid w:val="00683FE4"/>
    <w:rsid w:val="0068466B"/>
    <w:rsid w:val="006849F1"/>
    <w:rsid w:val="0068507D"/>
    <w:rsid w:val="00685690"/>
    <w:rsid w:val="006856B0"/>
    <w:rsid w:val="00685753"/>
    <w:rsid w:val="006859C9"/>
    <w:rsid w:val="00685D86"/>
    <w:rsid w:val="0068656D"/>
    <w:rsid w:val="0068685C"/>
    <w:rsid w:val="00686B7B"/>
    <w:rsid w:val="006874E2"/>
    <w:rsid w:val="00687699"/>
    <w:rsid w:val="00687BE3"/>
    <w:rsid w:val="00687C50"/>
    <w:rsid w:val="00687F0D"/>
    <w:rsid w:val="006903C6"/>
    <w:rsid w:val="00690A11"/>
    <w:rsid w:val="0069137A"/>
    <w:rsid w:val="0069164E"/>
    <w:rsid w:val="00691959"/>
    <w:rsid w:val="00691C81"/>
    <w:rsid w:val="00691E3F"/>
    <w:rsid w:val="00691EEF"/>
    <w:rsid w:val="0069245B"/>
    <w:rsid w:val="00692661"/>
    <w:rsid w:val="006929C2"/>
    <w:rsid w:val="00692DA0"/>
    <w:rsid w:val="00693430"/>
    <w:rsid w:val="006936CE"/>
    <w:rsid w:val="0069381E"/>
    <w:rsid w:val="00693A82"/>
    <w:rsid w:val="0069409F"/>
    <w:rsid w:val="00694212"/>
    <w:rsid w:val="00694693"/>
    <w:rsid w:val="00694702"/>
    <w:rsid w:val="0069483B"/>
    <w:rsid w:val="00694B02"/>
    <w:rsid w:val="00695116"/>
    <w:rsid w:val="0069532A"/>
    <w:rsid w:val="006958AC"/>
    <w:rsid w:val="006960B0"/>
    <w:rsid w:val="0069632D"/>
    <w:rsid w:val="0069651F"/>
    <w:rsid w:val="00696909"/>
    <w:rsid w:val="006974FD"/>
    <w:rsid w:val="00697662"/>
    <w:rsid w:val="0069775D"/>
    <w:rsid w:val="00697DA4"/>
    <w:rsid w:val="006A013B"/>
    <w:rsid w:val="006A0164"/>
    <w:rsid w:val="006A100D"/>
    <w:rsid w:val="006A22CB"/>
    <w:rsid w:val="006A234A"/>
    <w:rsid w:val="006A281E"/>
    <w:rsid w:val="006A289B"/>
    <w:rsid w:val="006A2A44"/>
    <w:rsid w:val="006A2B2A"/>
    <w:rsid w:val="006A2C44"/>
    <w:rsid w:val="006A2C8C"/>
    <w:rsid w:val="006A3724"/>
    <w:rsid w:val="006A385B"/>
    <w:rsid w:val="006A39EE"/>
    <w:rsid w:val="006A3FA6"/>
    <w:rsid w:val="006A40FB"/>
    <w:rsid w:val="006A445E"/>
    <w:rsid w:val="006A4641"/>
    <w:rsid w:val="006A4727"/>
    <w:rsid w:val="006A4C7A"/>
    <w:rsid w:val="006A4CA5"/>
    <w:rsid w:val="006A4D68"/>
    <w:rsid w:val="006A51C1"/>
    <w:rsid w:val="006A52D8"/>
    <w:rsid w:val="006A55BE"/>
    <w:rsid w:val="006A59FD"/>
    <w:rsid w:val="006A5F93"/>
    <w:rsid w:val="006A620E"/>
    <w:rsid w:val="006A6474"/>
    <w:rsid w:val="006A7234"/>
    <w:rsid w:val="006A74ED"/>
    <w:rsid w:val="006A7859"/>
    <w:rsid w:val="006A7958"/>
    <w:rsid w:val="006B02B5"/>
    <w:rsid w:val="006B03BB"/>
    <w:rsid w:val="006B045F"/>
    <w:rsid w:val="006B0761"/>
    <w:rsid w:val="006B0767"/>
    <w:rsid w:val="006B07A2"/>
    <w:rsid w:val="006B08AC"/>
    <w:rsid w:val="006B0C89"/>
    <w:rsid w:val="006B1206"/>
    <w:rsid w:val="006B16C7"/>
    <w:rsid w:val="006B17F8"/>
    <w:rsid w:val="006B22C6"/>
    <w:rsid w:val="006B25AB"/>
    <w:rsid w:val="006B2625"/>
    <w:rsid w:val="006B27B1"/>
    <w:rsid w:val="006B2C2C"/>
    <w:rsid w:val="006B2D89"/>
    <w:rsid w:val="006B2E24"/>
    <w:rsid w:val="006B30D9"/>
    <w:rsid w:val="006B32DC"/>
    <w:rsid w:val="006B337B"/>
    <w:rsid w:val="006B34AE"/>
    <w:rsid w:val="006B3776"/>
    <w:rsid w:val="006B3992"/>
    <w:rsid w:val="006B45A7"/>
    <w:rsid w:val="006B4910"/>
    <w:rsid w:val="006B4DBA"/>
    <w:rsid w:val="006B5000"/>
    <w:rsid w:val="006B5098"/>
    <w:rsid w:val="006B561F"/>
    <w:rsid w:val="006B5C70"/>
    <w:rsid w:val="006B6118"/>
    <w:rsid w:val="006B6D1E"/>
    <w:rsid w:val="006B6D45"/>
    <w:rsid w:val="006B742B"/>
    <w:rsid w:val="006B775E"/>
    <w:rsid w:val="006B7EA0"/>
    <w:rsid w:val="006C0D6E"/>
    <w:rsid w:val="006C0E6F"/>
    <w:rsid w:val="006C0F79"/>
    <w:rsid w:val="006C1141"/>
    <w:rsid w:val="006C146B"/>
    <w:rsid w:val="006C1739"/>
    <w:rsid w:val="006C19CF"/>
    <w:rsid w:val="006C1D0B"/>
    <w:rsid w:val="006C1E73"/>
    <w:rsid w:val="006C1EBC"/>
    <w:rsid w:val="006C20E2"/>
    <w:rsid w:val="006C2840"/>
    <w:rsid w:val="006C29EB"/>
    <w:rsid w:val="006C2F40"/>
    <w:rsid w:val="006C3389"/>
    <w:rsid w:val="006C3D2F"/>
    <w:rsid w:val="006C48CD"/>
    <w:rsid w:val="006C4AE3"/>
    <w:rsid w:val="006C4B1A"/>
    <w:rsid w:val="006C4BF7"/>
    <w:rsid w:val="006C4E74"/>
    <w:rsid w:val="006C5802"/>
    <w:rsid w:val="006C5940"/>
    <w:rsid w:val="006C5B10"/>
    <w:rsid w:val="006C5BAE"/>
    <w:rsid w:val="006C5CA4"/>
    <w:rsid w:val="006C5F5B"/>
    <w:rsid w:val="006C6204"/>
    <w:rsid w:val="006C6431"/>
    <w:rsid w:val="006C686B"/>
    <w:rsid w:val="006C6CD7"/>
    <w:rsid w:val="006C7321"/>
    <w:rsid w:val="006C7347"/>
    <w:rsid w:val="006C743A"/>
    <w:rsid w:val="006C7591"/>
    <w:rsid w:val="006C75DF"/>
    <w:rsid w:val="006C7882"/>
    <w:rsid w:val="006C7A68"/>
    <w:rsid w:val="006C7FBD"/>
    <w:rsid w:val="006C7FE8"/>
    <w:rsid w:val="006D01F2"/>
    <w:rsid w:val="006D0313"/>
    <w:rsid w:val="006D0812"/>
    <w:rsid w:val="006D0846"/>
    <w:rsid w:val="006D08F6"/>
    <w:rsid w:val="006D09E3"/>
    <w:rsid w:val="006D0A2F"/>
    <w:rsid w:val="006D0A89"/>
    <w:rsid w:val="006D0B3E"/>
    <w:rsid w:val="006D0E11"/>
    <w:rsid w:val="006D10B3"/>
    <w:rsid w:val="006D2327"/>
    <w:rsid w:val="006D2923"/>
    <w:rsid w:val="006D2A24"/>
    <w:rsid w:val="006D2C56"/>
    <w:rsid w:val="006D32C8"/>
    <w:rsid w:val="006D34CB"/>
    <w:rsid w:val="006D3503"/>
    <w:rsid w:val="006D3757"/>
    <w:rsid w:val="006D3DC8"/>
    <w:rsid w:val="006D3E5E"/>
    <w:rsid w:val="006D424C"/>
    <w:rsid w:val="006D42E0"/>
    <w:rsid w:val="006D45DF"/>
    <w:rsid w:val="006D46A3"/>
    <w:rsid w:val="006D4707"/>
    <w:rsid w:val="006D4873"/>
    <w:rsid w:val="006D4A11"/>
    <w:rsid w:val="006D4D95"/>
    <w:rsid w:val="006D4EC6"/>
    <w:rsid w:val="006D521A"/>
    <w:rsid w:val="006D5444"/>
    <w:rsid w:val="006D57CB"/>
    <w:rsid w:val="006D57D4"/>
    <w:rsid w:val="006D57F4"/>
    <w:rsid w:val="006D59B3"/>
    <w:rsid w:val="006D5A61"/>
    <w:rsid w:val="006D5C7E"/>
    <w:rsid w:val="006D5E9A"/>
    <w:rsid w:val="006D60B3"/>
    <w:rsid w:val="006D63E2"/>
    <w:rsid w:val="006D6442"/>
    <w:rsid w:val="006D64AA"/>
    <w:rsid w:val="006D6714"/>
    <w:rsid w:val="006D6A87"/>
    <w:rsid w:val="006D6B47"/>
    <w:rsid w:val="006D6F81"/>
    <w:rsid w:val="006D714D"/>
    <w:rsid w:val="006D748B"/>
    <w:rsid w:val="006D7C3B"/>
    <w:rsid w:val="006D7C87"/>
    <w:rsid w:val="006E0DAA"/>
    <w:rsid w:val="006E1595"/>
    <w:rsid w:val="006E1AE4"/>
    <w:rsid w:val="006E1D48"/>
    <w:rsid w:val="006E1F24"/>
    <w:rsid w:val="006E250E"/>
    <w:rsid w:val="006E263E"/>
    <w:rsid w:val="006E2EF0"/>
    <w:rsid w:val="006E2FA1"/>
    <w:rsid w:val="006E3150"/>
    <w:rsid w:val="006E3446"/>
    <w:rsid w:val="006E3496"/>
    <w:rsid w:val="006E3646"/>
    <w:rsid w:val="006E3BAD"/>
    <w:rsid w:val="006E48D4"/>
    <w:rsid w:val="006E4D25"/>
    <w:rsid w:val="006E4EDF"/>
    <w:rsid w:val="006E4F3F"/>
    <w:rsid w:val="006E5228"/>
    <w:rsid w:val="006E57DC"/>
    <w:rsid w:val="006E59CB"/>
    <w:rsid w:val="006E5AC2"/>
    <w:rsid w:val="006E5F4C"/>
    <w:rsid w:val="006E61FF"/>
    <w:rsid w:val="006E67C3"/>
    <w:rsid w:val="006E685A"/>
    <w:rsid w:val="006E6A5C"/>
    <w:rsid w:val="006E6AED"/>
    <w:rsid w:val="006E6DE0"/>
    <w:rsid w:val="006E73AE"/>
    <w:rsid w:val="006E7496"/>
    <w:rsid w:val="006F0486"/>
    <w:rsid w:val="006F0611"/>
    <w:rsid w:val="006F06C5"/>
    <w:rsid w:val="006F0DED"/>
    <w:rsid w:val="006F1133"/>
    <w:rsid w:val="006F16EF"/>
    <w:rsid w:val="006F1C34"/>
    <w:rsid w:val="006F1C87"/>
    <w:rsid w:val="006F204A"/>
    <w:rsid w:val="006F2231"/>
    <w:rsid w:val="006F2241"/>
    <w:rsid w:val="006F2B22"/>
    <w:rsid w:val="006F2E7E"/>
    <w:rsid w:val="006F31AB"/>
    <w:rsid w:val="006F328C"/>
    <w:rsid w:val="006F36DF"/>
    <w:rsid w:val="006F3729"/>
    <w:rsid w:val="006F38A7"/>
    <w:rsid w:val="006F3A80"/>
    <w:rsid w:val="006F3DDC"/>
    <w:rsid w:val="006F457C"/>
    <w:rsid w:val="006F4650"/>
    <w:rsid w:val="006F478F"/>
    <w:rsid w:val="006F4B20"/>
    <w:rsid w:val="006F4B61"/>
    <w:rsid w:val="006F4FD1"/>
    <w:rsid w:val="006F503F"/>
    <w:rsid w:val="006F5325"/>
    <w:rsid w:val="006F541F"/>
    <w:rsid w:val="006F5588"/>
    <w:rsid w:val="006F5996"/>
    <w:rsid w:val="006F5BD4"/>
    <w:rsid w:val="006F5C9F"/>
    <w:rsid w:val="006F5D8C"/>
    <w:rsid w:val="006F605B"/>
    <w:rsid w:val="006F6800"/>
    <w:rsid w:val="006F6AE4"/>
    <w:rsid w:val="006F6BCE"/>
    <w:rsid w:val="006F6CD4"/>
    <w:rsid w:val="006F6E2E"/>
    <w:rsid w:val="006F6EBE"/>
    <w:rsid w:val="006F7072"/>
    <w:rsid w:val="006F72C3"/>
    <w:rsid w:val="006F76C5"/>
    <w:rsid w:val="006F78C5"/>
    <w:rsid w:val="006F78F3"/>
    <w:rsid w:val="006F7F5F"/>
    <w:rsid w:val="007004E2"/>
    <w:rsid w:val="00700A42"/>
    <w:rsid w:val="00700F22"/>
    <w:rsid w:val="00701145"/>
    <w:rsid w:val="007015DC"/>
    <w:rsid w:val="00701A96"/>
    <w:rsid w:val="00702410"/>
    <w:rsid w:val="007028F8"/>
    <w:rsid w:val="007029F0"/>
    <w:rsid w:val="00702ABB"/>
    <w:rsid w:val="00702BC0"/>
    <w:rsid w:val="007033C8"/>
    <w:rsid w:val="007040FD"/>
    <w:rsid w:val="007042AA"/>
    <w:rsid w:val="0070464F"/>
    <w:rsid w:val="00704A18"/>
    <w:rsid w:val="00704F94"/>
    <w:rsid w:val="00704FE9"/>
    <w:rsid w:val="007057B5"/>
    <w:rsid w:val="007057D6"/>
    <w:rsid w:val="00705945"/>
    <w:rsid w:val="00706C43"/>
    <w:rsid w:val="00706E47"/>
    <w:rsid w:val="00707586"/>
    <w:rsid w:val="00710537"/>
    <w:rsid w:val="007107A3"/>
    <w:rsid w:val="00710B32"/>
    <w:rsid w:val="00710D5F"/>
    <w:rsid w:val="00711EB5"/>
    <w:rsid w:val="0071226B"/>
    <w:rsid w:val="00712328"/>
    <w:rsid w:val="007128D0"/>
    <w:rsid w:val="00712EBE"/>
    <w:rsid w:val="00713188"/>
    <w:rsid w:val="007131C3"/>
    <w:rsid w:val="00713491"/>
    <w:rsid w:val="00713590"/>
    <w:rsid w:val="00713722"/>
    <w:rsid w:val="00713997"/>
    <w:rsid w:val="00713AA9"/>
    <w:rsid w:val="00713C30"/>
    <w:rsid w:val="00713CBE"/>
    <w:rsid w:val="00713CFC"/>
    <w:rsid w:val="00713ECD"/>
    <w:rsid w:val="00713FA2"/>
    <w:rsid w:val="0071409E"/>
    <w:rsid w:val="007140C6"/>
    <w:rsid w:val="00714285"/>
    <w:rsid w:val="00714326"/>
    <w:rsid w:val="00714360"/>
    <w:rsid w:val="007146EE"/>
    <w:rsid w:val="0071519B"/>
    <w:rsid w:val="00715663"/>
    <w:rsid w:val="007156A1"/>
    <w:rsid w:val="00715B46"/>
    <w:rsid w:val="00715C61"/>
    <w:rsid w:val="007163F6"/>
    <w:rsid w:val="00716E01"/>
    <w:rsid w:val="00717095"/>
    <w:rsid w:val="0071711C"/>
    <w:rsid w:val="0071715C"/>
    <w:rsid w:val="00717564"/>
    <w:rsid w:val="00717648"/>
    <w:rsid w:val="00717875"/>
    <w:rsid w:val="007178AD"/>
    <w:rsid w:val="00717A3F"/>
    <w:rsid w:val="00717AED"/>
    <w:rsid w:val="00717D66"/>
    <w:rsid w:val="00717D83"/>
    <w:rsid w:val="007202F8"/>
    <w:rsid w:val="00720488"/>
    <w:rsid w:val="007208AA"/>
    <w:rsid w:val="00720A28"/>
    <w:rsid w:val="00720DE7"/>
    <w:rsid w:val="00721796"/>
    <w:rsid w:val="00721BF2"/>
    <w:rsid w:val="00721D01"/>
    <w:rsid w:val="00721FF0"/>
    <w:rsid w:val="0072225B"/>
    <w:rsid w:val="0072268E"/>
    <w:rsid w:val="007229F5"/>
    <w:rsid w:val="00722A75"/>
    <w:rsid w:val="00722B8B"/>
    <w:rsid w:val="00722BBD"/>
    <w:rsid w:val="007230AF"/>
    <w:rsid w:val="007232BA"/>
    <w:rsid w:val="0072367A"/>
    <w:rsid w:val="00723733"/>
    <w:rsid w:val="007238AD"/>
    <w:rsid w:val="00723AF4"/>
    <w:rsid w:val="00723D12"/>
    <w:rsid w:val="007240EB"/>
    <w:rsid w:val="00724214"/>
    <w:rsid w:val="007242C9"/>
    <w:rsid w:val="00724A43"/>
    <w:rsid w:val="00724B91"/>
    <w:rsid w:val="00724C65"/>
    <w:rsid w:val="00724CA3"/>
    <w:rsid w:val="00724EF8"/>
    <w:rsid w:val="0072527F"/>
    <w:rsid w:val="00725706"/>
    <w:rsid w:val="00725784"/>
    <w:rsid w:val="00725C14"/>
    <w:rsid w:val="00725C88"/>
    <w:rsid w:val="00725E36"/>
    <w:rsid w:val="00725ED2"/>
    <w:rsid w:val="00726429"/>
    <w:rsid w:val="007264EA"/>
    <w:rsid w:val="00726550"/>
    <w:rsid w:val="007267F7"/>
    <w:rsid w:val="0072690E"/>
    <w:rsid w:val="0072697A"/>
    <w:rsid w:val="00726B53"/>
    <w:rsid w:val="00726FF9"/>
    <w:rsid w:val="00727239"/>
    <w:rsid w:val="00727753"/>
    <w:rsid w:val="007279D9"/>
    <w:rsid w:val="00727ECF"/>
    <w:rsid w:val="00727F16"/>
    <w:rsid w:val="00730ADF"/>
    <w:rsid w:val="007310D0"/>
    <w:rsid w:val="0073112C"/>
    <w:rsid w:val="00731455"/>
    <w:rsid w:val="00731D2F"/>
    <w:rsid w:val="0073215C"/>
    <w:rsid w:val="0073217E"/>
    <w:rsid w:val="00732594"/>
    <w:rsid w:val="0073282A"/>
    <w:rsid w:val="00732B37"/>
    <w:rsid w:val="00733279"/>
    <w:rsid w:val="00733321"/>
    <w:rsid w:val="007334DC"/>
    <w:rsid w:val="0073404B"/>
    <w:rsid w:val="007345FF"/>
    <w:rsid w:val="0073465A"/>
    <w:rsid w:val="007348C4"/>
    <w:rsid w:val="0073499F"/>
    <w:rsid w:val="00734B05"/>
    <w:rsid w:val="0073512D"/>
    <w:rsid w:val="007351AE"/>
    <w:rsid w:val="00735D4A"/>
    <w:rsid w:val="00735F07"/>
    <w:rsid w:val="0073651B"/>
    <w:rsid w:val="007365FC"/>
    <w:rsid w:val="007369B3"/>
    <w:rsid w:val="00736FCF"/>
    <w:rsid w:val="007372E4"/>
    <w:rsid w:val="00737435"/>
    <w:rsid w:val="00737959"/>
    <w:rsid w:val="00737AB5"/>
    <w:rsid w:val="00737B30"/>
    <w:rsid w:val="00741125"/>
    <w:rsid w:val="0074166C"/>
    <w:rsid w:val="007417DA"/>
    <w:rsid w:val="00742133"/>
    <w:rsid w:val="007422D9"/>
    <w:rsid w:val="00742518"/>
    <w:rsid w:val="00742522"/>
    <w:rsid w:val="00742D0F"/>
    <w:rsid w:val="00742D1C"/>
    <w:rsid w:val="00742DCB"/>
    <w:rsid w:val="007432CE"/>
    <w:rsid w:val="00743370"/>
    <w:rsid w:val="007433AD"/>
    <w:rsid w:val="0074404F"/>
    <w:rsid w:val="0074433A"/>
    <w:rsid w:val="007443CB"/>
    <w:rsid w:val="00744C4D"/>
    <w:rsid w:val="007450D9"/>
    <w:rsid w:val="00745374"/>
    <w:rsid w:val="007455EF"/>
    <w:rsid w:val="00745942"/>
    <w:rsid w:val="00745DF2"/>
    <w:rsid w:val="0074605A"/>
    <w:rsid w:val="00746175"/>
    <w:rsid w:val="007461B4"/>
    <w:rsid w:val="007465FB"/>
    <w:rsid w:val="00746BF1"/>
    <w:rsid w:val="007471FC"/>
    <w:rsid w:val="007477EC"/>
    <w:rsid w:val="00747854"/>
    <w:rsid w:val="00747A55"/>
    <w:rsid w:val="00747B6D"/>
    <w:rsid w:val="00750096"/>
    <w:rsid w:val="00750188"/>
    <w:rsid w:val="00750239"/>
    <w:rsid w:val="007503C1"/>
    <w:rsid w:val="007503FF"/>
    <w:rsid w:val="00750498"/>
    <w:rsid w:val="00750672"/>
    <w:rsid w:val="00750AFF"/>
    <w:rsid w:val="00750C17"/>
    <w:rsid w:val="00750CB6"/>
    <w:rsid w:val="00750D7F"/>
    <w:rsid w:val="007511C4"/>
    <w:rsid w:val="007511F1"/>
    <w:rsid w:val="007512CE"/>
    <w:rsid w:val="007514C1"/>
    <w:rsid w:val="00751511"/>
    <w:rsid w:val="00751E65"/>
    <w:rsid w:val="00752026"/>
    <w:rsid w:val="007520D9"/>
    <w:rsid w:val="00752CE4"/>
    <w:rsid w:val="00752FC9"/>
    <w:rsid w:val="0075353E"/>
    <w:rsid w:val="007535BE"/>
    <w:rsid w:val="00753D8C"/>
    <w:rsid w:val="00753E93"/>
    <w:rsid w:val="00753F84"/>
    <w:rsid w:val="0075482C"/>
    <w:rsid w:val="00754C8C"/>
    <w:rsid w:val="00754D68"/>
    <w:rsid w:val="00754E80"/>
    <w:rsid w:val="00755036"/>
    <w:rsid w:val="00755112"/>
    <w:rsid w:val="0075525F"/>
    <w:rsid w:val="007552D2"/>
    <w:rsid w:val="007552DC"/>
    <w:rsid w:val="00755381"/>
    <w:rsid w:val="00756248"/>
    <w:rsid w:val="0075626C"/>
    <w:rsid w:val="00756783"/>
    <w:rsid w:val="00756A26"/>
    <w:rsid w:val="00756C46"/>
    <w:rsid w:val="007573CD"/>
    <w:rsid w:val="00757736"/>
    <w:rsid w:val="007577CD"/>
    <w:rsid w:val="00757C77"/>
    <w:rsid w:val="00760170"/>
    <w:rsid w:val="00760613"/>
    <w:rsid w:val="00760631"/>
    <w:rsid w:val="00760EC9"/>
    <w:rsid w:val="007618C8"/>
    <w:rsid w:val="00761C5B"/>
    <w:rsid w:val="00761D31"/>
    <w:rsid w:val="00761F19"/>
    <w:rsid w:val="007620BC"/>
    <w:rsid w:val="0076218B"/>
    <w:rsid w:val="007623EB"/>
    <w:rsid w:val="00762694"/>
    <w:rsid w:val="007626AA"/>
    <w:rsid w:val="00762955"/>
    <w:rsid w:val="007630AF"/>
    <w:rsid w:val="00763A4B"/>
    <w:rsid w:val="00763B9C"/>
    <w:rsid w:val="00763D85"/>
    <w:rsid w:val="00763E4F"/>
    <w:rsid w:val="007643F7"/>
    <w:rsid w:val="00764880"/>
    <w:rsid w:val="00764EB5"/>
    <w:rsid w:val="00765B06"/>
    <w:rsid w:val="00765F79"/>
    <w:rsid w:val="0076624E"/>
    <w:rsid w:val="00766707"/>
    <w:rsid w:val="00767321"/>
    <w:rsid w:val="0076736F"/>
    <w:rsid w:val="00767C7E"/>
    <w:rsid w:val="00767F75"/>
    <w:rsid w:val="00767FAD"/>
    <w:rsid w:val="00767FC0"/>
    <w:rsid w:val="00770132"/>
    <w:rsid w:val="00770838"/>
    <w:rsid w:val="00770A6C"/>
    <w:rsid w:val="0077120A"/>
    <w:rsid w:val="0077126F"/>
    <w:rsid w:val="007715BF"/>
    <w:rsid w:val="0077191B"/>
    <w:rsid w:val="00771F47"/>
    <w:rsid w:val="007722C7"/>
    <w:rsid w:val="00772469"/>
    <w:rsid w:val="00772A0C"/>
    <w:rsid w:val="00772F68"/>
    <w:rsid w:val="00773155"/>
    <w:rsid w:val="0077320A"/>
    <w:rsid w:val="00773497"/>
    <w:rsid w:val="00773823"/>
    <w:rsid w:val="007738E4"/>
    <w:rsid w:val="007738F7"/>
    <w:rsid w:val="00773C69"/>
    <w:rsid w:val="00773EE2"/>
    <w:rsid w:val="00774027"/>
    <w:rsid w:val="007740A5"/>
    <w:rsid w:val="007741B2"/>
    <w:rsid w:val="00774277"/>
    <w:rsid w:val="00774462"/>
    <w:rsid w:val="007746C2"/>
    <w:rsid w:val="00774817"/>
    <w:rsid w:val="00774BBB"/>
    <w:rsid w:val="00774C02"/>
    <w:rsid w:val="00775298"/>
    <w:rsid w:val="007754FC"/>
    <w:rsid w:val="007760A4"/>
    <w:rsid w:val="007761DB"/>
    <w:rsid w:val="007761EE"/>
    <w:rsid w:val="00776732"/>
    <w:rsid w:val="007768A0"/>
    <w:rsid w:val="0077762C"/>
    <w:rsid w:val="0077765B"/>
    <w:rsid w:val="007776CF"/>
    <w:rsid w:val="00777BBD"/>
    <w:rsid w:val="007809E4"/>
    <w:rsid w:val="00780A27"/>
    <w:rsid w:val="00780D11"/>
    <w:rsid w:val="0078111A"/>
    <w:rsid w:val="00781134"/>
    <w:rsid w:val="00781250"/>
    <w:rsid w:val="00781280"/>
    <w:rsid w:val="007816FC"/>
    <w:rsid w:val="00781B46"/>
    <w:rsid w:val="0078222E"/>
    <w:rsid w:val="0078283C"/>
    <w:rsid w:val="0078290B"/>
    <w:rsid w:val="00782995"/>
    <w:rsid w:val="007829F8"/>
    <w:rsid w:val="00782A18"/>
    <w:rsid w:val="00782AB1"/>
    <w:rsid w:val="00783B0A"/>
    <w:rsid w:val="0078472D"/>
    <w:rsid w:val="0078494E"/>
    <w:rsid w:val="00784A75"/>
    <w:rsid w:val="00784F42"/>
    <w:rsid w:val="0078500B"/>
    <w:rsid w:val="00785228"/>
    <w:rsid w:val="007854B8"/>
    <w:rsid w:val="007856BD"/>
    <w:rsid w:val="00785AEE"/>
    <w:rsid w:val="00785BC2"/>
    <w:rsid w:val="00785ED9"/>
    <w:rsid w:val="0078615D"/>
    <w:rsid w:val="00786276"/>
    <w:rsid w:val="007864B8"/>
    <w:rsid w:val="00786985"/>
    <w:rsid w:val="00786A7D"/>
    <w:rsid w:val="00786B41"/>
    <w:rsid w:val="00786E36"/>
    <w:rsid w:val="00787223"/>
    <w:rsid w:val="007874DE"/>
    <w:rsid w:val="00787575"/>
    <w:rsid w:val="00787645"/>
    <w:rsid w:val="00787B17"/>
    <w:rsid w:val="00787C22"/>
    <w:rsid w:val="00787DC7"/>
    <w:rsid w:val="00787E2F"/>
    <w:rsid w:val="00787FE3"/>
    <w:rsid w:val="0079004C"/>
    <w:rsid w:val="00790309"/>
    <w:rsid w:val="00790356"/>
    <w:rsid w:val="007904E2"/>
    <w:rsid w:val="00790822"/>
    <w:rsid w:val="0079093F"/>
    <w:rsid w:val="00790B3F"/>
    <w:rsid w:val="00790F2D"/>
    <w:rsid w:val="007915C7"/>
    <w:rsid w:val="0079169B"/>
    <w:rsid w:val="00791722"/>
    <w:rsid w:val="00791B1C"/>
    <w:rsid w:val="007924E7"/>
    <w:rsid w:val="0079253A"/>
    <w:rsid w:val="007931DE"/>
    <w:rsid w:val="00793371"/>
    <w:rsid w:val="0079340A"/>
    <w:rsid w:val="00793985"/>
    <w:rsid w:val="007939FB"/>
    <w:rsid w:val="00793BA7"/>
    <w:rsid w:val="00793BF6"/>
    <w:rsid w:val="00793D44"/>
    <w:rsid w:val="00794206"/>
    <w:rsid w:val="007947EB"/>
    <w:rsid w:val="00794BAD"/>
    <w:rsid w:val="00794C21"/>
    <w:rsid w:val="00795115"/>
    <w:rsid w:val="007952DC"/>
    <w:rsid w:val="0079545C"/>
    <w:rsid w:val="007954DC"/>
    <w:rsid w:val="00795682"/>
    <w:rsid w:val="00795897"/>
    <w:rsid w:val="00795972"/>
    <w:rsid w:val="00795A31"/>
    <w:rsid w:val="00795A32"/>
    <w:rsid w:val="00795F7D"/>
    <w:rsid w:val="00796019"/>
    <w:rsid w:val="007960D7"/>
    <w:rsid w:val="00796510"/>
    <w:rsid w:val="007968DA"/>
    <w:rsid w:val="00796EBB"/>
    <w:rsid w:val="00797223"/>
    <w:rsid w:val="00797303"/>
    <w:rsid w:val="007974D9"/>
    <w:rsid w:val="00797568"/>
    <w:rsid w:val="00797585"/>
    <w:rsid w:val="00797733"/>
    <w:rsid w:val="00797A6C"/>
    <w:rsid w:val="00797C08"/>
    <w:rsid w:val="007A0073"/>
    <w:rsid w:val="007A041A"/>
    <w:rsid w:val="007A0552"/>
    <w:rsid w:val="007A07E4"/>
    <w:rsid w:val="007A08A4"/>
    <w:rsid w:val="007A0F52"/>
    <w:rsid w:val="007A150E"/>
    <w:rsid w:val="007A15D8"/>
    <w:rsid w:val="007A1760"/>
    <w:rsid w:val="007A17CA"/>
    <w:rsid w:val="007A1B1B"/>
    <w:rsid w:val="007A1B89"/>
    <w:rsid w:val="007A1BD2"/>
    <w:rsid w:val="007A1F7F"/>
    <w:rsid w:val="007A1FF9"/>
    <w:rsid w:val="007A20C9"/>
    <w:rsid w:val="007A247C"/>
    <w:rsid w:val="007A2910"/>
    <w:rsid w:val="007A2B8C"/>
    <w:rsid w:val="007A2FD5"/>
    <w:rsid w:val="007A30D4"/>
    <w:rsid w:val="007A3204"/>
    <w:rsid w:val="007A3306"/>
    <w:rsid w:val="007A37D2"/>
    <w:rsid w:val="007A3D88"/>
    <w:rsid w:val="007A3EF3"/>
    <w:rsid w:val="007A4345"/>
    <w:rsid w:val="007A48B0"/>
    <w:rsid w:val="007A4D0C"/>
    <w:rsid w:val="007A4ECB"/>
    <w:rsid w:val="007A56CE"/>
    <w:rsid w:val="007A582A"/>
    <w:rsid w:val="007A5DA6"/>
    <w:rsid w:val="007A5FD6"/>
    <w:rsid w:val="007A5FF2"/>
    <w:rsid w:val="007A62DD"/>
    <w:rsid w:val="007A643C"/>
    <w:rsid w:val="007A652B"/>
    <w:rsid w:val="007A6754"/>
    <w:rsid w:val="007A6FE4"/>
    <w:rsid w:val="007A745D"/>
    <w:rsid w:val="007A7471"/>
    <w:rsid w:val="007A785E"/>
    <w:rsid w:val="007B00EA"/>
    <w:rsid w:val="007B014D"/>
    <w:rsid w:val="007B01FF"/>
    <w:rsid w:val="007B03B2"/>
    <w:rsid w:val="007B0479"/>
    <w:rsid w:val="007B0629"/>
    <w:rsid w:val="007B06D3"/>
    <w:rsid w:val="007B0A20"/>
    <w:rsid w:val="007B0B87"/>
    <w:rsid w:val="007B0C7A"/>
    <w:rsid w:val="007B0D03"/>
    <w:rsid w:val="007B0ED0"/>
    <w:rsid w:val="007B14C3"/>
    <w:rsid w:val="007B1BC1"/>
    <w:rsid w:val="007B1EBC"/>
    <w:rsid w:val="007B2311"/>
    <w:rsid w:val="007B243D"/>
    <w:rsid w:val="007B291E"/>
    <w:rsid w:val="007B299C"/>
    <w:rsid w:val="007B29D5"/>
    <w:rsid w:val="007B3116"/>
    <w:rsid w:val="007B3B37"/>
    <w:rsid w:val="007B3E3B"/>
    <w:rsid w:val="007B483E"/>
    <w:rsid w:val="007B50AE"/>
    <w:rsid w:val="007B54D7"/>
    <w:rsid w:val="007B5C75"/>
    <w:rsid w:val="007B5E25"/>
    <w:rsid w:val="007B6083"/>
    <w:rsid w:val="007B662B"/>
    <w:rsid w:val="007B6A11"/>
    <w:rsid w:val="007B6BF3"/>
    <w:rsid w:val="007B6C79"/>
    <w:rsid w:val="007B6F7C"/>
    <w:rsid w:val="007B72C1"/>
    <w:rsid w:val="007B745E"/>
    <w:rsid w:val="007B7514"/>
    <w:rsid w:val="007B7E08"/>
    <w:rsid w:val="007B7E46"/>
    <w:rsid w:val="007B7E81"/>
    <w:rsid w:val="007C0861"/>
    <w:rsid w:val="007C0AF1"/>
    <w:rsid w:val="007C1282"/>
    <w:rsid w:val="007C150A"/>
    <w:rsid w:val="007C171F"/>
    <w:rsid w:val="007C18D8"/>
    <w:rsid w:val="007C1B4E"/>
    <w:rsid w:val="007C25A5"/>
    <w:rsid w:val="007C304C"/>
    <w:rsid w:val="007C30CC"/>
    <w:rsid w:val="007C3159"/>
    <w:rsid w:val="007C31B6"/>
    <w:rsid w:val="007C387E"/>
    <w:rsid w:val="007C3C91"/>
    <w:rsid w:val="007C3D7B"/>
    <w:rsid w:val="007C4172"/>
    <w:rsid w:val="007C4778"/>
    <w:rsid w:val="007C47CB"/>
    <w:rsid w:val="007C4B93"/>
    <w:rsid w:val="007C4BF2"/>
    <w:rsid w:val="007C4C1E"/>
    <w:rsid w:val="007C4CB1"/>
    <w:rsid w:val="007C4ECA"/>
    <w:rsid w:val="007C5074"/>
    <w:rsid w:val="007C673E"/>
    <w:rsid w:val="007C6829"/>
    <w:rsid w:val="007C6900"/>
    <w:rsid w:val="007C6A9E"/>
    <w:rsid w:val="007C6FAE"/>
    <w:rsid w:val="007C72E8"/>
    <w:rsid w:val="007C77AF"/>
    <w:rsid w:val="007D033A"/>
    <w:rsid w:val="007D0930"/>
    <w:rsid w:val="007D0DE4"/>
    <w:rsid w:val="007D116B"/>
    <w:rsid w:val="007D137C"/>
    <w:rsid w:val="007D1417"/>
    <w:rsid w:val="007D19B7"/>
    <w:rsid w:val="007D1B60"/>
    <w:rsid w:val="007D1B8F"/>
    <w:rsid w:val="007D1C30"/>
    <w:rsid w:val="007D1CD6"/>
    <w:rsid w:val="007D1FE6"/>
    <w:rsid w:val="007D21B2"/>
    <w:rsid w:val="007D245B"/>
    <w:rsid w:val="007D2707"/>
    <w:rsid w:val="007D2F58"/>
    <w:rsid w:val="007D35F9"/>
    <w:rsid w:val="007D377A"/>
    <w:rsid w:val="007D37E3"/>
    <w:rsid w:val="007D4065"/>
    <w:rsid w:val="007D434E"/>
    <w:rsid w:val="007D4924"/>
    <w:rsid w:val="007D5356"/>
    <w:rsid w:val="007D5637"/>
    <w:rsid w:val="007D574B"/>
    <w:rsid w:val="007D5791"/>
    <w:rsid w:val="007D5AE7"/>
    <w:rsid w:val="007D6387"/>
    <w:rsid w:val="007D6481"/>
    <w:rsid w:val="007D67A3"/>
    <w:rsid w:val="007D692D"/>
    <w:rsid w:val="007D6993"/>
    <w:rsid w:val="007D7385"/>
    <w:rsid w:val="007D74DA"/>
    <w:rsid w:val="007D7828"/>
    <w:rsid w:val="007D78B8"/>
    <w:rsid w:val="007D7E2E"/>
    <w:rsid w:val="007D7F26"/>
    <w:rsid w:val="007E00BC"/>
    <w:rsid w:val="007E06E0"/>
    <w:rsid w:val="007E0908"/>
    <w:rsid w:val="007E0AB8"/>
    <w:rsid w:val="007E0B63"/>
    <w:rsid w:val="007E14A5"/>
    <w:rsid w:val="007E15BD"/>
    <w:rsid w:val="007E1769"/>
    <w:rsid w:val="007E193A"/>
    <w:rsid w:val="007E19D8"/>
    <w:rsid w:val="007E1FBF"/>
    <w:rsid w:val="007E22C0"/>
    <w:rsid w:val="007E2339"/>
    <w:rsid w:val="007E23C6"/>
    <w:rsid w:val="007E23EF"/>
    <w:rsid w:val="007E25A8"/>
    <w:rsid w:val="007E25F1"/>
    <w:rsid w:val="007E25F3"/>
    <w:rsid w:val="007E2988"/>
    <w:rsid w:val="007E2B22"/>
    <w:rsid w:val="007E2EBA"/>
    <w:rsid w:val="007E316A"/>
    <w:rsid w:val="007E33E4"/>
    <w:rsid w:val="007E3588"/>
    <w:rsid w:val="007E35AF"/>
    <w:rsid w:val="007E35B0"/>
    <w:rsid w:val="007E366B"/>
    <w:rsid w:val="007E37F4"/>
    <w:rsid w:val="007E3B7F"/>
    <w:rsid w:val="007E42C1"/>
    <w:rsid w:val="007E4457"/>
    <w:rsid w:val="007E4846"/>
    <w:rsid w:val="007E4958"/>
    <w:rsid w:val="007E4BE1"/>
    <w:rsid w:val="007E4EA5"/>
    <w:rsid w:val="007E4EE7"/>
    <w:rsid w:val="007E50CD"/>
    <w:rsid w:val="007E520B"/>
    <w:rsid w:val="007E53BE"/>
    <w:rsid w:val="007E546F"/>
    <w:rsid w:val="007E574D"/>
    <w:rsid w:val="007E577E"/>
    <w:rsid w:val="007E5877"/>
    <w:rsid w:val="007E5966"/>
    <w:rsid w:val="007E5A39"/>
    <w:rsid w:val="007E614D"/>
    <w:rsid w:val="007E6566"/>
    <w:rsid w:val="007E6581"/>
    <w:rsid w:val="007E68CE"/>
    <w:rsid w:val="007E6A08"/>
    <w:rsid w:val="007E6A99"/>
    <w:rsid w:val="007E6DC3"/>
    <w:rsid w:val="007E6E63"/>
    <w:rsid w:val="007E7028"/>
    <w:rsid w:val="007E76A2"/>
    <w:rsid w:val="007E76BD"/>
    <w:rsid w:val="007E796D"/>
    <w:rsid w:val="007E7FB0"/>
    <w:rsid w:val="007F02A1"/>
    <w:rsid w:val="007F02BB"/>
    <w:rsid w:val="007F02F3"/>
    <w:rsid w:val="007F0523"/>
    <w:rsid w:val="007F05BA"/>
    <w:rsid w:val="007F05C2"/>
    <w:rsid w:val="007F0EA0"/>
    <w:rsid w:val="007F0F78"/>
    <w:rsid w:val="007F1634"/>
    <w:rsid w:val="007F1885"/>
    <w:rsid w:val="007F1B25"/>
    <w:rsid w:val="007F1C74"/>
    <w:rsid w:val="007F1E50"/>
    <w:rsid w:val="007F2125"/>
    <w:rsid w:val="007F2512"/>
    <w:rsid w:val="007F2543"/>
    <w:rsid w:val="007F2714"/>
    <w:rsid w:val="007F2AB6"/>
    <w:rsid w:val="007F2C8F"/>
    <w:rsid w:val="007F3B40"/>
    <w:rsid w:val="007F3BFC"/>
    <w:rsid w:val="007F42A1"/>
    <w:rsid w:val="007F436C"/>
    <w:rsid w:val="007F43BB"/>
    <w:rsid w:val="007F466A"/>
    <w:rsid w:val="007F49EF"/>
    <w:rsid w:val="007F4AE6"/>
    <w:rsid w:val="007F4C92"/>
    <w:rsid w:val="007F4DE5"/>
    <w:rsid w:val="007F50A0"/>
    <w:rsid w:val="007F53F9"/>
    <w:rsid w:val="007F555A"/>
    <w:rsid w:val="007F55C1"/>
    <w:rsid w:val="007F5D2B"/>
    <w:rsid w:val="007F5F04"/>
    <w:rsid w:val="007F66A3"/>
    <w:rsid w:val="007F68F4"/>
    <w:rsid w:val="007F6A61"/>
    <w:rsid w:val="007F6C9E"/>
    <w:rsid w:val="007F7241"/>
    <w:rsid w:val="007F72CE"/>
    <w:rsid w:val="007F7CF4"/>
    <w:rsid w:val="007F7F2D"/>
    <w:rsid w:val="00800194"/>
    <w:rsid w:val="008004A5"/>
    <w:rsid w:val="008008CB"/>
    <w:rsid w:val="00800942"/>
    <w:rsid w:val="00800AA5"/>
    <w:rsid w:val="00800B9D"/>
    <w:rsid w:val="00801137"/>
    <w:rsid w:val="008016C8"/>
    <w:rsid w:val="008018C4"/>
    <w:rsid w:val="00801A3E"/>
    <w:rsid w:val="00801DF6"/>
    <w:rsid w:val="00801FE8"/>
    <w:rsid w:val="0080205F"/>
    <w:rsid w:val="008022A0"/>
    <w:rsid w:val="008022B3"/>
    <w:rsid w:val="00802475"/>
    <w:rsid w:val="008028A6"/>
    <w:rsid w:val="008029DC"/>
    <w:rsid w:val="00802CF5"/>
    <w:rsid w:val="00803041"/>
    <w:rsid w:val="008031B0"/>
    <w:rsid w:val="00803218"/>
    <w:rsid w:val="0080365A"/>
    <w:rsid w:val="0080386B"/>
    <w:rsid w:val="00803B56"/>
    <w:rsid w:val="00803F90"/>
    <w:rsid w:val="00804010"/>
    <w:rsid w:val="0080428B"/>
    <w:rsid w:val="008042AA"/>
    <w:rsid w:val="008043CF"/>
    <w:rsid w:val="00805012"/>
    <w:rsid w:val="0080535A"/>
    <w:rsid w:val="00805677"/>
    <w:rsid w:val="00805761"/>
    <w:rsid w:val="00805BC2"/>
    <w:rsid w:val="00805F20"/>
    <w:rsid w:val="0080620F"/>
    <w:rsid w:val="0080646F"/>
    <w:rsid w:val="008065C8"/>
    <w:rsid w:val="00807023"/>
    <w:rsid w:val="00807597"/>
    <w:rsid w:val="00807653"/>
    <w:rsid w:val="00807B69"/>
    <w:rsid w:val="0081025D"/>
    <w:rsid w:val="00810332"/>
    <w:rsid w:val="008105CB"/>
    <w:rsid w:val="008109D1"/>
    <w:rsid w:val="00810B20"/>
    <w:rsid w:val="008113E9"/>
    <w:rsid w:val="00811599"/>
    <w:rsid w:val="0081184D"/>
    <w:rsid w:val="00811CA7"/>
    <w:rsid w:val="00811F1F"/>
    <w:rsid w:val="00811F52"/>
    <w:rsid w:val="00811F97"/>
    <w:rsid w:val="008124F9"/>
    <w:rsid w:val="008126AE"/>
    <w:rsid w:val="008127AB"/>
    <w:rsid w:val="0081292B"/>
    <w:rsid w:val="008129D6"/>
    <w:rsid w:val="00812ABD"/>
    <w:rsid w:val="00812ED0"/>
    <w:rsid w:val="00812F2F"/>
    <w:rsid w:val="008134A6"/>
    <w:rsid w:val="00813673"/>
    <w:rsid w:val="00813BBD"/>
    <w:rsid w:val="00813D6E"/>
    <w:rsid w:val="00814043"/>
    <w:rsid w:val="0081429B"/>
    <w:rsid w:val="008142D4"/>
    <w:rsid w:val="00814637"/>
    <w:rsid w:val="00814BB3"/>
    <w:rsid w:val="00814F3A"/>
    <w:rsid w:val="0081506C"/>
    <w:rsid w:val="008153CE"/>
    <w:rsid w:val="008154F8"/>
    <w:rsid w:val="008156D9"/>
    <w:rsid w:val="008160E5"/>
    <w:rsid w:val="008165D0"/>
    <w:rsid w:val="00816744"/>
    <w:rsid w:val="00816776"/>
    <w:rsid w:val="00816871"/>
    <w:rsid w:val="00816A83"/>
    <w:rsid w:val="00816C48"/>
    <w:rsid w:val="00816CDC"/>
    <w:rsid w:val="00817232"/>
    <w:rsid w:val="00817A9B"/>
    <w:rsid w:val="00817E9B"/>
    <w:rsid w:val="00817FD0"/>
    <w:rsid w:val="008210B9"/>
    <w:rsid w:val="00821273"/>
    <w:rsid w:val="00821762"/>
    <w:rsid w:val="00821C68"/>
    <w:rsid w:val="008225A9"/>
    <w:rsid w:val="008225BF"/>
    <w:rsid w:val="00822687"/>
    <w:rsid w:val="008226FB"/>
    <w:rsid w:val="008227DF"/>
    <w:rsid w:val="00822888"/>
    <w:rsid w:val="00822986"/>
    <w:rsid w:val="00823249"/>
    <w:rsid w:val="00823359"/>
    <w:rsid w:val="00823466"/>
    <w:rsid w:val="0082358F"/>
    <w:rsid w:val="00824245"/>
    <w:rsid w:val="008244E0"/>
    <w:rsid w:val="0082466F"/>
    <w:rsid w:val="00824C03"/>
    <w:rsid w:val="00824D6B"/>
    <w:rsid w:val="00824FB8"/>
    <w:rsid w:val="0082581F"/>
    <w:rsid w:val="00825E3D"/>
    <w:rsid w:val="0082606E"/>
    <w:rsid w:val="008268F9"/>
    <w:rsid w:val="0082695E"/>
    <w:rsid w:val="00826C1B"/>
    <w:rsid w:val="0082708A"/>
    <w:rsid w:val="008272C3"/>
    <w:rsid w:val="0082758A"/>
    <w:rsid w:val="008277A6"/>
    <w:rsid w:val="00827AF2"/>
    <w:rsid w:val="00827DCF"/>
    <w:rsid w:val="00827E81"/>
    <w:rsid w:val="0083073D"/>
    <w:rsid w:val="00830783"/>
    <w:rsid w:val="00830A5C"/>
    <w:rsid w:val="00830E91"/>
    <w:rsid w:val="00830F42"/>
    <w:rsid w:val="00830FE3"/>
    <w:rsid w:val="00831014"/>
    <w:rsid w:val="0083117C"/>
    <w:rsid w:val="0083118E"/>
    <w:rsid w:val="008313F7"/>
    <w:rsid w:val="00831DA5"/>
    <w:rsid w:val="00831EF2"/>
    <w:rsid w:val="00832162"/>
    <w:rsid w:val="00832642"/>
    <w:rsid w:val="00832E77"/>
    <w:rsid w:val="00833080"/>
    <w:rsid w:val="00833157"/>
    <w:rsid w:val="00833269"/>
    <w:rsid w:val="00833323"/>
    <w:rsid w:val="008336F9"/>
    <w:rsid w:val="00833BFB"/>
    <w:rsid w:val="0083419D"/>
    <w:rsid w:val="0083430E"/>
    <w:rsid w:val="008343A1"/>
    <w:rsid w:val="00834459"/>
    <w:rsid w:val="00834654"/>
    <w:rsid w:val="00834783"/>
    <w:rsid w:val="008347C9"/>
    <w:rsid w:val="00834B02"/>
    <w:rsid w:val="00834BAE"/>
    <w:rsid w:val="00834F22"/>
    <w:rsid w:val="00835279"/>
    <w:rsid w:val="008353D3"/>
    <w:rsid w:val="00835B9E"/>
    <w:rsid w:val="00835BA0"/>
    <w:rsid w:val="00835E2E"/>
    <w:rsid w:val="00835E54"/>
    <w:rsid w:val="008361DD"/>
    <w:rsid w:val="008364CA"/>
    <w:rsid w:val="008365F3"/>
    <w:rsid w:val="008366B8"/>
    <w:rsid w:val="00836ABA"/>
    <w:rsid w:val="0083715C"/>
    <w:rsid w:val="0083736F"/>
    <w:rsid w:val="0083739C"/>
    <w:rsid w:val="008374C3"/>
    <w:rsid w:val="008375EB"/>
    <w:rsid w:val="008377E8"/>
    <w:rsid w:val="00837ABF"/>
    <w:rsid w:val="00837B0F"/>
    <w:rsid w:val="00837F60"/>
    <w:rsid w:val="0084060E"/>
    <w:rsid w:val="00840719"/>
    <w:rsid w:val="00840A25"/>
    <w:rsid w:val="00840B51"/>
    <w:rsid w:val="00840D8E"/>
    <w:rsid w:val="00841227"/>
    <w:rsid w:val="00841CBF"/>
    <w:rsid w:val="00842143"/>
    <w:rsid w:val="008422FD"/>
    <w:rsid w:val="008424CB"/>
    <w:rsid w:val="00842595"/>
    <w:rsid w:val="008427E9"/>
    <w:rsid w:val="00842FE8"/>
    <w:rsid w:val="008430F5"/>
    <w:rsid w:val="008437D2"/>
    <w:rsid w:val="008439AA"/>
    <w:rsid w:val="00843A58"/>
    <w:rsid w:val="0084401B"/>
    <w:rsid w:val="008440F3"/>
    <w:rsid w:val="00844481"/>
    <w:rsid w:val="008446B5"/>
    <w:rsid w:val="0084485B"/>
    <w:rsid w:val="00844B06"/>
    <w:rsid w:val="0084511A"/>
    <w:rsid w:val="008453FE"/>
    <w:rsid w:val="00845536"/>
    <w:rsid w:val="008458E4"/>
    <w:rsid w:val="00845AB1"/>
    <w:rsid w:val="00845C71"/>
    <w:rsid w:val="00846093"/>
    <w:rsid w:val="0084615D"/>
    <w:rsid w:val="0084617E"/>
    <w:rsid w:val="008464A4"/>
    <w:rsid w:val="00846D4B"/>
    <w:rsid w:val="00846F51"/>
    <w:rsid w:val="0084700F"/>
    <w:rsid w:val="00847028"/>
    <w:rsid w:val="00847328"/>
    <w:rsid w:val="00847458"/>
    <w:rsid w:val="00847686"/>
    <w:rsid w:val="00847989"/>
    <w:rsid w:val="00847E3F"/>
    <w:rsid w:val="00850292"/>
    <w:rsid w:val="008503FB"/>
    <w:rsid w:val="008506CF"/>
    <w:rsid w:val="00850A5F"/>
    <w:rsid w:val="00850CEC"/>
    <w:rsid w:val="0085124E"/>
    <w:rsid w:val="00851590"/>
    <w:rsid w:val="008515B6"/>
    <w:rsid w:val="008516EF"/>
    <w:rsid w:val="00851740"/>
    <w:rsid w:val="008517CF"/>
    <w:rsid w:val="008517D0"/>
    <w:rsid w:val="00851841"/>
    <w:rsid w:val="0085185C"/>
    <w:rsid w:val="008518D6"/>
    <w:rsid w:val="008519B9"/>
    <w:rsid w:val="008519C9"/>
    <w:rsid w:val="00851A0C"/>
    <w:rsid w:val="00851B72"/>
    <w:rsid w:val="00852377"/>
    <w:rsid w:val="00852441"/>
    <w:rsid w:val="008527E8"/>
    <w:rsid w:val="00852D37"/>
    <w:rsid w:val="008530F0"/>
    <w:rsid w:val="0085318D"/>
    <w:rsid w:val="00853218"/>
    <w:rsid w:val="00853856"/>
    <w:rsid w:val="008542BC"/>
    <w:rsid w:val="00854489"/>
    <w:rsid w:val="00854DCE"/>
    <w:rsid w:val="008556E2"/>
    <w:rsid w:val="00855B51"/>
    <w:rsid w:val="00855CC1"/>
    <w:rsid w:val="00855ED1"/>
    <w:rsid w:val="008560FF"/>
    <w:rsid w:val="008561AC"/>
    <w:rsid w:val="00856344"/>
    <w:rsid w:val="008565C7"/>
    <w:rsid w:val="00856B69"/>
    <w:rsid w:val="00856BB1"/>
    <w:rsid w:val="00856C66"/>
    <w:rsid w:val="00856FD1"/>
    <w:rsid w:val="00856FDC"/>
    <w:rsid w:val="008571A1"/>
    <w:rsid w:val="00857609"/>
    <w:rsid w:val="00857F67"/>
    <w:rsid w:val="0086052F"/>
    <w:rsid w:val="008606B3"/>
    <w:rsid w:val="00860AD4"/>
    <w:rsid w:val="00860FF5"/>
    <w:rsid w:val="008615C2"/>
    <w:rsid w:val="00862255"/>
    <w:rsid w:val="00862659"/>
    <w:rsid w:val="008626D4"/>
    <w:rsid w:val="00862797"/>
    <w:rsid w:val="008628D3"/>
    <w:rsid w:val="00862AD4"/>
    <w:rsid w:val="00862B58"/>
    <w:rsid w:val="00862BE1"/>
    <w:rsid w:val="00862CB5"/>
    <w:rsid w:val="00862CD7"/>
    <w:rsid w:val="00862D21"/>
    <w:rsid w:val="00862E28"/>
    <w:rsid w:val="0086316A"/>
    <w:rsid w:val="00863544"/>
    <w:rsid w:val="008636BD"/>
    <w:rsid w:val="0086376B"/>
    <w:rsid w:val="00863BDF"/>
    <w:rsid w:val="00863D40"/>
    <w:rsid w:val="00864315"/>
    <w:rsid w:val="0086450E"/>
    <w:rsid w:val="008645FA"/>
    <w:rsid w:val="00864673"/>
    <w:rsid w:val="00864D62"/>
    <w:rsid w:val="00864D7D"/>
    <w:rsid w:val="008653DC"/>
    <w:rsid w:val="0086544A"/>
    <w:rsid w:val="00866952"/>
    <w:rsid w:val="00866D83"/>
    <w:rsid w:val="00866F67"/>
    <w:rsid w:val="008671F3"/>
    <w:rsid w:val="00867773"/>
    <w:rsid w:val="008677F6"/>
    <w:rsid w:val="00867A6B"/>
    <w:rsid w:val="00867C12"/>
    <w:rsid w:val="00867DCC"/>
    <w:rsid w:val="00867DCE"/>
    <w:rsid w:val="00870505"/>
    <w:rsid w:val="0087067E"/>
    <w:rsid w:val="0087069C"/>
    <w:rsid w:val="0087070E"/>
    <w:rsid w:val="008709C3"/>
    <w:rsid w:val="00870A4F"/>
    <w:rsid w:val="008711F7"/>
    <w:rsid w:val="00871327"/>
    <w:rsid w:val="00871AF8"/>
    <w:rsid w:val="0087264C"/>
    <w:rsid w:val="008727E8"/>
    <w:rsid w:val="0087293F"/>
    <w:rsid w:val="008729DC"/>
    <w:rsid w:val="00872C18"/>
    <w:rsid w:val="00872D40"/>
    <w:rsid w:val="00872F4C"/>
    <w:rsid w:val="008731EC"/>
    <w:rsid w:val="00873411"/>
    <w:rsid w:val="0087357E"/>
    <w:rsid w:val="008735B9"/>
    <w:rsid w:val="00873943"/>
    <w:rsid w:val="00873AF6"/>
    <w:rsid w:val="00873D0F"/>
    <w:rsid w:val="00873D95"/>
    <w:rsid w:val="0087404E"/>
    <w:rsid w:val="0087498B"/>
    <w:rsid w:val="00875223"/>
    <w:rsid w:val="0087523A"/>
    <w:rsid w:val="008752EB"/>
    <w:rsid w:val="008755E1"/>
    <w:rsid w:val="00875C2F"/>
    <w:rsid w:val="00876017"/>
    <w:rsid w:val="0087636D"/>
    <w:rsid w:val="0087665A"/>
    <w:rsid w:val="00876818"/>
    <w:rsid w:val="00876ACC"/>
    <w:rsid w:val="00876CB6"/>
    <w:rsid w:val="00877279"/>
    <w:rsid w:val="00877492"/>
    <w:rsid w:val="00877578"/>
    <w:rsid w:val="008775A4"/>
    <w:rsid w:val="008775D8"/>
    <w:rsid w:val="00877B90"/>
    <w:rsid w:val="00877C35"/>
    <w:rsid w:val="0088006C"/>
    <w:rsid w:val="00880663"/>
    <w:rsid w:val="00880BDA"/>
    <w:rsid w:val="00880D29"/>
    <w:rsid w:val="00880D4C"/>
    <w:rsid w:val="00880DF2"/>
    <w:rsid w:val="00881506"/>
    <w:rsid w:val="008815F4"/>
    <w:rsid w:val="008818E9"/>
    <w:rsid w:val="00881C14"/>
    <w:rsid w:val="00881DEB"/>
    <w:rsid w:val="00881F31"/>
    <w:rsid w:val="00882A68"/>
    <w:rsid w:val="00882D7B"/>
    <w:rsid w:val="008838F5"/>
    <w:rsid w:val="00883AE1"/>
    <w:rsid w:val="00883CA6"/>
    <w:rsid w:val="00883D30"/>
    <w:rsid w:val="00884163"/>
    <w:rsid w:val="008843F8"/>
    <w:rsid w:val="008847E4"/>
    <w:rsid w:val="00884FE9"/>
    <w:rsid w:val="008851E2"/>
    <w:rsid w:val="008868F8"/>
    <w:rsid w:val="00886A54"/>
    <w:rsid w:val="00886D1C"/>
    <w:rsid w:val="00886D29"/>
    <w:rsid w:val="00886E33"/>
    <w:rsid w:val="00887295"/>
    <w:rsid w:val="0088774D"/>
    <w:rsid w:val="00887A05"/>
    <w:rsid w:val="0089063D"/>
    <w:rsid w:val="008908E8"/>
    <w:rsid w:val="00890AD9"/>
    <w:rsid w:val="00890CB6"/>
    <w:rsid w:val="00890E99"/>
    <w:rsid w:val="0089104A"/>
    <w:rsid w:val="0089114B"/>
    <w:rsid w:val="00891CC8"/>
    <w:rsid w:val="008925D8"/>
    <w:rsid w:val="008927B9"/>
    <w:rsid w:val="008927DF"/>
    <w:rsid w:val="00892CF5"/>
    <w:rsid w:val="00892DA9"/>
    <w:rsid w:val="00893183"/>
    <w:rsid w:val="008936AF"/>
    <w:rsid w:val="008943FE"/>
    <w:rsid w:val="00894ABC"/>
    <w:rsid w:val="00895356"/>
    <w:rsid w:val="008954D7"/>
    <w:rsid w:val="0089595B"/>
    <w:rsid w:val="00895D32"/>
    <w:rsid w:val="00895E9E"/>
    <w:rsid w:val="008960E0"/>
    <w:rsid w:val="008962FE"/>
    <w:rsid w:val="00896CC9"/>
    <w:rsid w:val="008970FF"/>
    <w:rsid w:val="00897341"/>
    <w:rsid w:val="0089736C"/>
    <w:rsid w:val="0089761E"/>
    <w:rsid w:val="00897689"/>
    <w:rsid w:val="00897719"/>
    <w:rsid w:val="00897C11"/>
    <w:rsid w:val="00897C41"/>
    <w:rsid w:val="00897C65"/>
    <w:rsid w:val="008A01A8"/>
    <w:rsid w:val="008A082B"/>
    <w:rsid w:val="008A0F87"/>
    <w:rsid w:val="008A1D79"/>
    <w:rsid w:val="008A2809"/>
    <w:rsid w:val="008A2D77"/>
    <w:rsid w:val="008A3095"/>
    <w:rsid w:val="008A3FB9"/>
    <w:rsid w:val="008A4010"/>
    <w:rsid w:val="008A4143"/>
    <w:rsid w:val="008A4563"/>
    <w:rsid w:val="008A4CE3"/>
    <w:rsid w:val="008A4E4E"/>
    <w:rsid w:val="008A4EAA"/>
    <w:rsid w:val="008A515A"/>
    <w:rsid w:val="008A51B2"/>
    <w:rsid w:val="008A5419"/>
    <w:rsid w:val="008A56F7"/>
    <w:rsid w:val="008A577C"/>
    <w:rsid w:val="008A5856"/>
    <w:rsid w:val="008A595B"/>
    <w:rsid w:val="008A5C24"/>
    <w:rsid w:val="008A5F1B"/>
    <w:rsid w:val="008A5F7B"/>
    <w:rsid w:val="008A6039"/>
    <w:rsid w:val="008A6115"/>
    <w:rsid w:val="008A61FF"/>
    <w:rsid w:val="008A6710"/>
    <w:rsid w:val="008A6CE3"/>
    <w:rsid w:val="008A7089"/>
    <w:rsid w:val="008A7189"/>
    <w:rsid w:val="008A7867"/>
    <w:rsid w:val="008A7EF1"/>
    <w:rsid w:val="008B004C"/>
    <w:rsid w:val="008B02B0"/>
    <w:rsid w:val="008B03EB"/>
    <w:rsid w:val="008B0650"/>
    <w:rsid w:val="008B07F1"/>
    <w:rsid w:val="008B0AD7"/>
    <w:rsid w:val="008B0B47"/>
    <w:rsid w:val="008B0FB9"/>
    <w:rsid w:val="008B10A3"/>
    <w:rsid w:val="008B13A5"/>
    <w:rsid w:val="008B154D"/>
    <w:rsid w:val="008B1747"/>
    <w:rsid w:val="008B1F54"/>
    <w:rsid w:val="008B1F70"/>
    <w:rsid w:val="008B26C1"/>
    <w:rsid w:val="008B2706"/>
    <w:rsid w:val="008B2B77"/>
    <w:rsid w:val="008B2C8C"/>
    <w:rsid w:val="008B2CE3"/>
    <w:rsid w:val="008B2F9F"/>
    <w:rsid w:val="008B320B"/>
    <w:rsid w:val="008B3228"/>
    <w:rsid w:val="008B3316"/>
    <w:rsid w:val="008B34D1"/>
    <w:rsid w:val="008B36B7"/>
    <w:rsid w:val="008B386D"/>
    <w:rsid w:val="008B38CF"/>
    <w:rsid w:val="008B3AC3"/>
    <w:rsid w:val="008B3E1B"/>
    <w:rsid w:val="008B4329"/>
    <w:rsid w:val="008B4586"/>
    <w:rsid w:val="008B4725"/>
    <w:rsid w:val="008B47C7"/>
    <w:rsid w:val="008B4DCE"/>
    <w:rsid w:val="008B4F29"/>
    <w:rsid w:val="008B5107"/>
    <w:rsid w:val="008B5AEE"/>
    <w:rsid w:val="008B5C04"/>
    <w:rsid w:val="008B5F24"/>
    <w:rsid w:val="008B615C"/>
    <w:rsid w:val="008B670F"/>
    <w:rsid w:val="008B6821"/>
    <w:rsid w:val="008B6892"/>
    <w:rsid w:val="008B6B31"/>
    <w:rsid w:val="008B6C4D"/>
    <w:rsid w:val="008B6D9F"/>
    <w:rsid w:val="008B6F68"/>
    <w:rsid w:val="008B7216"/>
    <w:rsid w:val="008B7338"/>
    <w:rsid w:val="008B7579"/>
    <w:rsid w:val="008B7708"/>
    <w:rsid w:val="008B7CC6"/>
    <w:rsid w:val="008C05A5"/>
    <w:rsid w:val="008C0603"/>
    <w:rsid w:val="008C0621"/>
    <w:rsid w:val="008C071D"/>
    <w:rsid w:val="008C0BC7"/>
    <w:rsid w:val="008C1165"/>
    <w:rsid w:val="008C143A"/>
    <w:rsid w:val="008C1649"/>
    <w:rsid w:val="008C16A9"/>
    <w:rsid w:val="008C1B0D"/>
    <w:rsid w:val="008C1C88"/>
    <w:rsid w:val="008C27B2"/>
    <w:rsid w:val="008C3401"/>
    <w:rsid w:val="008C358F"/>
    <w:rsid w:val="008C3BE6"/>
    <w:rsid w:val="008C4253"/>
    <w:rsid w:val="008C4742"/>
    <w:rsid w:val="008C4880"/>
    <w:rsid w:val="008C4E57"/>
    <w:rsid w:val="008C4F17"/>
    <w:rsid w:val="008C53B5"/>
    <w:rsid w:val="008C590C"/>
    <w:rsid w:val="008C5921"/>
    <w:rsid w:val="008C5BD3"/>
    <w:rsid w:val="008C5C93"/>
    <w:rsid w:val="008C60CE"/>
    <w:rsid w:val="008C6130"/>
    <w:rsid w:val="008C6287"/>
    <w:rsid w:val="008C668B"/>
    <w:rsid w:val="008C6961"/>
    <w:rsid w:val="008C6CC7"/>
    <w:rsid w:val="008C7F0F"/>
    <w:rsid w:val="008C7FCF"/>
    <w:rsid w:val="008C7FF5"/>
    <w:rsid w:val="008D0020"/>
    <w:rsid w:val="008D0889"/>
    <w:rsid w:val="008D0953"/>
    <w:rsid w:val="008D0C1C"/>
    <w:rsid w:val="008D1198"/>
    <w:rsid w:val="008D1331"/>
    <w:rsid w:val="008D1666"/>
    <w:rsid w:val="008D1922"/>
    <w:rsid w:val="008D1A37"/>
    <w:rsid w:val="008D1CE7"/>
    <w:rsid w:val="008D1F68"/>
    <w:rsid w:val="008D209D"/>
    <w:rsid w:val="008D21FE"/>
    <w:rsid w:val="008D26F1"/>
    <w:rsid w:val="008D2CBE"/>
    <w:rsid w:val="008D2F37"/>
    <w:rsid w:val="008D31CD"/>
    <w:rsid w:val="008D3210"/>
    <w:rsid w:val="008D3300"/>
    <w:rsid w:val="008D33DD"/>
    <w:rsid w:val="008D3B42"/>
    <w:rsid w:val="008D3BD3"/>
    <w:rsid w:val="008D454A"/>
    <w:rsid w:val="008D47A7"/>
    <w:rsid w:val="008D4948"/>
    <w:rsid w:val="008D4A8B"/>
    <w:rsid w:val="008D4B02"/>
    <w:rsid w:val="008D4BD7"/>
    <w:rsid w:val="008D524A"/>
    <w:rsid w:val="008D554A"/>
    <w:rsid w:val="008D58B4"/>
    <w:rsid w:val="008D5DFF"/>
    <w:rsid w:val="008D5FD6"/>
    <w:rsid w:val="008D5FE0"/>
    <w:rsid w:val="008D6112"/>
    <w:rsid w:val="008D6348"/>
    <w:rsid w:val="008D6AA6"/>
    <w:rsid w:val="008D6B63"/>
    <w:rsid w:val="008D6DF4"/>
    <w:rsid w:val="008D6EEC"/>
    <w:rsid w:val="008D74C2"/>
    <w:rsid w:val="008D7806"/>
    <w:rsid w:val="008D7E17"/>
    <w:rsid w:val="008D7EB3"/>
    <w:rsid w:val="008D7FF4"/>
    <w:rsid w:val="008E07EA"/>
    <w:rsid w:val="008E1010"/>
    <w:rsid w:val="008E10D5"/>
    <w:rsid w:val="008E1855"/>
    <w:rsid w:val="008E18BB"/>
    <w:rsid w:val="008E19C6"/>
    <w:rsid w:val="008E1CEB"/>
    <w:rsid w:val="008E1D27"/>
    <w:rsid w:val="008E257E"/>
    <w:rsid w:val="008E2B5E"/>
    <w:rsid w:val="008E3013"/>
    <w:rsid w:val="008E37F5"/>
    <w:rsid w:val="008E38C7"/>
    <w:rsid w:val="008E3E87"/>
    <w:rsid w:val="008E3F7E"/>
    <w:rsid w:val="008E40C6"/>
    <w:rsid w:val="008E41FB"/>
    <w:rsid w:val="008E452B"/>
    <w:rsid w:val="008E4CFF"/>
    <w:rsid w:val="008E4F80"/>
    <w:rsid w:val="008E5E42"/>
    <w:rsid w:val="008E647A"/>
    <w:rsid w:val="008E6626"/>
    <w:rsid w:val="008E6642"/>
    <w:rsid w:val="008E6904"/>
    <w:rsid w:val="008E6C17"/>
    <w:rsid w:val="008E6F8D"/>
    <w:rsid w:val="008E705E"/>
    <w:rsid w:val="008E73C3"/>
    <w:rsid w:val="008E7478"/>
    <w:rsid w:val="008E78D3"/>
    <w:rsid w:val="008E7A98"/>
    <w:rsid w:val="008E7B8D"/>
    <w:rsid w:val="008E7C57"/>
    <w:rsid w:val="008E7D1C"/>
    <w:rsid w:val="008E7FDC"/>
    <w:rsid w:val="008F01DA"/>
    <w:rsid w:val="008F041C"/>
    <w:rsid w:val="008F068E"/>
    <w:rsid w:val="008F07A2"/>
    <w:rsid w:val="008F0C8E"/>
    <w:rsid w:val="008F0E99"/>
    <w:rsid w:val="008F1524"/>
    <w:rsid w:val="008F1ABC"/>
    <w:rsid w:val="008F1C47"/>
    <w:rsid w:val="008F1E35"/>
    <w:rsid w:val="008F261B"/>
    <w:rsid w:val="008F2B8F"/>
    <w:rsid w:val="008F331D"/>
    <w:rsid w:val="008F374D"/>
    <w:rsid w:val="008F376C"/>
    <w:rsid w:val="008F37A3"/>
    <w:rsid w:val="008F3D33"/>
    <w:rsid w:val="008F47D8"/>
    <w:rsid w:val="008F48F8"/>
    <w:rsid w:val="008F4A6F"/>
    <w:rsid w:val="008F4B31"/>
    <w:rsid w:val="008F4B92"/>
    <w:rsid w:val="008F4BC4"/>
    <w:rsid w:val="008F4D77"/>
    <w:rsid w:val="008F52BB"/>
    <w:rsid w:val="008F52E0"/>
    <w:rsid w:val="008F5450"/>
    <w:rsid w:val="008F5481"/>
    <w:rsid w:val="008F5499"/>
    <w:rsid w:val="008F569E"/>
    <w:rsid w:val="008F5E05"/>
    <w:rsid w:val="008F7288"/>
    <w:rsid w:val="008F72A5"/>
    <w:rsid w:val="008F74FA"/>
    <w:rsid w:val="008F7615"/>
    <w:rsid w:val="00900220"/>
    <w:rsid w:val="00900237"/>
    <w:rsid w:val="009005B9"/>
    <w:rsid w:val="00900AEB"/>
    <w:rsid w:val="00900D17"/>
    <w:rsid w:val="00900D2A"/>
    <w:rsid w:val="00900F46"/>
    <w:rsid w:val="0090112B"/>
    <w:rsid w:val="00901322"/>
    <w:rsid w:val="009013E6"/>
    <w:rsid w:val="00901455"/>
    <w:rsid w:val="009014FD"/>
    <w:rsid w:val="00901570"/>
    <w:rsid w:val="009016A6"/>
    <w:rsid w:val="00901A6B"/>
    <w:rsid w:val="00901DC1"/>
    <w:rsid w:val="0090237D"/>
    <w:rsid w:val="0090282C"/>
    <w:rsid w:val="009029ED"/>
    <w:rsid w:val="00902A99"/>
    <w:rsid w:val="009032D3"/>
    <w:rsid w:val="009034AB"/>
    <w:rsid w:val="009036F7"/>
    <w:rsid w:val="00903D7B"/>
    <w:rsid w:val="00904498"/>
    <w:rsid w:val="009045B4"/>
    <w:rsid w:val="0090469F"/>
    <w:rsid w:val="0090472F"/>
    <w:rsid w:val="0090491B"/>
    <w:rsid w:val="00904B46"/>
    <w:rsid w:val="00904C25"/>
    <w:rsid w:val="00905529"/>
    <w:rsid w:val="009056D5"/>
    <w:rsid w:val="0090582B"/>
    <w:rsid w:val="00905CDB"/>
    <w:rsid w:val="009064E6"/>
    <w:rsid w:val="0090667F"/>
    <w:rsid w:val="009066E3"/>
    <w:rsid w:val="00906F81"/>
    <w:rsid w:val="00907104"/>
    <w:rsid w:val="009076DA"/>
    <w:rsid w:val="0090776D"/>
    <w:rsid w:val="00910037"/>
    <w:rsid w:val="00910C01"/>
    <w:rsid w:val="00910C87"/>
    <w:rsid w:val="00910D5A"/>
    <w:rsid w:val="00910EA2"/>
    <w:rsid w:val="00911313"/>
    <w:rsid w:val="00911716"/>
    <w:rsid w:val="00911EE8"/>
    <w:rsid w:val="009124E1"/>
    <w:rsid w:val="00912566"/>
    <w:rsid w:val="00912EB4"/>
    <w:rsid w:val="00912F38"/>
    <w:rsid w:val="00912F52"/>
    <w:rsid w:val="0091371A"/>
    <w:rsid w:val="00913725"/>
    <w:rsid w:val="00913838"/>
    <w:rsid w:val="00913D17"/>
    <w:rsid w:val="00913EEB"/>
    <w:rsid w:val="0091428E"/>
    <w:rsid w:val="009148DB"/>
    <w:rsid w:val="00915408"/>
    <w:rsid w:val="00915692"/>
    <w:rsid w:val="00915A38"/>
    <w:rsid w:val="00915DC0"/>
    <w:rsid w:val="00916324"/>
    <w:rsid w:val="009163DC"/>
    <w:rsid w:val="0091681D"/>
    <w:rsid w:val="009169C7"/>
    <w:rsid w:val="00916DE6"/>
    <w:rsid w:val="00917180"/>
    <w:rsid w:val="00917737"/>
    <w:rsid w:val="00917944"/>
    <w:rsid w:val="00920EE9"/>
    <w:rsid w:val="00920F35"/>
    <w:rsid w:val="009210CF"/>
    <w:rsid w:val="00921580"/>
    <w:rsid w:val="00921A91"/>
    <w:rsid w:val="00921ED4"/>
    <w:rsid w:val="00921F7D"/>
    <w:rsid w:val="0092220E"/>
    <w:rsid w:val="00922644"/>
    <w:rsid w:val="00922730"/>
    <w:rsid w:val="00922C99"/>
    <w:rsid w:val="00922F3B"/>
    <w:rsid w:val="00922FF6"/>
    <w:rsid w:val="0092303B"/>
    <w:rsid w:val="009239D8"/>
    <w:rsid w:val="009240C5"/>
    <w:rsid w:val="009241C7"/>
    <w:rsid w:val="0092476E"/>
    <w:rsid w:val="0092490E"/>
    <w:rsid w:val="00924A8B"/>
    <w:rsid w:val="009256C0"/>
    <w:rsid w:val="0092581D"/>
    <w:rsid w:val="00925965"/>
    <w:rsid w:val="00925B7C"/>
    <w:rsid w:val="00925EDA"/>
    <w:rsid w:val="009260C6"/>
    <w:rsid w:val="0092620A"/>
    <w:rsid w:val="00926224"/>
    <w:rsid w:val="0092637A"/>
    <w:rsid w:val="0092668D"/>
    <w:rsid w:val="00926CD1"/>
    <w:rsid w:val="00927025"/>
    <w:rsid w:val="0092736A"/>
    <w:rsid w:val="009275C5"/>
    <w:rsid w:val="009279D1"/>
    <w:rsid w:val="00927DB1"/>
    <w:rsid w:val="00927E0B"/>
    <w:rsid w:val="00927E30"/>
    <w:rsid w:val="00927EE9"/>
    <w:rsid w:val="00930163"/>
    <w:rsid w:val="00930347"/>
    <w:rsid w:val="00930910"/>
    <w:rsid w:val="00930AAE"/>
    <w:rsid w:val="00930BB9"/>
    <w:rsid w:val="00930D96"/>
    <w:rsid w:val="00930EB7"/>
    <w:rsid w:val="00931700"/>
    <w:rsid w:val="009318F2"/>
    <w:rsid w:val="00931ACF"/>
    <w:rsid w:val="00931BBE"/>
    <w:rsid w:val="00932326"/>
    <w:rsid w:val="0093243C"/>
    <w:rsid w:val="00932D67"/>
    <w:rsid w:val="0093314C"/>
    <w:rsid w:val="009339EC"/>
    <w:rsid w:val="00933B40"/>
    <w:rsid w:val="00933DBB"/>
    <w:rsid w:val="00934836"/>
    <w:rsid w:val="00935492"/>
    <w:rsid w:val="0093551D"/>
    <w:rsid w:val="00935814"/>
    <w:rsid w:val="00935B39"/>
    <w:rsid w:val="00935D6F"/>
    <w:rsid w:val="009366B1"/>
    <w:rsid w:val="0093690D"/>
    <w:rsid w:val="00936BFA"/>
    <w:rsid w:val="00936EC7"/>
    <w:rsid w:val="0093707A"/>
    <w:rsid w:val="00937276"/>
    <w:rsid w:val="009374D4"/>
    <w:rsid w:val="009376CD"/>
    <w:rsid w:val="009378F7"/>
    <w:rsid w:val="00937BFE"/>
    <w:rsid w:val="00937FDF"/>
    <w:rsid w:val="009402B6"/>
    <w:rsid w:val="00940430"/>
    <w:rsid w:val="00940651"/>
    <w:rsid w:val="00940F21"/>
    <w:rsid w:val="0094146B"/>
    <w:rsid w:val="0094288D"/>
    <w:rsid w:val="00942AF4"/>
    <w:rsid w:val="00942DA0"/>
    <w:rsid w:val="009430EF"/>
    <w:rsid w:val="009430F1"/>
    <w:rsid w:val="009431DC"/>
    <w:rsid w:val="0094368D"/>
    <w:rsid w:val="0094399A"/>
    <w:rsid w:val="00943E45"/>
    <w:rsid w:val="0094405A"/>
    <w:rsid w:val="00944F66"/>
    <w:rsid w:val="00945868"/>
    <w:rsid w:val="00945B7E"/>
    <w:rsid w:val="00945CE5"/>
    <w:rsid w:val="00945F83"/>
    <w:rsid w:val="00945FF9"/>
    <w:rsid w:val="0094600E"/>
    <w:rsid w:val="0094611A"/>
    <w:rsid w:val="00946BAC"/>
    <w:rsid w:val="009470AE"/>
    <w:rsid w:val="00947166"/>
    <w:rsid w:val="009477B9"/>
    <w:rsid w:val="009479DD"/>
    <w:rsid w:val="00947C38"/>
    <w:rsid w:val="00947C53"/>
    <w:rsid w:val="00950152"/>
    <w:rsid w:val="00950577"/>
    <w:rsid w:val="00950799"/>
    <w:rsid w:val="0095085B"/>
    <w:rsid w:val="00950B19"/>
    <w:rsid w:val="00950E0E"/>
    <w:rsid w:val="00950F4B"/>
    <w:rsid w:val="00950F80"/>
    <w:rsid w:val="00951B1E"/>
    <w:rsid w:val="00952278"/>
    <w:rsid w:val="00952434"/>
    <w:rsid w:val="009525C4"/>
    <w:rsid w:val="00952C62"/>
    <w:rsid w:val="009532EF"/>
    <w:rsid w:val="00953699"/>
    <w:rsid w:val="009538F8"/>
    <w:rsid w:val="00953FA3"/>
    <w:rsid w:val="009541B9"/>
    <w:rsid w:val="009548EE"/>
    <w:rsid w:val="00954A3F"/>
    <w:rsid w:val="009555A8"/>
    <w:rsid w:val="00955A33"/>
    <w:rsid w:val="00955EE9"/>
    <w:rsid w:val="00956390"/>
    <w:rsid w:val="00956B33"/>
    <w:rsid w:val="00956BDE"/>
    <w:rsid w:val="00957034"/>
    <w:rsid w:val="009570F3"/>
    <w:rsid w:val="0095716F"/>
    <w:rsid w:val="009575F9"/>
    <w:rsid w:val="009577B6"/>
    <w:rsid w:val="00957894"/>
    <w:rsid w:val="00960115"/>
    <w:rsid w:val="009602A0"/>
    <w:rsid w:val="0096068F"/>
    <w:rsid w:val="0096086E"/>
    <w:rsid w:val="00960AE3"/>
    <w:rsid w:val="00960ED9"/>
    <w:rsid w:val="00960F8E"/>
    <w:rsid w:val="00960FBD"/>
    <w:rsid w:val="0096116A"/>
    <w:rsid w:val="0096186C"/>
    <w:rsid w:val="00961CEA"/>
    <w:rsid w:val="0096232F"/>
    <w:rsid w:val="009625D7"/>
    <w:rsid w:val="00962D9E"/>
    <w:rsid w:val="00962D9F"/>
    <w:rsid w:val="0096351F"/>
    <w:rsid w:val="00963695"/>
    <w:rsid w:val="0096378E"/>
    <w:rsid w:val="009637B0"/>
    <w:rsid w:val="00963B23"/>
    <w:rsid w:val="00963BB1"/>
    <w:rsid w:val="00964833"/>
    <w:rsid w:val="00964B9A"/>
    <w:rsid w:val="00964E74"/>
    <w:rsid w:val="00965114"/>
    <w:rsid w:val="0096565F"/>
    <w:rsid w:val="00965ABD"/>
    <w:rsid w:val="009660A6"/>
    <w:rsid w:val="00966109"/>
    <w:rsid w:val="0096646C"/>
    <w:rsid w:val="0096665F"/>
    <w:rsid w:val="00966937"/>
    <w:rsid w:val="009669A0"/>
    <w:rsid w:val="00966A0B"/>
    <w:rsid w:val="00966AC7"/>
    <w:rsid w:val="00966AD9"/>
    <w:rsid w:val="00967222"/>
    <w:rsid w:val="009673FC"/>
    <w:rsid w:val="00967721"/>
    <w:rsid w:val="00970769"/>
    <w:rsid w:val="009707A6"/>
    <w:rsid w:val="00970E9B"/>
    <w:rsid w:val="00971065"/>
    <w:rsid w:val="00971208"/>
    <w:rsid w:val="0097160A"/>
    <w:rsid w:val="00971CF3"/>
    <w:rsid w:val="00971F3A"/>
    <w:rsid w:val="00972266"/>
    <w:rsid w:val="00972353"/>
    <w:rsid w:val="0097250B"/>
    <w:rsid w:val="009725AA"/>
    <w:rsid w:val="00972AB6"/>
    <w:rsid w:val="00972C55"/>
    <w:rsid w:val="009731D0"/>
    <w:rsid w:val="009735F9"/>
    <w:rsid w:val="009739C1"/>
    <w:rsid w:val="00973BBF"/>
    <w:rsid w:val="00975225"/>
    <w:rsid w:val="00975269"/>
    <w:rsid w:val="00975538"/>
    <w:rsid w:val="00975C30"/>
    <w:rsid w:val="00975FD6"/>
    <w:rsid w:val="009764CF"/>
    <w:rsid w:val="00976770"/>
    <w:rsid w:val="009768C9"/>
    <w:rsid w:val="009770E3"/>
    <w:rsid w:val="009775C9"/>
    <w:rsid w:val="009776E0"/>
    <w:rsid w:val="0097786D"/>
    <w:rsid w:val="00977ABD"/>
    <w:rsid w:val="00977B55"/>
    <w:rsid w:val="00977BD3"/>
    <w:rsid w:val="009806A8"/>
    <w:rsid w:val="009806E7"/>
    <w:rsid w:val="00980885"/>
    <w:rsid w:val="009808D0"/>
    <w:rsid w:val="0098095B"/>
    <w:rsid w:val="00980BB5"/>
    <w:rsid w:val="00980F4A"/>
    <w:rsid w:val="0098127A"/>
    <w:rsid w:val="009819D7"/>
    <w:rsid w:val="00981CAC"/>
    <w:rsid w:val="00981E5D"/>
    <w:rsid w:val="00981FB1"/>
    <w:rsid w:val="00982193"/>
    <w:rsid w:val="0098230D"/>
    <w:rsid w:val="00982588"/>
    <w:rsid w:val="00982855"/>
    <w:rsid w:val="009830BD"/>
    <w:rsid w:val="00983885"/>
    <w:rsid w:val="00983C4F"/>
    <w:rsid w:val="00983EBC"/>
    <w:rsid w:val="00983F08"/>
    <w:rsid w:val="009855DE"/>
    <w:rsid w:val="00985B1C"/>
    <w:rsid w:val="00985DDA"/>
    <w:rsid w:val="00985EE7"/>
    <w:rsid w:val="0098627F"/>
    <w:rsid w:val="00986685"/>
    <w:rsid w:val="00986C27"/>
    <w:rsid w:val="00986C71"/>
    <w:rsid w:val="009870E8"/>
    <w:rsid w:val="009874FE"/>
    <w:rsid w:val="00987B15"/>
    <w:rsid w:val="00990009"/>
    <w:rsid w:val="009905FB"/>
    <w:rsid w:val="00990B57"/>
    <w:rsid w:val="00990F08"/>
    <w:rsid w:val="00991591"/>
    <w:rsid w:val="009915C1"/>
    <w:rsid w:val="00991651"/>
    <w:rsid w:val="00991DC8"/>
    <w:rsid w:val="00992472"/>
    <w:rsid w:val="00992A98"/>
    <w:rsid w:val="00992E25"/>
    <w:rsid w:val="0099337A"/>
    <w:rsid w:val="00993921"/>
    <w:rsid w:val="009939AB"/>
    <w:rsid w:val="00993AF0"/>
    <w:rsid w:val="00993D6B"/>
    <w:rsid w:val="00994172"/>
    <w:rsid w:val="009946AA"/>
    <w:rsid w:val="009949A8"/>
    <w:rsid w:val="00994AA5"/>
    <w:rsid w:val="00994B7E"/>
    <w:rsid w:val="00995288"/>
    <w:rsid w:val="0099539F"/>
    <w:rsid w:val="00995922"/>
    <w:rsid w:val="00995C28"/>
    <w:rsid w:val="00995CE3"/>
    <w:rsid w:val="00995CFC"/>
    <w:rsid w:val="00996888"/>
    <w:rsid w:val="009976E1"/>
    <w:rsid w:val="009979A2"/>
    <w:rsid w:val="009979FD"/>
    <w:rsid w:val="00997A38"/>
    <w:rsid w:val="009A00CF"/>
    <w:rsid w:val="009A0750"/>
    <w:rsid w:val="009A086E"/>
    <w:rsid w:val="009A0973"/>
    <w:rsid w:val="009A0F8B"/>
    <w:rsid w:val="009A1152"/>
    <w:rsid w:val="009A11EF"/>
    <w:rsid w:val="009A1273"/>
    <w:rsid w:val="009A13AA"/>
    <w:rsid w:val="009A189C"/>
    <w:rsid w:val="009A191F"/>
    <w:rsid w:val="009A1D71"/>
    <w:rsid w:val="009A27B9"/>
    <w:rsid w:val="009A28F4"/>
    <w:rsid w:val="009A2C0A"/>
    <w:rsid w:val="009A2C32"/>
    <w:rsid w:val="009A2F45"/>
    <w:rsid w:val="009A2FCE"/>
    <w:rsid w:val="009A3067"/>
    <w:rsid w:val="009A317C"/>
    <w:rsid w:val="009A3966"/>
    <w:rsid w:val="009A3C7C"/>
    <w:rsid w:val="009A4045"/>
    <w:rsid w:val="009A40A3"/>
    <w:rsid w:val="009A458A"/>
    <w:rsid w:val="009A46E3"/>
    <w:rsid w:val="009A4C08"/>
    <w:rsid w:val="009A517B"/>
    <w:rsid w:val="009A51B4"/>
    <w:rsid w:val="009A5387"/>
    <w:rsid w:val="009A541E"/>
    <w:rsid w:val="009A578D"/>
    <w:rsid w:val="009A5DE3"/>
    <w:rsid w:val="009A65E5"/>
    <w:rsid w:val="009A68B7"/>
    <w:rsid w:val="009A6B41"/>
    <w:rsid w:val="009A6CAC"/>
    <w:rsid w:val="009A708E"/>
    <w:rsid w:val="009B00CD"/>
    <w:rsid w:val="009B01A3"/>
    <w:rsid w:val="009B03EA"/>
    <w:rsid w:val="009B058D"/>
    <w:rsid w:val="009B06C0"/>
    <w:rsid w:val="009B07AA"/>
    <w:rsid w:val="009B0933"/>
    <w:rsid w:val="009B0937"/>
    <w:rsid w:val="009B1795"/>
    <w:rsid w:val="009B1873"/>
    <w:rsid w:val="009B1890"/>
    <w:rsid w:val="009B1B81"/>
    <w:rsid w:val="009B222A"/>
    <w:rsid w:val="009B2509"/>
    <w:rsid w:val="009B2619"/>
    <w:rsid w:val="009B298F"/>
    <w:rsid w:val="009B2A83"/>
    <w:rsid w:val="009B2CE0"/>
    <w:rsid w:val="009B2E07"/>
    <w:rsid w:val="009B3008"/>
    <w:rsid w:val="009B3048"/>
    <w:rsid w:val="009B3231"/>
    <w:rsid w:val="009B3574"/>
    <w:rsid w:val="009B372B"/>
    <w:rsid w:val="009B3B05"/>
    <w:rsid w:val="009B3CC2"/>
    <w:rsid w:val="009B3D56"/>
    <w:rsid w:val="009B4E10"/>
    <w:rsid w:val="009B51E7"/>
    <w:rsid w:val="009B522F"/>
    <w:rsid w:val="009B52A6"/>
    <w:rsid w:val="009B5D22"/>
    <w:rsid w:val="009B5FC3"/>
    <w:rsid w:val="009B6C2E"/>
    <w:rsid w:val="009B7160"/>
    <w:rsid w:val="009B7C39"/>
    <w:rsid w:val="009B7D95"/>
    <w:rsid w:val="009B7F33"/>
    <w:rsid w:val="009B7F99"/>
    <w:rsid w:val="009C03DF"/>
    <w:rsid w:val="009C0519"/>
    <w:rsid w:val="009C0747"/>
    <w:rsid w:val="009C080E"/>
    <w:rsid w:val="009C11AA"/>
    <w:rsid w:val="009C123A"/>
    <w:rsid w:val="009C188D"/>
    <w:rsid w:val="009C1EAD"/>
    <w:rsid w:val="009C1EB0"/>
    <w:rsid w:val="009C1F59"/>
    <w:rsid w:val="009C1F90"/>
    <w:rsid w:val="009C21D0"/>
    <w:rsid w:val="009C237E"/>
    <w:rsid w:val="009C253E"/>
    <w:rsid w:val="009C29F3"/>
    <w:rsid w:val="009C2E06"/>
    <w:rsid w:val="009C32D3"/>
    <w:rsid w:val="009C33D6"/>
    <w:rsid w:val="009C354D"/>
    <w:rsid w:val="009C3C08"/>
    <w:rsid w:val="009C4262"/>
    <w:rsid w:val="009C4707"/>
    <w:rsid w:val="009C58B5"/>
    <w:rsid w:val="009C59F7"/>
    <w:rsid w:val="009C5E97"/>
    <w:rsid w:val="009C5F8D"/>
    <w:rsid w:val="009C6DE7"/>
    <w:rsid w:val="009C7442"/>
    <w:rsid w:val="009C7876"/>
    <w:rsid w:val="009C78EA"/>
    <w:rsid w:val="009D026F"/>
    <w:rsid w:val="009D0341"/>
    <w:rsid w:val="009D03D2"/>
    <w:rsid w:val="009D07E7"/>
    <w:rsid w:val="009D0ABE"/>
    <w:rsid w:val="009D0C84"/>
    <w:rsid w:val="009D14FC"/>
    <w:rsid w:val="009D1654"/>
    <w:rsid w:val="009D16D5"/>
    <w:rsid w:val="009D1AC7"/>
    <w:rsid w:val="009D1AF1"/>
    <w:rsid w:val="009D1C68"/>
    <w:rsid w:val="009D1DCD"/>
    <w:rsid w:val="009D1DFC"/>
    <w:rsid w:val="009D2026"/>
    <w:rsid w:val="009D214D"/>
    <w:rsid w:val="009D2297"/>
    <w:rsid w:val="009D3041"/>
    <w:rsid w:val="009D3326"/>
    <w:rsid w:val="009D38DF"/>
    <w:rsid w:val="009D3AE0"/>
    <w:rsid w:val="009D3E39"/>
    <w:rsid w:val="009D3FAF"/>
    <w:rsid w:val="009D41F9"/>
    <w:rsid w:val="009D4275"/>
    <w:rsid w:val="009D42F8"/>
    <w:rsid w:val="009D4602"/>
    <w:rsid w:val="009D476A"/>
    <w:rsid w:val="009D506D"/>
    <w:rsid w:val="009D52CE"/>
    <w:rsid w:val="009D5422"/>
    <w:rsid w:val="009D624F"/>
    <w:rsid w:val="009D64E0"/>
    <w:rsid w:val="009D6E80"/>
    <w:rsid w:val="009D6F11"/>
    <w:rsid w:val="009D700E"/>
    <w:rsid w:val="009D7CB2"/>
    <w:rsid w:val="009D7DD1"/>
    <w:rsid w:val="009D7F9A"/>
    <w:rsid w:val="009E0088"/>
    <w:rsid w:val="009E0222"/>
    <w:rsid w:val="009E0537"/>
    <w:rsid w:val="009E05A7"/>
    <w:rsid w:val="009E093E"/>
    <w:rsid w:val="009E0B0A"/>
    <w:rsid w:val="009E0FD9"/>
    <w:rsid w:val="009E12B0"/>
    <w:rsid w:val="009E1581"/>
    <w:rsid w:val="009E1C2D"/>
    <w:rsid w:val="009E1D48"/>
    <w:rsid w:val="009E2706"/>
    <w:rsid w:val="009E278C"/>
    <w:rsid w:val="009E297B"/>
    <w:rsid w:val="009E29BE"/>
    <w:rsid w:val="009E2CE3"/>
    <w:rsid w:val="009E2FD2"/>
    <w:rsid w:val="009E37BC"/>
    <w:rsid w:val="009E3D3F"/>
    <w:rsid w:val="009E3DEF"/>
    <w:rsid w:val="009E4BE6"/>
    <w:rsid w:val="009E4F54"/>
    <w:rsid w:val="009E51A5"/>
    <w:rsid w:val="009E597F"/>
    <w:rsid w:val="009E5FE1"/>
    <w:rsid w:val="009E6279"/>
    <w:rsid w:val="009E62AA"/>
    <w:rsid w:val="009E62F0"/>
    <w:rsid w:val="009E6883"/>
    <w:rsid w:val="009E6A6F"/>
    <w:rsid w:val="009E6E27"/>
    <w:rsid w:val="009E6E8C"/>
    <w:rsid w:val="009E70CE"/>
    <w:rsid w:val="009E70F3"/>
    <w:rsid w:val="009E7543"/>
    <w:rsid w:val="009E77F4"/>
    <w:rsid w:val="009E7C2F"/>
    <w:rsid w:val="009E7E29"/>
    <w:rsid w:val="009E7E72"/>
    <w:rsid w:val="009F0034"/>
    <w:rsid w:val="009F007C"/>
    <w:rsid w:val="009F0111"/>
    <w:rsid w:val="009F0155"/>
    <w:rsid w:val="009F0750"/>
    <w:rsid w:val="009F19DD"/>
    <w:rsid w:val="009F1C95"/>
    <w:rsid w:val="009F1F43"/>
    <w:rsid w:val="009F28C9"/>
    <w:rsid w:val="009F29AE"/>
    <w:rsid w:val="009F31F6"/>
    <w:rsid w:val="009F329D"/>
    <w:rsid w:val="009F32C3"/>
    <w:rsid w:val="009F336C"/>
    <w:rsid w:val="009F34E3"/>
    <w:rsid w:val="009F36DD"/>
    <w:rsid w:val="009F3D00"/>
    <w:rsid w:val="009F4174"/>
    <w:rsid w:val="009F4319"/>
    <w:rsid w:val="009F4841"/>
    <w:rsid w:val="009F4996"/>
    <w:rsid w:val="009F4E47"/>
    <w:rsid w:val="009F4EC5"/>
    <w:rsid w:val="009F5102"/>
    <w:rsid w:val="009F61C7"/>
    <w:rsid w:val="009F6642"/>
    <w:rsid w:val="009F6828"/>
    <w:rsid w:val="009F6BAD"/>
    <w:rsid w:val="009F6D7E"/>
    <w:rsid w:val="009F6FA7"/>
    <w:rsid w:val="009F7254"/>
    <w:rsid w:val="009F7421"/>
    <w:rsid w:val="009F7B71"/>
    <w:rsid w:val="00A00110"/>
    <w:rsid w:val="00A002E5"/>
    <w:rsid w:val="00A00A96"/>
    <w:rsid w:val="00A00F86"/>
    <w:rsid w:val="00A01180"/>
    <w:rsid w:val="00A012B4"/>
    <w:rsid w:val="00A01953"/>
    <w:rsid w:val="00A01A51"/>
    <w:rsid w:val="00A01D52"/>
    <w:rsid w:val="00A01EE4"/>
    <w:rsid w:val="00A0219D"/>
    <w:rsid w:val="00A0248D"/>
    <w:rsid w:val="00A025F0"/>
    <w:rsid w:val="00A0267F"/>
    <w:rsid w:val="00A029D0"/>
    <w:rsid w:val="00A02AC6"/>
    <w:rsid w:val="00A039AA"/>
    <w:rsid w:val="00A0423E"/>
    <w:rsid w:val="00A044A4"/>
    <w:rsid w:val="00A04964"/>
    <w:rsid w:val="00A04988"/>
    <w:rsid w:val="00A04F4E"/>
    <w:rsid w:val="00A05046"/>
    <w:rsid w:val="00A05120"/>
    <w:rsid w:val="00A0554A"/>
    <w:rsid w:val="00A05A8B"/>
    <w:rsid w:val="00A05DF9"/>
    <w:rsid w:val="00A06006"/>
    <w:rsid w:val="00A0629E"/>
    <w:rsid w:val="00A06507"/>
    <w:rsid w:val="00A069A5"/>
    <w:rsid w:val="00A06D39"/>
    <w:rsid w:val="00A072F8"/>
    <w:rsid w:val="00A076F7"/>
    <w:rsid w:val="00A078DB"/>
    <w:rsid w:val="00A07AFD"/>
    <w:rsid w:val="00A101B9"/>
    <w:rsid w:val="00A104ED"/>
    <w:rsid w:val="00A1054F"/>
    <w:rsid w:val="00A106DC"/>
    <w:rsid w:val="00A11078"/>
    <w:rsid w:val="00A11274"/>
    <w:rsid w:val="00A113E2"/>
    <w:rsid w:val="00A11488"/>
    <w:rsid w:val="00A115B7"/>
    <w:rsid w:val="00A119C1"/>
    <w:rsid w:val="00A11B86"/>
    <w:rsid w:val="00A11BE7"/>
    <w:rsid w:val="00A11C86"/>
    <w:rsid w:val="00A12559"/>
    <w:rsid w:val="00A125E2"/>
    <w:rsid w:val="00A12B5E"/>
    <w:rsid w:val="00A12D43"/>
    <w:rsid w:val="00A135C6"/>
    <w:rsid w:val="00A13715"/>
    <w:rsid w:val="00A1378F"/>
    <w:rsid w:val="00A13F4B"/>
    <w:rsid w:val="00A13FB2"/>
    <w:rsid w:val="00A14372"/>
    <w:rsid w:val="00A14AA3"/>
    <w:rsid w:val="00A14AA5"/>
    <w:rsid w:val="00A14DCA"/>
    <w:rsid w:val="00A15362"/>
    <w:rsid w:val="00A1536C"/>
    <w:rsid w:val="00A1564D"/>
    <w:rsid w:val="00A158D6"/>
    <w:rsid w:val="00A15B46"/>
    <w:rsid w:val="00A1646F"/>
    <w:rsid w:val="00A1650C"/>
    <w:rsid w:val="00A16691"/>
    <w:rsid w:val="00A16AB7"/>
    <w:rsid w:val="00A16C66"/>
    <w:rsid w:val="00A17397"/>
    <w:rsid w:val="00A178B2"/>
    <w:rsid w:val="00A17A8E"/>
    <w:rsid w:val="00A17C3E"/>
    <w:rsid w:val="00A17CA0"/>
    <w:rsid w:val="00A17D21"/>
    <w:rsid w:val="00A20298"/>
    <w:rsid w:val="00A209A9"/>
    <w:rsid w:val="00A20AEC"/>
    <w:rsid w:val="00A20C83"/>
    <w:rsid w:val="00A21723"/>
    <w:rsid w:val="00A21AE7"/>
    <w:rsid w:val="00A2259A"/>
    <w:rsid w:val="00A23726"/>
    <w:rsid w:val="00A23DE5"/>
    <w:rsid w:val="00A2410E"/>
    <w:rsid w:val="00A241EF"/>
    <w:rsid w:val="00A2439C"/>
    <w:rsid w:val="00A2458B"/>
    <w:rsid w:val="00A247E1"/>
    <w:rsid w:val="00A24963"/>
    <w:rsid w:val="00A25CAB"/>
    <w:rsid w:val="00A25F6A"/>
    <w:rsid w:val="00A2635B"/>
    <w:rsid w:val="00A26C0D"/>
    <w:rsid w:val="00A27058"/>
    <w:rsid w:val="00A275E4"/>
    <w:rsid w:val="00A27F96"/>
    <w:rsid w:val="00A3021E"/>
    <w:rsid w:val="00A30288"/>
    <w:rsid w:val="00A30F48"/>
    <w:rsid w:val="00A310C7"/>
    <w:rsid w:val="00A313FE"/>
    <w:rsid w:val="00A319A5"/>
    <w:rsid w:val="00A31F0C"/>
    <w:rsid w:val="00A322A1"/>
    <w:rsid w:val="00A32A77"/>
    <w:rsid w:val="00A32CB9"/>
    <w:rsid w:val="00A33069"/>
    <w:rsid w:val="00A33152"/>
    <w:rsid w:val="00A33417"/>
    <w:rsid w:val="00A33751"/>
    <w:rsid w:val="00A33B38"/>
    <w:rsid w:val="00A33DB1"/>
    <w:rsid w:val="00A33E3B"/>
    <w:rsid w:val="00A33F93"/>
    <w:rsid w:val="00A34390"/>
    <w:rsid w:val="00A34C16"/>
    <w:rsid w:val="00A34D6D"/>
    <w:rsid w:val="00A3511D"/>
    <w:rsid w:val="00A356F7"/>
    <w:rsid w:val="00A35876"/>
    <w:rsid w:val="00A35BFB"/>
    <w:rsid w:val="00A35CC3"/>
    <w:rsid w:val="00A35D97"/>
    <w:rsid w:val="00A35EB9"/>
    <w:rsid w:val="00A35EE4"/>
    <w:rsid w:val="00A35FA5"/>
    <w:rsid w:val="00A36763"/>
    <w:rsid w:val="00A36B9C"/>
    <w:rsid w:val="00A36E4C"/>
    <w:rsid w:val="00A36EF9"/>
    <w:rsid w:val="00A36F0A"/>
    <w:rsid w:val="00A37867"/>
    <w:rsid w:val="00A37C62"/>
    <w:rsid w:val="00A37EF8"/>
    <w:rsid w:val="00A40351"/>
    <w:rsid w:val="00A40558"/>
    <w:rsid w:val="00A40960"/>
    <w:rsid w:val="00A40D6E"/>
    <w:rsid w:val="00A40F1E"/>
    <w:rsid w:val="00A4110C"/>
    <w:rsid w:val="00A4172B"/>
    <w:rsid w:val="00A41C00"/>
    <w:rsid w:val="00A422B9"/>
    <w:rsid w:val="00A428C3"/>
    <w:rsid w:val="00A42AE6"/>
    <w:rsid w:val="00A42BC3"/>
    <w:rsid w:val="00A42CB5"/>
    <w:rsid w:val="00A42E99"/>
    <w:rsid w:val="00A42FD8"/>
    <w:rsid w:val="00A436B9"/>
    <w:rsid w:val="00A43C1D"/>
    <w:rsid w:val="00A43E20"/>
    <w:rsid w:val="00A445FF"/>
    <w:rsid w:val="00A44800"/>
    <w:rsid w:val="00A449F8"/>
    <w:rsid w:val="00A44EB6"/>
    <w:rsid w:val="00A4555C"/>
    <w:rsid w:val="00A462B1"/>
    <w:rsid w:val="00A46FD5"/>
    <w:rsid w:val="00A4787E"/>
    <w:rsid w:val="00A478CE"/>
    <w:rsid w:val="00A47A29"/>
    <w:rsid w:val="00A47C5A"/>
    <w:rsid w:val="00A47EC1"/>
    <w:rsid w:val="00A50060"/>
    <w:rsid w:val="00A50216"/>
    <w:rsid w:val="00A504E2"/>
    <w:rsid w:val="00A505F7"/>
    <w:rsid w:val="00A5076F"/>
    <w:rsid w:val="00A50BB7"/>
    <w:rsid w:val="00A51404"/>
    <w:rsid w:val="00A51F28"/>
    <w:rsid w:val="00A524C9"/>
    <w:rsid w:val="00A5294D"/>
    <w:rsid w:val="00A52E17"/>
    <w:rsid w:val="00A52F99"/>
    <w:rsid w:val="00A53063"/>
    <w:rsid w:val="00A534D0"/>
    <w:rsid w:val="00A537BA"/>
    <w:rsid w:val="00A53E45"/>
    <w:rsid w:val="00A53E49"/>
    <w:rsid w:val="00A53FF1"/>
    <w:rsid w:val="00A54502"/>
    <w:rsid w:val="00A548D9"/>
    <w:rsid w:val="00A54D4E"/>
    <w:rsid w:val="00A55892"/>
    <w:rsid w:val="00A55948"/>
    <w:rsid w:val="00A55AF1"/>
    <w:rsid w:val="00A55EE1"/>
    <w:rsid w:val="00A56470"/>
    <w:rsid w:val="00A565F8"/>
    <w:rsid w:val="00A56871"/>
    <w:rsid w:val="00A56FD1"/>
    <w:rsid w:val="00A5728C"/>
    <w:rsid w:val="00A574C2"/>
    <w:rsid w:val="00A57738"/>
    <w:rsid w:val="00A57A37"/>
    <w:rsid w:val="00A57ABF"/>
    <w:rsid w:val="00A57D89"/>
    <w:rsid w:val="00A6031B"/>
    <w:rsid w:val="00A6034F"/>
    <w:rsid w:val="00A60798"/>
    <w:rsid w:val="00A607DE"/>
    <w:rsid w:val="00A60F57"/>
    <w:rsid w:val="00A61476"/>
    <w:rsid w:val="00A61BCE"/>
    <w:rsid w:val="00A6225A"/>
    <w:rsid w:val="00A62334"/>
    <w:rsid w:val="00A624C7"/>
    <w:rsid w:val="00A626C2"/>
    <w:rsid w:val="00A626F5"/>
    <w:rsid w:val="00A62D89"/>
    <w:rsid w:val="00A62EAA"/>
    <w:rsid w:val="00A62F05"/>
    <w:rsid w:val="00A62F08"/>
    <w:rsid w:val="00A62F73"/>
    <w:rsid w:val="00A6383E"/>
    <w:rsid w:val="00A63A9E"/>
    <w:rsid w:val="00A63F0D"/>
    <w:rsid w:val="00A643D2"/>
    <w:rsid w:val="00A64809"/>
    <w:rsid w:val="00A64C53"/>
    <w:rsid w:val="00A650D7"/>
    <w:rsid w:val="00A652FB"/>
    <w:rsid w:val="00A653D4"/>
    <w:rsid w:val="00A658BE"/>
    <w:rsid w:val="00A65CDF"/>
    <w:rsid w:val="00A65D51"/>
    <w:rsid w:val="00A65DF2"/>
    <w:rsid w:val="00A66302"/>
    <w:rsid w:val="00A6682D"/>
    <w:rsid w:val="00A66CBD"/>
    <w:rsid w:val="00A673E2"/>
    <w:rsid w:val="00A678FB"/>
    <w:rsid w:val="00A67A29"/>
    <w:rsid w:val="00A67B2D"/>
    <w:rsid w:val="00A67BFC"/>
    <w:rsid w:val="00A67C67"/>
    <w:rsid w:val="00A67DA4"/>
    <w:rsid w:val="00A70000"/>
    <w:rsid w:val="00A70018"/>
    <w:rsid w:val="00A70132"/>
    <w:rsid w:val="00A70172"/>
    <w:rsid w:val="00A702BE"/>
    <w:rsid w:val="00A70343"/>
    <w:rsid w:val="00A7188A"/>
    <w:rsid w:val="00A7191F"/>
    <w:rsid w:val="00A71997"/>
    <w:rsid w:val="00A71A26"/>
    <w:rsid w:val="00A71C64"/>
    <w:rsid w:val="00A7253F"/>
    <w:rsid w:val="00A72559"/>
    <w:rsid w:val="00A725FD"/>
    <w:rsid w:val="00A72CEC"/>
    <w:rsid w:val="00A73482"/>
    <w:rsid w:val="00A73517"/>
    <w:rsid w:val="00A73734"/>
    <w:rsid w:val="00A73CC1"/>
    <w:rsid w:val="00A73D78"/>
    <w:rsid w:val="00A73DFD"/>
    <w:rsid w:val="00A73E69"/>
    <w:rsid w:val="00A73EC5"/>
    <w:rsid w:val="00A73FC7"/>
    <w:rsid w:val="00A7404F"/>
    <w:rsid w:val="00A74302"/>
    <w:rsid w:val="00A74BE5"/>
    <w:rsid w:val="00A74DA7"/>
    <w:rsid w:val="00A7504E"/>
    <w:rsid w:val="00A752C7"/>
    <w:rsid w:val="00A753C0"/>
    <w:rsid w:val="00A75581"/>
    <w:rsid w:val="00A755DF"/>
    <w:rsid w:val="00A758A1"/>
    <w:rsid w:val="00A75A89"/>
    <w:rsid w:val="00A760FD"/>
    <w:rsid w:val="00A7617E"/>
    <w:rsid w:val="00A76B8E"/>
    <w:rsid w:val="00A77578"/>
    <w:rsid w:val="00A77B05"/>
    <w:rsid w:val="00A77D6B"/>
    <w:rsid w:val="00A77D79"/>
    <w:rsid w:val="00A77F70"/>
    <w:rsid w:val="00A80290"/>
    <w:rsid w:val="00A804F9"/>
    <w:rsid w:val="00A80CEA"/>
    <w:rsid w:val="00A80E9D"/>
    <w:rsid w:val="00A81152"/>
    <w:rsid w:val="00A8149A"/>
    <w:rsid w:val="00A81947"/>
    <w:rsid w:val="00A819A6"/>
    <w:rsid w:val="00A81A02"/>
    <w:rsid w:val="00A81A09"/>
    <w:rsid w:val="00A81E1C"/>
    <w:rsid w:val="00A81F8D"/>
    <w:rsid w:val="00A81F91"/>
    <w:rsid w:val="00A820AC"/>
    <w:rsid w:val="00A82636"/>
    <w:rsid w:val="00A827BF"/>
    <w:rsid w:val="00A828CC"/>
    <w:rsid w:val="00A830FA"/>
    <w:rsid w:val="00A832BD"/>
    <w:rsid w:val="00A8347A"/>
    <w:rsid w:val="00A834D7"/>
    <w:rsid w:val="00A8357F"/>
    <w:rsid w:val="00A83602"/>
    <w:rsid w:val="00A83D65"/>
    <w:rsid w:val="00A83F28"/>
    <w:rsid w:val="00A842FF"/>
    <w:rsid w:val="00A846BA"/>
    <w:rsid w:val="00A84B04"/>
    <w:rsid w:val="00A851B3"/>
    <w:rsid w:val="00A853CD"/>
    <w:rsid w:val="00A8546F"/>
    <w:rsid w:val="00A85851"/>
    <w:rsid w:val="00A85A2F"/>
    <w:rsid w:val="00A85E84"/>
    <w:rsid w:val="00A861EE"/>
    <w:rsid w:val="00A86A93"/>
    <w:rsid w:val="00A86BC5"/>
    <w:rsid w:val="00A86EAC"/>
    <w:rsid w:val="00A86FB4"/>
    <w:rsid w:val="00A870CD"/>
    <w:rsid w:val="00A87649"/>
    <w:rsid w:val="00A87D65"/>
    <w:rsid w:val="00A90365"/>
    <w:rsid w:val="00A908A6"/>
    <w:rsid w:val="00A909FA"/>
    <w:rsid w:val="00A90DE7"/>
    <w:rsid w:val="00A90F8D"/>
    <w:rsid w:val="00A9132B"/>
    <w:rsid w:val="00A916D9"/>
    <w:rsid w:val="00A9170A"/>
    <w:rsid w:val="00A927A2"/>
    <w:rsid w:val="00A92CD8"/>
    <w:rsid w:val="00A92EF5"/>
    <w:rsid w:val="00A938EA"/>
    <w:rsid w:val="00A93C15"/>
    <w:rsid w:val="00A93C62"/>
    <w:rsid w:val="00A93F57"/>
    <w:rsid w:val="00A93F8B"/>
    <w:rsid w:val="00A9405A"/>
    <w:rsid w:val="00A94209"/>
    <w:rsid w:val="00A942C8"/>
    <w:rsid w:val="00A942DD"/>
    <w:rsid w:val="00A943D8"/>
    <w:rsid w:val="00A94503"/>
    <w:rsid w:val="00A948C7"/>
    <w:rsid w:val="00A94D28"/>
    <w:rsid w:val="00A94D8D"/>
    <w:rsid w:val="00A9516A"/>
    <w:rsid w:val="00A951ED"/>
    <w:rsid w:val="00A95380"/>
    <w:rsid w:val="00A95937"/>
    <w:rsid w:val="00A96A44"/>
    <w:rsid w:val="00A96E7D"/>
    <w:rsid w:val="00A972F5"/>
    <w:rsid w:val="00A9736E"/>
    <w:rsid w:val="00A9765E"/>
    <w:rsid w:val="00A97763"/>
    <w:rsid w:val="00A977A0"/>
    <w:rsid w:val="00AA0429"/>
    <w:rsid w:val="00AA0728"/>
    <w:rsid w:val="00AA0AAD"/>
    <w:rsid w:val="00AA0ABF"/>
    <w:rsid w:val="00AA0D36"/>
    <w:rsid w:val="00AA10DF"/>
    <w:rsid w:val="00AA11C3"/>
    <w:rsid w:val="00AA1AF9"/>
    <w:rsid w:val="00AA1C82"/>
    <w:rsid w:val="00AA1E00"/>
    <w:rsid w:val="00AA1E3C"/>
    <w:rsid w:val="00AA2099"/>
    <w:rsid w:val="00AA247D"/>
    <w:rsid w:val="00AA2A70"/>
    <w:rsid w:val="00AA2ADD"/>
    <w:rsid w:val="00AA2C34"/>
    <w:rsid w:val="00AA30A5"/>
    <w:rsid w:val="00AA356B"/>
    <w:rsid w:val="00AA3787"/>
    <w:rsid w:val="00AA383E"/>
    <w:rsid w:val="00AA4C27"/>
    <w:rsid w:val="00AA4C45"/>
    <w:rsid w:val="00AA519C"/>
    <w:rsid w:val="00AA51D3"/>
    <w:rsid w:val="00AA52E4"/>
    <w:rsid w:val="00AA5373"/>
    <w:rsid w:val="00AA5D10"/>
    <w:rsid w:val="00AA5D90"/>
    <w:rsid w:val="00AA5F2A"/>
    <w:rsid w:val="00AA5F74"/>
    <w:rsid w:val="00AA6309"/>
    <w:rsid w:val="00AA6397"/>
    <w:rsid w:val="00AA68E5"/>
    <w:rsid w:val="00AA69F7"/>
    <w:rsid w:val="00AA729D"/>
    <w:rsid w:val="00AA75E3"/>
    <w:rsid w:val="00AA7727"/>
    <w:rsid w:val="00AA77CD"/>
    <w:rsid w:val="00AA7D69"/>
    <w:rsid w:val="00AA7F89"/>
    <w:rsid w:val="00AB05B3"/>
    <w:rsid w:val="00AB0627"/>
    <w:rsid w:val="00AB076E"/>
    <w:rsid w:val="00AB0B73"/>
    <w:rsid w:val="00AB0D0E"/>
    <w:rsid w:val="00AB0D8B"/>
    <w:rsid w:val="00AB1065"/>
    <w:rsid w:val="00AB14DA"/>
    <w:rsid w:val="00AB1769"/>
    <w:rsid w:val="00AB1AAB"/>
    <w:rsid w:val="00AB2036"/>
    <w:rsid w:val="00AB2851"/>
    <w:rsid w:val="00AB3559"/>
    <w:rsid w:val="00AB3B0B"/>
    <w:rsid w:val="00AB4DDE"/>
    <w:rsid w:val="00AB52CD"/>
    <w:rsid w:val="00AB597A"/>
    <w:rsid w:val="00AB5E7C"/>
    <w:rsid w:val="00AB691B"/>
    <w:rsid w:val="00AB6942"/>
    <w:rsid w:val="00AB6D89"/>
    <w:rsid w:val="00AB7184"/>
    <w:rsid w:val="00AB7595"/>
    <w:rsid w:val="00AB7EF4"/>
    <w:rsid w:val="00AC011B"/>
    <w:rsid w:val="00AC02D8"/>
    <w:rsid w:val="00AC0424"/>
    <w:rsid w:val="00AC08A7"/>
    <w:rsid w:val="00AC0F3F"/>
    <w:rsid w:val="00AC1D54"/>
    <w:rsid w:val="00AC1EF2"/>
    <w:rsid w:val="00AC1EFF"/>
    <w:rsid w:val="00AC1F3A"/>
    <w:rsid w:val="00AC225D"/>
    <w:rsid w:val="00AC23F4"/>
    <w:rsid w:val="00AC29BC"/>
    <w:rsid w:val="00AC2AC8"/>
    <w:rsid w:val="00AC2CE8"/>
    <w:rsid w:val="00AC2F23"/>
    <w:rsid w:val="00AC3098"/>
    <w:rsid w:val="00AC31A4"/>
    <w:rsid w:val="00AC3232"/>
    <w:rsid w:val="00AC35AC"/>
    <w:rsid w:val="00AC3781"/>
    <w:rsid w:val="00AC3E49"/>
    <w:rsid w:val="00AC3F05"/>
    <w:rsid w:val="00AC3F1D"/>
    <w:rsid w:val="00AC3FE4"/>
    <w:rsid w:val="00AC44DC"/>
    <w:rsid w:val="00AC48A8"/>
    <w:rsid w:val="00AC4A43"/>
    <w:rsid w:val="00AC4A89"/>
    <w:rsid w:val="00AC4C90"/>
    <w:rsid w:val="00AC4CA5"/>
    <w:rsid w:val="00AC4DE6"/>
    <w:rsid w:val="00AC51E4"/>
    <w:rsid w:val="00AC57C4"/>
    <w:rsid w:val="00AC5BA5"/>
    <w:rsid w:val="00AC644E"/>
    <w:rsid w:val="00AC69FE"/>
    <w:rsid w:val="00AC6A3F"/>
    <w:rsid w:val="00AC6F36"/>
    <w:rsid w:val="00AC707B"/>
    <w:rsid w:val="00AC7199"/>
    <w:rsid w:val="00AC7356"/>
    <w:rsid w:val="00AC751E"/>
    <w:rsid w:val="00AC78B1"/>
    <w:rsid w:val="00AC7FC8"/>
    <w:rsid w:val="00AD0644"/>
    <w:rsid w:val="00AD07CB"/>
    <w:rsid w:val="00AD0867"/>
    <w:rsid w:val="00AD0E10"/>
    <w:rsid w:val="00AD1039"/>
    <w:rsid w:val="00AD11F7"/>
    <w:rsid w:val="00AD1382"/>
    <w:rsid w:val="00AD1524"/>
    <w:rsid w:val="00AD1745"/>
    <w:rsid w:val="00AD22D3"/>
    <w:rsid w:val="00AD2C16"/>
    <w:rsid w:val="00AD2D0D"/>
    <w:rsid w:val="00AD3B92"/>
    <w:rsid w:val="00AD3D1A"/>
    <w:rsid w:val="00AD42EA"/>
    <w:rsid w:val="00AD4B2B"/>
    <w:rsid w:val="00AD506A"/>
    <w:rsid w:val="00AD50A1"/>
    <w:rsid w:val="00AD514E"/>
    <w:rsid w:val="00AD550A"/>
    <w:rsid w:val="00AD5756"/>
    <w:rsid w:val="00AD5798"/>
    <w:rsid w:val="00AD57D1"/>
    <w:rsid w:val="00AD5A90"/>
    <w:rsid w:val="00AD5E41"/>
    <w:rsid w:val="00AD5EAC"/>
    <w:rsid w:val="00AD5FED"/>
    <w:rsid w:val="00AD638A"/>
    <w:rsid w:val="00AD6AC3"/>
    <w:rsid w:val="00AD7058"/>
    <w:rsid w:val="00AD70DC"/>
    <w:rsid w:val="00AD715E"/>
    <w:rsid w:val="00AE01CC"/>
    <w:rsid w:val="00AE022E"/>
    <w:rsid w:val="00AE0C82"/>
    <w:rsid w:val="00AE0EBB"/>
    <w:rsid w:val="00AE10A7"/>
    <w:rsid w:val="00AE10D0"/>
    <w:rsid w:val="00AE1107"/>
    <w:rsid w:val="00AE174C"/>
    <w:rsid w:val="00AE1BAA"/>
    <w:rsid w:val="00AE1F4E"/>
    <w:rsid w:val="00AE2398"/>
    <w:rsid w:val="00AE2C29"/>
    <w:rsid w:val="00AE2FBB"/>
    <w:rsid w:val="00AE3269"/>
    <w:rsid w:val="00AE341E"/>
    <w:rsid w:val="00AE3837"/>
    <w:rsid w:val="00AE3C7F"/>
    <w:rsid w:val="00AE3D64"/>
    <w:rsid w:val="00AE40CD"/>
    <w:rsid w:val="00AE42E3"/>
    <w:rsid w:val="00AE4522"/>
    <w:rsid w:val="00AE4859"/>
    <w:rsid w:val="00AE48FB"/>
    <w:rsid w:val="00AE5064"/>
    <w:rsid w:val="00AE51D1"/>
    <w:rsid w:val="00AE53B7"/>
    <w:rsid w:val="00AE54A9"/>
    <w:rsid w:val="00AE5A39"/>
    <w:rsid w:val="00AE6693"/>
    <w:rsid w:val="00AE68A4"/>
    <w:rsid w:val="00AE6E2D"/>
    <w:rsid w:val="00AE70CC"/>
    <w:rsid w:val="00AE77E1"/>
    <w:rsid w:val="00AE7938"/>
    <w:rsid w:val="00AE7ACE"/>
    <w:rsid w:val="00AE7D23"/>
    <w:rsid w:val="00AE7F3F"/>
    <w:rsid w:val="00AE7FAC"/>
    <w:rsid w:val="00AF0755"/>
    <w:rsid w:val="00AF08A1"/>
    <w:rsid w:val="00AF0D8B"/>
    <w:rsid w:val="00AF0E0E"/>
    <w:rsid w:val="00AF1207"/>
    <w:rsid w:val="00AF1269"/>
    <w:rsid w:val="00AF177F"/>
    <w:rsid w:val="00AF1B0E"/>
    <w:rsid w:val="00AF1B41"/>
    <w:rsid w:val="00AF2160"/>
    <w:rsid w:val="00AF218F"/>
    <w:rsid w:val="00AF2289"/>
    <w:rsid w:val="00AF2435"/>
    <w:rsid w:val="00AF2698"/>
    <w:rsid w:val="00AF26D8"/>
    <w:rsid w:val="00AF2D63"/>
    <w:rsid w:val="00AF2E32"/>
    <w:rsid w:val="00AF2E55"/>
    <w:rsid w:val="00AF3017"/>
    <w:rsid w:val="00AF39AD"/>
    <w:rsid w:val="00AF3F0A"/>
    <w:rsid w:val="00AF401C"/>
    <w:rsid w:val="00AF40F2"/>
    <w:rsid w:val="00AF4DB8"/>
    <w:rsid w:val="00AF53BA"/>
    <w:rsid w:val="00AF646E"/>
    <w:rsid w:val="00AF66D8"/>
    <w:rsid w:val="00AF67CE"/>
    <w:rsid w:val="00AF68F3"/>
    <w:rsid w:val="00AF6BFD"/>
    <w:rsid w:val="00AF7136"/>
    <w:rsid w:val="00AF7338"/>
    <w:rsid w:val="00AF7384"/>
    <w:rsid w:val="00AF7780"/>
    <w:rsid w:val="00AF780E"/>
    <w:rsid w:val="00AF79EA"/>
    <w:rsid w:val="00B00C2D"/>
    <w:rsid w:val="00B01156"/>
    <w:rsid w:val="00B012B0"/>
    <w:rsid w:val="00B0150B"/>
    <w:rsid w:val="00B01555"/>
    <w:rsid w:val="00B015D3"/>
    <w:rsid w:val="00B01BF2"/>
    <w:rsid w:val="00B01E67"/>
    <w:rsid w:val="00B01FBB"/>
    <w:rsid w:val="00B02237"/>
    <w:rsid w:val="00B022F4"/>
    <w:rsid w:val="00B02335"/>
    <w:rsid w:val="00B0270F"/>
    <w:rsid w:val="00B02B89"/>
    <w:rsid w:val="00B02CFB"/>
    <w:rsid w:val="00B02E6E"/>
    <w:rsid w:val="00B032EF"/>
    <w:rsid w:val="00B03777"/>
    <w:rsid w:val="00B0415D"/>
    <w:rsid w:val="00B0422C"/>
    <w:rsid w:val="00B042BC"/>
    <w:rsid w:val="00B04871"/>
    <w:rsid w:val="00B048A6"/>
    <w:rsid w:val="00B048BE"/>
    <w:rsid w:val="00B05004"/>
    <w:rsid w:val="00B053F4"/>
    <w:rsid w:val="00B0545A"/>
    <w:rsid w:val="00B05929"/>
    <w:rsid w:val="00B05C1E"/>
    <w:rsid w:val="00B05D39"/>
    <w:rsid w:val="00B05FFD"/>
    <w:rsid w:val="00B061E2"/>
    <w:rsid w:val="00B06265"/>
    <w:rsid w:val="00B0691F"/>
    <w:rsid w:val="00B071A3"/>
    <w:rsid w:val="00B07307"/>
    <w:rsid w:val="00B07413"/>
    <w:rsid w:val="00B075E2"/>
    <w:rsid w:val="00B07787"/>
    <w:rsid w:val="00B07D78"/>
    <w:rsid w:val="00B07DD0"/>
    <w:rsid w:val="00B07EB0"/>
    <w:rsid w:val="00B07F44"/>
    <w:rsid w:val="00B10085"/>
    <w:rsid w:val="00B10149"/>
    <w:rsid w:val="00B102EE"/>
    <w:rsid w:val="00B107E7"/>
    <w:rsid w:val="00B10AF1"/>
    <w:rsid w:val="00B10B82"/>
    <w:rsid w:val="00B10DD4"/>
    <w:rsid w:val="00B1197A"/>
    <w:rsid w:val="00B11C6E"/>
    <w:rsid w:val="00B11F18"/>
    <w:rsid w:val="00B1215E"/>
    <w:rsid w:val="00B121BE"/>
    <w:rsid w:val="00B1228E"/>
    <w:rsid w:val="00B12361"/>
    <w:rsid w:val="00B128BB"/>
    <w:rsid w:val="00B12976"/>
    <w:rsid w:val="00B12D53"/>
    <w:rsid w:val="00B12DDF"/>
    <w:rsid w:val="00B13654"/>
    <w:rsid w:val="00B1426E"/>
    <w:rsid w:val="00B14325"/>
    <w:rsid w:val="00B14503"/>
    <w:rsid w:val="00B14CC9"/>
    <w:rsid w:val="00B14E88"/>
    <w:rsid w:val="00B154E9"/>
    <w:rsid w:val="00B15706"/>
    <w:rsid w:val="00B15C71"/>
    <w:rsid w:val="00B15E4F"/>
    <w:rsid w:val="00B167F2"/>
    <w:rsid w:val="00B168A9"/>
    <w:rsid w:val="00B1692D"/>
    <w:rsid w:val="00B16B84"/>
    <w:rsid w:val="00B16C9D"/>
    <w:rsid w:val="00B16DF8"/>
    <w:rsid w:val="00B17314"/>
    <w:rsid w:val="00B1750D"/>
    <w:rsid w:val="00B176F5"/>
    <w:rsid w:val="00B17C30"/>
    <w:rsid w:val="00B2028B"/>
    <w:rsid w:val="00B20398"/>
    <w:rsid w:val="00B20A8D"/>
    <w:rsid w:val="00B20FEB"/>
    <w:rsid w:val="00B2152D"/>
    <w:rsid w:val="00B219C3"/>
    <w:rsid w:val="00B21D43"/>
    <w:rsid w:val="00B2294E"/>
    <w:rsid w:val="00B22BFB"/>
    <w:rsid w:val="00B23072"/>
    <w:rsid w:val="00B2371E"/>
    <w:rsid w:val="00B23743"/>
    <w:rsid w:val="00B237CB"/>
    <w:rsid w:val="00B23A1B"/>
    <w:rsid w:val="00B23A5D"/>
    <w:rsid w:val="00B23B2C"/>
    <w:rsid w:val="00B23F0F"/>
    <w:rsid w:val="00B24028"/>
    <w:rsid w:val="00B24B08"/>
    <w:rsid w:val="00B24E1C"/>
    <w:rsid w:val="00B25498"/>
    <w:rsid w:val="00B2591A"/>
    <w:rsid w:val="00B25AF9"/>
    <w:rsid w:val="00B25C98"/>
    <w:rsid w:val="00B25CA5"/>
    <w:rsid w:val="00B25F0B"/>
    <w:rsid w:val="00B2602E"/>
    <w:rsid w:val="00B26092"/>
    <w:rsid w:val="00B26508"/>
    <w:rsid w:val="00B267D8"/>
    <w:rsid w:val="00B267D9"/>
    <w:rsid w:val="00B26B98"/>
    <w:rsid w:val="00B270C4"/>
    <w:rsid w:val="00B271B1"/>
    <w:rsid w:val="00B2737A"/>
    <w:rsid w:val="00B273A3"/>
    <w:rsid w:val="00B273BE"/>
    <w:rsid w:val="00B2777B"/>
    <w:rsid w:val="00B2784F"/>
    <w:rsid w:val="00B27C0E"/>
    <w:rsid w:val="00B27E89"/>
    <w:rsid w:val="00B3025E"/>
    <w:rsid w:val="00B3045F"/>
    <w:rsid w:val="00B30549"/>
    <w:rsid w:val="00B30C98"/>
    <w:rsid w:val="00B30D9F"/>
    <w:rsid w:val="00B316F0"/>
    <w:rsid w:val="00B319CD"/>
    <w:rsid w:val="00B31B03"/>
    <w:rsid w:val="00B31BB3"/>
    <w:rsid w:val="00B3209A"/>
    <w:rsid w:val="00B32501"/>
    <w:rsid w:val="00B32F35"/>
    <w:rsid w:val="00B32F86"/>
    <w:rsid w:val="00B33056"/>
    <w:rsid w:val="00B331E8"/>
    <w:rsid w:val="00B33228"/>
    <w:rsid w:val="00B336F5"/>
    <w:rsid w:val="00B33722"/>
    <w:rsid w:val="00B337A0"/>
    <w:rsid w:val="00B33997"/>
    <w:rsid w:val="00B33BAE"/>
    <w:rsid w:val="00B33D7B"/>
    <w:rsid w:val="00B34DCB"/>
    <w:rsid w:val="00B34F06"/>
    <w:rsid w:val="00B34F5F"/>
    <w:rsid w:val="00B34F6D"/>
    <w:rsid w:val="00B353E9"/>
    <w:rsid w:val="00B35CFB"/>
    <w:rsid w:val="00B35F14"/>
    <w:rsid w:val="00B360AE"/>
    <w:rsid w:val="00B3635F"/>
    <w:rsid w:val="00B36686"/>
    <w:rsid w:val="00B37021"/>
    <w:rsid w:val="00B3721D"/>
    <w:rsid w:val="00B377E2"/>
    <w:rsid w:val="00B378FF"/>
    <w:rsid w:val="00B37C12"/>
    <w:rsid w:val="00B407D8"/>
    <w:rsid w:val="00B40807"/>
    <w:rsid w:val="00B40CA3"/>
    <w:rsid w:val="00B4102E"/>
    <w:rsid w:val="00B415A7"/>
    <w:rsid w:val="00B415BE"/>
    <w:rsid w:val="00B418B9"/>
    <w:rsid w:val="00B41B08"/>
    <w:rsid w:val="00B41D87"/>
    <w:rsid w:val="00B41E3B"/>
    <w:rsid w:val="00B41F2C"/>
    <w:rsid w:val="00B42318"/>
    <w:rsid w:val="00B423B0"/>
    <w:rsid w:val="00B42410"/>
    <w:rsid w:val="00B427E2"/>
    <w:rsid w:val="00B42D6B"/>
    <w:rsid w:val="00B42F09"/>
    <w:rsid w:val="00B42FED"/>
    <w:rsid w:val="00B437C8"/>
    <w:rsid w:val="00B4390D"/>
    <w:rsid w:val="00B439F7"/>
    <w:rsid w:val="00B43E95"/>
    <w:rsid w:val="00B440D5"/>
    <w:rsid w:val="00B44291"/>
    <w:rsid w:val="00B44634"/>
    <w:rsid w:val="00B44CEF"/>
    <w:rsid w:val="00B44FEE"/>
    <w:rsid w:val="00B453B0"/>
    <w:rsid w:val="00B45996"/>
    <w:rsid w:val="00B45BCF"/>
    <w:rsid w:val="00B45D6A"/>
    <w:rsid w:val="00B46D7C"/>
    <w:rsid w:val="00B46EF9"/>
    <w:rsid w:val="00B4790F"/>
    <w:rsid w:val="00B47951"/>
    <w:rsid w:val="00B47B5B"/>
    <w:rsid w:val="00B47DE2"/>
    <w:rsid w:val="00B502BA"/>
    <w:rsid w:val="00B5060B"/>
    <w:rsid w:val="00B508D7"/>
    <w:rsid w:val="00B50C41"/>
    <w:rsid w:val="00B511CD"/>
    <w:rsid w:val="00B517C2"/>
    <w:rsid w:val="00B51DEB"/>
    <w:rsid w:val="00B51F3F"/>
    <w:rsid w:val="00B51F98"/>
    <w:rsid w:val="00B5271B"/>
    <w:rsid w:val="00B52747"/>
    <w:rsid w:val="00B52809"/>
    <w:rsid w:val="00B52960"/>
    <w:rsid w:val="00B52B59"/>
    <w:rsid w:val="00B52D89"/>
    <w:rsid w:val="00B53074"/>
    <w:rsid w:val="00B5363C"/>
    <w:rsid w:val="00B5372B"/>
    <w:rsid w:val="00B53E3F"/>
    <w:rsid w:val="00B54059"/>
    <w:rsid w:val="00B55174"/>
    <w:rsid w:val="00B551CC"/>
    <w:rsid w:val="00B556B8"/>
    <w:rsid w:val="00B556DD"/>
    <w:rsid w:val="00B55844"/>
    <w:rsid w:val="00B5592C"/>
    <w:rsid w:val="00B55AA5"/>
    <w:rsid w:val="00B55B54"/>
    <w:rsid w:val="00B55F74"/>
    <w:rsid w:val="00B561E4"/>
    <w:rsid w:val="00B562E3"/>
    <w:rsid w:val="00B564E7"/>
    <w:rsid w:val="00B566A3"/>
    <w:rsid w:val="00B56995"/>
    <w:rsid w:val="00B572D0"/>
    <w:rsid w:val="00B57414"/>
    <w:rsid w:val="00B5796E"/>
    <w:rsid w:val="00B57F08"/>
    <w:rsid w:val="00B57F35"/>
    <w:rsid w:val="00B600EE"/>
    <w:rsid w:val="00B603D9"/>
    <w:rsid w:val="00B60434"/>
    <w:rsid w:val="00B609A7"/>
    <w:rsid w:val="00B60A5E"/>
    <w:rsid w:val="00B60A65"/>
    <w:rsid w:val="00B60DB1"/>
    <w:rsid w:val="00B611B4"/>
    <w:rsid w:val="00B611FB"/>
    <w:rsid w:val="00B61954"/>
    <w:rsid w:val="00B61976"/>
    <w:rsid w:val="00B61990"/>
    <w:rsid w:val="00B61A2B"/>
    <w:rsid w:val="00B61CC2"/>
    <w:rsid w:val="00B61DA1"/>
    <w:rsid w:val="00B61E66"/>
    <w:rsid w:val="00B61F2C"/>
    <w:rsid w:val="00B621AE"/>
    <w:rsid w:val="00B6242F"/>
    <w:rsid w:val="00B6253E"/>
    <w:rsid w:val="00B629E7"/>
    <w:rsid w:val="00B62F31"/>
    <w:rsid w:val="00B6316A"/>
    <w:rsid w:val="00B63192"/>
    <w:rsid w:val="00B631CB"/>
    <w:rsid w:val="00B6354A"/>
    <w:rsid w:val="00B63643"/>
    <w:rsid w:val="00B63A9C"/>
    <w:rsid w:val="00B63CF2"/>
    <w:rsid w:val="00B63E90"/>
    <w:rsid w:val="00B64415"/>
    <w:rsid w:val="00B646B0"/>
    <w:rsid w:val="00B64D60"/>
    <w:rsid w:val="00B64F90"/>
    <w:rsid w:val="00B650A3"/>
    <w:rsid w:val="00B650AA"/>
    <w:rsid w:val="00B65254"/>
    <w:rsid w:val="00B65624"/>
    <w:rsid w:val="00B656A0"/>
    <w:rsid w:val="00B65717"/>
    <w:rsid w:val="00B6574B"/>
    <w:rsid w:val="00B65787"/>
    <w:rsid w:val="00B6585B"/>
    <w:rsid w:val="00B65AEB"/>
    <w:rsid w:val="00B65CAC"/>
    <w:rsid w:val="00B65F8C"/>
    <w:rsid w:val="00B66218"/>
    <w:rsid w:val="00B665B8"/>
    <w:rsid w:val="00B6682F"/>
    <w:rsid w:val="00B66AC3"/>
    <w:rsid w:val="00B66BE5"/>
    <w:rsid w:val="00B66CDA"/>
    <w:rsid w:val="00B6703A"/>
    <w:rsid w:val="00B67A6A"/>
    <w:rsid w:val="00B67A77"/>
    <w:rsid w:val="00B70618"/>
    <w:rsid w:val="00B706F8"/>
    <w:rsid w:val="00B70DC6"/>
    <w:rsid w:val="00B70EFC"/>
    <w:rsid w:val="00B7124D"/>
    <w:rsid w:val="00B717F6"/>
    <w:rsid w:val="00B72AD5"/>
    <w:rsid w:val="00B72BB8"/>
    <w:rsid w:val="00B72CA9"/>
    <w:rsid w:val="00B72D09"/>
    <w:rsid w:val="00B72D84"/>
    <w:rsid w:val="00B72D9D"/>
    <w:rsid w:val="00B7322C"/>
    <w:rsid w:val="00B732A0"/>
    <w:rsid w:val="00B738B7"/>
    <w:rsid w:val="00B73A5A"/>
    <w:rsid w:val="00B73A79"/>
    <w:rsid w:val="00B73DCD"/>
    <w:rsid w:val="00B74156"/>
    <w:rsid w:val="00B7455A"/>
    <w:rsid w:val="00B751A0"/>
    <w:rsid w:val="00B7526F"/>
    <w:rsid w:val="00B752C1"/>
    <w:rsid w:val="00B75437"/>
    <w:rsid w:val="00B75673"/>
    <w:rsid w:val="00B75B59"/>
    <w:rsid w:val="00B75C63"/>
    <w:rsid w:val="00B75DC0"/>
    <w:rsid w:val="00B7750D"/>
    <w:rsid w:val="00B7753B"/>
    <w:rsid w:val="00B77DBA"/>
    <w:rsid w:val="00B802CC"/>
    <w:rsid w:val="00B8044B"/>
    <w:rsid w:val="00B80515"/>
    <w:rsid w:val="00B80541"/>
    <w:rsid w:val="00B8061D"/>
    <w:rsid w:val="00B8078D"/>
    <w:rsid w:val="00B8086C"/>
    <w:rsid w:val="00B80B6D"/>
    <w:rsid w:val="00B80D12"/>
    <w:rsid w:val="00B8100C"/>
    <w:rsid w:val="00B8103F"/>
    <w:rsid w:val="00B81124"/>
    <w:rsid w:val="00B81A49"/>
    <w:rsid w:val="00B81EDE"/>
    <w:rsid w:val="00B81EE6"/>
    <w:rsid w:val="00B81F1E"/>
    <w:rsid w:val="00B822C3"/>
    <w:rsid w:val="00B826CA"/>
    <w:rsid w:val="00B83104"/>
    <w:rsid w:val="00B83190"/>
    <w:rsid w:val="00B83473"/>
    <w:rsid w:val="00B8382E"/>
    <w:rsid w:val="00B839C4"/>
    <w:rsid w:val="00B83BD0"/>
    <w:rsid w:val="00B83C2C"/>
    <w:rsid w:val="00B83C30"/>
    <w:rsid w:val="00B84045"/>
    <w:rsid w:val="00B8414C"/>
    <w:rsid w:val="00B84313"/>
    <w:rsid w:val="00B847D8"/>
    <w:rsid w:val="00B84D3A"/>
    <w:rsid w:val="00B85912"/>
    <w:rsid w:val="00B85956"/>
    <w:rsid w:val="00B85E30"/>
    <w:rsid w:val="00B85F61"/>
    <w:rsid w:val="00B860C0"/>
    <w:rsid w:val="00B86190"/>
    <w:rsid w:val="00B8631E"/>
    <w:rsid w:val="00B86C96"/>
    <w:rsid w:val="00B86E8B"/>
    <w:rsid w:val="00B87287"/>
    <w:rsid w:val="00B872D7"/>
    <w:rsid w:val="00B876CF"/>
    <w:rsid w:val="00B87AA6"/>
    <w:rsid w:val="00B87B8A"/>
    <w:rsid w:val="00B87E9B"/>
    <w:rsid w:val="00B9031D"/>
    <w:rsid w:val="00B904B8"/>
    <w:rsid w:val="00B90879"/>
    <w:rsid w:val="00B90916"/>
    <w:rsid w:val="00B909EF"/>
    <w:rsid w:val="00B90BA1"/>
    <w:rsid w:val="00B90C25"/>
    <w:rsid w:val="00B91696"/>
    <w:rsid w:val="00B91B30"/>
    <w:rsid w:val="00B92303"/>
    <w:rsid w:val="00B92601"/>
    <w:rsid w:val="00B92EF8"/>
    <w:rsid w:val="00B92FBB"/>
    <w:rsid w:val="00B933F7"/>
    <w:rsid w:val="00B93592"/>
    <w:rsid w:val="00B93C16"/>
    <w:rsid w:val="00B93DD8"/>
    <w:rsid w:val="00B94073"/>
    <w:rsid w:val="00B94A05"/>
    <w:rsid w:val="00B94CE2"/>
    <w:rsid w:val="00B9510D"/>
    <w:rsid w:val="00B96789"/>
    <w:rsid w:val="00B96870"/>
    <w:rsid w:val="00B96D6D"/>
    <w:rsid w:val="00B96E86"/>
    <w:rsid w:val="00B96FA6"/>
    <w:rsid w:val="00B97179"/>
    <w:rsid w:val="00B971FB"/>
    <w:rsid w:val="00B97891"/>
    <w:rsid w:val="00B97BCE"/>
    <w:rsid w:val="00B97BD3"/>
    <w:rsid w:val="00BA046A"/>
    <w:rsid w:val="00BA07C4"/>
    <w:rsid w:val="00BA0A2E"/>
    <w:rsid w:val="00BA0D93"/>
    <w:rsid w:val="00BA10CE"/>
    <w:rsid w:val="00BA1225"/>
    <w:rsid w:val="00BA1293"/>
    <w:rsid w:val="00BA162F"/>
    <w:rsid w:val="00BA1637"/>
    <w:rsid w:val="00BA1853"/>
    <w:rsid w:val="00BA1C90"/>
    <w:rsid w:val="00BA1DDA"/>
    <w:rsid w:val="00BA2097"/>
    <w:rsid w:val="00BA20E7"/>
    <w:rsid w:val="00BA2477"/>
    <w:rsid w:val="00BA2841"/>
    <w:rsid w:val="00BA39F1"/>
    <w:rsid w:val="00BA3A3D"/>
    <w:rsid w:val="00BA3A60"/>
    <w:rsid w:val="00BA4013"/>
    <w:rsid w:val="00BA4118"/>
    <w:rsid w:val="00BA440A"/>
    <w:rsid w:val="00BA44D2"/>
    <w:rsid w:val="00BA472C"/>
    <w:rsid w:val="00BA4773"/>
    <w:rsid w:val="00BA5032"/>
    <w:rsid w:val="00BA52DD"/>
    <w:rsid w:val="00BA53C4"/>
    <w:rsid w:val="00BA5940"/>
    <w:rsid w:val="00BA59A8"/>
    <w:rsid w:val="00BA600D"/>
    <w:rsid w:val="00BA630B"/>
    <w:rsid w:val="00BA65E8"/>
    <w:rsid w:val="00BA6658"/>
    <w:rsid w:val="00BA6E99"/>
    <w:rsid w:val="00BA6FAE"/>
    <w:rsid w:val="00BA7608"/>
    <w:rsid w:val="00BA7813"/>
    <w:rsid w:val="00BA78E6"/>
    <w:rsid w:val="00BA7B80"/>
    <w:rsid w:val="00BA7DB5"/>
    <w:rsid w:val="00BA7F79"/>
    <w:rsid w:val="00BA7FF2"/>
    <w:rsid w:val="00BB0779"/>
    <w:rsid w:val="00BB08D1"/>
    <w:rsid w:val="00BB0B79"/>
    <w:rsid w:val="00BB0C29"/>
    <w:rsid w:val="00BB0DF4"/>
    <w:rsid w:val="00BB0FDC"/>
    <w:rsid w:val="00BB0FFE"/>
    <w:rsid w:val="00BB18C3"/>
    <w:rsid w:val="00BB1958"/>
    <w:rsid w:val="00BB1AF0"/>
    <w:rsid w:val="00BB1D56"/>
    <w:rsid w:val="00BB1E23"/>
    <w:rsid w:val="00BB1F53"/>
    <w:rsid w:val="00BB21B1"/>
    <w:rsid w:val="00BB22DE"/>
    <w:rsid w:val="00BB2888"/>
    <w:rsid w:val="00BB3035"/>
    <w:rsid w:val="00BB323D"/>
    <w:rsid w:val="00BB36CE"/>
    <w:rsid w:val="00BB3847"/>
    <w:rsid w:val="00BB3860"/>
    <w:rsid w:val="00BB38B3"/>
    <w:rsid w:val="00BB3D2D"/>
    <w:rsid w:val="00BB3D52"/>
    <w:rsid w:val="00BB3EA0"/>
    <w:rsid w:val="00BB401F"/>
    <w:rsid w:val="00BB420B"/>
    <w:rsid w:val="00BB47F9"/>
    <w:rsid w:val="00BB4B83"/>
    <w:rsid w:val="00BB4F11"/>
    <w:rsid w:val="00BB5177"/>
    <w:rsid w:val="00BB5530"/>
    <w:rsid w:val="00BB5542"/>
    <w:rsid w:val="00BB55A4"/>
    <w:rsid w:val="00BB58EA"/>
    <w:rsid w:val="00BB5D95"/>
    <w:rsid w:val="00BB5F45"/>
    <w:rsid w:val="00BB5FB0"/>
    <w:rsid w:val="00BB5FF9"/>
    <w:rsid w:val="00BB67FD"/>
    <w:rsid w:val="00BB6D31"/>
    <w:rsid w:val="00BB6DFB"/>
    <w:rsid w:val="00BB6F5D"/>
    <w:rsid w:val="00BB7032"/>
    <w:rsid w:val="00BB74CC"/>
    <w:rsid w:val="00BB7771"/>
    <w:rsid w:val="00BB78CD"/>
    <w:rsid w:val="00BB7AE5"/>
    <w:rsid w:val="00BB7B02"/>
    <w:rsid w:val="00BB7D71"/>
    <w:rsid w:val="00BB7FEF"/>
    <w:rsid w:val="00BC055B"/>
    <w:rsid w:val="00BC0918"/>
    <w:rsid w:val="00BC0DA0"/>
    <w:rsid w:val="00BC0DCE"/>
    <w:rsid w:val="00BC0FBD"/>
    <w:rsid w:val="00BC15E0"/>
    <w:rsid w:val="00BC1956"/>
    <w:rsid w:val="00BC1EE9"/>
    <w:rsid w:val="00BC213C"/>
    <w:rsid w:val="00BC239B"/>
    <w:rsid w:val="00BC251A"/>
    <w:rsid w:val="00BC274A"/>
    <w:rsid w:val="00BC2E70"/>
    <w:rsid w:val="00BC3AA5"/>
    <w:rsid w:val="00BC3E3A"/>
    <w:rsid w:val="00BC414D"/>
    <w:rsid w:val="00BC4410"/>
    <w:rsid w:val="00BC47D7"/>
    <w:rsid w:val="00BC496C"/>
    <w:rsid w:val="00BC4A5F"/>
    <w:rsid w:val="00BC4B1B"/>
    <w:rsid w:val="00BC4C8C"/>
    <w:rsid w:val="00BC4F3D"/>
    <w:rsid w:val="00BC5135"/>
    <w:rsid w:val="00BC5F6F"/>
    <w:rsid w:val="00BC6010"/>
    <w:rsid w:val="00BC6131"/>
    <w:rsid w:val="00BC62DF"/>
    <w:rsid w:val="00BC64C3"/>
    <w:rsid w:val="00BC667B"/>
    <w:rsid w:val="00BC668D"/>
    <w:rsid w:val="00BC69D2"/>
    <w:rsid w:val="00BC7209"/>
    <w:rsid w:val="00BC75E4"/>
    <w:rsid w:val="00BC77FF"/>
    <w:rsid w:val="00BC7FFB"/>
    <w:rsid w:val="00BD0016"/>
    <w:rsid w:val="00BD1098"/>
    <w:rsid w:val="00BD124A"/>
    <w:rsid w:val="00BD1256"/>
    <w:rsid w:val="00BD1406"/>
    <w:rsid w:val="00BD148B"/>
    <w:rsid w:val="00BD18A9"/>
    <w:rsid w:val="00BD1B0C"/>
    <w:rsid w:val="00BD1C11"/>
    <w:rsid w:val="00BD1C4D"/>
    <w:rsid w:val="00BD1C77"/>
    <w:rsid w:val="00BD1EFB"/>
    <w:rsid w:val="00BD2069"/>
    <w:rsid w:val="00BD2684"/>
    <w:rsid w:val="00BD2A4C"/>
    <w:rsid w:val="00BD2C9B"/>
    <w:rsid w:val="00BD2DF4"/>
    <w:rsid w:val="00BD3139"/>
    <w:rsid w:val="00BD3329"/>
    <w:rsid w:val="00BD3525"/>
    <w:rsid w:val="00BD3561"/>
    <w:rsid w:val="00BD35F8"/>
    <w:rsid w:val="00BD39F6"/>
    <w:rsid w:val="00BD4117"/>
    <w:rsid w:val="00BD46B2"/>
    <w:rsid w:val="00BD4903"/>
    <w:rsid w:val="00BD4B6F"/>
    <w:rsid w:val="00BD5040"/>
    <w:rsid w:val="00BD53E1"/>
    <w:rsid w:val="00BD588C"/>
    <w:rsid w:val="00BD5954"/>
    <w:rsid w:val="00BD59CE"/>
    <w:rsid w:val="00BD5C88"/>
    <w:rsid w:val="00BD5E95"/>
    <w:rsid w:val="00BD5F84"/>
    <w:rsid w:val="00BD6775"/>
    <w:rsid w:val="00BD6C46"/>
    <w:rsid w:val="00BD6CDB"/>
    <w:rsid w:val="00BD6DA5"/>
    <w:rsid w:val="00BD71C5"/>
    <w:rsid w:val="00BD7224"/>
    <w:rsid w:val="00BD733B"/>
    <w:rsid w:val="00BD75A7"/>
    <w:rsid w:val="00BD790D"/>
    <w:rsid w:val="00BD7979"/>
    <w:rsid w:val="00BD7B41"/>
    <w:rsid w:val="00BD7D8E"/>
    <w:rsid w:val="00BE02E7"/>
    <w:rsid w:val="00BE035D"/>
    <w:rsid w:val="00BE061A"/>
    <w:rsid w:val="00BE07A6"/>
    <w:rsid w:val="00BE082D"/>
    <w:rsid w:val="00BE0A6A"/>
    <w:rsid w:val="00BE0BE4"/>
    <w:rsid w:val="00BE1177"/>
    <w:rsid w:val="00BE1B54"/>
    <w:rsid w:val="00BE1B77"/>
    <w:rsid w:val="00BE1E32"/>
    <w:rsid w:val="00BE1EBD"/>
    <w:rsid w:val="00BE21A2"/>
    <w:rsid w:val="00BE24D0"/>
    <w:rsid w:val="00BE2614"/>
    <w:rsid w:val="00BE2707"/>
    <w:rsid w:val="00BE298D"/>
    <w:rsid w:val="00BE303F"/>
    <w:rsid w:val="00BE398E"/>
    <w:rsid w:val="00BE3B49"/>
    <w:rsid w:val="00BE3C0F"/>
    <w:rsid w:val="00BE3C8B"/>
    <w:rsid w:val="00BE3CC9"/>
    <w:rsid w:val="00BE3EE6"/>
    <w:rsid w:val="00BE418B"/>
    <w:rsid w:val="00BE426C"/>
    <w:rsid w:val="00BE429C"/>
    <w:rsid w:val="00BE4845"/>
    <w:rsid w:val="00BE4C99"/>
    <w:rsid w:val="00BE4E99"/>
    <w:rsid w:val="00BE51FB"/>
    <w:rsid w:val="00BE5719"/>
    <w:rsid w:val="00BE579B"/>
    <w:rsid w:val="00BE57AB"/>
    <w:rsid w:val="00BE5CB6"/>
    <w:rsid w:val="00BE5D3A"/>
    <w:rsid w:val="00BE5F55"/>
    <w:rsid w:val="00BE624D"/>
    <w:rsid w:val="00BE6330"/>
    <w:rsid w:val="00BE667E"/>
    <w:rsid w:val="00BE6E9A"/>
    <w:rsid w:val="00BE71A5"/>
    <w:rsid w:val="00BE7317"/>
    <w:rsid w:val="00BE7329"/>
    <w:rsid w:val="00BE7A8C"/>
    <w:rsid w:val="00BE7C2E"/>
    <w:rsid w:val="00BE7C53"/>
    <w:rsid w:val="00BF057D"/>
    <w:rsid w:val="00BF062C"/>
    <w:rsid w:val="00BF0E09"/>
    <w:rsid w:val="00BF12FF"/>
    <w:rsid w:val="00BF15D2"/>
    <w:rsid w:val="00BF1B24"/>
    <w:rsid w:val="00BF1ED6"/>
    <w:rsid w:val="00BF21EE"/>
    <w:rsid w:val="00BF25FC"/>
    <w:rsid w:val="00BF2AEE"/>
    <w:rsid w:val="00BF2BB4"/>
    <w:rsid w:val="00BF2CA6"/>
    <w:rsid w:val="00BF2CCA"/>
    <w:rsid w:val="00BF2E36"/>
    <w:rsid w:val="00BF3059"/>
    <w:rsid w:val="00BF306B"/>
    <w:rsid w:val="00BF34A0"/>
    <w:rsid w:val="00BF388C"/>
    <w:rsid w:val="00BF4432"/>
    <w:rsid w:val="00BF538F"/>
    <w:rsid w:val="00BF559B"/>
    <w:rsid w:val="00BF560C"/>
    <w:rsid w:val="00BF577A"/>
    <w:rsid w:val="00BF6389"/>
    <w:rsid w:val="00BF63B9"/>
    <w:rsid w:val="00BF65CC"/>
    <w:rsid w:val="00BF679D"/>
    <w:rsid w:val="00BF6930"/>
    <w:rsid w:val="00BF6BDE"/>
    <w:rsid w:val="00BF736D"/>
    <w:rsid w:val="00BF75A1"/>
    <w:rsid w:val="00BF7992"/>
    <w:rsid w:val="00BF7B0F"/>
    <w:rsid w:val="00BF7DB8"/>
    <w:rsid w:val="00BF7E97"/>
    <w:rsid w:val="00C00576"/>
    <w:rsid w:val="00C0071E"/>
    <w:rsid w:val="00C008F7"/>
    <w:rsid w:val="00C00CD0"/>
    <w:rsid w:val="00C00E13"/>
    <w:rsid w:val="00C00E30"/>
    <w:rsid w:val="00C00E3C"/>
    <w:rsid w:val="00C014B5"/>
    <w:rsid w:val="00C0272B"/>
    <w:rsid w:val="00C0348E"/>
    <w:rsid w:val="00C045E0"/>
    <w:rsid w:val="00C0573D"/>
    <w:rsid w:val="00C05CA5"/>
    <w:rsid w:val="00C060B6"/>
    <w:rsid w:val="00C0659C"/>
    <w:rsid w:val="00C06C99"/>
    <w:rsid w:val="00C06D49"/>
    <w:rsid w:val="00C07544"/>
    <w:rsid w:val="00C075CD"/>
    <w:rsid w:val="00C07A83"/>
    <w:rsid w:val="00C07AEA"/>
    <w:rsid w:val="00C07BA9"/>
    <w:rsid w:val="00C07C8A"/>
    <w:rsid w:val="00C07D6E"/>
    <w:rsid w:val="00C07F4D"/>
    <w:rsid w:val="00C102FF"/>
    <w:rsid w:val="00C1050B"/>
    <w:rsid w:val="00C10A44"/>
    <w:rsid w:val="00C11122"/>
    <w:rsid w:val="00C113F3"/>
    <w:rsid w:val="00C1158F"/>
    <w:rsid w:val="00C11677"/>
    <w:rsid w:val="00C11934"/>
    <w:rsid w:val="00C11B9D"/>
    <w:rsid w:val="00C11DEC"/>
    <w:rsid w:val="00C121B2"/>
    <w:rsid w:val="00C12248"/>
    <w:rsid w:val="00C125D1"/>
    <w:rsid w:val="00C12648"/>
    <w:rsid w:val="00C12654"/>
    <w:rsid w:val="00C1276B"/>
    <w:rsid w:val="00C12A3B"/>
    <w:rsid w:val="00C12B7E"/>
    <w:rsid w:val="00C12BEB"/>
    <w:rsid w:val="00C13283"/>
    <w:rsid w:val="00C13361"/>
    <w:rsid w:val="00C1372F"/>
    <w:rsid w:val="00C13811"/>
    <w:rsid w:val="00C138A0"/>
    <w:rsid w:val="00C139A9"/>
    <w:rsid w:val="00C1436C"/>
    <w:rsid w:val="00C143BA"/>
    <w:rsid w:val="00C14822"/>
    <w:rsid w:val="00C148C8"/>
    <w:rsid w:val="00C148DC"/>
    <w:rsid w:val="00C14989"/>
    <w:rsid w:val="00C14CA4"/>
    <w:rsid w:val="00C14F5F"/>
    <w:rsid w:val="00C14FDE"/>
    <w:rsid w:val="00C156AC"/>
    <w:rsid w:val="00C15BC6"/>
    <w:rsid w:val="00C15BD6"/>
    <w:rsid w:val="00C15FF9"/>
    <w:rsid w:val="00C1632D"/>
    <w:rsid w:val="00C16AB8"/>
    <w:rsid w:val="00C16BA1"/>
    <w:rsid w:val="00C16D23"/>
    <w:rsid w:val="00C17395"/>
    <w:rsid w:val="00C17458"/>
    <w:rsid w:val="00C17CDB"/>
    <w:rsid w:val="00C17CFC"/>
    <w:rsid w:val="00C20365"/>
    <w:rsid w:val="00C203C3"/>
    <w:rsid w:val="00C204EB"/>
    <w:rsid w:val="00C205CC"/>
    <w:rsid w:val="00C208F3"/>
    <w:rsid w:val="00C21008"/>
    <w:rsid w:val="00C2123E"/>
    <w:rsid w:val="00C212B0"/>
    <w:rsid w:val="00C214FE"/>
    <w:rsid w:val="00C219BF"/>
    <w:rsid w:val="00C21E4B"/>
    <w:rsid w:val="00C2201C"/>
    <w:rsid w:val="00C2226D"/>
    <w:rsid w:val="00C22DD2"/>
    <w:rsid w:val="00C23342"/>
    <w:rsid w:val="00C23703"/>
    <w:rsid w:val="00C23DAA"/>
    <w:rsid w:val="00C23EDD"/>
    <w:rsid w:val="00C24529"/>
    <w:rsid w:val="00C2485A"/>
    <w:rsid w:val="00C24C12"/>
    <w:rsid w:val="00C24C6A"/>
    <w:rsid w:val="00C253BB"/>
    <w:rsid w:val="00C2551A"/>
    <w:rsid w:val="00C2584B"/>
    <w:rsid w:val="00C25A32"/>
    <w:rsid w:val="00C26037"/>
    <w:rsid w:val="00C2662C"/>
    <w:rsid w:val="00C268E1"/>
    <w:rsid w:val="00C26D22"/>
    <w:rsid w:val="00C26FDF"/>
    <w:rsid w:val="00C27045"/>
    <w:rsid w:val="00C2709D"/>
    <w:rsid w:val="00C30390"/>
    <w:rsid w:val="00C3049A"/>
    <w:rsid w:val="00C306F8"/>
    <w:rsid w:val="00C3130C"/>
    <w:rsid w:val="00C31526"/>
    <w:rsid w:val="00C31918"/>
    <w:rsid w:val="00C31CB1"/>
    <w:rsid w:val="00C31E07"/>
    <w:rsid w:val="00C31E18"/>
    <w:rsid w:val="00C32273"/>
    <w:rsid w:val="00C3240B"/>
    <w:rsid w:val="00C3287D"/>
    <w:rsid w:val="00C32E91"/>
    <w:rsid w:val="00C33177"/>
    <w:rsid w:val="00C339C6"/>
    <w:rsid w:val="00C33B24"/>
    <w:rsid w:val="00C33BE3"/>
    <w:rsid w:val="00C33C55"/>
    <w:rsid w:val="00C33CCE"/>
    <w:rsid w:val="00C3411A"/>
    <w:rsid w:val="00C34473"/>
    <w:rsid w:val="00C34BC8"/>
    <w:rsid w:val="00C34ECE"/>
    <w:rsid w:val="00C34FDA"/>
    <w:rsid w:val="00C35570"/>
    <w:rsid w:val="00C3591E"/>
    <w:rsid w:val="00C35A5E"/>
    <w:rsid w:val="00C35AC9"/>
    <w:rsid w:val="00C35F78"/>
    <w:rsid w:val="00C3635D"/>
    <w:rsid w:val="00C36724"/>
    <w:rsid w:val="00C36AA8"/>
    <w:rsid w:val="00C36DCF"/>
    <w:rsid w:val="00C370A0"/>
    <w:rsid w:val="00C370EE"/>
    <w:rsid w:val="00C371B4"/>
    <w:rsid w:val="00C373FA"/>
    <w:rsid w:val="00C374E8"/>
    <w:rsid w:val="00C376B7"/>
    <w:rsid w:val="00C40309"/>
    <w:rsid w:val="00C4032F"/>
    <w:rsid w:val="00C403B8"/>
    <w:rsid w:val="00C40659"/>
    <w:rsid w:val="00C40DAB"/>
    <w:rsid w:val="00C40F3A"/>
    <w:rsid w:val="00C41A42"/>
    <w:rsid w:val="00C41BA0"/>
    <w:rsid w:val="00C42693"/>
    <w:rsid w:val="00C4270A"/>
    <w:rsid w:val="00C43249"/>
    <w:rsid w:val="00C43274"/>
    <w:rsid w:val="00C43D58"/>
    <w:rsid w:val="00C448DA"/>
    <w:rsid w:val="00C449B7"/>
    <w:rsid w:val="00C44AAE"/>
    <w:rsid w:val="00C44ADC"/>
    <w:rsid w:val="00C450FF"/>
    <w:rsid w:val="00C456A4"/>
    <w:rsid w:val="00C45854"/>
    <w:rsid w:val="00C45B0B"/>
    <w:rsid w:val="00C45CAA"/>
    <w:rsid w:val="00C45E8D"/>
    <w:rsid w:val="00C4617A"/>
    <w:rsid w:val="00C4648C"/>
    <w:rsid w:val="00C46641"/>
    <w:rsid w:val="00C466B2"/>
    <w:rsid w:val="00C466B7"/>
    <w:rsid w:val="00C4672F"/>
    <w:rsid w:val="00C4775E"/>
    <w:rsid w:val="00C4786E"/>
    <w:rsid w:val="00C47BF1"/>
    <w:rsid w:val="00C47FE2"/>
    <w:rsid w:val="00C50069"/>
    <w:rsid w:val="00C5057C"/>
    <w:rsid w:val="00C50956"/>
    <w:rsid w:val="00C509E5"/>
    <w:rsid w:val="00C51166"/>
    <w:rsid w:val="00C51712"/>
    <w:rsid w:val="00C51940"/>
    <w:rsid w:val="00C51B1B"/>
    <w:rsid w:val="00C51B4D"/>
    <w:rsid w:val="00C51D09"/>
    <w:rsid w:val="00C51FCD"/>
    <w:rsid w:val="00C5239A"/>
    <w:rsid w:val="00C5261C"/>
    <w:rsid w:val="00C52B11"/>
    <w:rsid w:val="00C52D95"/>
    <w:rsid w:val="00C53366"/>
    <w:rsid w:val="00C5391D"/>
    <w:rsid w:val="00C53C42"/>
    <w:rsid w:val="00C53C4C"/>
    <w:rsid w:val="00C54313"/>
    <w:rsid w:val="00C544A1"/>
    <w:rsid w:val="00C5565F"/>
    <w:rsid w:val="00C55667"/>
    <w:rsid w:val="00C55689"/>
    <w:rsid w:val="00C55CDC"/>
    <w:rsid w:val="00C560C6"/>
    <w:rsid w:val="00C56449"/>
    <w:rsid w:val="00C566D9"/>
    <w:rsid w:val="00C566DB"/>
    <w:rsid w:val="00C56863"/>
    <w:rsid w:val="00C56994"/>
    <w:rsid w:val="00C56BF5"/>
    <w:rsid w:val="00C57C2A"/>
    <w:rsid w:val="00C57CD1"/>
    <w:rsid w:val="00C6022D"/>
    <w:rsid w:val="00C60437"/>
    <w:rsid w:val="00C604EC"/>
    <w:rsid w:val="00C606F5"/>
    <w:rsid w:val="00C60C8F"/>
    <w:rsid w:val="00C61899"/>
    <w:rsid w:val="00C61AC2"/>
    <w:rsid w:val="00C61B52"/>
    <w:rsid w:val="00C61DC9"/>
    <w:rsid w:val="00C62729"/>
    <w:rsid w:val="00C6337F"/>
    <w:rsid w:val="00C63406"/>
    <w:rsid w:val="00C6350C"/>
    <w:rsid w:val="00C638E0"/>
    <w:rsid w:val="00C63E22"/>
    <w:rsid w:val="00C63E55"/>
    <w:rsid w:val="00C64036"/>
    <w:rsid w:val="00C64F0E"/>
    <w:rsid w:val="00C64F4D"/>
    <w:rsid w:val="00C650B3"/>
    <w:rsid w:val="00C65267"/>
    <w:rsid w:val="00C655A9"/>
    <w:rsid w:val="00C65981"/>
    <w:rsid w:val="00C6598A"/>
    <w:rsid w:val="00C65D9C"/>
    <w:rsid w:val="00C66151"/>
    <w:rsid w:val="00C6674B"/>
    <w:rsid w:val="00C66BA6"/>
    <w:rsid w:val="00C66DDD"/>
    <w:rsid w:val="00C66E81"/>
    <w:rsid w:val="00C66F84"/>
    <w:rsid w:val="00C67550"/>
    <w:rsid w:val="00C67B93"/>
    <w:rsid w:val="00C67CB9"/>
    <w:rsid w:val="00C7024E"/>
    <w:rsid w:val="00C70321"/>
    <w:rsid w:val="00C70732"/>
    <w:rsid w:val="00C70821"/>
    <w:rsid w:val="00C70B33"/>
    <w:rsid w:val="00C70D63"/>
    <w:rsid w:val="00C71737"/>
    <w:rsid w:val="00C718C2"/>
    <w:rsid w:val="00C71D50"/>
    <w:rsid w:val="00C71D53"/>
    <w:rsid w:val="00C724C6"/>
    <w:rsid w:val="00C72639"/>
    <w:rsid w:val="00C72675"/>
    <w:rsid w:val="00C72E75"/>
    <w:rsid w:val="00C73AAE"/>
    <w:rsid w:val="00C74067"/>
    <w:rsid w:val="00C744C3"/>
    <w:rsid w:val="00C74579"/>
    <w:rsid w:val="00C7466D"/>
    <w:rsid w:val="00C746CD"/>
    <w:rsid w:val="00C74792"/>
    <w:rsid w:val="00C74C41"/>
    <w:rsid w:val="00C74E28"/>
    <w:rsid w:val="00C74FBE"/>
    <w:rsid w:val="00C75246"/>
    <w:rsid w:val="00C75ABE"/>
    <w:rsid w:val="00C76156"/>
    <w:rsid w:val="00C7636A"/>
    <w:rsid w:val="00C7652A"/>
    <w:rsid w:val="00C766C2"/>
    <w:rsid w:val="00C76E0B"/>
    <w:rsid w:val="00C76E46"/>
    <w:rsid w:val="00C76FC9"/>
    <w:rsid w:val="00C77079"/>
    <w:rsid w:val="00C770CB"/>
    <w:rsid w:val="00C77A2A"/>
    <w:rsid w:val="00C80259"/>
    <w:rsid w:val="00C80444"/>
    <w:rsid w:val="00C80776"/>
    <w:rsid w:val="00C80E59"/>
    <w:rsid w:val="00C80FB2"/>
    <w:rsid w:val="00C81CC2"/>
    <w:rsid w:val="00C8205B"/>
    <w:rsid w:val="00C8209D"/>
    <w:rsid w:val="00C8222C"/>
    <w:rsid w:val="00C822A1"/>
    <w:rsid w:val="00C82310"/>
    <w:rsid w:val="00C8271E"/>
    <w:rsid w:val="00C82EE0"/>
    <w:rsid w:val="00C83660"/>
    <w:rsid w:val="00C83C92"/>
    <w:rsid w:val="00C83E8A"/>
    <w:rsid w:val="00C843F0"/>
    <w:rsid w:val="00C8448D"/>
    <w:rsid w:val="00C8455C"/>
    <w:rsid w:val="00C846A5"/>
    <w:rsid w:val="00C84782"/>
    <w:rsid w:val="00C847D9"/>
    <w:rsid w:val="00C84A25"/>
    <w:rsid w:val="00C84BBC"/>
    <w:rsid w:val="00C851E2"/>
    <w:rsid w:val="00C85324"/>
    <w:rsid w:val="00C85562"/>
    <w:rsid w:val="00C85B5F"/>
    <w:rsid w:val="00C86101"/>
    <w:rsid w:val="00C862E3"/>
    <w:rsid w:val="00C86464"/>
    <w:rsid w:val="00C865B2"/>
    <w:rsid w:val="00C865BF"/>
    <w:rsid w:val="00C867F3"/>
    <w:rsid w:val="00C8690F"/>
    <w:rsid w:val="00C86927"/>
    <w:rsid w:val="00C86B15"/>
    <w:rsid w:val="00C86B97"/>
    <w:rsid w:val="00C86FDA"/>
    <w:rsid w:val="00C873F1"/>
    <w:rsid w:val="00C87CEE"/>
    <w:rsid w:val="00C901D7"/>
    <w:rsid w:val="00C9111A"/>
    <w:rsid w:val="00C9139E"/>
    <w:rsid w:val="00C91D1A"/>
    <w:rsid w:val="00C91E53"/>
    <w:rsid w:val="00C92323"/>
    <w:rsid w:val="00C923A9"/>
    <w:rsid w:val="00C9247F"/>
    <w:rsid w:val="00C926C7"/>
    <w:rsid w:val="00C92AFE"/>
    <w:rsid w:val="00C931CF"/>
    <w:rsid w:val="00C93A83"/>
    <w:rsid w:val="00C93FA1"/>
    <w:rsid w:val="00C94184"/>
    <w:rsid w:val="00C944EB"/>
    <w:rsid w:val="00C946E8"/>
    <w:rsid w:val="00C94A29"/>
    <w:rsid w:val="00C94C64"/>
    <w:rsid w:val="00C95526"/>
    <w:rsid w:val="00C95DED"/>
    <w:rsid w:val="00C95EA9"/>
    <w:rsid w:val="00C960E6"/>
    <w:rsid w:val="00C9619F"/>
    <w:rsid w:val="00C96D76"/>
    <w:rsid w:val="00C9729B"/>
    <w:rsid w:val="00C977EA"/>
    <w:rsid w:val="00C97831"/>
    <w:rsid w:val="00C97A42"/>
    <w:rsid w:val="00C97B37"/>
    <w:rsid w:val="00C97C1E"/>
    <w:rsid w:val="00CA050B"/>
    <w:rsid w:val="00CA0556"/>
    <w:rsid w:val="00CA0C23"/>
    <w:rsid w:val="00CA0EC0"/>
    <w:rsid w:val="00CA100D"/>
    <w:rsid w:val="00CA10C5"/>
    <w:rsid w:val="00CA1248"/>
    <w:rsid w:val="00CA15C9"/>
    <w:rsid w:val="00CA1774"/>
    <w:rsid w:val="00CA17B6"/>
    <w:rsid w:val="00CA18F8"/>
    <w:rsid w:val="00CA1C0D"/>
    <w:rsid w:val="00CA1CAE"/>
    <w:rsid w:val="00CA1E2E"/>
    <w:rsid w:val="00CA1FCB"/>
    <w:rsid w:val="00CA274A"/>
    <w:rsid w:val="00CA2BB1"/>
    <w:rsid w:val="00CA2D07"/>
    <w:rsid w:val="00CA30A5"/>
    <w:rsid w:val="00CA3268"/>
    <w:rsid w:val="00CA332D"/>
    <w:rsid w:val="00CA35E0"/>
    <w:rsid w:val="00CA3CDF"/>
    <w:rsid w:val="00CA4233"/>
    <w:rsid w:val="00CA4328"/>
    <w:rsid w:val="00CA43B8"/>
    <w:rsid w:val="00CA498D"/>
    <w:rsid w:val="00CA4CD1"/>
    <w:rsid w:val="00CA4DB1"/>
    <w:rsid w:val="00CA4EB5"/>
    <w:rsid w:val="00CA51DE"/>
    <w:rsid w:val="00CA51EF"/>
    <w:rsid w:val="00CA5245"/>
    <w:rsid w:val="00CA54C2"/>
    <w:rsid w:val="00CA58D8"/>
    <w:rsid w:val="00CA5B0F"/>
    <w:rsid w:val="00CA5D1C"/>
    <w:rsid w:val="00CA5DF2"/>
    <w:rsid w:val="00CA5FBD"/>
    <w:rsid w:val="00CA6079"/>
    <w:rsid w:val="00CA6722"/>
    <w:rsid w:val="00CA6A21"/>
    <w:rsid w:val="00CA6B77"/>
    <w:rsid w:val="00CA6D16"/>
    <w:rsid w:val="00CA6EBF"/>
    <w:rsid w:val="00CA705F"/>
    <w:rsid w:val="00CA71CA"/>
    <w:rsid w:val="00CA72FA"/>
    <w:rsid w:val="00CA764A"/>
    <w:rsid w:val="00CA79E1"/>
    <w:rsid w:val="00CA7B52"/>
    <w:rsid w:val="00CA7BB7"/>
    <w:rsid w:val="00CB004D"/>
    <w:rsid w:val="00CB01C5"/>
    <w:rsid w:val="00CB0463"/>
    <w:rsid w:val="00CB066D"/>
    <w:rsid w:val="00CB073E"/>
    <w:rsid w:val="00CB0B22"/>
    <w:rsid w:val="00CB0EA7"/>
    <w:rsid w:val="00CB102E"/>
    <w:rsid w:val="00CB17C2"/>
    <w:rsid w:val="00CB18E4"/>
    <w:rsid w:val="00CB1A6A"/>
    <w:rsid w:val="00CB1AB9"/>
    <w:rsid w:val="00CB2242"/>
    <w:rsid w:val="00CB232B"/>
    <w:rsid w:val="00CB2445"/>
    <w:rsid w:val="00CB27D3"/>
    <w:rsid w:val="00CB2997"/>
    <w:rsid w:val="00CB2A6E"/>
    <w:rsid w:val="00CB2D47"/>
    <w:rsid w:val="00CB2D6F"/>
    <w:rsid w:val="00CB31F5"/>
    <w:rsid w:val="00CB345E"/>
    <w:rsid w:val="00CB3FCD"/>
    <w:rsid w:val="00CB43CC"/>
    <w:rsid w:val="00CB48BC"/>
    <w:rsid w:val="00CB4F93"/>
    <w:rsid w:val="00CB5F26"/>
    <w:rsid w:val="00CB62D5"/>
    <w:rsid w:val="00CB634D"/>
    <w:rsid w:val="00CB6D3D"/>
    <w:rsid w:val="00CB6D40"/>
    <w:rsid w:val="00CB6F8E"/>
    <w:rsid w:val="00CB781E"/>
    <w:rsid w:val="00CB78D9"/>
    <w:rsid w:val="00CB7C8A"/>
    <w:rsid w:val="00CB7E3F"/>
    <w:rsid w:val="00CB7F4E"/>
    <w:rsid w:val="00CB7FDD"/>
    <w:rsid w:val="00CC0292"/>
    <w:rsid w:val="00CC06FC"/>
    <w:rsid w:val="00CC08CF"/>
    <w:rsid w:val="00CC08F2"/>
    <w:rsid w:val="00CC0FF2"/>
    <w:rsid w:val="00CC149F"/>
    <w:rsid w:val="00CC16CD"/>
    <w:rsid w:val="00CC1940"/>
    <w:rsid w:val="00CC1A86"/>
    <w:rsid w:val="00CC2059"/>
    <w:rsid w:val="00CC2538"/>
    <w:rsid w:val="00CC270D"/>
    <w:rsid w:val="00CC27A1"/>
    <w:rsid w:val="00CC27A7"/>
    <w:rsid w:val="00CC28BB"/>
    <w:rsid w:val="00CC2AC3"/>
    <w:rsid w:val="00CC2C55"/>
    <w:rsid w:val="00CC3409"/>
    <w:rsid w:val="00CC3D76"/>
    <w:rsid w:val="00CC3F1C"/>
    <w:rsid w:val="00CC3FC4"/>
    <w:rsid w:val="00CC4116"/>
    <w:rsid w:val="00CC451B"/>
    <w:rsid w:val="00CC48D6"/>
    <w:rsid w:val="00CC4925"/>
    <w:rsid w:val="00CC499F"/>
    <w:rsid w:val="00CC4B39"/>
    <w:rsid w:val="00CC4C5E"/>
    <w:rsid w:val="00CC4EB8"/>
    <w:rsid w:val="00CC527A"/>
    <w:rsid w:val="00CC530B"/>
    <w:rsid w:val="00CC5379"/>
    <w:rsid w:val="00CC603E"/>
    <w:rsid w:val="00CC61CC"/>
    <w:rsid w:val="00CC6258"/>
    <w:rsid w:val="00CC68E4"/>
    <w:rsid w:val="00CC6A31"/>
    <w:rsid w:val="00CC708F"/>
    <w:rsid w:val="00CC71CB"/>
    <w:rsid w:val="00CC725C"/>
    <w:rsid w:val="00CC7B36"/>
    <w:rsid w:val="00CC7DBE"/>
    <w:rsid w:val="00CC7FA5"/>
    <w:rsid w:val="00CD0028"/>
    <w:rsid w:val="00CD09CC"/>
    <w:rsid w:val="00CD1211"/>
    <w:rsid w:val="00CD14A7"/>
    <w:rsid w:val="00CD15EF"/>
    <w:rsid w:val="00CD16DA"/>
    <w:rsid w:val="00CD1A9E"/>
    <w:rsid w:val="00CD1C1F"/>
    <w:rsid w:val="00CD208E"/>
    <w:rsid w:val="00CD22CE"/>
    <w:rsid w:val="00CD24DD"/>
    <w:rsid w:val="00CD2B24"/>
    <w:rsid w:val="00CD2DAC"/>
    <w:rsid w:val="00CD2F00"/>
    <w:rsid w:val="00CD2F59"/>
    <w:rsid w:val="00CD300D"/>
    <w:rsid w:val="00CD316D"/>
    <w:rsid w:val="00CD32EB"/>
    <w:rsid w:val="00CD34C7"/>
    <w:rsid w:val="00CD3591"/>
    <w:rsid w:val="00CD5102"/>
    <w:rsid w:val="00CD5400"/>
    <w:rsid w:val="00CD5F04"/>
    <w:rsid w:val="00CD612D"/>
    <w:rsid w:val="00CD62B3"/>
    <w:rsid w:val="00CD63AF"/>
    <w:rsid w:val="00CD6456"/>
    <w:rsid w:val="00CD66BB"/>
    <w:rsid w:val="00CD7224"/>
    <w:rsid w:val="00CD7356"/>
    <w:rsid w:val="00CD79E1"/>
    <w:rsid w:val="00CD7A31"/>
    <w:rsid w:val="00CD7B0E"/>
    <w:rsid w:val="00CD7E04"/>
    <w:rsid w:val="00CE0064"/>
    <w:rsid w:val="00CE0256"/>
    <w:rsid w:val="00CE05AF"/>
    <w:rsid w:val="00CE0647"/>
    <w:rsid w:val="00CE0B9E"/>
    <w:rsid w:val="00CE0F45"/>
    <w:rsid w:val="00CE0F65"/>
    <w:rsid w:val="00CE1772"/>
    <w:rsid w:val="00CE1CF1"/>
    <w:rsid w:val="00CE1F12"/>
    <w:rsid w:val="00CE217F"/>
    <w:rsid w:val="00CE2A2B"/>
    <w:rsid w:val="00CE2CE3"/>
    <w:rsid w:val="00CE2E7F"/>
    <w:rsid w:val="00CE2FE9"/>
    <w:rsid w:val="00CE314F"/>
    <w:rsid w:val="00CE3278"/>
    <w:rsid w:val="00CE367D"/>
    <w:rsid w:val="00CE36A7"/>
    <w:rsid w:val="00CE3725"/>
    <w:rsid w:val="00CE3834"/>
    <w:rsid w:val="00CE3BF9"/>
    <w:rsid w:val="00CE3EF3"/>
    <w:rsid w:val="00CE4143"/>
    <w:rsid w:val="00CE41E5"/>
    <w:rsid w:val="00CE4217"/>
    <w:rsid w:val="00CE4341"/>
    <w:rsid w:val="00CE44F7"/>
    <w:rsid w:val="00CE4A01"/>
    <w:rsid w:val="00CE4DE0"/>
    <w:rsid w:val="00CE531D"/>
    <w:rsid w:val="00CE590F"/>
    <w:rsid w:val="00CE5D68"/>
    <w:rsid w:val="00CE63B3"/>
    <w:rsid w:val="00CE6632"/>
    <w:rsid w:val="00CE68DB"/>
    <w:rsid w:val="00CE6E07"/>
    <w:rsid w:val="00CE6E8D"/>
    <w:rsid w:val="00CE6FE1"/>
    <w:rsid w:val="00CE7150"/>
    <w:rsid w:val="00CE77AA"/>
    <w:rsid w:val="00CF02E8"/>
    <w:rsid w:val="00CF0655"/>
    <w:rsid w:val="00CF096B"/>
    <w:rsid w:val="00CF1478"/>
    <w:rsid w:val="00CF240E"/>
    <w:rsid w:val="00CF249D"/>
    <w:rsid w:val="00CF26AC"/>
    <w:rsid w:val="00CF2C7C"/>
    <w:rsid w:val="00CF2ED7"/>
    <w:rsid w:val="00CF30D3"/>
    <w:rsid w:val="00CF3480"/>
    <w:rsid w:val="00CF34DE"/>
    <w:rsid w:val="00CF3A82"/>
    <w:rsid w:val="00CF3BBF"/>
    <w:rsid w:val="00CF4957"/>
    <w:rsid w:val="00CF5439"/>
    <w:rsid w:val="00CF560D"/>
    <w:rsid w:val="00CF60D8"/>
    <w:rsid w:val="00CF63AC"/>
    <w:rsid w:val="00CF661D"/>
    <w:rsid w:val="00CF671D"/>
    <w:rsid w:val="00CF6954"/>
    <w:rsid w:val="00CF6A8C"/>
    <w:rsid w:val="00CF6B7C"/>
    <w:rsid w:val="00CF6B8A"/>
    <w:rsid w:val="00CF7125"/>
    <w:rsid w:val="00CF7B84"/>
    <w:rsid w:val="00D00220"/>
    <w:rsid w:val="00D007B7"/>
    <w:rsid w:val="00D00AC3"/>
    <w:rsid w:val="00D00BF2"/>
    <w:rsid w:val="00D00C51"/>
    <w:rsid w:val="00D00F50"/>
    <w:rsid w:val="00D01294"/>
    <w:rsid w:val="00D01390"/>
    <w:rsid w:val="00D013BF"/>
    <w:rsid w:val="00D019FC"/>
    <w:rsid w:val="00D01BEE"/>
    <w:rsid w:val="00D01CC7"/>
    <w:rsid w:val="00D0294B"/>
    <w:rsid w:val="00D02CE5"/>
    <w:rsid w:val="00D02F6C"/>
    <w:rsid w:val="00D031F2"/>
    <w:rsid w:val="00D033E4"/>
    <w:rsid w:val="00D03CED"/>
    <w:rsid w:val="00D03E96"/>
    <w:rsid w:val="00D0426F"/>
    <w:rsid w:val="00D045A0"/>
    <w:rsid w:val="00D04843"/>
    <w:rsid w:val="00D04E15"/>
    <w:rsid w:val="00D05821"/>
    <w:rsid w:val="00D05C3B"/>
    <w:rsid w:val="00D05F33"/>
    <w:rsid w:val="00D05F5D"/>
    <w:rsid w:val="00D05FCC"/>
    <w:rsid w:val="00D0600A"/>
    <w:rsid w:val="00D06067"/>
    <w:rsid w:val="00D06397"/>
    <w:rsid w:val="00D067CF"/>
    <w:rsid w:val="00D06952"/>
    <w:rsid w:val="00D069E1"/>
    <w:rsid w:val="00D06ABB"/>
    <w:rsid w:val="00D06CD1"/>
    <w:rsid w:val="00D06F3F"/>
    <w:rsid w:val="00D06FC9"/>
    <w:rsid w:val="00D074E7"/>
    <w:rsid w:val="00D07619"/>
    <w:rsid w:val="00D10022"/>
    <w:rsid w:val="00D10067"/>
    <w:rsid w:val="00D10324"/>
    <w:rsid w:val="00D106ED"/>
    <w:rsid w:val="00D11084"/>
    <w:rsid w:val="00D113A8"/>
    <w:rsid w:val="00D1148A"/>
    <w:rsid w:val="00D1203D"/>
    <w:rsid w:val="00D120C6"/>
    <w:rsid w:val="00D12979"/>
    <w:rsid w:val="00D12A6C"/>
    <w:rsid w:val="00D12C0F"/>
    <w:rsid w:val="00D12F02"/>
    <w:rsid w:val="00D136AB"/>
    <w:rsid w:val="00D13715"/>
    <w:rsid w:val="00D13F13"/>
    <w:rsid w:val="00D14268"/>
    <w:rsid w:val="00D1443E"/>
    <w:rsid w:val="00D1496C"/>
    <w:rsid w:val="00D14FF2"/>
    <w:rsid w:val="00D151E0"/>
    <w:rsid w:val="00D15233"/>
    <w:rsid w:val="00D153BA"/>
    <w:rsid w:val="00D1543E"/>
    <w:rsid w:val="00D15547"/>
    <w:rsid w:val="00D15998"/>
    <w:rsid w:val="00D15FEB"/>
    <w:rsid w:val="00D16568"/>
    <w:rsid w:val="00D16701"/>
    <w:rsid w:val="00D16B2E"/>
    <w:rsid w:val="00D16DFC"/>
    <w:rsid w:val="00D16FAF"/>
    <w:rsid w:val="00D17113"/>
    <w:rsid w:val="00D1719B"/>
    <w:rsid w:val="00D17530"/>
    <w:rsid w:val="00D17C22"/>
    <w:rsid w:val="00D17DC8"/>
    <w:rsid w:val="00D2034E"/>
    <w:rsid w:val="00D2035D"/>
    <w:rsid w:val="00D20497"/>
    <w:rsid w:val="00D20718"/>
    <w:rsid w:val="00D20C79"/>
    <w:rsid w:val="00D20DA0"/>
    <w:rsid w:val="00D20F02"/>
    <w:rsid w:val="00D214E2"/>
    <w:rsid w:val="00D2156B"/>
    <w:rsid w:val="00D21927"/>
    <w:rsid w:val="00D21986"/>
    <w:rsid w:val="00D21AA3"/>
    <w:rsid w:val="00D22936"/>
    <w:rsid w:val="00D22BFA"/>
    <w:rsid w:val="00D2336D"/>
    <w:rsid w:val="00D2384F"/>
    <w:rsid w:val="00D23A11"/>
    <w:rsid w:val="00D23BF4"/>
    <w:rsid w:val="00D242FC"/>
    <w:rsid w:val="00D244DC"/>
    <w:rsid w:val="00D24504"/>
    <w:rsid w:val="00D24A2B"/>
    <w:rsid w:val="00D2538F"/>
    <w:rsid w:val="00D25737"/>
    <w:rsid w:val="00D25DBF"/>
    <w:rsid w:val="00D25E44"/>
    <w:rsid w:val="00D25EEE"/>
    <w:rsid w:val="00D2614A"/>
    <w:rsid w:val="00D263DD"/>
    <w:rsid w:val="00D26DF8"/>
    <w:rsid w:val="00D274A0"/>
    <w:rsid w:val="00D27ADD"/>
    <w:rsid w:val="00D30043"/>
    <w:rsid w:val="00D30098"/>
    <w:rsid w:val="00D307AF"/>
    <w:rsid w:val="00D3133C"/>
    <w:rsid w:val="00D315D8"/>
    <w:rsid w:val="00D316AD"/>
    <w:rsid w:val="00D31FBE"/>
    <w:rsid w:val="00D32040"/>
    <w:rsid w:val="00D32320"/>
    <w:rsid w:val="00D3240C"/>
    <w:rsid w:val="00D32556"/>
    <w:rsid w:val="00D325A0"/>
    <w:rsid w:val="00D325C1"/>
    <w:rsid w:val="00D32752"/>
    <w:rsid w:val="00D32B6D"/>
    <w:rsid w:val="00D33279"/>
    <w:rsid w:val="00D334CA"/>
    <w:rsid w:val="00D337B7"/>
    <w:rsid w:val="00D3398E"/>
    <w:rsid w:val="00D33E41"/>
    <w:rsid w:val="00D34055"/>
    <w:rsid w:val="00D34222"/>
    <w:rsid w:val="00D3426F"/>
    <w:rsid w:val="00D343D7"/>
    <w:rsid w:val="00D34914"/>
    <w:rsid w:val="00D3497A"/>
    <w:rsid w:val="00D34D64"/>
    <w:rsid w:val="00D35032"/>
    <w:rsid w:val="00D360B3"/>
    <w:rsid w:val="00D362BB"/>
    <w:rsid w:val="00D36974"/>
    <w:rsid w:val="00D36C15"/>
    <w:rsid w:val="00D36F6C"/>
    <w:rsid w:val="00D37042"/>
    <w:rsid w:val="00D372CF"/>
    <w:rsid w:val="00D37748"/>
    <w:rsid w:val="00D37876"/>
    <w:rsid w:val="00D3790E"/>
    <w:rsid w:val="00D37B08"/>
    <w:rsid w:val="00D37E53"/>
    <w:rsid w:val="00D400E9"/>
    <w:rsid w:val="00D4017B"/>
    <w:rsid w:val="00D40222"/>
    <w:rsid w:val="00D40289"/>
    <w:rsid w:val="00D40297"/>
    <w:rsid w:val="00D405AF"/>
    <w:rsid w:val="00D407AB"/>
    <w:rsid w:val="00D40E6C"/>
    <w:rsid w:val="00D40F26"/>
    <w:rsid w:val="00D4113A"/>
    <w:rsid w:val="00D41436"/>
    <w:rsid w:val="00D41757"/>
    <w:rsid w:val="00D41765"/>
    <w:rsid w:val="00D42477"/>
    <w:rsid w:val="00D42CD7"/>
    <w:rsid w:val="00D4325F"/>
    <w:rsid w:val="00D4326D"/>
    <w:rsid w:val="00D433C7"/>
    <w:rsid w:val="00D43631"/>
    <w:rsid w:val="00D437F8"/>
    <w:rsid w:val="00D43930"/>
    <w:rsid w:val="00D43D0E"/>
    <w:rsid w:val="00D43DEF"/>
    <w:rsid w:val="00D43EB7"/>
    <w:rsid w:val="00D4431A"/>
    <w:rsid w:val="00D44827"/>
    <w:rsid w:val="00D44AC4"/>
    <w:rsid w:val="00D4505B"/>
    <w:rsid w:val="00D4556A"/>
    <w:rsid w:val="00D457DE"/>
    <w:rsid w:val="00D45D17"/>
    <w:rsid w:val="00D460C8"/>
    <w:rsid w:val="00D46268"/>
    <w:rsid w:val="00D4650F"/>
    <w:rsid w:val="00D466C6"/>
    <w:rsid w:val="00D46A9F"/>
    <w:rsid w:val="00D46E69"/>
    <w:rsid w:val="00D46F00"/>
    <w:rsid w:val="00D5062F"/>
    <w:rsid w:val="00D512B3"/>
    <w:rsid w:val="00D513CD"/>
    <w:rsid w:val="00D514C9"/>
    <w:rsid w:val="00D5159C"/>
    <w:rsid w:val="00D51671"/>
    <w:rsid w:val="00D51D45"/>
    <w:rsid w:val="00D51E84"/>
    <w:rsid w:val="00D51EE3"/>
    <w:rsid w:val="00D52054"/>
    <w:rsid w:val="00D520A8"/>
    <w:rsid w:val="00D52C31"/>
    <w:rsid w:val="00D52FC6"/>
    <w:rsid w:val="00D52FD3"/>
    <w:rsid w:val="00D53209"/>
    <w:rsid w:val="00D537E7"/>
    <w:rsid w:val="00D53865"/>
    <w:rsid w:val="00D53C66"/>
    <w:rsid w:val="00D53FC1"/>
    <w:rsid w:val="00D54028"/>
    <w:rsid w:val="00D5455A"/>
    <w:rsid w:val="00D54662"/>
    <w:rsid w:val="00D548D4"/>
    <w:rsid w:val="00D54B8B"/>
    <w:rsid w:val="00D54D48"/>
    <w:rsid w:val="00D54F03"/>
    <w:rsid w:val="00D55193"/>
    <w:rsid w:val="00D561BA"/>
    <w:rsid w:val="00D56462"/>
    <w:rsid w:val="00D568F5"/>
    <w:rsid w:val="00D56BD2"/>
    <w:rsid w:val="00D57F33"/>
    <w:rsid w:val="00D60069"/>
    <w:rsid w:val="00D60117"/>
    <w:rsid w:val="00D60161"/>
    <w:rsid w:val="00D60472"/>
    <w:rsid w:val="00D60B17"/>
    <w:rsid w:val="00D60D64"/>
    <w:rsid w:val="00D6108D"/>
    <w:rsid w:val="00D61095"/>
    <w:rsid w:val="00D6155A"/>
    <w:rsid w:val="00D61A0B"/>
    <w:rsid w:val="00D61EDE"/>
    <w:rsid w:val="00D61FAB"/>
    <w:rsid w:val="00D62181"/>
    <w:rsid w:val="00D62855"/>
    <w:rsid w:val="00D62AEC"/>
    <w:rsid w:val="00D62E21"/>
    <w:rsid w:val="00D62E3F"/>
    <w:rsid w:val="00D63334"/>
    <w:rsid w:val="00D63363"/>
    <w:rsid w:val="00D637C0"/>
    <w:rsid w:val="00D638FC"/>
    <w:rsid w:val="00D63930"/>
    <w:rsid w:val="00D64994"/>
    <w:rsid w:val="00D649A1"/>
    <w:rsid w:val="00D64A47"/>
    <w:rsid w:val="00D64C64"/>
    <w:rsid w:val="00D64E9D"/>
    <w:rsid w:val="00D654CE"/>
    <w:rsid w:val="00D65926"/>
    <w:rsid w:val="00D65B45"/>
    <w:rsid w:val="00D65C80"/>
    <w:rsid w:val="00D66195"/>
    <w:rsid w:val="00D6686F"/>
    <w:rsid w:val="00D668D9"/>
    <w:rsid w:val="00D66BF4"/>
    <w:rsid w:val="00D67241"/>
    <w:rsid w:val="00D672CF"/>
    <w:rsid w:val="00D675E4"/>
    <w:rsid w:val="00D677EF"/>
    <w:rsid w:val="00D67BBF"/>
    <w:rsid w:val="00D705F9"/>
    <w:rsid w:val="00D70701"/>
    <w:rsid w:val="00D707BF"/>
    <w:rsid w:val="00D70A49"/>
    <w:rsid w:val="00D70D3F"/>
    <w:rsid w:val="00D70E23"/>
    <w:rsid w:val="00D70F7E"/>
    <w:rsid w:val="00D710E5"/>
    <w:rsid w:val="00D7114C"/>
    <w:rsid w:val="00D712E1"/>
    <w:rsid w:val="00D714A6"/>
    <w:rsid w:val="00D71934"/>
    <w:rsid w:val="00D71AE5"/>
    <w:rsid w:val="00D71F33"/>
    <w:rsid w:val="00D7212D"/>
    <w:rsid w:val="00D72157"/>
    <w:rsid w:val="00D72394"/>
    <w:rsid w:val="00D732D9"/>
    <w:rsid w:val="00D738FB"/>
    <w:rsid w:val="00D7479E"/>
    <w:rsid w:val="00D7482F"/>
    <w:rsid w:val="00D748B3"/>
    <w:rsid w:val="00D748F7"/>
    <w:rsid w:val="00D74E05"/>
    <w:rsid w:val="00D75AF0"/>
    <w:rsid w:val="00D75E76"/>
    <w:rsid w:val="00D75E9D"/>
    <w:rsid w:val="00D75FDF"/>
    <w:rsid w:val="00D7614F"/>
    <w:rsid w:val="00D7649A"/>
    <w:rsid w:val="00D768BF"/>
    <w:rsid w:val="00D76B21"/>
    <w:rsid w:val="00D76D8D"/>
    <w:rsid w:val="00D76F9E"/>
    <w:rsid w:val="00D772DE"/>
    <w:rsid w:val="00D77A03"/>
    <w:rsid w:val="00D77CA6"/>
    <w:rsid w:val="00D77FC8"/>
    <w:rsid w:val="00D801EE"/>
    <w:rsid w:val="00D8025C"/>
    <w:rsid w:val="00D8062E"/>
    <w:rsid w:val="00D80F0B"/>
    <w:rsid w:val="00D80FBA"/>
    <w:rsid w:val="00D81004"/>
    <w:rsid w:val="00D8114D"/>
    <w:rsid w:val="00D8129D"/>
    <w:rsid w:val="00D812B2"/>
    <w:rsid w:val="00D819A2"/>
    <w:rsid w:val="00D81ADA"/>
    <w:rsid w:val="00D81CA5"/>
    <w:rsid w:val="00D81EC3"/>
    <w:rsid w:val="00D81F09"/>
    <w:rsid w:val="00D821D8"/>
    <w:rsid w:val="00D8234D"/>
    <w:rsid w:val="00D828B9"/>
    <w:rsid w:val="00D829AA"/>
    <w:rsid w:val="00D82CE2"/>
    <w:rsid w:val="00D82D3A"/>
    <w:rsid w:val="00D82EB1"/>
    <w:rsid w:val="00D82F0F"/>
    <w:rsid w:val="00D832E9"/>
    <w:rsid w:val="00D834CC"/>
    <w:rsid w:val="00D83819"/>
    <w:rsid w:val="00D83DC9"/>
    <w:rsid w:val="00D8413D"/>
    <w:rsid w:val="00D841B3"/>
    <w:rsid w:val="00D84C3D"/>
    <w:rsid w:val="00D84FFC"/>
    <w:rsid w:val="00D853BB"/>
    <w:rsid w:val="00D8543E"/>
    <w:rsid w:val="00D85C8C"/>
    <w:rsid w:val="00D85FF1"/>
    <w:rsid w:val="00D86087"/>
    <w:rsid w:val="00D86316"/>
    <w:rsid w:val="00D864CE"/>
    <w:rsid w:val="00D865E9"/>
    <w:rsid w:val="00D86653"/>
    <w:rsid w:val="00D86B05"/>
    <w:rsid w:val="00D86C4B"/>
    <w:rsid w:val="00D87184"/>
    <w:rsid w:val="00D872A9"/>
    <w:rsid w:val="00D879F7"/>
    <w:rsid w:val="00D87E3A"/>
    <w:rsid w:val="00D87F27"/>
    <w:rsid w:val="00D902C7"/>
    <w:rsid w:val="00D903FC"/>
    <w:rsid w:val="00D9060B"/>
    <w:rsid w:val="00D90823"/>
    <w:rsid w:val="00D90AE6"/>
    <w:rsid w:val="00D90FB4"/>
    <w:rsid w:val="00D911A8"/>
    <w:rsid w:val="00D911D9"/>
    <w:rsid w:val="00D912AD"/>
    <w:rsid w:val="00D91786"/>
    <w:rsid w:val="00D91875"/>
    <w:rsid w:val="00D91AD3"/>
    <w:rsid w:val="00D91D0D"/>
    <w:rsid w:val="00D91E49"/>
    <w:rsid w:val="00D91F3C"/>
    <w:rsid w:val="00D91F95"/>
    <w:rsid w:val="00D929FB"/>
    <w:rsid w:val="00D92B33"/>
    <w:rsid w:val="00D92C7A"/>
    <w:rsid w:val="00D92C88"/>
    <w:rsid w:val="00D92E77"/>
    <w:rsid w:val="00D93055"/>
    <w:rsid w:val="00D931DA"/>
    <w:rsid w:val="00D9335E"/>
    <w:rsid w:val="00D935C3"/>
    <w:rsid w:val="00D93664"/>
    <w:rsid w:val="00D9375E"/>
    <w:rsid w:val="00D93AE1"/>
    <w:rsid w:val="00D93C80"/>
    <w:rsid w:val="00D93FB4"/>
    <w:rsid w:val="00D94422"/>
    <w:rsid w:val="00D9495C"/>
    <w:rsid w:val="00D94DB5"/>
    <w:rsid w:val="00D94ED9"/>
    <w:rsid w:val="00D9545C"/>
    <w:rsid w:val="00D95491"/>
    <w:rsid w:val="00D955C1"/>
    <w:rsid w:val="00D95C35"/>
    <w:rsid w:val="00D95C38"/>
    <w:rsid w:val="00D95C7A"/>
    <w:rsid w:val="00D95EB0"/>
    <w:rsid w:val="00D95FAF"/>
    <w:rsid w:val="00D96723"/>
    <w:rsid w:val="00D96AF7"/>
    <w:rsid w:val="00D96FAA"/>
    <w:rsid w:val="00D971E2"/>
    <w:rsid w:val="00D977F7"/>
    <w:rsid w:val="00DA0773"/>
    <w:rsid w:val="00DA0909"/>
    <w:rsid w:val="00DA096E"/>
    <w:rsid w:val="00DA118A"/>
    <w:rsid w:val="00DA11B5"/>
    <w:rsid w:val="00DA1446"/>
    <w:rsid w:val="00DA159B"/>
    <w:rsid w:val="00DA1732"/>
    <w:rsid w:val="00DA1F01"/>
    <w:rsid w:val="00DA246D"/>
    <w:rsid w:val="00DA2734"/>
    <w:rsid w:val="00DA27BC"/>
    <w:rsid w:val="00DA2995"/>
    <w:rsid w:val="00DA2AD3"/>
    <w:rsid w:val="00DA2EF1"/>
    <w:rsid w:val="00DA3095"/>
    <w:rsid w:val="00DA34B0"/>
    <w:rsid w:val="00DA36B5"/>
    <w:rsid w:val="00DA3EF1"/>
    <w:rsid w:val="00DA477B"/>
    <w:rsid w:val="00DA499B"/>
    <w:rsid w:val="00DA49B2"/>
    <w:rsid w:val="00DA4A71"/>
    <w:rsid w:val="00DA603E"/>
    <w:rsid w:val="00DA65F4"/>
    <w:rsid w:val="00DA6B76"/>
    <w:rsid w:val="00DA72D4"/>
    <w:rsid w:val="00DA7671"/>
    <w:rsid w:val="00DA7857"/>
    <w:rsid w:val="00DA7AFB"/>
    <w:rsid w:val="00DA7AFD"/>
    <w:rsid w:val="00DA7C95"/>
    <w:rsid w:val="00DA7E49"/>
    <w:rsid w:val="00DB006D"/>
    <w:rsid w:val="00DB0461"/>
    <w:rsid w:val="00DB05FA"/>
    <w:rsid w:val="00DB06BE"/>
    <w:rsid w:val="00DB17D0"/>
    <w:rsid w:val="00DB18FD"/>
    <w:rsid w:val="00DB1962"/>
    <w:rsid w:val="00DB1A08"/>
    <w:rsid w:val="00DB20B1"/>
    <w:rsid w:val="00DB20F4"/>
    <w:rsid w:val="00DB26F1"/>
    <w:rsid w:val="00DB27D0"/>
    <w:rsid w:val="00DB30B3"/>
    <w:rsid w:val="00DB338D"/>
    <w:rsid w:val="00DB36A2"/>
    <w:rsid w:val="00DB3B01"/>
    <w:rsid w:val="00DB3DD0"/>
    <w:rsid w:val="00DB3F57"/>
    <w:rsid w:val="00DB42A0"/>
    <w:rsid w:val="00DB43D0"/>
    <w:rsid w:val="00DB4B83"/>
    <w:rsid w:val="00DB4BAE"/>
    <w:rsid w:val="00DB4DC0"/>
    <w:rsid w:val="00DB4E1B"/>
    <w:rsid w:val="00DB501F"/>
    <w:rsid w:val="00DB533E"/>
    <w:rsid w:val="00DB549B"/>
    <w:rsid w:val="00DB552C"/>
    <w:rsid w:val="00DB5596"/>
    <w:rsid w:val="00DB55CD"/>
    <w:rsid w:val="00DB5822"/>
    <w:rsid w:val="00DB59C4"/>
    <w:rsid w:val="00DB5BB3"/>
    <w:rsid w:val="00DB60E0"/>
    <w:rsid w:val="00DB6440"/>
    <w:rsid w:val="00DB66E5"/>
    <w:rsid w:val="00DB69AB"/>
    <w:rsid w:val="00DB6D37"/>
    <w:rsid w:val="00DB6E00"/>
    <w:rsid w:val="00DB6EFD"/>
    <w:rsid w:val="00DB70F8"/>
    <w:rsid w:val="00DB7177"/>
    <w:rsid w:val="00DB735F"/>
    <w:rsid w:val="00DB73B5"/>
    <w:rsid w:val="00DB7453"/>
    <w:rsid w:val="00DB794F"/>
    <w:rsid w:val="00DB79D9"/>
    <w:rsid w:val="00DB7C61"/>
    <w:rsid w:val="00DB7E36"/>
    <w:rsid w:val="00DB7F51"/>
    <w:rsid w:val="00DC02F6"/>
    <w:rsid w:val="00DC0336"/>
    <w:rsid w:val="00DC0401"/>
    <w:rsid w:val="00DC0478"/>
    <w:rsid w:val="00DC04D6"/>
    <w:rsid w:val="00DC08AC"/>
    <w:rsid w:val="00DC118C"/>
    <w:rsid w:val="00DC12FE"/>
    <w:rsid w:val="00DC1332"/>
    <w:rsid w:val="00DC17C9"/>
    <w:rsid w:val="00DC18BD"/>
    <w:rsid w:val="00DC1BCC"/>
    <w:rsid w:val="00DC1EF0"/>
    <w:rsid w:val="00DC1FAD"/>
    <w:rsid w:val="00DC1FE0"/>
    <w:rsid w:val="00DC2970"/>
    <w:rsid w:val="00DC29A1"/>
    <w:rsid w:val="00DC2C93"/>
    <w:rsid w:val="00DC3013"/>
    <w:rsid w:val="00DC39BC"/>
    <w:rsid w:val="00DC39BE"/>
    <w:rsid w:val="00DC3A5B"/>
    <w:rsid w:val="00DC3AE1"/>
    <w:rsid w:val="00DC411D"/>
    <w:rsid w:val="00DC4647"/>
    <w:rsid w:val="00DC48AD"/>
    <w:rsid w:val="00DC4B70"/>
    <w:rsid w:val="00DC5512"/>
    <w:rsid w:val="00DC5573"/>
    <w:rsid w:val="00DC570F"/>
    <w:rsid w:val="00DC5F07"/>
    <w:rsid w:val="00DC668D"/>
    <w:rsid w:val="00DC6BE8"/>
    <w:rsid w:val="00DC6F7B"/>
    <w:rsid w:val="00DC7B88"/>
    <w:rsid w:val="00DC7CCF"/>
    <w:rsid w:val="00DD05D9"/>
    <w:rsid w:val="00DD0723"/>
    <w:rsid w:val="00DD09DE"/>
    <w:rsid w:val="00DD0C75"/>
    <w:rsid w:val="00DD0E3F"/>
    <w:rsid w:val="00DD1A4E"/>
    <w:rsid w:val="00DD1AB9"/>
    <w:rsid w:val="00DD219C"/>
    <w:rsid w:val="00DD232D"/>
    <w:rsid w:val="00DD236C"/>
    <w:rsid w:val="00DD2CE9"/>
    <w:rsid w:val="00DD2D6F"/>
    <w:rsid w:val="00DD327F"/>
    <w:rsid w:val="00DD336D"/>
    <w:rsid w:val="00DD354B"/>
    <w:rsid w:val="00DD3860"/>
    <w:rsid w:val="00DD3B6E"/>
    <w:rsid w:val="00DD3D1C"/>
    <w:rsid w:val="00DD3DE5"/>
    <w:rsid w:val="00DD3F82"/>
    <w:rsid w:val="00DD40E7"/>
    <w:rsid w:val="00DD41CF"/>
    <w:rsid w:val="00DD43A7"/>
    <w:rsid w:val="00DD4489"/>
    <w:rsid w:val="00DD4736"/>
    <w:rsid w:val="00DD4749"/>
    <w:rsid w:val="00DD4D4C"/>
    <w:rsid w:val="00DD4D85"/>
    <w:rsid w:val="00DD50F7"/>
    <w:rsid w:val="00DD557D"/>
    <w:rsid w:val="00DD5674"/>
    <w:rsid w:val="00DD5BA4"/>
    <w:rsid w:val="00DD5C09"/>
    <w:rsid w:val="00DD5C24"/>
    <w:rsid w:val="00DD5D3D"/>
    <w:rsid w:val="00DD5E6D"/>
    <w:rsid w:val="00DD5FCD"/>
    <w:rsid w:val="00DD6245"/>
    <w:rsid w:val="00DD65B8"/>
    <w:rsid w:val="00DD66F1"/>
    <w:rsid w:val="00DD680E"/>
    <w:rsid w:val="00DD6877"/>
    <w:rsid w:val="00DD6B99"/>
    <w:rsid w:val="00DD6F48"/>
    <w:rsid w:val="00DD786F"/>
    <w:rsid w:val="00DD788A"/>
    <w:rsid w:val="00DD7A61"/>
    <w:rsid w:val="00DD7DA2"/>
    <w:rsid w:val="00DD7E41"/>
    <w:rsid w:val="00DE0279"/>
    <w:rsid w:val="00DE0BB3"/>
    <w:rsid w:val="00DE0C74"/>
    <w:rsid w:val="00DE0CFE"/>
    <w:rsid w:val="00DE0F45"/>
    <w:rsid w:val="00DE1206"/>
    <w:rsid w:val="00DE19E9"/>
    <w:rsid w:val="00DE29FF"/>
    <w:rsid w:val="00DE2A10"/>
    <w:rsid w:val="00DE2D35"/>
    <w:rsid w:val="00DE2F12"/>
    <w:rsid w:val="00DE335B"/>
    <w:rsid w:val="00DE3960"/>
    <w:rsid w:val="00DE3D5B"/>
    <w:rsid w:val="00DE4322"/>
    <w:rsid w:val="00DE4490"/>
    <w:rsid w:val="00DE47A7"/>
    <w:rsid w:val="00DE4993"/>
    <w:rsid w:val="00DE4BD5"/>
    <w:rsid w:val="00DE5613"/>
    <w:rsid w:val="00DE591E"/>
    <w:rsid w:val="00DE66C9"/>
    <w:rsid w:val="00DE6766"/>
    <w:rsid w:val="00DE6970"/>
    <w:rsid w:val="00DE6B0C"/>
    <w:rsid w:val="00DE71FC"/>
    <w:rsid w:val="00DE74C5"/>
    <w:rsid w:val="00DE786C"/>
    <w:rsid w:val="00DE78B0"/>
    <w:rsid w:val="00DE79AD"/>
    <w:rsid w:val="00DE7B11"/>
    <w:rsid w:val="00DE7B30"/>
    <w:rsid w:val="00DF0CE4"/>
    <w:rsid w:val="00DF1014"/>
    <w:rsid w:val="00DF115B"/>
    <w:rsid w:val="00DF1163"/>
    <w:rsid w:val="00DF1186"/>
    <w:rsid w:val="00DF1434"/>
    <w:rsid w:val="00DF1AB9"/>
    <w:rsid w:val="00DF1E8A"/>
    <w:rsid w:val="00DF211F"/>
    <w:rsid w:val="00DF2270"/>
    <w:rsid w:val="00DF232C"/>
    <w:rsid w:val="00DF2778"/>
    <w:rsid w:val="00DF2890"/>
    <w:rsid w:val="00DF301A"/>
    <w:rsid w:val="00DF383A"/>
    <w:rsid w:val="00DF3999"/>
    <w:rsid w:val="00DF40F3"/>
    <w:rsid w:val="00DF4A2E"/>
    <w:rsid w:val="00DF4EAE"/>
    <w:rsid w:val="00DF4FB7"/>
    <w:rsid w:val="00DF518B"/>
    <w:rsid w:val="00DF54DE"/>
    <w:rsid w:val="00DF598D"/>
    <w:rsid w:val="00DF5ADA"/>
    <w:rsid w:val="00DF5BA8"/>
    <w:rsid w:val="00DF653F"/>
    <w:rsid w:val="00DF6691"/>
    <w:rsid w:val="00DF6787"/>
    <w:rsid w:val="00DF6916"/>
    <w:rsid w:val="00DF69F9"/>
    <w:rsid w:val="00DF6BE8"/>
    <w:rsid w:val="00DF6D1C"/>
    <w:rsid w:val="00DF6DD6"/>
    <w:rsid w:val="00DF732E"/>
    <w:rsid w:val="00DF750D"/>
    <w:rsid w:val="00DF7831"/>
    <w:rsid w:val="00DF7C81"/>
    <w:rsid w:val="00DF7E15"/>
    <w:rsid w:val="00DF7F6E"/>
    <w:rsid w:val="00E00131"/>
    <w:rsid w:val="00E002EC"/>
    <w:rsid w:val="00E00D4C"/>
    <w:rsid w:val="00E00D4F"/>
    <w:rsid w:val="00E01353"/>
    <w:rsid w:val="00E0163D"/>
    <w:rsid w:val="00E019FF"/>
    <w:rsid w:val="00E0236B"/>
    <w:rsid w:val="00E0264F"/>
    <w:rsid w:val="00E02659"/>
    <w:rsid w:val="00E02A60"/>
    <w:rsid w:val="00E03524"/>
    <w:rsid w:val="00E03E98"/>
    <w:rsid w:val="00E04157"/>
    <w:rsid w:val="00E04219"/>
    <w:rsid w:val="00E04CC1"/>
    <w:rsid w:val="00E05091"/>
    <w:rsid w:val="00E050BE"/>
    <w:rsid w:val="00E05B21"/>
    <w:rsid w:val="00E05CA3"/>
    <w:rsid w:val="00E05D22"/>
    <w:rsid w:val="00E066AC"/>
    <w:rsid w:val="00E0670C"/>
    <w:rsid w:val="00E0673B"/>
    <w:rsid w:val="00E06E99"/>
    <w:rsid w:val="00E07550"/>
    <w:rsid w:val="00E0763A"/>
    <w:rsid w:val="00E07AB9"/>
    <w:rsid w:val="00E07E12"/>
    <w:rsid w:val="00E07E7A"/>
    <w:rsid w:val="00E10590"/>
    <w:rsid w:val="00E105FA"/>
    <w:rsid w:val="00E10665"/>
    <w:rsid w:val="00E10B93"/>
    <w:rsid w:val="00E10F9A"/>
    <w:rsid w:val="00E10FEF"/>
    <w:rsid w:val="00E112FC"/>
    <w:rsid w:val="00E113F5"/>
    <w:rsid w:val="00E119DD"/>
    <w:rsid w:val="00E11CA3"/>
    <w:rsid w:val="00E12275"/>
    <w:rsid w:val="00E123B9"/>
    <w:rsid w:val="00E123DD"/>
    <w:rsid w:val="00E1244C"/>
    <w:rsid w:val="00E12A04"/>
    <w:rsid w:val="00E12B34"/>
    <w:rsid w:val="00E12E10"/>
    <w:rsid w:val="00E13C7E"/>
    <w:rsid w:val="00E1408B"/>
    <w:rsid w:val="00E140A9"/>
    <w:rsid w:val="00E14765"/>
    <w:rsid w:val="00E14F61"/>
    <w:rsid w:val="00E15012"/>
    <w:rsid w:val="00E158E7"/>
    <w:rsid w:val="00E159C8"/>
    <w:rsid w:val="00E15A61"/>
    <w:rsid w:val="00E15D1F"/>
    <w:rsid w:val="00E15D33"/>
    <w:rsid w:val="00E160C2"/>
    <w:rsid w:val="00E161CA"/>
    <w:rsid w:val="00E1642C"/>
    <w:rsid w:val="00E16827"/>
    <w:rsid w:val="00E16B86"/>
    <w:rsid w:val="00E16D62"/>
    <w:rsid w:val="00E16F1A"/>
    <w:rsid w:val="00E16F64"/>
    <w:rsid w:val="00E16FBE"/>
    <w:rsid w:val="00E1718E"/>
    <w:rsid w:val="00E1724C"/>
    <w:rsid w:val="00E17593"/>
    <w:rsid w:val="00E17C3B"/>
    <w:rsid w:val="00E20777"/>
    <w:rsid w:val="00E20DB9"/>
    <w:rsid w:val="00E20EDA"/>
    <w:rsid w:val="00E2102B"/>
    <w:rsid w:val="00E211E0"/>
    <w:rsid w:val="00E21529"/>
    <w:rsid w:val="00E21938"/>
    <w:rsid w:val="00E21E95"/>
    <w:rsid w:val="00E22413"/>
    <w:rsid w:val="00E22AB3"/>
    <w:rsid w:val="00E22EB3"/>
    <w:rsid w:val="00E23111"/>
    <w:rsid w:val="00E232FB"/>
    <w:rsid w:val="00E23561"/>
    <w:rsid w:val="00E23574"/>
    <w:rsid w:val="00E2387D"/>
    <w:rsid w:val="00E238C4"/>
    <w:rsid w:val="00E24373"/>
    <w:rsid w:val="00E2468A"/>
    <w:rsid w:val="00E24811"/>
    <w:rsid w:val="00E24961"/>
    <w:rsid w:val="00E250AA"/>
    <w:rsid w:val="00E2517D"/>
    <w:rsid w:val="00E25454"/>
    <w:rsid w:val="00E2551E"/>
    <w:rsid w:val="00E25943"/>
    <w:rsid w:val="00E25F94"/>
    <w:rsid w:val="00E26691"/>
    <w:rsid w:val="00E26758"/>
    <w:rsid w:val="00E26A3D"/>
    <w:rsid w:val="00E26D73"/>
    <w:rsid w:val="00E26FC7"/>
    <w:rsid w:val="00E2710C"/>
    <w:rsid w:val="00E275D5"/>
    <w:rsid w:val="00E27609"/>
    <w:rsid w:val="00E278B2"/>
    <w:rsid w:val="00E27B54"/>
    <w:rsid w:val="00E27CF1"/>
    <w:rsid w:val="00E30171"/>
    <w:rsid w:val="00E30307"/>
    <w:rsid w:val="00E30570"/>
    <w:rsid w:val="00E305E3"/>
    <w:rsid w:val="00E3067A"/>
    <w:rsid w:val="00E30DEF"/>
    <w:rsid w:val="00E30E68"/>
    <w:rsid w:val="00E31AF3"/>
    <w:rsid w:val="00E31D72"/>
    <w:rsid w:val="00E31DA1"/>
    <w:rsid w:val="00E31E31"/>
    <w:rsid w:val="00E31FC4"/>
    <w:rsid w:val="00E3265E"/>
    <w:rsid w:val="00E328AE"/>
    <w:rsid w:val="00E32E8A"/>
    <w:rsid w:val="00E32F26"/>
    <w:rsid w:val="00E339B8"/>
    <w:rsid w:val="00E33B5B"/>
    <w:rsid w:val="00E33BD1"/>
    <w:rsid w:val="00E33F36"/>
    <w:rsid w:val="00E3426B"/>
    <w:rsid w:val="00E3465F"/>
    <w:rsid w:val="00E3472D"/>
    <w:rsid w:val="00E350E1"/>
    <w:rsid w:val="00E35535"/>
    <w:rsid w:val="00E357EC"/>
    <w:rsid w:val="00E35842"/>
    <w:rsid w:val="00E35A08"/>
    <w:rsid w:val="00E35AF1"/>
    <w:rsid w:val="00E35D74"/>
    <w:rsid w:val="00E35D8C"/>
    <w:rsid w:val="00E364FC"/>
    <w:rsid w:val="00E36A85"/>
    <w:rsid w:val="00E37129"/>
    <w:rsid w:val="00E37517"/>
    <w:rsid w:val="00E37D49"/>
    <w:rsid w:val="00E37F11"/>
    <w:rsid w:val="00E40391"/>
    <w:rsid w:val="00E4055E"/>
    <w:rsid w:val="00E40639"/>
    <w:rsid w:val="00E409D9"/>
    <w:rsid w:val="00E40AC3"/>
    <w:rsid w:val="00E40CC7"/>
    <w:rsid w:val="00E40E9A"/>
    <w:rsid w:val="00E411AE"/>
    <w:rsid w:val="00E41471"/>
    <w:rsid w:val="00E4157C"/>
    <w:rsid w:val="00E4165D"/>
    <w:rsid w:val="00E41E27"/>
    <w:rsid w:val="00E428ED"/>
    <w:rsid w:val="00E42AF3"/>
    <w:rsid w:val="00E42B13"/>
    <w:rsid w:val="00E42B9D"/>
    <w:rsid w:val="00E43107"/>
    <w:rsid w:val="00E4315E"/>
    <w:rsid w:val="00E4495A"/>
    <w:rsid w:val="00E44996"/>
    <w:rsid w:val="00E44A23"/>
    <w:rsid w:val="00E44AD2"/>
    <w:rsid w:val="00E44B4A"/>
    <w:rsid w:val="00E44D81"/>
    <w:rsid w:val="00E44FBC"/>
    <w:rsid w:val="00E45383"/>
    <w:rsid w:val="00E459FF"/>
    <w:rsid w:val="00E45A30"/>
    <w:rsid w:val="00E45CCE"/>
    <w:rsid w:val="00E45EA6"/>
    <w:rsid w:val="00E464BA"/>
    <w:rsid w:val="00E466B2"/>
    <w:rsid w:val="00E467E5"/>
    <w:rsid w:val="00E46911"/>
    <w:rsid w:val="00E46964"/>
    <w:rsid w:val="00E46E72"/>
    <w:rsid w:val="00E46EEF"/>
    <w:rsid w:val="00E471DA"/>
    <w:rsid w:val="00E4764F"/>
    <w:rsid w:val="00E47883"/>
    <w:rsid w:val="00E47AAF"/>
    <w:rsid w:val="00E47B85"/>
    <w:rsid w:val="00E5007A"/>
    <w:rsid w:val="00E500F1"/>
    <w:rsid w:val="00E50393"/>
    <w:rsid w:val="00E50666"/>
    <w:rsid w:val="00E50DAE"/>
    <w:rsid w:val="00E512B6"/>
    <w:rsid w:val="00E51728"/>
    <w:rsid w:val="00E5191E"/>
    <w:rsid w:val="00E519DE"/>
    <w:rsid w:val="00E51B45"/>
    <w:rsid w:val="00E51D72"/>
    <w:rsid w:val="00E51DCB"/>
    <w:rsid w:val="00E52601"/>
    <w:rsid w:val="00E52848"/>
    <w:rsid w:val="00E52A61"/>
    <w:rsid w:val="00E533B3"/>
    <w:rsid w:val="00E533CA"/>
    <w:rsid w:val="00E53424"/>
    <w:rsid w:val="00E5378A"/>
    <w:rsid w:val="00E53C2E"/>
    <w:rsid w:val="00E53C44"/>
    <w:rsid w:val="00E5499D"/>
    <w:rsid w:val="00E549F1"/>
    <w:rsid w:val="00E54C96"/>
    <w:rsid w:val="00E54CB3"/>
    <w:rsid w:val="00E54EDF"/>
    <w:rsid w:val="00E54F9A"/>
    <w:rsid w:val="00E550AF"/>
    <w:rsid w:val="00E5514E"/>
    <w:rsid w:val="00E55192"/>
    <w:rsid w:val="00E559FB"/>
    <w:rsid w:val="00E55B5D"/>
    <w:rsid w:val="00E55BDD"/>
    <w:rsid w:val="00E55E77"/>
    <w:rsid w:val="00E56933"/>
    <w:rsid w:val="00E56C0D"/>
    <w:rsid w:val="00E56D64"/>
    <w:rsid w:val="00E56D78"/>
    <w:rsid w:val="00E5750C"/>
    <w:rsid w:val="00E601D2"/>
    <w:rsid w:val="00E6041F"/>
    <w:rsid w:val="00E606AE"/>
    <w:rsid w:val="00E60BAB"/>
    <w:rsid w:val="00E60F2E"/>
    <w:rsid w:val="00E614F3"/>
    <w:rsid w:val="00E61522"/>
    <w:rsid w:val="00E61A46"/>
    <w:rsid w:val="00E61B63"/>
    <w:rsid w:val="00E61D70"/>
    <w:rsid w:val="00E61D8D"/>
    <w:rsid w:val="00E61E38"/>
    <w:rsid w:val="00E62272"/>
    <w:rsid w:val="00E62789"/>
    <w:rsid w:val="00E62962"/>
    <w:rsid w:val="00E629AA"/>
    <w:rsid w:val="00E62C66"/>
    <w:rsid w:val="00E631FC"/>
    <w:rsid w:val="00E634D8"/>
    <w:rsid w:val="00E63D78"/>
    <w:rsid w:val="00E64007"/>
    <w:rsid w:val="00E6414D"/>
    <w:rsid w:val="00E643DE"/>
    <w:rsid w:val="00E64F9B"/>
    <w:rsid w:val="00E64FB3"/>
    <w:rsid w:val="00E6616B"/>
    <w:rsid w:val="00E662A2"/>
    <w:rsid w:val="00E66827"/>
    <w:rsid w:val="00E6690B"/>
    <w:rsid w:val="00E669AA"/>
    <w:rsid w:val="00E66B15"/>
    <w:rsid w:val="00E67281"/>
    <w:rsid w:val="00E67480"/>
    <w:rsid w:val="00E676C1"/>
    <w:rsid w:val="00E676E0"/>
    <w:rsid w:val="00E67CA4"/>
    <w:rsid w:val="00E67EB5"/>
    <w:rsid w:val="00E67F64"/>
    <w:rsid w:val="00E70815"/>
    <w:rsid w:val="00E70BEF"/>
    <w:rsid w:val="00E70C46"/>
    <w:rsid w:val="00E71108"/>
    <w:rsid w:val="00E7127D"/>
    <w:rsid w:val="00E7173B"/>
    <w:rsid w:val="00E7178A"/>
    <w:rsid w:val="00E717EA"/>
    <w:rsid w:val="00E71814"/>
    <w:rsid w:val="00E71861"/>
    <w:rsid w:val="00E722F1"/>
    <w:rsid w:val="00E722F4"/>
    <w:rsid w:val="00E724B4"/>
    <w:rsid w:val="00E72732"/>
    <w:rsid w:val="00E72C4B"/>
    <w:rsid w:val="00E72EDE"/>
    <w:rsid w:val="00E73236"/>
    <w:rsid w:val="00E73494"/>
    <w:rsid w:val="00E73575"/>
    <w:rsid w:val="00E735ED"/>
    <w:rsid w:val="00E73771"/>
    <w:rsid w:val="00E73BB3"/>
    <w:rsid w:val="00E742B8"/>
    <w:rsid w:val="00E74455"/>
    <w:rsid w:val="00E7448E"/>
    <w:rsid w:val="00E7469D"/>
    <w:rsid w:val="00E74A15"/>
    <w:rsid w:val="00E74AB2"/>
    <w:rsid w:val="00E75019"/>
    <w:rsid w:val="00E7526C"/>
    <w:rsid w:val="00E755FA"/>
    <w:rsid w:val="00E755FE"/>
    <w:rsid w:val="00E7580D"/>
    <w:rsid w:val="00E76317"/>
    <w:rsid w:val="00E7631B"/>
    <w:rsid w:val="00E764C9"/>
    <w:rsid w:val="00E76680"/>
    <w:rsid w:val="00E76953"/>
    <w:rsid w:val="00E76B9C"/>
    <w:rsid w:val="00E76BC4"/>
    <w:rsid w:val="00E76C8E"/>
    <w:rsid w:val="00E76EE5"/>
    <w:rsid w:val="00E77230"/>
    <w:rsid w:val="00E7755F"/>
    <w:rsid w:val="00E776FA"/>
    <w:rsid w:val="00E777F6"/>
    <w:rsid w:val="00E77CC0"/>
    <w:rsid w:val="00E77D6C"/>
    <w:rsid w:val="00E80356"/>
    <w:rsid w:val="00E80F87"/>
    <w:rsid w:val="00E80FEA"/>
    <w:rsid w:val="00E813BE"/>
    <w:rsid w:val="00E81790"/>
    <w:rsid w:val="00E81922"/>
    <w:rsid w:val="00E8193C"/>
    <w:rsid w:val="00E81A47"/>
    <w:rsid w:val="00E81A4E"/>
    <w:rsid w:val="00E81C57"/>
    <w:rsid w:val="00E81EE2"/>
    <w:rsid w:val="00E82694"/>
    <w:rsid w:val="00E82727"/>
    <w:rsid w:val="00E82972"/>
    <w:rsid w:val="00E8328F"/>
    <w:rsid w:val="00E83982"/>
    <w:rsid w:val="00E839C4"/>
    <w:rsid w:val="00E83E65"/>
    <w:rsid w:val="00E8457E"/>
    <w:rsid w:val="00E846C2"/>
    <w:rsid w:val="00E849FA"/>
    <w:rsid w:val="00E84D7C"/>
    <w:rsid w:val="00E84DE9"/>
    <w:rsid w:val="00E8511A"/>
    <w:rsid w:val="00E85170"/>
    <w:rsid w:val="00E851FE"/>
    <w:rsid w:val="00E85351"/>
    <w:rsid w:val="00E85CF3"/>
    <w:rsid w:val="00E860F9"/>
    <w:rsid w:val="00E86337"/>
    <w:rsid w:val="00E86432"/>
    <w:rsid w:val="00E868C9"/>
    <w:rsid w:val="00E86A06"/>
    <w:rsid w:val="00E86C6F"/>
    <w:rsid w:val="00E8720B"/>
    <w:rsid w:val="00E876D7"/>
    <w:rsid w:val="00E877CB"/>
    <w:rsid w:val="00E87A2D"/>
    <w:rsid w:val="00E87EDD"/>
    <w:rsid w:val="00E9018C"/>
    <w:rsid w:val="00E901A6"/>
    <w:rsid w:val="00E904EC"/>
    <w:rsid w:val="00E905BC"/>
    <w:rsid w:val="00E90958"/>
    <w:rsid w:val="00E90A47"/>
    <w:rsid w:val="00E90B36"/>
    <w:rsid w:val="00E90F4B"/>
    <w:rsid w:val="00E91177"/>
    <w:rsid w:val="00E9127F"/>
    <w:rsid w:val="00E913FD"/>
    <w:rsid w:val="00E915C0"/>
    <w:rsid w:val="00E91813"/>
    <w:rsid w:val="00E91A43"/>
    <w:rsid w:val="00E9263E"/>
    <w:rsid w:val="00E92681"/>
    <w:rsid w:val="00E92B43"/>
    <w:rsid w:val="00E92F34"/>
    <w:rsid w:val="00E93360"/>
    <w:rsid w:val="00E93E5A"/>
    <w:rsid w:val="00E94162"/>
    <w:rsid w:val="00E9442B"/>
    <w:rsid w:val="00E94474"/>
    <w:rsid w:val="00E949A1"/>
    <w:rsid w:val="00E95727"/>
    <w:rsid w:val="00E95755"/>
    <w:rsid w:val="00E958E9"/>
    <w:rsid w:val="00E95E6A"/>
    <w:rsid w:val="00E95EA7"/>
    <w:rsid w:val="00E96287"/>
    <w:rsid w:val="00E96368"/>
    <w:rsid w:val="00E967F4"/>
    <w:rsid w:val="00E96CA3"/>
    <w:rsid w:val="00E96D0E"/>
    <w:rsid w:val="00E97333"/>
    <w:rsid w:val="00E9746B"/>
    <w:rsid w:val="00E97473"/>
    <w:rsid w:val="00E97519"/>
    <w:rsid w:val="00E97789"/>
    <w:rsid w:val="00E9791C"/>
    <w:rsid w:val="00E979A1"/>
    <w:rsid w:val="00E97DD4"/>
    <w:rsid w:val="00EA0341"/>
    <w:rsid w:val="00EA04B7"/>
    <w:rsid w:val="00EA074C"/>
    <w:rsid w:val="00EA0B69"/>
    <w:rsid w:val="00EA0F3C"/>
    <w:rsid w:val="00EA143B"/>
    <w:rsid w:val="00EA1F9C"/>
    <w:rsid w:val="00EA2669"/>
    <w:rsid w:val="00EA29BF"/>
    <w:rsid w:val="00EA2ACA"/>
    <w:rsid w:val="00EA2F15"/>
    <w:rsid w:val="00EA3154"/>
    <w:rsid w:val="00EA325B"/>
    <w:rsid w:val="00EA3321"/>
    <w:rsid w:val="00EA3349"/>
    <w:rsid w:val="00EA3387"/>
    <w:rsid w:val="00EA3E55"/>
    <w:rsid w:val="00EA44F9"/>
    <w:rsid w:val="00EA45A2"/>
    <w:rsid w:val="00EA49A5"/>
    <w:rsid w:val="00EA5168"/>
    <w:rsid w:val="00EA51EE"/>
    <w:rsid w:val="00EA53B2"/>
    <w:rsid w:val="00EA5C4D"/>
    <w:rsid w:val="00EA5D22"/>
    <w:rsid w:val="00EA6148"/>
    <w:rsid w:val="00EA6436"/>
    <w:rsid w:val="00EA6945"/>
    <w:rsid w:val="00EA695B"/>
    <w:rsid w:val="00EA74B7"/>
    <w:rsid w:val="00EA7922"/>
    <w:rsid w:val="00EB0408"/>
    <w:rsid w:val="00EB0CE8"/>
    <w:rsid w:val="00EB0E6D"/>
    <w:rsid w:val="00EB0E8F"/>
    <w:rsid w:val="00EB0FBE"/>
    <w:rsid w:val="00EB13FD"/>
    <w:rsid w:val="00EB1EA7"/>
    <w:rsid w:val="00EB200D"/>
    <w:rsid w:val="00EB20D6"/>
    <w:rsid w:val="00EB228B"/>
    <w:rsid w:val="00EB23DE"/>
    <w:rsid w:val="00EB23E0"/>
    <w:rsid w:val="00EB291F"/>
    <w:rsid w:val="00EB2A74"/>
    <w:rsid w:val="00EB2C7E"/>
    <w:rsid w:val="00EB2E97"/>
    <w:rsid w:val="00EB30C3"/>
    <w:rsid w:val="00EB31AC"/>
    <w:rsid w:val="00EB334D"/>
    <w:rsid w:val="00EB36F2"/>
    <w:rsid w:val="00EB3A5B"/>
    <w:rsid w:val="00EB3BEA"/>
    <w:rsid w:val="00EB462E"/>
    <w:rsid w:val="00EB48CC"/>
    <w:rsid w:val="00EB4EA5"/>
    <w:rsid w:val="00EB4F53"/>
    <w:rsid w:val="00EB4F8B"/>
    <w:rsid w:val="00EB5452"/>
    <w:rsid w:val="00EB5581"/>
    <w:rsid w:val="00EB5DC4"/>
    <w:rsid w:val="00EB608C"/>
    <w:rsid w:val="00EB62DD"/>
    <w:rsid w:val="00EB669E"/>
    <w:rsid w:val="00EB67E8"/>
    <w:rsid w:val="00EB69AF"/>
    <w:rsid w:val="00EB6E70"/>
    <w:rsid w:val="00EB7098"/>
    <w:rsid w:val="00EB72B9"/>
    <w:rsid w:val="00EB79CE"/>
    <w:rsid w:val="00EC0241"/>
    <w:rsid w:val="00EC0552"/>
    <w:rsid w:val="00EC05F7"/>
    <w:rsid w:val="00EC0818"/>
    <w:rsid w:val="00EC0B33"/>
    <w:rsid w:val="00EC0DA1"/>
    <w:rsid w:val="00EC0DF9"/>
    <w:rsid w:val="00EC1145"/>
    <w:rsid w:val="00EC11B5"/>
    <w:rsid w:val="00EC1425"/>
    <w:rsid w:val="00EC145F"/>
    <w:rsid w:val="00EC163F"/>
    <w:rsid w:val="00EC17ED"/>
    <w:rsid w:val="00EC1985"/>
    <w:rsid w:val="00EC19F6"/>
    <w:rsid w:val="00EC24BA"/>
    <w:rsid w:val="00EC26A2"/>
    <w:rsid w:val="00EC284A"/>
    <w:rsid w:val="00EC2945"/>
    <w:rsid w:val="00EC29F0"/>
    <w:rsid w:val="00EC2B95"/>
    <w:rsid w:val="00EC30AD"/>
    <w:rsid w:val="00EC3323"/>
    <w:rsid w:val="00EC33D2"/>
    <w:rsid w:val="00EC343D"/>
    <w:rsid w:val="00EC345C"/>
    <w:rsid w:val="00EC368F"/>
    <w:rsid w:val="00EC37B6"/>
    <w:rsid w:val="00EC37F3"/>
    <w:rsid w:val="00EC3A8A"/>
    <w:rsid w:val="00EC3C90"/>
    <w:rsid w:val="00EC3DFA"/>
    <w:rsid w:val="00EC46A5"/>
    <w:rsid w:val="00EC493D"/>
    <w:rsid w:val="00EC5071"/>
    <w:rsid w:val="00EC58D3"/>
    <w:rsid w:val="00EC5A9B"/>
    <w:rsid w:val="00EC61C1"/>
    <w:rsid w:val="00EC6261"/>
    <w:rsid w:val="00EC6658"/>
    <w:rsid w:val="00EC710E"/>
    <w:rsid w:val="00EC730A"/>
    <w:rsid w:val="00EC74CA"/>
    <w:rsid w:val="00EC7918"/>
    <w:rsid w:val="00ED0255"/>
    <w:rsid w:val="00ED05A2"/>
    <w:rsid w:val="00ED0633"/>
    <w:rsid w:val="00ED0932"/>
    <w:rsid w:val="00ED0BC3"/>
    <w:rsid w:val="00ED0CAF"/>
    <w:rsid w:val="00ED0D75"/>
    <w:rsid w:val="00ED0FDA"/>
    <w:rsid w:val="00ED17C2"/>
    <w:rsid w:val="00ED1CAA"/>
    <w:rsid w:val="00ED253D"/>
    <w:rsid w:val="00ED2817"/>
    <w:rsid w:val="00ED2B02"/>
    <w:rsid w:val="00ED34A3"/>
    <w:rsid w:val="00ED34E8"/>
    <w:rsid w:val="00ED3584"/>
    <w:rsid w:val="00ED3A74"/>
    <w:rsid w:val="00ED3AE8"/>
    <w:rsid w:val="00ED4311"/>
    <w:rsid w:val="00ED4547"/>
    <w:rsid w:val="00ED4640"/>
    <w:rsid w:val="00ED4794"/>
    <w:rsid w:val="00ED48C0"/>
    <w:rsid w:val="00ED5436"/>
    <w:rsid w:val="00ED577F"/>
    <w:rsid w:val="00ED5E43"/>
    <w:rsid w:val="00ED6600"/>
    <w:rsid w:val="00ED6656"/>
    <w:rsid w:val="00ED6877"/>
    <w:rsid w:val="00ED68A2"/>
    <w:rsid w:val="00ED70D7"/>
    <w:rsid w:val="00ED76BE"/>
    <w:rsid w:val="00ED7C23"/>
    <w:rsid w:val="00ED7D87"/>
    <w:rsid w:val="00ED7FA4"/>
    <w:rsid w:val="00EE0174"/>
    <w:rsid w:val="00EE1830"/>
    <w:rsid w:val="00EE1A8C"/>
    <w:rsid w:val="00EE1C21"/>
    <w:rsid w:val="00EE211F"/>
    <w:rsid w:val="00EE21F8"/>
    <w:rsid w:val="00EE228F"/>
    <w:rsid w:val="00EE23F1"/>
    <w:rsid w:val="00EE265C"/>
    <w:rsid w:val="00EE268B"/>
    <w:rsid w:val="00EE2700"/>
    <w:rsid w:val="00EE299F"/>
    <w:rsid w:val="00EE2D6D"/>
    <w:rsid w:val="00EE3DD9"/>
    <w:rsid w:val="00EE41D4"/>
    <w:rsid w:val="00EE43F3"/>
    <w:rsid w:val="00EE454E"/>
    <w:rsid w:val="00EE549A"/>
    <w:rsid w:val="00EE5619"/>
    <w:rsid w:val="00EE56D6"/>
    <w:rsid w:val="00EE5821"/>
    <w:rsid w:val="00EE5A0A"/>
    <w:rsid w:val="00EE5B46"/>
    <w:rsid w:val="00EE5F63"/>
    <w:rsid w:val="00EE6E38"/>
    <w:rsid w:val="00EE70C5"/>
    <w:rsid w:val="00EE70FC"/>
    <w:rsid w:val="00EE73AF"/>
    <w:rsid w:val="00EE7EC9"/>
    <w:rsid w:val="00EF004C"/>
    <w:rsid w:val="00EF0113"/>
    <w:rsid w:val="00EF01B5"/>
    <w:rsid w:val="00EF0412"/>
    <w:rsid w:val="00EF041F"/>
    <w:rsid w:val="00EF05DD"/>
    <w:rsid w:val="00EF07D7"/>
    <w:rsid w:val="00EF09C9"/>
    <w:rsid w:val="00EF0D97"/>
    <w:rsid w:val="00EF10F8"/>
    <w:rsid w:val="00EF1345"/>
    <w:rsid w:val="00EF1494"/>
    <w:rsid w:val="00EF16F8"/>
    <w:rsid w:val="00EF1861"/>
    <w:rsid w:val="00EF1908"/>
    <w:rsid w:val="00EF2118"/>
    <w:rsid w:val="00EF2477"/>
    <w:rsid w:val="00EF278A"/>
    <w:rsid w:val="00EF283A"/>
    <w:rsid w:val="00EF293C"/>
    <w:rsid w:val="00EF2AA6"/>
    <w:rsid w:val="00EF3047"/>
    <w:rsid w:val="00EF342E"/>
    <w:rsid w:val="00EF3B59"/>
    <w:rsid w:val="00EF3BF9"/>
    <w:rsid w:val="00EF3CB5"/>
    <w:rsid w:val="00EF3E47"/>
    <w:rsid w:val="00EF3F68"/>
    <w:rsid w:val="00EF42B8"/>
    <w:rsid w:val="00EF4553"/>
    <w:rsid w:val="00EF45B0"/>
    <w:rsid w:val="00EF45E5"/>
    <w:rsid w:val="00EF4743"/>
    <w:rsid w:val="00EF49DE"/>
    <w:rsid w:val="00EF4B2A"/>
    <w:rsid w:val="00EF4B37"/>
    <w:rsid w:val="00EF4CBC"/>
    <w:rsid w:val="00EF5C13"/>
    <w:rsid w:val="00EF5D66"/>
    <w:rsid w:val="00EF5E95"/>
    <w:rsid w:val="00EF62DC"/>
    <w:rsid w:val="00EF632A"/>
    <w:rsid w:val="00EF66B7"/>
    <w:rsid w:val="00EF6917"/>
    <w:rsid w:val="00EF6B30"/>
    <w:rsid w:val="00EF6B73"/>
    <w:rsid w:val="00EF6FFB"/>
    <w:rsid w:val="00EF71CB"/>
    <w:rsid w:val="00EF71FF"/>
    <w:rsid w:val="00EF758D"/>
    <w:rsid w:val="00EF75AA"/>
    <w:rsid w:val="00EF7768"/>
    <w:rsid w:val="00EF7A67"/>
    <w:rsid w:val="00F00365"/>
    <w:rsid w:val="00F005A9"/>
    <w:rsid w:val="00F00EAD"/>
    <w:rsid w:val="00F01133"/>
    <w:rsid w:val="00F01196"/>
    <w:rsid w:val="00F013E3"/>
    <w:rsid w:val="00F0145F"/>
    <w:rsid w:val="00F01722"/>
    <w:rsid w:val="00F018C7"/>
    <w:rsid w:val="00F01DA2"/>
    <w:rsid w:val="00F024E7"/>
    <w:rsid w:val="00F024FB"/>
    <w:rsid w:val="00F02B16"/>
    <w:rsid w:val="00F02C58"/>
    <w:rsid w:val="00F02D32"/>
    <w:rsid w:val="00F03681"/>
    <w:rsid w:val="00F037E1"/>
    <w:rsid w:val="00F0381E"/>
    <w:rsid w:val="00F038FD"/>
    <w:rsid w:val="00F0468C"/>
    <w:rsid w:val="00F04AF9"/>
    <w:rsid w:val="00F04B38"/>
    <w:rsid w:val="00F04BBD"/>
    <w:rsid w:val="00F04C5E"/>
    <w:rsid w:val="00F0511E"/>
    <w:rsid w:val="00F0512D"/>
    <w:rsid w:val="00F054D9"/>
    <w:rsid w:val="00F05560"/>
    <w:rsid w:val="00F05AE5"/>
    <w:rsid w:val="00F05B26"/>
    <w:rsid w:val="00F06B6B"/>
    <w:rsid w:val="00F06EE6"/>
    <w:rsid w:val="00F070CD"/>
    <w:rsid w:val="00F072C9"/>
    <w:rsid w:val="00F072CB"/>
    <w:rsid w:val="00F07503"/>
    <w:rsid w:val="00F07543"/>
    <w:rsid w:val="00F079F0"/>
    <w:rsid w:val="00F07C08"/>
    <w:rsid w:val="00F07FA0"/>
    <w:rsid w:val="00F100AB"/>
    <w:rsid w:val="00F10494"/>
    <w:rsid w:val="00F1050E"/>
    <w:rsid w:val="00F1189A"/>
    <w:rsid w:val="00F120C2"/>
    <w:rsid w:val="00F1213B"/>
    <w:rsid w:val="00F12863"/>
    <w:rsid w:val="00F12BF0"/>
    <w:rsid w:val="00F12C66"/>
    <w:rsid w:val="00F12D84"/>
    <w:rsid w:val="00F12EA7"/>
    <w:rsid w:val="00F132D7"/>
    <w:rsid w:val="00F133A0"/>
    <w:rsid w:val="00F133B3"/>
    <w:rsid w:val="00F136A3"/>
    <w:rsid w:val="00F136DB"/>
    <w:rsid w:val="00F13936"/>
    <w:rsid w:val="00F13BCA"/>
    <w:rsid w:val="00F13C03"/>
    <w:rsid w:val="00F14F37"/>
    <w:rsid w:val="00F150A9"/>
    <w:rsid w:val="00F150F9"/>
    <w:rsid w:val="00F15210"/>
    <w:rsid w:val="00F1534D"/>
    <w:rsid w:val="00F16392"/>
    <w:rsid w:val="00F167CC"/>
    <w:rsid w:val="00F16981"/>
    <w:rsid w:val="00F16D0F"/>
    <w:rsid w:val="00F17166"/>
    <w:rsid w:val="00F176A1"/>
    <w:rsid w:val="00F17AA2"/>
    <w:rsid w:val="00F20345"/>
    <w:rsid w:val="00F20B07"/>
    <w:rsid w:val="00F20BFC"/>
    <w:rsid w:val="00F20D76"/>
    <w:rsid w:val="00F2109B"/>
    <w:rsid w:val="00F21110"/>
    <w:rsid w:val="00F21172"/>
    <w:rsid w:val="00F2142A"/>
    <w:rsid w:val="00F214EE"/>
    <w:rsid w:val="00F2152E"/>
    <w:rsid w:val="00F21C26"/>
    <w:rsid w:val="00F21D6F"/>
    <w:rsid w:val="00F21F86"/>
    <w:rsid w:val="00F2209F"/>
    <w:rsid w:val="00F22A01"/>
    <w:rsid w:val="00F22BF9"/>
    <w:rsid w:val="00F231BD"/>
    <w:rsid w:val="00F2381E"/>
    <w:rsid w:val="00F23874"/>
    <w:rsid w:val="00F23BDC"/>
    <w:rsid w:val="00F24017"/>
    <w:rsid w:val="00F24900"/>
    <w:rsid w:val="00F257CD"/>
    <w:rsid w:val="00F25812"/>
    <w:rsid w:val="00F25993"/>
    <w:rsid w:val="00F259E0"/>
    <w:rsid w:val="00F25FD0"/>
    <w:rsid w:val="00F2636A"/>
    <w:rsid w:val="00F2637D"/>
    <w:rsid w:val="00F26A2F"/>
    <w:rsid w:val="00F26CB7"/>
    <w:rsid w:val="00F26D08"/>
    <w:rsid w:val="00F26D15"/>
    <w:rsid w:val="00F26F55"/>
    <w:rsid w:val="00F27198"/>
    <w:rsid w:val="00F27718"/>
    <w:rsid w:val="00F27818"/>
    <w:rsid w:val="00F27C4D"/>
    <w:rsid w:val="00F30262"/>
    <w:rsid w:val="00F30A0C"/>
    <w:rsid w:val="00F30CB9"/>
    <w:rsid w:val="00F30D03"/>
    <w:rsid w:val="00F30EBB"/>
    <w:rsid w:val="00F30F21"/>
    <w:rsid w:val="00F31245"/>
    <w:rsid w:val="00F3173B"/>
    <w:rsid w:val="00F318B7"/>
    <w:rsid w:val="00F31AB1"/>
    <w:rsid w:val="00F31E27"/>
    <w:rsid w:val="00F32302"/>
    <w:rsid w:val="00F32341"/>
    <w:rsid w:val="00F32596"/>
    <w:rsid w:val="00F32C3D"/>
    <w:rsid w:val="00F32EDF"/>
    <w:rsid w:val="00F33153"/>
    <w:rsid w:val="00F337BE"/>
    <w:rsid w:val="00F3386C"/>
    <w:rsid w:val="00F339BF"/>
    <w:rsid w:val="00F33C5F"/>
    <w:rsid w:val="00F33F6C"/>
    <w:rsid w:val="00F3438F"/>
    <w:rsid w:val="00F34713"/>
    <w:rsid w:val="00F349DB"/>
    <w:rsid w:val="00F35127"/>
    <w:rsid w:val="00F35229"/>
    <w:rsid w:val="00F352ED"/>
    <w:rsid w:val="00F35993"/>
    <w:rsid w:val="00F35AB6"/>
    <w:rsid w:val="00F361E1"/>
    <w:rsid w:val="00F36356"/>
    <w:rsid w:val="00F365B9"/>
    <w:rsid w:val="00F36BEF"/>
    <w:rsid w:val="00F36E63"/>
    <w:rsid w:val="00F36F49"/>
    <w:rsid w:val="00F3746E"/>
    <w:rsid w:val="00F37672"/>
    <w:rsid w:val="00F37A7E"/>
    <w:rsid w:val="00F37AB1"/>
    <w:rsid w:val="00F400F1"/>
    <w:rsid w:val="00F404B2"/>
    <w:rsid w:val="00F4062E"/>
    <w:rsid w:val="00F40B7C"/>
    <w:rsid w:val="00F40FAC"/>
    <w:rsid w:val="00F420AA"/>
    <w:rsid w:val="00F42423"/>
    <w:rsid w:val="00F42462"/>
    <w:rsid w:val="00F425CB"/>
    <w:rsid w:val="00F4296D"/>
    <w:rsid w:val="00F42BE3"/>
    <w:rsid w:val="00F42E98"/>
    <w:rsid w:val="00F43600"/>
    <w:rsid w:val="00F43A6B"/>
    <w:rsid w:val="00F44064"/>
    <w:rsid w:val="00F44109"/>
    <w:rsid w:val="00F44206"/>
    <w:rsid w:val="00F443F3"/>
    <w:rsid w:val="00F44403"/>
    <w:rsid w:val="00F4450C"/>
    <w:rsid w:val="00F44671"/>
    <w:rsid w:val="00F4467B"/>
    <w:rsid w:val="00F446B7"/>
    <w:rsid w:val="00F448F1"/>
    <w:rsid w:val="00F4495F"/>
    <w:rsid w:val="00F44BE4"/>
    <w:rsid w:val="00F452D4"/>
    <w:rsid w:val="00F4598C"/>
    <w:rsid w:val="00F45BE7"/>
    <w:rsid w:val="00F46271"/>
    <w:rsid w:val="00F46AEC"/>
    <w:rsid w:val="00F46DCC"/>
    <w:rsid w:val="00F470F0"/>
    <w:rsid w:val="00F473D9"/>
    <w:rsid w:val="00F478BE"/>
    <w:rsid w:val="00F479BE"/>
    <w:rsid w:val="00F47B27"/>
    <w:rsid w:val="00F47C44"/>
    <w:rsid w:val="00F47D13"/>
    <w:rsid w:val="00F5008C"/>
    <w:rsid w:val="00F503F6"/>
    <w:rsid w:val="00F50A35"/>
    <w:rsid w:val="00F50DC9"/>
    <w:rsid w:val="00F512FE"/>
    <w:rsid w:val="00F51F55"/>
    <w:rsid w:val="00F52185"/>
    <w:rsid w:val="00F52207"/>
    <w:rsid w:val="00F526A0"/>
    <w:rsid w:val="00F52771"/>
    <w:rsid w:val="00F52C75"/>
    <w:rsid w:val="00F5343F"/>
    <w:rsid w:val="00F537DC"/>
    <w:rsid w:val="00F53863"/>
    <w:rsid w:val="00F539A8"/>
    <w:rsid w:val="00F53BD5"/>
    <w:rsid w:val="00F53C66"/>
    <w:rsid w:val="00F53EA3"/>
    <w:rsid w:val="00F54108"/>
    <w:rsid w:val="00F5416A"/>
    <w:rsid w:val="00F54369"/>
    <w:rsid w:val="00F5439F"/>
    <w:rsid w:val="00F54867"/>
    <w:rsid w:val="00F54871"/>
    <w:rsid w:val="00F55C12"/>
    <w:rsid w:val="00F55D4C"/>
    <w:rsid w:val="00F55D9A"/>
    <w:rsid w:val="00F56191"/>
    <w:rsid w:val="00F56197"/>
    <w:rsid w:val="00F573EC"/>
    <w:rsid w:val="00F57440"/>
    <w:rsid w:val="00F574CA"/>
    <w:rsid w:val="00F579D2"/>
    <w:rsid w:val="00F57CD6"/>
    <w:rsid w:val="00F57F63"/>
    <w:rsid w:val="00F57F90"/>
    <w:rsid w:val="00F6016B"/>
    <w:rsid w:val="00F602FC"/>
    <w:rsid w:val="00F60718"/>
    <w:rsid w:val="00F607E8"/>
    <w:rsid w:val="00F60A79"/>
    <w:rsid w:val="00F610BC"/>
    <w:rsid w:val="00F61AFF"/>
    <w:rsid w:val="00F61C00"/>
    <w:rsid w:val="00F61C27"/>
    <w:rsid w:val="00F61D03"/>
    <w:rsid w:val="00F620AD"/>
    <w:rsid w:val="00F625F4"/>
    <w:rsid w:val="00F62672"/>
    <w:rsid w:val="00F6272E"/>
    <w:rsid w:val="00F62F8E"/>
    <w:rsid w:val="00F639DE"/>
    <w:rsid w:val="00F63AEB"/>
    <w:rsid w:val="00F63D69"/>
    <w:rsid w:val="00F63EA8"/>
    <w:rsid w:val="00F63FEF"/>
    <w:rsid w:val="00F6461E"/>
    <w:rsid w:val="00F64641"/>
    <w:rsid w:val="00F6472B"/>
    <w:rsid w:val="00F647DB"/>
    <w:rsid w:val="00F647FD"/>
    <w:rsid w:val="00F6495F"/>
    <w:rsid w:val="00F64D21"/>
    <w:rsid w:val="00F64D31"/>
    <w:rsid w:val="00F64E4D"/>
    <w:rsid w:val="00F65C7E"/>
    <w:rsid w:val="00F65CB2"/>
    <w:rsid w:val="00F65EE7"/>
    <w:rsid w:val="00F65F0A"/>
    <w:rsid w:val="00F6688E"/>
    <w:rsid w:val="00F66D86"/>
    <w:rsid w:val="00F66F07"/>
    <w:rsid w:val="00F671A8"/>
    <w:rsid w:val="00F67222"/>
    <w:rsid w:val="00F67468"/>
    <w:rsid w:val="00F67720"/>
    <w:rsid w:val="00F67AD7"/>
    <w:rsid w:val="00F67CF1"/>
    <w:rsid w:val="00F700AA"/>
    <w:rsid w:val="00F70144"/>
    <w:rsid w:val="00F701E6"/>
    <w:rsid w:val="00F70478"/>
    <w:rsid w:val="00F70618"/>
    <w:rsid w:val="00F70DD3"/>
    <w:rsid w:val="00F71550"/>
    <w:rsid w:val="00F7192B"/>
    <w:rsid w:val="00F7244A"/>
    <w:rsid w:val="00F72453"/>
    <w:rsid w:val="00F72485"/>
    <w:rsid w:val="00F727BD"/>
    <w:rsid w:val="00F72D23"/>
    <w:rsid w:val="00F72F94"/>
    <w:rsid w:val="00F73230"/>
    <w:rsid w:val="00F73868"/>
    <w:rsid w:val="00F741CE"/>
    <w:rsid w:val="00F7472D"/>
    <w:rsid w:val="00F747A3"/>
    <w:rsid w:val="00F74A57"/>
    <w:rsid w:val="00F75588"/>
    <w:rsid w:val="00F755E8"/>
    <w:rsid w:val="00F7574C"/>
    <w:rsid w:val="00F75C42"/>
    <w:rsid w:val="00F75CAA"/>
    <w:rsid w:val="00F76714"/>
    <w:rsid w:val="00F76736"/>
    <w:rsid w:val="00F76CC9"/>
    <w:rsid w:val="00F7723D"/>
    <w:rsid w:val="00F77516"/>
    <w:rsid w:val="00F77582"/>
    <w:rsid w:val="00F77602"/>
    <w:rsid w:val="00F77920"/>
    <w:rsid w:val="00F77A2E"/>
    <w:rsid w:val="00F77B21"/>
    <w:rsid w:val="00F80284"/>
    <w:rsid w:val="00F808CE"/>
    <w:rsid w:val="00F80EEA"/>
    <w:rsid w:val="00F80F97"/>
    <w:rsid w:val="00F810B8"/>
    <w:rsid w:val="00F8119E"/>
    <w:rsid w:val="00F813EE"/>
    <w:rsid w:val="00F8179B"/>
    <w:rsid w:val="00F818C9"/>
    <w:rsid w:val="00F81E6D"/>
    <w:rsid w:val="00F82039"/>
    <w:rsid w:val="00F820D2"/>
    <w:rsid w:val="00F821D6"/>
    <w:rsid w:val="00F82704"/>
    <w:rsid w:val="00F82BA8"/>
    <w:rsid w:val="00F82C48"/>
    <w:rsid w:val="00F82CE9"/>
    <w:rsid w:val="00F82E00"/>
    <w:rsid w:val="00F8302D"/>
    <w:rsid w:val="00F83129"/>
    <w:rsid w:val="00F83180"/>
    <w:rsid w:val="00F833E5"/>
    <w:rsid w:val="00F83966"/>
    <w:rsid w:val="00F8397A"/>
    <w:rsid w:val="00F83BBE"/>
    <w:rsid w:val="00F83C84"/>
    <w:rsid w:val="00F83CC8"/>
    <w:rsid w:val="00F83D54"/>
    <w:rsid w:val="00F8401A"/>
    <w:rsid w:val="00F847C7"/>
    <w:rsid w:val="00F84BA0"/>
    <w:rsid w:val="00F84DE4"/>
    <w:rsid w:val="00F854BA"/>
    <w:rsid w:val="00F8563B"/>
    <w:rsid w:val="00F85832"/>
    <w:rsid w:val="00F85A7A"/>
    <w:rsid w:val="00F85CA6"/>
    <w:rsid w:val="00F85CC2"/>
    <w:rsid w:val="00F85E85"/>
    <w:rsid w:val="00F85F8A"/>
    <w:rsid w:val="00F860D6"/>
    <w:rsid w:val="00F862B3"/>
    <w:rsid w:val="00F86368"/>
    <w:rsid w:val="00F869DF"/>
    <w:rsid w:val="00F86BC5"/>
    <w:rsid w:val="00F86FD7"/>
    <w:rsid w:val="00F870BA"/>
    <w:rsid w:val="00F8712C"/>
    <w:rsid w:val="00F875BD"/>
    <w:rsid w:val="00F8768A"/>
    <w:rsid w:val="00F87788"/>
    <w:rsid w:val="00F87D24"/>
    <w:rsid w:val="00F903C1"/>
    <w:rsid w:val="00F90786"/>
    <w:rsid w:val="00F90BE3"/>
    <w:rsid w:val="00F90C9A"/>
    <w:rsid w:val="00F90E2D"/>
    <w:rsid w:val="00F91449"/>
    <w:rsid w:val="00F915B9"/>
    <w:rsid w:val="00F915C4"/>
    <w:rsid w:val="00F91BFC"/>
    <w:rsid w:val="00F9253E"/>
    <w:rsid w:val="00F926F9"/>
    <w:rsid w:val="00F926FF"/>
    <w:rsid w:val="00F92ED4"/>
    <w:rsid w:val="00F92F0A"/>
    <w:rsid w:val="00F92F91"/>
    <w:rsid w:val="00F93157"/>
    <w:rsid w:val="00F9326C"/>
    <w:rsid w:val="00F939EC"/>
    <w:rsid w:val="00F93CB1"/>
    <w:rsid w:val="00F93D81"/>
    <w:rsid w:val="00F942FF"/>
    <w:rsid w:val="00F945DC"/>
    <w:rsid w:val="00F94A60"/>
    <w:rsid w:val="00F94A87"/>
    <w:rsid w:val="00F94EDF"/>
    <w:rsid w:val="00F956F0"/>
    <w:rsid w:val="00F956FB"/>
    <w:rsid w:val="00F9579F"/>
    <w:rsid w:val="00F95880"/>
    <w:rsid w:val="00F95BE7"/>
    <w:rsid w:val="00F95C70"/>
    <w:rsid w:val="00F95DB9"/>
    <w:rsid w:val="00F95FE5"/>
    <w:rsid w:val="00F96040"/>
    <w:rsid w:val="00F9639F"/>
    <w:rsid w:val="00F96461"/>
    <w:rsid w:val="00F968AF"/>
    <w:rsid w:val="00F969BB"/>
    <w:rsid w:val="00F96A33"/>
    <w:rsid w:val="00F96E43"/>
    <w:rsid w:val="00F97422"/>
    <w:rsid w:val="00F97601"/>
    <w:rsid w:val="00F9776F"/>
    <w:rsid w:val="00F97A81"/>
    <w:rsid w:val="00F97C8A"/>
    <w:rsid w:val="00F97F62"/>
    <w:rsid w:val="00F97FB1"/>
    <w:rsid w:val="00FA00FF"/>
    <w:rsid w:val="00FA078E"/>
    <w:rsid w:val="00FA088B"/>
    <w:rsid w:val="00FA0D4E"/>
    <w:rsid w:val="00FA0F79"/>
    <w:rsid w:val="00FA1577"/>
    <w:rsid w:val="00FA180C"/>
    <w:rsid w:val="00FA1960"/>
    <w:rsid w:val="00FA1A5D"/>
    <w:rsid w:val="00FA1E4F"/>
    <w:rsid w:val="00FA3287"/>
    <w:rsid w:val="00FA3487"/>
    <w:rsid w:val="00FA3642"/>
    <w:rsid w:val="00FA46D2"/>
    <w:rsid w:val="00FA4B3F"/>
    <w:rsid w:val="00FA4C46"/>
    <w:rsid w:val="00FA4D13"/>
    <w:rsid w:val="00FA4E96"/>
    <w:rsid w:val="00FA5516"/>
    <w:rsid w:val="00FA56C6"/>
    <w:rsid w:val="00FA5D92"/>
    <w:rsid w:val="00FA5EB5"/>
    <w:rsid w:val="00FA633E"/>
    <w:rsid w:val="00FA6614"/>
    <w:rsid w:val="00FA66D4"/>
    <w:rsid w:val="00FA682E"/>
    <w:rsid w:val="00FA6A0C"/>
    <w:rsid w:val="00FA6A66"/>
    <w:rsid w:val="00FA6AA4"/>
    <w:rsid w:val="00FA7009"/>
    <w:rsid w:val="00FA7266"/>
    <w:rsid w:val="00FA7580"/>
    <w:rsid w:val="00FA77D6"/>
    <w:rsid w:val="00FA798F"/>
    <w:rsid w:val="00FA7993"/>
    <w:rsid w:val="00FA7A1E"/>
    <w:rsid w:val="00FA7A7B"/>
    <w:rsid w:val="00FA7B9E"/>
    <w:rsid w:val="00FA7F54"/>
    <w:rsid w:val="00FB01F4"/>
    <w:rsid w:val="00FB0AF3"/>
    <w:rsid w:val="00FB0B29"/>
    <w:rsid w:val="00FB101F"/>
    <w:rsid w:val="00FB107F"/>
    <w:rsid w:val="00FB10C2"/>
    <w:rsid w:val="00FB119C"/>
    <w:rsid w:val="00FB133B"/>
    <w:rsid w:val="00FB1531"/>
    <w:rsid w:val="00FB1975"/>
    <w:rsid w:val="00FB1989"/>
    <w:rsid w:val="00FB2401"/>
    <w:rsid w:val="00FB287C"/>
    <w:rsid w:val="00FB2B41"/>
    <w:rsid w:val="00FB2BD1"/>
    <w:rsid w:val="00FB2C7C"/>
    <w:rsid w:val="00FB2F19"/>
    <w:rsid w:val="00FB3770"/>
    <w:rsid w:val="00FB37DF"/>
    <w:rsid w:val="00FB3864"/>
    <w:rsid w:val="00FB3979"/>
    <w:rsid w:val="00FB3DAE"/>
    <w:rsid w:val="00FB45D6"/>
    <w:rsid w:val="00FB478D"/>
    <w:rsid w:val="00FB497F"/>
    <w:rsid w:val="00FB4B32"/>
    <w:rsid w:val="00FB4D07"/>
    <w:rsid w:val="00FB4E56"/>
    <w:rsid w:val="00FB51A7"/>
    <w:rsid w:val="00FB5629"/>
    <w:rsid w:val="00FB5991"/>
    <w:rsid w:val="00FB5A1D"/>
    <w:rsid w:val="00FB6030"/>
    <w:rsid w:val="00FB606D"/>
    <w:rsid w:val="00FB61C4"/>
    <w:rsid w:val="00FB637F"/>
    <w:rsid w:val="00FB6585"/>
    <w:rsid w:val="00FB65A6"/>
    <w:rsid w:val="00FB6CFC"/>
    <w:rsid w:val="00FB7451"/>
    <w:rsid w:val="00FB7E7A"/>
    <w:rsid w:val="00FC028D"/>
    <w:rsid w:val="00FC0328"/>
    <w:rsid w:val="00FC0557"/>
    <w:rsid w:val="00FC0791"/>
    <w:rsid w:val="00FC08B4"/>
    <w:rsid w:val="00FC0D5B"/>
    <w:rsid w:val="00FC0DFD"/>
    <w:rsid w:val="00FC0FBC"/>
    <w:rsid w:val="00FC1432"/>
    <w:rsid w:val="00FC1647"/>
    <w:rsid w:val="00FC18A4"/>
    <w:rsid w:val="00FC1BC6"/>
    <w:rsid w:val="00FC2081"/>
    <w:rsid w:val="00FC2B1C"/>
    <w:rsid w:val="00FC2CED"/>
    <w:rsid w:val="00FC3026"/>
    <w:rsid w:val="00FC3484"/>
    <w:rsid w:val="00FC34B2"/>
    <w:rsid w:val="00FC3503"/>
    <w:rsid w:val="00FC3510"/>
    <w:rsid w:val="00FC37FA"/>
    <w:rsid w:val="00FC3E8B"/>
    <w:rsid w:val="00FC40DF"/>
    <w:rsid w:val="00FC429B"/>
    <w:rsid w:val="00FC46FF"/>
    <w:rsid w:val="00FC4A0F"/>
    <w:rsid w:val="00FC566D"/>
    <w:rsid w:val="00FC575F"/>
    <w:rsid w:val="00FC5962"/>
    <w:rsid w:val="00FC5E95"/>
    <w:rsid w:val="00FC6020"/>
    <w:rsid w:val="00FC68F0"/>
    <w:rsid w:val="00FC69CD"/>
    <w:rsid w:val="00FC6A6A"/>
    <w:rsid w:val="00FC6E5D"/>
    <w:rsid w:val="00FC6EA7"/>
    <w:rsid w:val="00FC7231"/>
    <w:rsid w:val="00FC7311"/>
    <w:rsid w:val="00FC75EB"/>
    <w:rsid w:val="00FC783B"/>
    <w:rsid w:val="00FC7999"/>
    <w:rsid w:val="00FC7E0C"/>
    <w:rsid w:val="00FD003B"/>
    <w:rsid w:val="00FD02AC"/>
    <w:rsid w:val="00FD02E4"/>
    <w:rsid w:val="00FD0498"/>
    <w:rsid w:val="00FD04A4"/>
    <w:rsid w:val="00FD050D"/>
    <w:rsid w:val="00FD08C0"/>
    <w:rsid w:val="00FD0B2B"/>
    <w:rsid w:val="00FD0D2B"/>
    <w:rsid w:val="00FD0DC2"/>
    <w:rsid w:val="00FD1072"/>
    <w:rsid w:val="00FD10A3"/>
    <w:rsid w:val="00FD1133"/>
    <w:rsid w:val="00FD143A"/>
    <w:rsid w:val="00FD162E"/>
    <w:rsid w:val="00FD1679"/>
    <w:rsid w:val="00FD18F2"/>
    <w:rsid w:val="00FD1B93"/>
    <w:rsid w:val="00FD20A1"/>
    <w:rsid w:val="00FD2756"/>
    <w:rsid w:val="00FD282E"/>
    <w:rsid w:val="00FD2C8F"/>
    <w:rsid w:val="00FD2D70"/>
    <w:rsid w:val="00FD32BD"/>
    <w:rsid w:val="00FD3700"/>
    <w:rsid w:val="00FD37CF"/>
    <w:rsid w:val="00FD3AE3"/>
    <w:rsid w:val="00FD3FF4"/>
    <w:rsid w:val="00FD47DF"/>
    <w:rsid w:val="00FD4984"/>
    <w:rsid w:val="00FD4A7E"/>
    <w:rsid w:val="00FD4F8A"/>
    <w:rsid w:val="00FD514F"/>
    <w:rsid w:val="00FD5269"/>
    <w:rsid w:val="00FD548B"/>
    <w:rsid w:val="00FD5AF0"/>
    <w:rsid w:val="00FD5DA5"/>
    <w:rsid w:val="00FD5E72"/>
    <w:rsid w:val="00FD5EFA"/>
    <w:rsid w:val="00FD61E8"/>
    <w:rsid w:val="00FD61F1"/>
    <w:rsid w:val="00FD6485"/>
    <w:rsid w:val="00FD6523"/>
    <w:rsid w:val="00FD6A8D"/>
    <w:rsid w:val="00FD6FE5"/>
    <w:rsid w:val="00FD732C"/>
    <w:rsid w:val="00FD7761"/>
    <w:rsid w:val="00FD7F17"/>
    <w:rsid w:val="00FE007A"/>
    <w:rsid w:val="00FE01FD"/>
    <w:rsid w:val="00FE0518"/>
    <w:rsid w:val="00FE08F0"/>
    <w:rsid w:val="00FE0B2A"/>
    <w:rsid w:val="00FE1540"/>
    <w:rsid w:val="00FE1C2C"/>
    <w:rsid w:val="00FE1E9A"/>
    <w:rsid w:val="00FE233B"/>
    <w:rsid w:val="00FE2B83"/>
    <w:rsid w:val="00FE3046"/>
    <w:rsid w:val="00FE352A"/>
    <w:rsid w:val="00FE44E6"/>
    <w:rsid w:val="00FE4F80"/>
    <w:rsid w:val="00FE5735"/>
    <w:rsid w:val="00FE6099"/>
    <w:rsid w:val="00FE60C3"/>
    <w:rsid w:val="00FE621E"/>
    <w:rsid w:val="00FE6431"/>
    <w:rsid w:val="00FE6514"/>
    <w:rsid w:val="00FE6A29"/>
    <w:rsid w:val="00FE6FF5"/>
    <w:rsid w:val="00FE7EBF"/>
    <w:rsid w:val="00FF0B94"/>
    <w:rsid w:val="00FF0C29"/>
    <w:rsid w:val="00FF106D"/>
    <w:rsid w:val="00FF157B"/>
    <w:rsid w:val="00FF1891"/>
    <w:rsid w:val="00FF1C25"/>
    <w:rsid w:val="00FF264A"/>
    <w:rsid w:val="00FF288E"/>
    <w:rsid w:val="00FF2AE8"/>
    <w:rsid w:val="00FF2E34"/>
    <w:rsid w:val="00FF4243"/>
    <w:rsid w:val="00FF4308"/>
    <w:rsid w:val="00FF4579"/>
    <w:rsid w:val="00FF4F8A"/>
    <w:rsid w:val="00FF542A"/>
    <w:rsid w:val="00FF5583"/>
    <w:rsid w:val="00FF56F4"/>
    <w:rsid w:val="00FF58B3"/>
    <w:rsid w:val="00FF5BF6"/>
    <w:rsid w:val="00FF61CD"/>
    <w:rsid w:val="00FF623D"/>
    <w:rsid w:val="00FF655B"/>
    <w:rsid w:val="00FF65E8"/>
    <w:rsid w:val="00FF691C"/>
    <w:rsid w:val="00FF6BA7"/>
    <w:rsid w:val="00FF6F12"/>
    <w:rsid w:val="00FF7828"/>
    <w:rsid w:val="00FF79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E0D0E"/>
  <w15:docId w15:val="{66CE9CC5-01E3-4353-8E87-FCF33AC01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862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33157"/>
  </w:style>
  <w:style w:type="character" w:styleId="Hyperlink">
    <w:name w:val="Hyperlink"/>
    <w:basedOn w:val="DefaultParagraphFont"/>
    <w:uiPriority w:val="99"/>
    <w:unhideWhenUsed/>
    <w:rsid w:val="003B6157"/>
    <w:rPr>
      <w:color w:val="0563C1" w:themeColor="hyperlink"/>
      <w:u w:val="single"/>
    </w:rPr>
  </w:style>
  <w:style w:type="character" w:styleId="CommentReference">
    <w:name w:val="annotation reference"/>
    <w:basedOn w:val="DefaultParagraphFont"/>
    <w:uiPriority w:val="99"/>
    <w:semiHidden/>
    <w:unhideWhenUsed/>
    <w:rsid w:val="00D654CE"/>
    <w:rPr>
      <w:sz w:val="16"/>
      <w:szCs w:val="16"/>
    </w:rPr>
  </w:style>
  <w:style w:type="paragraph" w:styleId="CommentText">
    <w:name w:val="annotation text"/>
    <w:basedOn w:val="Normal"/>
    <w:link w:val="CommentTextChar"/>
    <w:uiPriority w:val="99"/>
    <w:unhideWhenUsed/>
    <w:rsid w:val="00D654CE"/>
    <w:rPr>
      <w:sz w:val="20"/>
      <w:szCs w:val="20"/>
    </w:rPr>
  </w:style>
  <w:style w:type="character" w:customStyle="1" w:styleId="CommentTextChar">
    <w:name w:val="Comment Text Char"/>
    <w:basedOn w:val="DefaultParagraphFont"/>
    <w:link w:val="CommentText"/>
    <w:uiPriority w:val="99"/>
    <w:rsid w:val="00D654CE"/>
    <w:rPr>
      <w:sz w:val="20"/>
      <w:szCs w:val="20"/>
    </w:rPr>
  </w:style>
  <w:style w:type="paragraph" w:styleId="CommentSubject">
    <w:name w:val="annotation subject"/>
    <w:basedOn w:val="CommentText"/>
    <w:next w:val="CommentText"/>
    <w:link w:val="CommentSubjectChar"/>
    <w:uiPriority w:val="99"/>
    <w:semiHidden/>
    <w:unhideWhenUsed/>
    <w:rsid w:val="00D654CE"/>
    <w:rPr>
      <w:b/>
      <w:bCs/>
    </w:rPr>
  </w:style>
  <w:style w:type="character" w:customStyle="1" w:styleId="CommentSubjectChar">
    <w:name w:val="Comment Subject Char"/>
    <w:basedOn w:val="CommentTextChar"/>
    <w:link w:val="CommentSubject"/>
    <w:uiPriority w:val="99"/>
    <w:semiHidden/>
    <w:rsid w:val="00D654CE"/>
    <w:rPr>
      <w:b/>
      <w:bCs/>
      <w:sz w:val="20"/>
      <w:szCs w:val="20"/>
    </w:rPr>
  </w:style>
  <w:style w:type="paragraph" w:customStyle="1" w:styleId="EndNoteBibliographyTitle">
    <w:name w:val="EndNote Bibliography Title"/>
    <w:basedOn w:val="Normal"/>
    <w:link w:val="EndNoteBibliographyTitleChar"/>
    <w:rsid w:val="00717648"/>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717648"/>
    <w:rPr>
      <w:rFonts w:ascii="Times New Roman" w:hAnsi="Times New Roman" w:cs="Times New Roman"/>
    </w:rPr>
  </w:style>
  <w:style w:type="paragraph" w:customStyle="1" w:styleId="EndNoteBibliography">
    <w:name w:val="EndNote Bibliography"/>
    <w:basedOn w:val="Normal"/>
    <w:link w:val="EndNoteBibliographyChar"/>
    <w:rsid w:val="00717648"/>
    <w:rPr>
      <w:rFonts w:ascii="Times New Roman" w:hAnsi="Times New Roman" w:cs="Times New Roman"/>
    </w:rPr>
  </w:style>
  <w:style w:type="character" w:customStyle="1" w:styleId="EndNoteBibliographyChar">
    <w:name w:val="EndNote Bibliography Char"/>
    <w:basedOn w:val="DefaultParagraphFont"/>
    <w:link w:val="EndNoteBibliography"/>
    <w:rsid w:val="00717648"/>
    <w:rPr>
      <w:rFonts w:ascii="Times New Roman" w:hAnsi="Times New Roman" w:cs="Times New Roman"/>
    </w:rPr>
  </w:style>
  <w:style w:type="character" w:styleId="UnresolvedMention">
    <w:name w:val="Unresolved Mention"/>
    <w:basedOn w:val="DefaultParagraphFont"/>
    <w:uiPriority w:val="99"/>
    <w:rsid w:val="00717648"/>
    <w:rPr>
      <w:color w:val="605E5C"/>
      <w:shd w:val="clear" w:color="auto" w:fill="E1DFDD"/>
    </w:rPr>
  </w:style>
  <w:style w:type="table" w:styleId="TableGrid">
    <w:name w:val="Table Grid"/>
    <w:basedOn w:val="TableNormal"/>
    <w:uiPriority w:val="39"/>
    <w:rsid w:val="00C53C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3C4C"/>
    <w:pPr>
      <w:ind w:left="720"/>
      <w:contextualSpacing/>
    </w:pPr>
  </w:style>
  <w:style w:type="character" w:styleId="FollowedHyperlink">
    <w:name w:val="FollowedHyperlink"/>
    <w:basedOn w:val="DefaultParagraphFont"/>
    <w:uiPriority w:val="99"/>
    <w:semiHidden/>
    <w:unhideWhenUsed/>
    <w:rsid w:val="00FC1432"/>
    <w:rPr>
      <w:color w:val="954F72" w:themeColor="followedHyperlink"/>
      <w:u w:val="single"/>
    </w:rPr>
  </w:style>
  <w:style w:type="character" w:styleId="PlaceholderText">
    <w:name w:val="Placeholder Text"/>
    <w:basedOn w:val="DefaultParagraphFont"/>
    <w:uiPriority w:val="99"/>
    <w:semiHidden/>
    <w:rsid w:val="00B738B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92087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ran.r-project.org/web/packages/ordinal/ordinal.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edmonton.ca/residential_neighbourhoods/pets_wildlife/Coyotes.aspx" TargetMode="External"/><Relationship Id="rId12" Type="http://schemas.openxmlformats.org/officeDocument/2006/relationships/hyperlink" Target="https://cran.r-project.org/web/packages/MuMIn/MuMIn.pdf" TargetMode="External"/><Relationship Id="rId17" Type="http://schemas.openxmlformats.org/officeDocument/2006/relationships/hyperlink" Target="https://www.statcan.gc.ca/eng/lode/databases/odb" TargetMode="External"/><Relationship Id="rId2" Type="http://schemas.openxmlformats.org/officeDocument/2006/relationships/numbering" Target="numbering.xml"/><Relationship Id="rId16" Type="http://schemas.openxmlformats.org/officeDocument/2006/relationships/hyperlink" Target="https://open.canada.ca/data/en/dataset/746f9469-ab78-5dcc-b165-4b51e8ab865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edmontonurbancoyotes.ca/reportsighting.php" TargetMode="Externa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cran.r-project.org/web/packages/chisq.posthoc.test/chisq.posthoc.test.pdf"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edmonton.ca/city_government/municipal-censu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533136-90FB-463C-95A8-3C0607497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57</TotalTime>
  <Pages>30</Pages>
  <Words>16291</Words>
  <Characters>92864</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Farr</dc:creator>
  <cp:keywords/>
  <dc:description/>
  <cp:lastModifiedBy>Jonathan Farr</cp:lastModifiedBy>
  <cp:revision>3445</cp:revision>
  <cp:lastPrinted>2021-04-22T18:38:00Z</cp:lastPrinted>
  <dcterms:created xsi:type="dcterms:W3CDTF">2022-03-14T16:14:00Z</dcterms:created>
  <dcterms:modified xsi:type="dcterms:W3CDTF">2022-03-29T17:29:00Z</dcterms:modified>
</cp:coreProperties>
</file>